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87AFF" w14:textId="77777777" w:rsidR="00B04664" w:rsidRDefault="0019575E">
      <w:pPr>
        <w:jc w:val="center"/>
        <w:rPr>
          <w:rFonts w:ascii="Arial" w:hAnsi="Arial" w:cs="Arial"/>
          <w:sz w:val="40"/>
          <w:szCs w:val="40"/>
        </w:rPr>
      </w:pPr>
      <w:r>
        <w:rPr>
          <w:noProof/>
        </w:rPr>
        <mc:AlternateContent>
          <mc:Choice Requires="wps">
            <w:drawing>
              <wp:anchor distT="0" distB="0" distL="114300" distR="114300" simplePos="0" relativeHeight="251657216" behindDoc="1" locked="0" layoutInCell="1" allowOverlap="1" wp14:anchorId="746E770B" wp14:editId="4CD9D19D">
                <wp:simplePos x="0" y="0"/>
                <wp:positionH relativeFrom="column">
                  <wp:posOffset>-30480</wp:posOffset>
                </wp:positionH>
                <wp:positionV relativeFrom="paragraph">
                  <wp:posOffset>-45085</wp:posOffset>
                </wp:positionV>
                <wp:extent cx="5710555" cy="9258300"/>
                <wp:effectExtent l="0" t="0" r="4445" b="0"/>
                <wp:wrapNone/>
                <wp:docPr id="6" name="Rectangle 4"/>
                <wp:cNvGraphicFramePr/>
                <a:graphic xmlns:a="http://schemas.openxmlformats.org/drawingml/2006/main">
                  <a:graphicData uri="http://schemas.microsoft.com/office/word/2010/wordprocessingShape">
                    <wps:wsp>
                      <wps:cNvSpPr/>
                      <wps:spPr bwMode="auto">
                        <a:xfrm>
                          <a:off x="0" y="0"/>
                          <a:ext cx="5710555" cy="925830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1FCF4A62" id="Rectangle 4" o:spid="_x0000_s1026" style="position:absolute;margin-left:-2.4pt;margin-top:-3.55pt;width:449.65pt;height:72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"/>
            </w:pict>
          </mc:Fallback>
        </mc:AlternateContent>
      </w:r>
      <w:r>
        <w:rPr>
          <w:rFonts w:ascii="Arial" w:hAnsi="Arial" w:cs="Arial"/>
          <w:sz w:val="40"/>
          <w:szCs w:val="40"/>
        </w:rPr>
        <w:softHyphen/>
        <w:t xml:space="preserve">Trường Đại học Bách Khoa Hà Nội </w:t>
      </w:r>
    </w:p>
    <w:p w14:paraId="62737043" w14:textId="77777777" w:rsidR="00B04664" w:rsidRDefault="0019575E">
      <w:pPr>
        <w:jc w:val="center"/>
        <w:rPr>
          <w:rFonts w:ascii="Arial" w:hAnsi="Arial" w:cs="Arial"/>
          <w:sz w:val="40"/>
          <w:szCs w:val="40"/>
        </w:rPr>
      </w:pPr>
      <w:r>
        <w:rPr>
          <w:rFonts w:ascii="Arial" w:hAnsi="Arial" w:cs="Arial"/>
          <w:sz w:val="40"/>
          <w:szCs w:val="40"/>
        </w:rPr>
        <w:t>Viện Công nghệ Thông Tin và Truyền Thông</w:t>
      </w:r>
    </w:p>
    <w:p w14:paraId="01A69C33" w14:textId="77777777" w:rsidR="00B04664" w:rsidRDefault="00B04664"/>
    <w:p w14:paraId="6FC30C8B" w14:textId="77777777" w:rsidR="00B04664" w:rsidRDefault="00B04664"/>
    <w:p w14:paraId="28C51D4B" w14:textId="77777777" w:rsidR="00B04664" w:rsidRDefault="0019575E">
      <w:pPr>
        <w:jc w:val="center"/>
      </w:pPr>
      <w:r>
        <w:rPr>
          <w:rFonts w:ascii="Arial" w:hAnsi="Arial" w:cs="Arial"/>
          <w:sz w:val="40"/>
          <w:szCs w:val="40"/>
        </w:rPr>
        <w:t>Đồ án Tốt nghiệp Đại học</w:t>
      </w:r>
    </w:p>
    <w:p w14:paraId="2D01A1BC" w14:textId="77777777" w:rsidR="00B04664" w:rsidRDefault="00B04664">
      <w:pPr>
        <w:jc w:val="center"/>
      </w:pPr>
    </w:p>
    <w:p w14:paraId="32A67AD2" w14:textId="77777777" w:rsidR="00B04664" w:rsidRDefault="00B04664">
      <w:pPr>
        <w:jc w:val="center"/>
      </w:pPr>
    </w:p>
    <w:p w14:paraId="37C295BE" w14:textId="77777777" w:rsidR="00C53F70" w:rsidRDefault="0019575E">
      <w:pPr>
        <w:spacing w:line="240" w:lineRule="auto"/>
        <w:jc w:val="center"/>
        <w:rPr>
          <w:rFonts w:ascii="Arial" w:hAnsi="Arial" w:cs="Arial"/>
          <w:sz w:val="72"/>
          <w:szCs w:val="72"/>
        </w:rPr>
      </w:pPr>
      <w:r>
        <w:rPr>
          <w:rFonts w:ascii="Arial" w:hAnsi="Arial" w:cs="Arial"/>
          <w:sz w:val="72"/>
          <w:szCs w:val="72"/>
        </w:rPr>
        <w:t xml:space="preserve">Cải </w:t>
      </w:r>
      <w:r>
        <w:rPr>
          <w:rFonts w:ascii="Arial" w:hAnsi="Arial" w:cs="Arial"/>
          <w:sz w:val="72"/>
          <w:szCs w:val="72"/>
          <w:lang w:val="en"/>
        </w:rPr>
        <w:t xml:space="preserve">thiện </w:t>
      </w:r>
      <w:r>
        <w:rPr>
          <w:rFonts w:ascii="Arial" w:hAnsi="Arial" w:cs="Arial"/>
          <w:sz w:val="72"/>
          <w:szCs w:val="72"/>
        </w:rPr>
        <w:t xml:space="preserve">chất lượng </w:t>
      </w:r>
    </w:p>
    <w:p w14:paraId="3EF7707E" w14:textId="77777777" w:rsidR="00B04664" w:rsidRDefault="0019575E">
      <w:pPr>
        <w:spacing w:line="240" w:lineRule="auto"/>
        <w:jc w:val="center"/>
        <w:rPr>
          <w:rFonts w:ascii="Arial" w:hAnsi="Arial" w:cs="Arial"/>
          <w:sz w:val="72"/>
          <w:szCs w:val="72"/>
        </w:rPr>
      </w:pPr>
      <w:r>
        <w:rPr>
          <w:rFonts w:ascii="Arial" w:hAnsi="Arial" w:cs="Arial"/>
          <w:sz w:val="72"/>
          <w:szCs w:val="72"/>
        </w:rPr>
        <w:t>bộ đọc tiếng Việt</w:t>
      </w:r>
    </w:p>
    <w:p w14:paraId="35A35CC7" w14:textId="77777777" w:rsidR="00B04664" w:rsidRDefault="00B04664">
      <w:pPr>
        <w:jc w:val="center"/>
        <w:rPr>
          <w:rFonts w:ascii="Arial" w:hAnsi="Arial" w:cs="Arial"/>
        </w:rPr>
      </w:pPr>
    </w:p>
    <w:p w14:paraId="572B1150" w14:textId="77777777" w:rsidR="00B04664" w:rsidRDefault="00B04664">
      <w:pPr>
        <w:jc w:val="center"/>
        <w:rPr>
          <w:rFonts w:ascii="Arial" w:hAnsi="Arial" w:cs="Arial"/>
        </w:rPr>
      </w:pPr>
    </w:p>
    <w:p w14:paraId="2A440DCB" w14:textId="77777777" w:rsidR="00B04664" w:rsidRDefault="00B04664">
      <w:pPr>
        <w:jc w:val="center"/>
        <w:rPr>
          <w:rFonts w:ascii="Arial" w:hAnsi="Arial" w:cs="Arial"/>
        </w:rPr>
      </w:pPr>
    </w:p>
    <w:p w14:paraId="0FD1F586" w14:textId="77777777" w:rsidR="00B04664" w:rsidRDefault="0019575E">
      <w:pPr>
        <w:jc w:val="center"/>
        <w:rPr>
          <w:rFonts w:ascii="Arial" w:hAnsi="Arial" w:cs="Arial"/>
          <w:sz w:val="52"/>
          <w:szCs w:val="52"/>
          <w:lang w:val="en"/>
        </w:rPr>
      </w:pPr>
      <w:r>
        <w:rPr>
          <w:rFonts w:ascii="Arial" w:hAnsi="Arial" w:cs="Arial"/>
          <w:sz w:val="52"/>
          <w:szCs w:val="52"/>
          <w:lang w:val="en"/>
        </w:rPr>
        <w:t>Nguyễn Hoàng Anh</w:t>
      </w:r>
    </w:p>
    <w:p w14:paraId="04C4C1D1" w14:textId="77777777" w:rsidR="00B04664" w:rsidRDefault="00B04664">
      <w:pPr>
        <w:jc w:val="center"/>
        <w:rPr>
          <w:rFonts w:ascii="Arial" w:hAnsi="Arial" w:cs="Arial"/>
        </w:rPr>
      </w:pPr>
    </w:p>
    <w:p w14:paraId="0B4C21E1" w14:textId="77777777" w:rsidR="00B04664" w:rsidRDefault="00B04664">
      <w:pPr>
        <w:jc w:val="center"/>
        <w:rPr>
          <w:rFonts w:ascii="Arial" w:hAnsi="Arial" w:cs="Arial"/>
        </w:rPr>
      </w:pPr>
    </w:p>
    <w:p w14:paraId="02BC7C00" w14:textId="77777777" w:rsidR="00B04664" w:rsidRDefault="00B04664">
      <w:pPr>
        <w:jc w:val="center"/>
        <w:rPr>
          <w:rFonts w:ascii="Arial" w:hAnsi="Arial" w:cs="Arial"/>
        </w:rPr>
      </w:pPr>
    </w:p>
    <w:p w14:paraId="13EDB583" w14:textId="77777777" w:rsidR="00B04664" w:rsidRDefault="0019575E">
      <w:pPr>
        <w:jc w:val="center"/>
        <w:rPr>
          <w:rFonts w:ascii="Arial" w:hAnsi="Arial" w:cs="Arial"/>
          <w:sz w:val="40"/>
          <w:szCs w:val="40"/>
          <w:lang w:val="en"/>
        </w:rPr>
        <w:sectPr w:rsidR="00B04664">
          <w:footerReference w:type="even" r:id="rId9"/>
          <w:pgSz w:w="11900" w:h="16840"/>
          <w:pgMar w:top="1134" w:right="1134" w:bottom="1134" w:left="1985" w:header="851" w:footer="1247" w:gutter="0"/>
          <w:cols w:space="708"/>
          <w:docGrid w:linePitch="360"/>
        </w:sectPr>
      </w:pPr>
      <w:r>
        <w:rPr>
          <w:rFonts w:ascii="Arial" w:hAnsi="Arial" w:cs="Arial"/>
          <w:sz w:val="40"/>
          <w:szCs w:val="40"/>
        </w:rPr>
        <w:t>Hà Nội, 0</w:t>
      </w:r>
      <w:r>
        <w:rPr>
          <w:rFonts w:ascii="Arial" w:hAnsi="Arial" w:cs="Arial"/>
          <w:sz w:val="40"/>
          <w:szCs w:val="40"/>
          <w:lang w:val="en"/>
        </w:rPr>
        <w:t>5</w:t>
      </w:r>
      <w:r>
        <w:rPr>
          <w:rFonts w:ascii="Arial" w:hAnsi="Arial" w:cs="Arial"/>
          <w:sz w:val="40"/>
          <w:szCs w:val="40"/>
        </w:rPr>
        <w:t>/201</w:t>
      </w:r>
      <w:r>
        <w:rPr>
          <w:rFonts w:ascii="Arial" w:hAnsi="Arial" w:cs="Arial"/>
          <w:sz w:val="40"/>
          <w:szCs w:val="40"/>
          <w:lang w:val="en"/>
        </w:rPr>
        <w:t>9</w:t>
      </w:r>
    </w:p>
    <w:p w14:paraId="21592E32" w14:textId="77777777" w:rsidR="00B04664" w:rsidRDefault="0019575E">
      <w:pPr>
        <w:jc w:val="center"/>
        <w:rPr>
          <w:rFonts w:ascii="Arial" w:hAnsi="Arial" w:cs="Arial"/>
          <w:sz w:val="36"/>
          <w:szCs w:val="36"/>
        </w:rPr>
      </w:pPr>
      <w:r>
        <w:rPr>
          <w:noProof/>
        </w:rPr>
        <w:lastRenderedPageBreak/>
        <mc:AlternateContent>
          <mc:Choice Requires="wps">
            <w:drawing>
              <wp:anchor distT="0" distB="0" distL="114300" distR="114300" simplePos="0" relativeHeight="251658240" behindDoc="1" locked="0" layoutInCell="1" allowOverlap="1" wp14:anchorId="5B4B4E2C" wp14:editId="7302DB87">
                <wp:simplePos x="0" y="0"/>
                <wp:positionH relativeFrom="column">
                  <wp:posOffset>-30480</wp:posOffset>
                </wp:positionH>
                <wp:positionV relativeFrom="paragraph">
                  <wp:posOffset>-45085</wp:posOffset>
                </wp:positionV>
                <wp:extent cx="5710555" cy="9258300"/>
                <wp:effectExtent l="0" t="0" r="4445" b="0"/>
                <wp:wrapNone/>
                <wp:docPr id="5" name="Rectangle 3"/>
                <wp:cNvGraphicFramePr/>
                <a:graphic xmlns:a="http://schemas.openxmlformats.org/drawingml/2006/main">
                  <a:graphicData uri="http://schemas.microsoft.com/office/word/2010/wordprocessingShape">
                    <wps:wsp>
                      <wps:cNvSpPr/>
                      <wps:spPr bwMode="auto">
                        <a:xfrm>
                          <a:off x="0" y="0"/>
                          <a:ext cx="5710555" cy="925830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0A063462" id="Rectangle 3" o:spid="_x0000_s1026" style="position:absolute;margin-left:-2.4pt;margin-top:-3.55pt;width:449.65pt;height:72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"/>
            </w:pict>
          </mc:Fallback>
        </mc:AlternateContent>
      </w:r>
      <w:r>
        <w:rPr>
          <w:rFonts w:ascii="Arial" w:hAnsi="Arial" w:cs="Arial"/>
          <w:sz w:val="36"/>
          <w:szCs w:val="36"/>
        </w:rPr>
        <w:t>Trường Đại học Bách Khoa Hà Nội</w:t>
      </w:r>
    </w:p>
    <w:p w14:paraId="754E0934" w14:textId="77777777" w:rsidR="00B04664" w:rsidRDefault="0019575E">
      <w:pPr>
        <w:jc w:val="center"/>
        <w:rPr>
          <w:rFonts w:ascii="Arial" w:hAnsi="Arial" w:cs="Arial"/>
          <w:sz w:val="36"/>
          <w:szCs w:val="36"/>
        </w:rPr>
      </w:pPr>
      <w:r>
        <w:rPr>
          <w:rFonts w:ascii="Arial" w:hAnsi="Arial" w:cs="Arial"/>
          <w:sz w:val="36"/>
          <w:szCs w:val="36"/>
        </w:rPr>
        <w:t>Viện Công nghệ Thông Tin và Truyền Thông</w:t>
      </w:r>
    </w:p>
    <w:p w14:paraId="4DC41650" w14:textId="77777777" w:rsidR="00B04664" w:rsidRDefault="00B04664">
      <w:pPr>
        <w:rPr>
          <w:sz w:val="36"/>
          <w:szCs w:val="36"/>
        </w:rPr>
      </w:pPr>
    </w:p>
    <w:p w14:paraId="7698CFCE" w14:textId="77777777" w:rsidR="00B04664" w:rsidRDefault="00B04664">
      <w:pPr>
        <w:jc w:val="center"/>
        <w:rPr>
          <w:sz w:val="36"/>
          <w:szCs w:val="36"/>
        </w:rPr>
      </w:pPr>
    </w:p>
    <w:p w14:paraId="5F68FC62" w14:textId="77777777" w:rsidR="00B04664" w:rsidRDefault="0019575E">
      <w:pPr>
        <w:jc w:val="center"/>
        <w:rPr>
          <w:sz w:val="36"/>
          <w:szCs w:val="36"/>
        </w:rPr>
      </w:pPr>
      <w:r>
        <w:rPr>
          <w:rFonts w:ascii="Arial" w:hAnsi="Arial" w:cs="Arial"/>
          <w:sz w:val="36"/>
          <w:szCs w:val="36"/>
        </w:rPr>
        <w:t>Đồ án Tốt nghiệp Đại học</w:t>
      </w:r>
    </w:p>
    <w:p w14:paraId="59A720D4" w14:textId="77777777" w:rsidR="00B04664" w:rsidRDefault="00B04664"/>
    <w:p w14:paraId="7BA34E10" w14:textId="77777777" w:rsidR="00B04664" w:rsidRDefault="00B04664">
      <w:pPr>
        <w:jc w:val="center"/>
      </w:pPr>
    </w:p>
    <w:p w14:paraId="42F6AEFA" w14:textId="77777777" w:rsidR="00C53F70" w:rsidRDefault="0019575E">
      <w:pPr>
        <w:spacing w:line="240" w:lineRule="auto"/>
        <w:jc w:val="center"/>
        <w:rPr>
          <w:rFonts w:ascii="Arial" w:hAnsi="Arial" w:cs="Arial"/>
          <w:sz w:val="72"/>
          <w:szCs w:val="72"/>
        </w:rPr>
      </w:pPr>
      <w:r>
        <w:rPr>
          <w:rFonts w:ascii="Arial" w:hAnsi="Arial" w:cs="Arial"/>
          <w:sz w:val="72"/>
          <w:szCs w:val="72"/>
        </w:rPr>
        <w:t xml:space="preserve">Cải </w:t>
      </w:r>
      <w:r>
        <w:rPr>
          <w:rFonts w:ascii="Arial" w:hAnsi="Arial" w:cs="Arial"/>
          <w:sz w:val="72"/>
          <w:szCs w:val="72"/>
          <w:lang w:val="en"/>
        </w:rPr>
        <w:t xml:space="preserve">thiện </w:t>
      </w:r>
      <w:r>
        <w:rPr>
          <w:rFonts w:ascii="Arial" w:hAnsi="Arial" w:cs="Arial"/>
          <w:sz w:val="72"/>
          <w:szCs w:val="72"/>
        </w:rPr>
        <w:t xml:space="preserve">chất lượng </w:t>
      </w:r>
    </w:p>
    <w:p w14:paraId="0CA38DB5" w14:textId="77777777" w:rsidR="00B04664" w:rsidRDefault="0019575E">
      <w:pPr>
        <w:spacing w:line="240" w:lineRule="auto"/>
        <w:jc w:val="center"/>
        <w:rPr>
          <w:rFonts w:ascii="Arial" w:hAnsi="Arial" w:cs="Arial"/>
          <w:sz w:val="72"/>
          <w:szCs w:val="72"/>
        </w:rPr>
      </w:pPr>
      <w:r>
        <w:rPr>
          <w:rFonts w:ascii="Arial" w:hAnsi="Arial" w:cs="Arial"/>
          <w:sz w:val="72"/>
          <w:szCs w:val="72"/>
        </w:rPr>
        <w:t>bộ đọc tiếng Việt</w:t>
      </w:r>
    </w:p>
    <w:p w14:paraId="798006E8" w14:textId="77777777" w:rsidR="00B04664" w:rsidRDefault="00B04664">
      <w:pPr>
        <w:jc w:val="center"/>
        <w:rPr>
          <w:rFonts w:ascii="Arial" w:hAnsi="Arial" w:cs="Arial"/>
        </w:rPr>
      </w:pPr>
    </w:p>
    <w:p w14:paraId="3F95EE4A" w14:textId="77777777" w:rsidR="00B04664" w:rsidRDefault="00B04664">
      <w:pPr>
        <w:jc w:val="center"/>
        <w:rPr>
          <w:rFonts w:ascii="Arial" w:hAnsi="Arial" w:cs="Arial"/>
        </w:rPr>
      </w:pPr>
    </w:p>
    <w:tbl>
      <w:tblPr>
        <w:tblW w:w="8359" w:type="dxa"/>
        <w:tblInd w:w="567" w:type="dxa"/>
        <w:tblLayout w:type="fixed"/>
        <w:tblLook w:val="04A0" w:firstRow="1" w:lastRow="0" w:firstColumn="1" w:lastColumn="0" w:noHBand="0" w:noVBand="1"/>
      </w:tblPr>
      <w:tblGrid>
        <w:gridCol w:w="2552"/>
        <w:gridCol w:w="5807"/>
      </w:tblGrid>
      <w:tr w:rsidR="00B04664" w14:paraId="1B54B6B6" w14:textId="77777777">
        <w:tc>
          <w:tcPr>
            <w:tcW w:w="2552" w:type="dxa"/>
            <w:shd w:val="clear" w:color="auto" w:fill="auto"/>
            <w:vAlign w:val="center"/>
          </w:tcPr>
          <w:p w14:paraId="75E35808" w14:textId="77777777" w:rsidR="00B04664" w:rsidRDefault="0019575E">
            <w:pPr>
              <w:jc w:val="left"/>
              <w:rPr>
                <w:rFonts w:ascii="Arial" w:eastAsia="Calibri" w:hAnsi="Arial" w:cs="Arial"/>
              </w:rPr>
            </w:pPr>
            <w:r>
              <w:rPr>
                <w:rFonts w:ascii="Arial" w:eastAsia="Calibri" w:hAnsi="Arial" w:cs="Arial"/>
              </w:rPr>
              <w:t>Sinh viên thực hiện</w:t>
            </w:r>
          </w:p>
        </w:tc>
        <w:tc>
          <w:tcPr>
            <w:tcW w:w="5807" w:type="dxa"/>
            <w:shd w:val="clear" w:color="auto" w:fill="auto"/>
            <w:vAlign w:val="center"/>
          </w:tcPr>
          <w:p w14:paraId="2DB5323A" w14:textId="65546C82" w:rsidR="00B04664" w:rsidRDefault="0019575E">
            <w:pPr>
              <w:jc w:val="left"/>
              <w:rPr>
                <w:rFonts w:ascii="Arial" w:eastAsia="Calibri" w:hAnsi="Arial" w:cs="Arial"/>
                <w:sz w:val="36"/>
                <w:szCs w:val="36"/>
                <w:lang w:val="en"/>
              </w:rPr>
            </w:pPr>
            <w:r>
              <w:rPr>
                <w:rFonts w:ascii="Arial" w:eastAsia="Calibri" w:hAnsi="Arial" w:cs="Arial"/>
                <w:sz w:val="36"/>
                <w:szCs w:val="36"/>
                <w:lang w:val="en"/>
              </w:rPr>
              <w:t xml:space="preserve">Nguyễn Hoàng </w:t>
            </w:r>
            <w:r w:rsidR="00826C26">
              <w:rPr>
                <w:rFonts w:ascii="Arial" w:eastAsia="Calibri" w:hAnsi="Arial" w:cs="Arial"/>
                <w:sz w:val="36"/>
                <w:szCs w:val="36"/>
                <w:lang w:val="en"/>
              </w:rPr>
              <w:t>Anh</w:t>
            </w:r>
          </w:p>
        </w:tc>
      </w:tr>
      <w:tr w:rsidR="00B04664" w14:paraId="635D5104" w14:textId="77777777">
        <w:tc>
          <w:tcPr>
            <w:tcW w:w="2552" w:type="dxa"/>
            <w:shd w:val="clear" w:color="auto" w:fill="auto"/>
            <w:vAlign w:val="center"/>
          </w:tcPr>
          <w:p w14:paraId="1BF21D37" w14:textId="77777777" w:rsidR="00B04664" w:rsidRDefault="0019575E">
            <w:pPr>
              <w:jc w:val="left"/>
              <w:rPr>
                <w:rFonts w:ascii="Arial" w:eastAsia="Calibri" w:hAnsi="Arial" w:cs="Arial"/>
              </w:rPr>
            </w:pPr>
            <w:r>
              <w:rPr>
                <w:rFonts w:ascii="Arial" w:eastAsia="Calibri" w:hAnsi="Arial" w:cs="Arial"/>
              </w:rPr>
              <w:t>Người hướng dẫn</w:t>
            </w:r>
          </w:p>
        </w:tc>
        <w:tc>
          <w:tcPr>
            <w:tcW w:w="5807" w:type="dxa"/>
            <w:shd w:val="clear" w:color="auto" w:fill="auto"/>
            <w:vAlign w:val="center"/>
          </w:tcPr>
          <w:p w14:paraId="32578A31" w14:textId="77777777" w:rsidR="00B04664" w:rsidRDefault="0019575E">
            <w:pPr>
              <w:rPr>
                <w:rFonts w:ascii="Arial" w:eastAsia="Calibri" w:hAnsi="Arial" w:cs="Arial"/>
                <w:sz w:val="36"/>
                <w:szCs w:val="36"/>
                <w:lang w:val="fr-FR"/>
              </w:rPr>
            </w:pPr>
            <w:r>
              <w:rPr>
                <w:rFonts w:ascii="Arial" w:eastAsia="Calibri" w:hAnsi="Arial" w:cs="Arial"/>
                <w:sz w:val="36"/>
                <w:szCs w:val="36"/>
                <w:lang w:val="fr-FR"/>
              </w:rPr>
              <w:t>TS. Nguyễn Thị Thu Trang</w:t>
            </w:r>
          </w:p>
        </w:tc>
      </w:tr>
    </w:tbl>
    <w:p w14:paraId="0DF9F0C8" w14:textId="77777777" w:rsidR="00B04664" w:rsidRDefault="0019575E">
      <w:pPr>
        <w:jc w:val="center"/>
        <w:rPr>
          <w:rFonts w:ascii="Arial" w:hAnsi="Arial" w:cs="Arial"/>
          <w:lang w:val="fr-FR"/>
        </w:rPr>
      </w:pPr>
      <w:r>
        <w:rPr>
          <w:rFonts w:ascii="Arial" w:hAnsi="Arial" w:cs="Arial"/>
          <w:lang w:val="fr-FR"/>
        </w:rPr>
        <w:softHyphen/>
      </w:r>
      <w:r>
        <w:rPr>
          <w:rFonts w:ascii="Arial" w:hAnsi="Arial" w:cs="Arial"/>
          <w:lang w:val="fr-FR"/>
        </w:rPr>
        <w:softHyphen/>
      </w:r>
    </w:p>
    <w:p w14:paraId="4896D277" w14:textId="77777777" w:rsidR="00B04664" w:rsidRDefault="00B04664">
      <w:pPr>
        <w:jc w:val="center"/>
        <w:rPr>
          <w:rFonts w:ascii="Arial" w:hAnsi="Arial" w:cs="Arial"/>
          <w:lang w:val="fr-FR"/>
        </w:rPr>
      </w:pPr>
    </w:p>
    <w:p w14:paraId="5D1506B4" w14:textId="77777777" w:rsidR="00B04664" w:rsidRDefault="00B04664">
      <w:pPr>
        <w:jc w:val="center"/>
        <w:rPr>
          <w:rFonts w:ascii="Arial" w:hAnsi="Arial" w:cs="Arial"/>
          <w:sz w:val="36"/>
          <w:szCs w:val="36"/>
          <w:lang w:val="fr-FR"/>
        </w:rPr>
      </w:pPr>
    </w:p>
    <w:p w14:paraId="0AAF21AD" w14:textId="77777777" w:rsidR="00B04664" w:rsidRDefault="0019575E">
      <w:pPr>
        <w:jc w:val="center"/>
        <w:rPr>
          <w:rFonts w:ascii="Arial" w:hAnsi="Arial" w:cs="Arial"/>
          <w:sz w:val="36"/>
          <w:szCs w:val="36"/>
          <w:lang w:val="en"/>
        </w:rPr>
        <w:sectPr w:rsidR="00B04664">
          <w:pgSz w:w="11900" w:h="16840"/>
          <w:pgMar w:top="1134" w:right="1134" w:bottom="1134" w:left="1985" w:header="851" w:footer="1247" w:gutter="0"/>
          <w:cols w:space="708"/>
          <w:docGrid w:linePitch="360"/>
        </w:sectPr>
      </w:pPr>
      <w:r>
        <w:rPr>
          <w:rFonts w:ascii="Arial" w:hAnsi="Arial" w:cs="Arial"/>
          <w:sz w:val="36"/>
          <w:szCs w:val="36"/>
          <w:lang w:val="fr-FR"/>
        </w:rPr>
        <w:t>Hà Nội, 0</w:t>
      </w:r>
      <w:r>
        <w:rPr>
          <w:rFonts w:ascii="Arial" w:hAnsi="Arial" w:cs="Arial"/>
          <w:sz w:val="36"/>
          <w:szCs w:val="36"/>
          <w:lang w:val="en"/>
        </w:rPr>
        <w:t>5</w:t>
      </w:r>
      <w:r>
        <w:rPr>
          <w:rFonts w:ascii="Arial" w:hAnsi="Arial" w:cs="Arial"/>
          <w:sz w:val="36"/>
          <w:szCs w:val="36"/>
          <w:lang w:val="fr-FR"/>
        </w:rPr>
        <w:t>/201</w:t>
      </w:r>
      <w:r>
        <w:rPr>
          <w:rFonts w:ascii="Arial" w:hAnsi="Arial" w:cs="Arial"/>
          <w:sz w:val="36"/>
          <w:szCs w:val="36"/>
          <w:lang w:val="en"/>
        </w:rPr>
        <w:t>9</w:t>
      </w:r>
    </w:p>
    <w:p w14:paraId="7BABAE1B" w14:textId="77777777" w:rsidR="00B04664" w:rsidRDefault="0019575E">
      <w:pPr>
        <w:pStyle w:val="u1"/>
        <w:framePr w:wrap="notBeside"/>
        <w:numPr>
          <w:ilvl w:val="0"/>
          <w:numId w:val="0"/>
        </w:numPr>
        <w:jc w:val="both"/>
        <w:rPr>
          <w:lang w:val="fr-FR"/>
        </w:rPr>
      </w:pPr>
      <w:bookmarkStart w:id="0" w:name="_Ref510900624"/>
      <w:bookmarkStart w:id="1" w:name="_Ref510900834"/>
      <w:bookmarkStart w:id="2" w:name="_Ref510900828"/>
      <w:bookmarkStart w:id="3" w:name="_Ref510900590"/>
      <w:bookmarkStart w:id="4" w:name="_Ref510900736"/>
      <w:bookmarkStart w:id="5" w:name="_Ref510900583"/>
      <w:bookmarkStart w:id="6" w:name="_Ref512426209"/>
      <w:bookmarkStart w:id="7" w:name="_Ref510900595"/>
      <w:bookmarkStart w:id="8" w:name="_Toc510882181"/>
      <w:bookmarkStart w:id="9" w:name="_Toc9941053"/>
      <w:r>
        <w:rPr>
          <w:lang w:val="fr-FR"/>
        </w:rPr>
        <w:lastRenderedPageBreak/>
        <w:t xml:space="preserve">Lời </w:t>
      </w:r>
      <w:r>
        <w:t>cam</w:t>
      </w:r>
      <w:r>
        <w:rPr>
          <w:lang w:val="fr-FR"/>
        </w:rPr>
        <w:t xml:space="preserve"> kết</w:t>
      </w:r>
      <w:bookmarkEnd w:id="0"/>
      <w:bookmarkEnd w:id="1"/>
      <w:bookmarkEnd w:id="2"/>
      <w:bookmarkEnd w:id="3"/>
      <w:bookmarkEnd w:id="4"/>
      <w:bookmarkEnd w:id="5"/>
      <w:bookmarkEnd w:id="6"/>
      <w:bookmarkEnd w:id="7"/>
      <w:bookmarkEnd w:id="8"/>
      <w:bookmarkEnd w:id="9"/>
    </w:p>
    <w:p w14:paraId="04432DDC" w14:textId="77777777" w:rsidR="00B04664" w:rsidRPr="00E54131" w:rsidRDefault="0019575E">
      <w:pPr>
        <w:spacing w:line="240" w:lineRule="auto"/>
        <w:rPr>
          <w:lang w:val="fr-FR"/>
        </w:rPr>
      </w:pPr>
      <w:r>
        <w:rPr>
          <w:lang w:val="fr-FR"/>
        </w:rPr>
        <w:t xml:space="preserve">Họ và tên sinh </w:t>
      </w:r>
      <w:proofErr w:type="gramStart"/>
      <w:r>
        <w:rPr>
          <w:lang w:val="fr-FR"/>
        </w:rPr>
        <w:t>viên:</w:t>
      </w:r>
      <w:proofErr w:type="gramEnd"/>
      <w:r>
        <w:rPr>
          <w:lang w:val="fr-FR"/>
        </w:rPr>
        <w:t xml:space="preserve"> </w:t>
      </w:r>
      <w:r w:rsidRPr="00E54131">
        <w:rPr>
          <w:lang w:val="fr-FR"/>
        </w:rPr>
        <w:t xml:space="preserve">Nguyễn Hoàng Anh </w:t>
      </w:r>
    </w:p>
    <w:p w14:paraId="204301B4" w14:textId="77777777" w:rsidR="00B04664" w:rsidRPr="00E54131" w:rsidRDefault="0019575E">
      <w:pPr>
        <w:spacing w:line="240" w:lineRule="auto"/>
        <w:rPr>
          <w:lang w:val="fr-FR"/>
        </w:rPr>
      </w:pPr>
      <w:r>
        <w:rPr>
          <w:lang w:val="fr-FR"/>
        </w:rPr>
        <w:t xml:space="preserve">Điện thoại liên </w:t>
      </w:r>
      <w:proofErr w:type="gramStart"/>
      <w:r>
        <w:rPr>
          <w:lang w:val="fr-FR"/>
        </w:rPr>
        <w:t>lạc:</w:t>
      </w:r>
      <w:proofErr w:type="gramEnd"/>
      <w:r>
        <w:rPr>
          <w:lang w:val="fr-FR"/>
        </w:rPr>
        <w:t xml:space="preserve"> </w:t>
      </w:r>
      <w:r w:rsidRPr="00E54131">
        <w:rPr>
          <w:lang w:val="fr-FR"/>
        </w:rPr>
        <w:t>0789054582</w:t>
      </w:r>
      <w:r>
        <w:rPr>
          <w:lang w:val="fr-FR"/>
        </w:rPr>
        <w:t xml:space="preserve">. . . . . . . . . . . </w:t>
      </w:r>
      <w:proofErr w:type="gramStart"/>
      <w:r>
        <w:rPr>
          <w:lang w:val="fr-FR"/>
        </w:rPr>
        <w:t>Email:</w:t>
      </w:r>
      <w:r w:rsidRPr="00E54131">
        <w:rPr>
          <w:lang w:val="fr-FR"/>
        </w:rPr>
        <w:t>hoanganhA91013@gmail.com</w:t>
      </w:r>
      <w:proofErr w:type="gramEnd"/>
    </w:p>
    <w:p w14:paraId="45A51362" w14:textId="77777777" w:rsidR="00B04664" w:rsidRDefault="0019575E">
      <w:pPr>
        <w:spacing w:line="240" w:lineRule="auto"/>
        <w:rPr>
          <w:lang w:val="fr-FR"/>
        </w:rPr>
      </w:pPr>
      <w:proofErr w:type="gramStart"/>
      <w:r>
        <w:rPr>
          <w:lang w:val="fr-FR"/>
        </w:rPr>
        <w:t>Lớp:</w:t>
      </w:r>
      <w:proofErr w:type="gramEnd"/>
      <w:r w:rsidRPr="00E54131">
        <w:rPr>
          <w:lang w:val="fr-FR"/>
        </w:rPr>
        <w:t xml:space="preserve"> IS1 - K59 </w:t>
      </w:r>
      <w:r>
        <w:rPr>
          <w:lang w:val="fr-FR"/>
        </w:rPr>
        <w:t xml:space="preserve"> . . . . . . . . . . . . . . . . . . . . . . .  Hệ đào </w:t>
      </w:r>
      <w:proofErr w:type="gramStart"/>
      <w:r>
        <w:rPr>
          <w:lang w:val="fr-FR"/>
        </w:rPr>
        <w:t>tạo:</w:t>
      </w:r>
      <w:proofErr w:type="gramEnd"/>
      <w:r>
        <w:rPr>
          <w:lang w:val="fr-FR"/>
        </w:rPr>
        <w:t xml:space="preserve"> </w:t>
      </w:r>
      <w:r w:rsidRPr="00E54131">
        <w:rPr>
          <w:lang w:val="fr-FR"/>
        </w:rPr>
        <w:t>Việt Nhật</w:t>
      </w:r>
      <w:r>
        <w:rPr>
          <w:lang w:val="fr-FR"/>
        </w:rPr>
        <w:t xml:space="preserve"> . . . . . . . . . . . . </w:t>
      </w:r>
    </w:p>
    <w:p w14:paraId="68E56AE5" w14:textId="77777777" w:rsidR="00B04664" w:rsidRDefault="00B04664">
      <w:pPr>
        <w:spacing w:line="240" w:lineRule="auto"/>
        <w:rPr>
          <w:lang w:val="fr-FR"/>
        </w:rPr>
      </w:pPr>
    </w:p>
    <w:p w14:paraId="4442BA4B" w14:textId="56EDD678" w:rsidR="00B04664" w:rsidRDefault="00D43A63">
      <w:pPr>
        <w:rPr>
          <w:lang w:val="fr-FR"/>
        </w:rPr>
      </w:pPr>
      <w:r>
        <w:rPr>
          <w:lang w:val="fr-FR"/>
        </w:rPr>
        <w:t>Tôi</w:t>
      </w:r>
      <w:r w:rsidR="0019575E">
        <w:rPr>
          <w:lang w:val="fr-FR"/>
        </w:rPr>
        <w:t xml:space="preserve"> – </w:t>
      </w:r>
      <w:r w:rsidR="0019575E" w:rsidRPr="00C53F70">
        <w:rPr>
          <w:i/>
          <w:iCs/>
          <w:lang w:val="fr-FR"/>
        </w:rPr>
        <w:t>Nguyễn Hoàng Anh</w:t>
      </w:r>
      <w:r w:rsidR="0019575E">
        <w:rPr>
          <w:lang w:val="fr-FR"/>
        </w:rPr>
        <w:t xml:space="preserve"> – cam kết Đồ án Tốt nghiệp (ĐATN) là công trình nghiên cứu của bản thân </w:t>
      </w:r>
      <w:r>
        <w:rPr>
          <w:lang w:val="fr-FR"/>
        </w:rPr>
        <w:t>tôi</w:t>
      </w:r>
      <w:r w:rsidR="0019575E">
        <w:rPr>
          <w:lang w:val="fr-FR"/>
        </w:rPr>
        <w:t xml:space="preserve"> dưới sự hướng dẫn của </w:t>
      </w:r>
      <w:r w:rsidR="0019575E">
        <w:rPr>
          <w:rFonts w:eastAsia="MS Mincho"/>
          <w:i/>
          <w:iCs/>
          <w:lang w:val="fr-FR"/>
        </w:rPr>
        <w:t>TS. Nguyễn Thị Thu Trang</w:t>
      </w:r>
      <w:r w:rsidR="0019575E">
        <w:rPr>
          <w:lang w:val="fr-FR"/>
        </w:rPr>
        <w:t xml:space="preserve">. Các kết quả nêu trong ĐATN là trung thực, là thành quả của riêng </w:t>
      </w:r>
      <w:r>
        <w:rPr>
          <w:lang w:val="fr-FR"/>
        </w:rPr>
        <w:t>tôi</w:t>
      </w:r>
      <w:r w:rsidR="0019575E">
        <w:rPr>
          <w:lang w:val="fr-FR"/>
        </w:rPr>
        <w:t xml:space="preserve">, không sao chép theo bất kỳ công trình nào khác. Tất cả những tham khảo trong ĐATN – bao gồm hình ảnh, bảng biểu, số liệu, và các câu từ trích dẫn – đều được ghi rõ ràng và đầy đủ nguồn gốc trong danh mục tài liệu tham khảo. </w:t>
      </w:r>
      <w:r>
        <w:rPr>
          <w:lang w:val="fr-FR"/>
        </w:rPr>
        <w:t>Tôi</w:t>
      </w:r>
      <w:r w:rsidR="0019575E">
        <w:rPr>
          <w:lang w:val="fr-FR"/>
        </w:rPr>
        <w:t xml:space="preserve"> xin hoàn toàn chịu trách nhiệm với dù chỉ một sao chép vi phạm quy chế của nhà trường.</w:t>
      </w:r>
    </w:p>
    <w:tbl>
      <w:tblPr>
        <w:tblW w:w="8781" w:type="dxa"/>
        <w:tblLayout w:type="fixed"/>
        <w:tblLook w:val="04A0" w:firstRow="1" w:lastRow="0" w:firstColumn="1" w:lastColumn="0" w:noHBand="0" w:noVBand="1"/>
      </w:tblPr>
      <w:tblGrid>
        <w:gridCol w:w="4380"/>
        <w:gridCol w:w="4401"/>
      </w:tblGrid>
      <w:tr w:rsidR="00B04664" w14:paraId="38A46674" w14:textId="77777777">
        <w:tc>
          <w:tcPr>
            <w:tcW w:w="4380" w:type="dxa"/>
          </w:tcPr>
          <w:p w14:paraId="4EF1A6B0" w14:textId="77777777" w:rsidR="00B04664" w:rsidRDefault="0019575E">
            <w:pPr>
              <w:rPr>
                <w:i/>
                <w:iCs/>
                <w:lang w:val="fr-FR"/>
              </w:rPr>
            </w:pPr>
            <w:r>
              <w:rPr>
                <w:lang w:val="fr-FR"/>
              </w:rPr>
              <w:tab/>
            </w:r>
            <w:r>
              <w:rPr>
                <w:lang w:val="fr-FR"/>
              </w:rPr>
              <w:tab/>
            </w:r>
            <w:r>
              <w:rPr>
                <w:lang w:val="fr-FR"/>
              </w:rPr>
              <w:tab/>
            </w:r>
            <w:r>
              <w:rPr>
                <w:lang w:val="fr-FR"/>
              </w:rPr>
              <w:tab/>
            </w:r>
            <w:r>
              <w:rPr>
                <w:lang w:val="fr-FR"/>
              </w:rPr>
              <w:tab/>
            </w:r>
          </w:p>
        </w:tc>
        <w:tc>
          <w:tcPr>
            <w:tcW w:w="4401" w:type="dxa"/>
          </w:tcPr>
          <w:p w14:paraId="279486CE" w14:textId="77777777" w:rsidR="00B04664" w:rsidRDefault="0019575E">
            <w:pPr>
              <w:jc w:val="center"/>
              <w:rPr>
                <w:i/>
                <w:lang w:val="fr-FR"/>
              </w:rPr>
            </w:pPr>
            <w:r>
              <w:rPr>
                <w:i/>
                <w:lang w:val="fr-FR"/>
              </w:rPr>
              <w:t>Hà Nội, ngày    tháng    năm</w:t>
            </w:r>
          </w:p>
          <w:p w14:paraId="080450A6" w14:textId="77777777" w:rsidR="00B04664" w:rsidRDefault="0019575E">
            <w:pPr>
              <w:jc w:val="center"/>
              <w:rPr>
                <w:lang w:val="fr-FR"/>
              </w:rPr>
            </w:pPr>
            <w:r>
              <w:rPr>
                <w:lang w:val="fr-FR"/>
              </w:rPr>
              <w:t>Tác giả ĐATN</w:t>
            </w:r>
          </w:p>
          <w:p w14:paraId="2896B28B" w14:textId="77777777" w:rsidR="00B04664" w:rsidRDefault="00B04664">
            <w:pPr>
              <w:jc w:val="center"/>
              <w:rPr>
                <w:lang w:val="fr-FR"/>
              </w:rPr>
            </w:pPr>
          </w:p>
          <w:p w14:paraId="384C47DA" w14:textId="77777777" w:rsidR="00B04664" w:rsidRDefault="00B04664">
            <w:pPr>
              <w:jc w:val="center"/>
              <w:rPr>
                <w:lang w:val="fr-FR"/>
              </w:rPr>
            </w:pPr>
          </w:p>
          <w:p w14:paraId="616D495D" w14:textId="77777777" w:rsidR="00B04664" w:rsidRDefault="0019575E">
            <w:pPr>
              <w:jc w:val="center"/>
              <w:rPr>
                <w:i/>
                <w:iCs/>
                <w:lang w:val="en"/>
              </w:rPr>
            </w:pPr>
            <w:r>
              <w:rPr>
                <w:i/>
                <w:iCs/>
                <w:lang w:val="en"/>
              </w:rPr>
              <w:t>Nguyễn Hoàng Anh</w:t>
            </w:r>
          </w:p>
        </w:tc>
      </w:tr>
    </w:tbl>
    <w:p w14:paraId="15FB38AD" w14:textId="77777777" w:rsidR="00B04664" w:rsidRDefault="0019575E">
      <w:pPr>
        <w:pStyle w:val="u1"/>
        <w:framePr w:wrap="notBeside"/>
        <w:numPr>
          <w:ilvl w:val="0"/>
          <w:numId w:val="0"/>
        </w:numPr>
        <w:rPr>
          <w:lang w:val="fr-FR"/>
        </w:rPr>
      </w:pPr>
      <w:bookmarkStart w:id="10" w:name="_Toc510882182"/>
      <w:bookmarkStart w:id="11" w:name="_Toc9941054"/>
      <w:r>
        <w:rPr>
          <w:lang w:val="fr-FR"/>
        </w:rPr>
        <w:lastRenderedPageBreak/>
        <w:t>Lời cảm ơn</w:t>
      </w:r>
      <w:bookmarkEnd w:id="10"/>
      <w:bookmarkEnd w:id="11"/>
    </w:p>
    <w:p w14:paraId="61B9F1BA" w14:textId="77777777" w:rsidR="00B04664" w:rsidRDefault="0019575E">
      <w:pPr>
        <w:spacing w:before="240"/>
        <w:rPr>
          <w:rFonts w:eastAsia="MS Mincho"/>
          <w:lang w:val="fr-FR"/>
        </w:rPr>
      </w:pPr>
      <w:r>
        <w:rPr>
          <w:rFonts w:eastAsia="MS Mincho"/>
          <w:lang w:val="fr-FR"/>
        </w:rPr>
        <w:t>Lời đầu tiên, em xin được gửi lời cảm ơn chân thành đến các thầy cô trong trường Đại học Bách Khoa Hà Nội và các thầy cô trong Viện Công nghệ thông tin và Truyền thông đã chỉ dạy cho em những kiến thức và kinh nghiệm quý giá trong suốt 5 năm học tập tại trường.</w:t>
      </w:r>
    </w:p>
    <w:p w14:paraId="357B6535" w14:textId="77777777" w:rsidR="00B04664" w:rsidRDefault="0019575E">
      <w:pPr>
        <w:spacing w:before="240"/>
        <w:rPr>
          <w:rFonts w:eastAsia="MS Mincho"/>
          <w:lang w:val="fr-FR"/>
        </w:rPr>
      </w:pPr>
      <w:r>
        <w:rPr>
          <w:rFonts w:eastAsia="MS Mincho"/>
          <w:lang w:val="fr-FR"/>
        </w:rPr>
        <w:t>Em xin được gửi lời cảm ơn sâu sắc nhất tới cô giáo, TS. Nguyễn Thị Thu Trang đã hướng dẫn, chỉ bảo em tận tình trong suốt thời gian em thực hiện đồ án tốt nghiệp. Quãng thời gian làm đồ án dưới sự hướng dẫn của cô đã giúp em có nhiều trải nghiệm thực tế và khiến em trưởng thành hơn.</w:t>
      </w:r>
    </w:p>
    <w:p w14:paraId="59E666AA" w14:textId="48A8C2A1" w:rsidR="00B04664" w:rsidRDefault="0019575E">
      <w:pPr>
        <w:spacing w:before="240"/>
        <w:rPr>
          <w:rFonts w:eastAsia="MS Mincho"/>
          <w:lang w:val="fr-FR"/>
        </w:rPr>
      </w:pPr>
      <w:r>
        <w:rPr>
          <w:rFonts w:eastAsia="MS Mincho"/>
          <w:lang w:val="fr-FR"/>
        </w:rPr>
        <w:t xml:space="preserve">Xin cảm ơn bạn bè, các bạn học cùng khóa, các anh chị em đã giúp đỡ, cùng </w:t>
      </w:r>
      <w:r w:rsidR="00B80335">
        <w:rPr>
          <w:rFonts w:eastAsia="MS Mincho"/>
          <w:lang w:val="fr-FR"/>
        </w:rPr>
        <w:t>tôi</w:t>
      </w:r>
      <w:r>
        <w:rPr>
          <w:rFonts w:eastAsia="MS Mincho"/>
          <w:lang w:val="fr-FR"/>
        </w:rPr>
        <w:t xml:space="preserve"> học tập dưới mái trường này trong suốt 5 năm qua, những người luôn sát cánh và sẵn sàng giúp đỡ </w:t>
      </w:r>
      <w:r w:rsidR="00B80335">
        <w:rPr>
          <w:rFonts w:eastAsia="MS Mincho"/>
          <w:lang w:val="fr-FR"/>
        </w:rPr>
        <w:t>tôi</w:t>
      </w:r>
      <w:r>
        <w:rPr>
          <w:rFonts w:eastAsia="MS Mincho"/>
          <w:lang w:val="fr-FR"/>
        </w:rPr>
        <w:t xml:space="preserve"> trong quá trình làm đồ án.</w:t>
      </w:r>
    </w:p>
    <w:p w14:paraId="76FD5B60" w14:textId="77777777" w:rsidR="00B04664" w:rsidRDefault="0019575E">
      <w:pPr>
        <w:rPr>
          <w:lang w:val="fr-FR"/>
        </w:rPr>
      </w:pPr>
      <w:r>
        <w:rPr>
          <w:rFonts w:eastAsia="MS Mincho"/>
          <w:lang w:val="fr-FR"/>
        </w:rPr>
        <w:t>Cuối cùng, con xin gửi lời biết ơn và tình cảm yêu thương nhất dành cho gia đình, đặc biệt là bố mẹ. Cảm ơn bố mẹ đã luôn sát cánh và động viên con trong cuộc sống.</w:t>
      </w:r>
      <w:r>
        <w:rPr>
          <w:lang w:val="fr-FR"/>
        </w:rPr>
        <w:t xml:space="preserve"> </w:t>
      </w:r>
    </w:p>
    <w:p w14:paraId="70A766FC" w14:textId="77777777" w:rsidR="00B04664" w:rsidRDefault="0019575E">
      <w:pPr>
        <w:pStyle w:val="u1"/>
        <w:framePr w:wrap="notBeside"/>
        <w:numPr>
          <w:ilvl w:val="0"/>
          <w:numId w:val="0"/>
        </w:numPr>
        <w:rPr>
          <w:lang w:val="fr-FR"/>
        </w:rPr>
      </w:pPr>
      <w:bookmarkStart w:id="12" w:name="_Toc510882183"/>
      <w:bookmarkStart w:id="13" w:name="_Toc9941055"/>
      <w:r>
        <w:rPr>
          <w:lang w:val="fr-FR"/>
        </w:rPr>
        <w:lastRenderedPageBreak/>
        <w:t>Tóm tắt</w:t>
      </w:r>
      <w:bookmarkEnd w:id="12"/>
      <w:bookmarkEnd w:id="13"/>
    </w:p>
    <w:p w14:paraId="6126CE27" w14:textId="77777777" w:rsidR="00B04664" w:rsidRPr="00C53F70" w:rsidRDefault="0019575E" w:rsidP="00BA4B03">
      <w:pPr>
        <w:rPr>
          <w:lang w:val="vi-VN"/>
        </w:rPr>
      </w:pPr>
      <w:r>
        <w:rPr>
          <w:lang w:val="vi-VN"/>
        </w:rPr>
        <w:t>Tổng hợp tiếng nói đóng vai trò quan trọng trong công cuộc chuyển đổi số đang diễn ra mạnh mẽ trên thế giới cũng như tại Việt Nam. Công nghệ này đặc biệt có ý nghĩa rất lớn với những người khiếm thị và những người mắt kém trong việc tiếp cận tri thức</w:t>
      </w:r>
      <w:r w:rsidRPr="00C53F70">
        <w:rPr>
          <w:lang w:val="vi-VN"/>
        </w:rPr>
        <w:t>.</w:t>
      </w:r>
    </w:p>
    <w:p w14:paraId="28BF8AB5" w14:textId="0BF48AB0" w:rsidR="00B04664" w:rsidRPr="00C53F70" w:rsidRDefault="0019575E" w:rsidP="00BA4B03">
      <w:pPr>
        <w:rPr>
          <w:lang w:val="vi-VN"/>
        </w:rPr>
      </w:pPr>
      <w:r w:rsidRPr="00C53F70">
        <w:rPr>
          <w:lang w:val="vi-VN"/>
        </w:rPr>
        <w:t xml:space="preserve">Phần mềm eSpeak NG là một </w:t>
      </w:r>
      <w:r w:rsidR="0064152C">
        <w:rPr>
          <w:lang w:val="vi-VN"/>
        </w:rPr>
        <w:t>bộ</w:t>
      </w:r>
      <w:r w:rsidRPr="00C53F70">
        <w:rPr>
          <w:lang w:val="vi-VN"/>
        </w:rPr>
        <w:t xml:space="preserve"> tổng hợp tiếng nói dựa formant nhỏ gọn, mã nguồn mở cho 107 ngôn ngữ và phương ngữ trên thế giới. Đây là công cụ không chỉ được sử dụng cho nhiều thiết bị có năng lực xử lý thấp mà còn là một công cụ thiết yếu cho người khiếm thị. Tuy nhiên, chất lượng giọng đọc tiếng Việt của eSpeak NG rất kém, gần như là không sử dụng được cho tiếng Việt.</w:t>
      </w:r>
    </w:p>
    <w:p w14:paraId="573901BE" w14:textId="77777777" w:rsidR="00B04664" w:rsidRPr="00C53F70" w:rsidRDefault="0019575E" w:rsidP="00BA4B03">
      <w:pPr>
        <w:rPr>
          <w:lang w:val="vi-VN"/>
        </w:rPr>
      </w:pPr>
      <w:r w:rsidRPr="00C53F70">
        <w:rPr>
          <w:lang w:val="vi-VN"/>
        </w:rPr>
        <w:t>Đồng thời, những năm vừa qua,</w:t>
      </w:r>
      <w:r>
        <w:rPr>
          <w:lang w:val="vi-VN"/>
        </w:rPr>
        <w:t xml:space="preserve"> TS. Nguyễn Thị Thu Trang và nhóm nghiên cứu đã phát triển bộ đọc tiếng Việt BKVoice trên Windows</w:t>
      </w:r>
      <w:r w:rsidRPr="00C53F70">
        <w:rPr>
          <w:lang w:val="vi-VN"/>
        </w:rPr>
        <w:t xml:space="preserve"> </w:t>
      </w:r>
      <w:r>
        <w:rPr>
          <w:lang w:val="vi-VN"/>
        </w:rPr>
        <w:t xml:space="preserve">với chất lượng </w:t>
      </w:r>
      <w:r w:rsidRPr="00C53F70">
        <w:rPr>
          <w:lang w:val="vi-VN"/>
        </w:rPr>
        <w:t xml:space="preserve">khá tốt, tuy nhiên vẫn còn </w:t>
      </w:r>
      <w:r>
        <w:rPr>
          <w:lang w:val="vi-VN"/>
        </w:rPr>
        <w:t>một số nhược điểm</w:t>
      </w:r>
      <w:r w:rsidRPr="00C53F70">
        <w:rPr>
          <w:lang w:val="vi-VN"/>
        </w:rPr>
        <w:t xml:space="preserve"> như </w:t>
      </w:r>
      <w:r>
        <w:rPr>
          <w:lang w:val="vi-VN"/>
        </w:rPr>
        <w:t xml:space="preserve">tốc độ </w:t>
      </w:r>
      <w:r w:rsidRPr="00C53F70">
        <w:rPr>
          <w:lang w:val="vi-VN"/>
        </w:rPr>
        <w:t>khởi động chậm</w:t>
      </w:r>
      <w:r>
        <w:rPr>
          <w:lang w:val="vi-VN"/>
        </w:rPr>
        <w:t>; tính ổn định chưa cao</w:t>
      </w:r>
      <w:r w:rsidRPr="00C53F70">
        <w:rPr>
          <w:lang w:val="vi-VN"/>
        </w:rPr>
        <w:t xml:space="preserve">; </w:t>
      </w:r>
      <w:r>
        <w:rPr>
          <w:lang w:val="vi-VN"/>
        </w:rPr>
        <w:t xml:space="preserve">module </w:t>
      </w:r>
      <w:r w:rsidRPr="00C53F70">
        <w:rPr>
          <w:lang w:val="vi-VN"/>
        </w:rPr>
        <w:t>chuẩn hóa văn bản chưa hoàn chỉnh và tối ưu. Đồng thời,</w:t>
      </w:r>
      <w:r>
        <w:rPr>
          <w:lang w:val="vi-VN"/>
        </w:rPr>
        <w:t xml:space="preserve"> sản phẩm chưa được đóng gói để người sử dụng có thể dễ dàng cài đặt trên máy </w:t>
      </w:r>
      <w:r w:rsidRPr="00C53F70">
        <w:rPr>
          <w:lang w:val="vi-VN"/>
        </w:rPr>
        <w:t>tính</w:t>
      </w:r>
      <w:r>
        <w:rPr>
          <w:lang w:val="vi-VN"/>
        </w:rPr>
        <w:t>.</w:t>
      </w:r>
    </w:p>
    <w:p w14:paraId="6C8DBAF0" w14:textId="5742BF39" w:rsidR="00B04664" w:rsidRPr="003F2FFB" w:rsidRDefault="0019575E">
      <w:pPr>
        <w:rPr>
          <w:lang w:val="vi-VN"/>
        </w:rPr>
      </w:pPr>
      <w:r w:rsidRPr="00C53F70">
        <w:rPr>
          <w:lang w:val="vi-VN"/>
        </w:rPr>
        <w:t xml:space="preserve">Trong đồ án này, </w:t>
      </w:r>
      <w:r w:rsidR="00B80335">
        <w:rPr>
          <w:lang w:val="vi-VN"/>
        </w:rPr>
        <w:t>tôi</w:t>
      </w:r>
      <w:r w:rsidRPr="00C53F70">
        <w:rPr>
          <w:lang w:val="vi-VN"/>
        </w:rPr>
        <w:t xml:space="preserve"> tập trung vào cải tiến chất lượng </w:t>
      </w:r>
      <w:r w:rsidR="0064152C">
        <w:rPr>
          <w:lang w:val="vi-VN"/>
        </w:rPr>
        <w:t>bộ</w:t>
      </w:r>
      <w:r w:rsidRPr="00C53F70">
        <w:rPr>
          <w:lang w:val="vi-VN"/>
        </w:rPr>
        <w:t xml:space="preserve"> tổng hợp </w:t>
      </w:r>
      <w:r w:rsidR="00995BD9">
        <w:rPr>
          <w:lang w:val="vi-VN"/>
        </w:rPr>
        <w:t>tiếng nói</w:t>
      </w:r>
      <w:r w:rsidRPr="00C53F70">
        <w:rPr>
          <w:lang w:val="vi-VN"/>
        </w:rPr>
        <w:t xml:space="preserve"> eSpeak NG và bộ đọc tiếng Việt BKVoice trên Windows. Đối với </w:t>
      </w:r>
      <w:r w:rsidR="0064152C">
        <w:rPr>
          <w:lang w:val="vi-VN"/>
        </w:rPr>
        <w:t>bộ</w:t>
      </w:r>
      <w:r w:rsidRPr="00C53F70">
        <w:rPr>
          <w:lang w:val="vi-VN"/>
        </w:rPr>
        <w:t xml:space="preserve"> tổng hợp tiếng nói eSpeak NG, </w:t>
      </w:r>
      <w:r w:rsidR="00995BD9">
        <w:rPr>
          <w:lang w:val="vi-VN"/>
        </w:rPr>
        <w:t>tiếng nói</w:t>
      </w:r>
      <w:r w:rsidRPr="00C53F70">
        <w:rPr>
          <w:lang w:val="vi-VN"/>
        </w:rPr>
        <w:t xml:space="preserve"> tổng hợp phiên bản mới có điểm đánh giá mức độ tự nhiên tăng hơn 30% và tính dễ phân biệt thanh điệu tăng hơn 50% so với phiên bản cũ. </w:t>
      </w:r>
      <w:r w:rsidR="00D162DB" w:rsidRPr="00E940DD">
        <w:rPr>
          <w:lang w:val="vi-VN"/>
        </w:rPr>
        <w:t xml:space="preserve">Bài báo </w:t>
      </w:r>
      <w:r w:rsidR="00D162DB" w:rsidRPr="00331FC6">
        <w:rPr>
          <w:lang w:val="vi-VN"/>
        </w:rPr>
        <w:t>“Cải thiện chất lượng bộ tổng hợp tiếng nói eSpeak NG trên thiết bị cho tiếng Việt” đã được chấp nhận để trình bày tại Hội ngh</w:t>
      </w:r>
      <w:r w:rsidR="00D162DB" w:rsidRPr="00560306">
        <w:rPr>
          <w:lang w:val="vi-VN"/>
        </w:rPr>
        <w:t>ị Khoa học Quốc gia lần thứ XII về Nghiên cứu Cơ bản và Ứng dụng Công nghệ Thông tin (FAIR 2019).</w:t>
      </w:r>
      <w:r w:rsidR="00D162DB" w:rsidRPr="003F2FFB">
        <w:rPr>
          <w:lang w:val="vi-VN"/>
        </w:rPr>
        <w:t xml:space="preserve"> </w:t>
      </w:r>
      <w:r w:rsidRPr="00C53F70">
        <w:rPr>
          <w:lang w:val="vi-VN"/>
        </w:rPr>
        <w:t>Đối với bộ đọc BKVoice, sau khi được cải tiến, các nhược điểm của bộ đọc hầu hết đã được khắc</w:t>
      </w:r>
      <w:r w:rsidR="00847BE4" w:rsidRPr="003F2FFB">
        <w:rPr>
          <w:lang w:val="vi-VN"/>
        </w:rPr>
        <w:t xml:space="preserve"> phục</w:t>
      </w:r>
      <w:r w:rsidRPr="00C53F70">
        <w:rPr>
          <w:lang w:val="vi-VN"/>
        </w:rPr>
        <w:t xml:space="preserve">. Sản phẩm sau khi đóng gói hoàn chỉnh có thể phân phối tới người khiếm thị trên toàn quốc. </w:t>
      </w:r>
    </w:p>
    <w:p w14:paraId="14496F9E" w14:textId="77777777" w:rsidR="00B04664" w:rsidRDefault="0019575E">
      <w:pPr>
        <w:pStyle w:val="u1"/>
        <w:framePr w:wrap="notBeside"/>
        <w:numPr>
          <w:ilvl w:val="0"/>
          <w:numId w:val="0"/>
        </w:numPr>
      </w:pPr>
      <w:bookmarkStart w:id="14" w:name="_Toc510882185"/>
      <w:bookmarkStart w:id="15" w:name="_Toc9941056"/>
      <w:r>
        <w:lastRenderedPageBreak/>
        <w:t>Mục lục</w:t>
      </w:r>
      <w:bookmarkEnd w:id="14"/>
      <w:bookmarkEnd w:id="15"/>
    </w:p>
    <w:p w14:paraId="1FEA160C" w14:textId="4CD65CEE" w:rsidR="009D400F" w:rsidRDefault="0019575E">
      <w:pPr>
        <w:pStyle w:val="Mucluc1"/>
        <w:rPr>
          <w:rFonts w:asciiTheme="minorHAnsi" w:eastAsiaTheme="minorEastAsia" w:hAnsiTheme="minorHAnsi" w:cstheme="minorBidi"/>
          <w:b w:val="0"/>
          <w:noProof/>
          <w:sz w:val="22"/>
          <w:szCs w:val="22"/>
          <w:lang w:eastAsia="ja-JP"/>
        </w:rPr>
      </w:pPr>
      <w:r>
        <w:fldChar w:fldCharType="begin"/>
      </w:r>
      <w:r>
        <w:instrText xml:space="preserve"> TOC \o "1-3" \h \z \u \t "Heading 7,2,Heading 8,3" </w:instrText>
      </w:r>
      <w:r>
        <w:fldChar w:fldCharType="separate"/>
      </w:r>
      <w:hyperlink w:anchor="_Toc9941053" w:history="1">
        <w:r w:rsidR="009D400F" w:rsidRPr="001B2D52">
          <w:rPr>
            <w:rStyle w:val="Siuktni"/>
            <w:noProof/>
            <w:lang w:val="fr-FR"/>
          </w:rPr>
          <w:t xml:space="preserve">Lời </w:t>
        </w:r>
        <w:r w:rsidR="009D400F" w:rsidRPr="001B2D52">
          <w:rPr>
            <w:rStyle w:val="Siuktni"/>
            <w:noProof/>
          </w:rPr>
          <w:t>cam</w:t>
        </w:r>
        <w:r w:rsidR="009D400F" w:rsidRPr="001B2D52">
          <w:rPr>
            <w:rStyle w:val="Siuktni"/>
            <w:noProof/>
            <w:lang w:val="fr-FR"/>
          </w:rPr>
          <w:t xml:space="preserve"> kết</w:t>
        </w:r>
        <w:r w:rsidR="009D400F">
          <w:rPr>
            <w:noProof/>
            <w:webHidden/>
          </w:rPr>
          <w:tab/>
        </w:r>
        <w:r w:rsidR="009D400F">
          <w:rPr>
            <w:noProof/>
            <w:webHidden/>
          </w:rPr>
          <w:fldChar w:fldCharType="begin"/>
        </w:r>
        <w:r w:rsidR="009D400F">
          <w:rPr>
            <w:noProof/>
            <w:webHidden/>
          </w:rPr>
          <w:instrText xml:space="preserve"> PAGEREF _Toc9941053 \h </w:instrText>
        </w:r>
        <w:r w:rsidR="009D400F">
          <w:rPr>
            <w:noProof/>
            <w:webHidden/>
          </w:rPr>
        </w:r>
        <w:r w:rsidR="009D400F">
          <w:rPr>
            <w:noProof/>
            <w:webHidden/>
          </w:rPr>
          <w:fldChar w:fldCharType="separate"/>
        </w:r>
        <w:r w:rsidR="009D400F">
          <w:rPr>
            <w:noProof/>
            <w:webHidden/>
          </w:rPr>
          <w:t>iii</w:t>
        </w:r>
        <w:r w:rsidR="009D400F">
          <w:rPr>
            <w:noProof/>
            <w:webHidden/>
          </w:rPr>
          <w:fldChar w:fldCharType="end"/>
        </w:r>
      </w:hyperlink>
    </w:p>
    <w:p w14:paraId="725C9309" w14:textId="7308AEEA" w:rsidR="009D400F" w:rsidRDefault="00725A27">
      <w:pPr>
        <w:pStyle w:val="Mucluc1"/>
        <w:rPr>
          <w:rFonts w:asciiTheme="minorHAnsi" w:eastAsiaTheme="minorEastAsia" w:hAnsiTheme="minorHAnsi" w:cstheme="minorBidi"/>
          <w:b w:val="0"/>
          <w:noProof/>
          <w:sz w:val="22"/>
          <w:szCs w:val="22"/>
          <w:lang w:eastAsia="ja-JP"/>
        </w:rPr>
      </w:pPr>
      <w:hyperlink w:anchor="_Toc9941054" w:history="1">
        <w:r w:rsidR="009D400F" w:rsidRPr="001B2D52">
          <w:rPr>
            <w:rStyle w:val="Siuktni"/>
            <w:noProof/>
            <w:lang w:val="fr-FR"/>
          </w:rPr>
          <w:t>Lời cảm ơn</w:t>
        </w:r>
        <w:r w:rsidR="009D400F">
          <w:rPr>
            <w:noProof/>
            <w:webHidden/>
          </w:rPr>
          <w:tab/>
        </w:r>
        <w:r w:rsidR="009D400F">
          <w:rPr>
            <w:noProof/>
            <w:webHidden/>
          </w:rPr>
          <w:fldChar w:fldCharType="begin"/>
        </w:r>
        <w:r w:rsidR="009D400F">
          <w:rPr>
            <w:noProof/>
            <w:webHidden/>
          </w:rPr>
          <w:instrText xml:space="preserve"> PAGEREF _Toc9941054 \h </w:instrText>
        </w:r>
        <w:r w:rsidR="009D400F">
          <w:rPr>
            <w:noProof/>
            <w:webHidden/>
          </w:rPr>
        </w:r>
        <w:r w:rsidR="009D400F">
          <w:rPr>
            <w:noProof/>
            <w:webHidden/>
          </w:rPr>
          <w:fldChar w:fldCharType="separate"/>
        </w:r>
        <w:r w:rsidR="009D400F">
          <w:rPr>
            <w:noProof/>
            <w:webHidden/>
          </w:rPr>
          <w:t>iv</w:t>
        </w:r>
        <w:r w:rsidR="009D400F">
          <w:rPr>
            <w:noProof/>
            <w:webHidden/>
          </w:rPr>
          <w:fldChar w:fldCharType="end"/>
        </w:r>
      </w:hyperlink>
    </w:p>
    <w:p w14:paraId="6481C7D0" w14:textId="1B79467B" w:rsidR="009D400F" w:rsidRDefault="00725A27">
      <w:pPr>
        <w:pStyle w:val="Mucluc1"/>
        <w:rPr>
          <w:rFonts w:asciiTheme="minorHAnsi" w:eastAsiaTheme="minorEastAsia" w:hAnsiTheme="minorHAnsi" w:cstheme="minorBidi"/>
          <w:b w:val="0"/>
          <w:noProof/>
          <w:sz w:val="22"/>
          <w:szCs w:val="22"/>
          <w:lang w:eastAsia="ja-JP"/>
        </w:rPr>
      </w:pPr>
      <w:hyperlink w:anchor="_Toc9941055" w:history="1">
        <w:r w:rsidR="009D400F" w:rsidRPr="001B2D52">
          <w:rPr>
            <w:rStyle w:val="Siuktni"/>
            <w:noProof/>
            <w:lang w:val="fr-FR"/>
          </w:rPr>
          <w:t>Tóm tắt</w:t>
        </w:r>
        <w:r w:rsidR="009D400F">
          <w:rPr>
            <w:noProof/>
            <w:webHidden/>
          </w:rPr>
          <w:tab/>
        </w:r>
        <w:r w:rsidR="009D400F">
          <w:rPr>
            <w:noProof/>
            <w:webHidden/>
          </w:rPr>
          <w:fldChar w:fldCharType="begin"/>
        </w:r>
        <w:r w:rsidR="009D400F">
          <w:rPr>
            <w:noProof/>
            <w:webHidden/>
          </w:rPr>
          <w:instrText xml:space="preserve"> PAGEREF _Toc9941055 \h </w:instrText>
        </w:r>
        <w:r w:rsidR="009D400F">
          <w:rPr>
            <w:noProof/>
            <w:webHidden/>
          </w:rPr>
        </w:r>
        <w:r w:rsidR="009D400F">
          <w:rPr>
            <w:noProof/>
            <w:webHidden/>
          </w:rPr>
          <w:fldChar w:fldCharType="separate"/>
        </w:r>
        <w:r w:rsidR="009D400F">
          <w:rPr>
            <w:noProof/>
            <w:webHidden/>
          </w:rPr>
          <w:t>v</w:t>
        </w:r>
        <w:r w:rsidR="009D400F">
          <w:rPr>
            <w:noProof/>
            <w:webHidden/>
          </w:rPr>
          <w:fldChar w:fldCharType="end"/>
        </w:r>
      </w:hyperlink>
    </w:p>
    <w:p w14:paraId="61DB6707" w14:textId="1A8C5E98" w:rsidR="009D400F" w:rsidRDefault="00725A27">
      <w:pPr>
        <w:pStyle w:val="Mucluc1"/>
        <w:rPr>
          <w:rFonts w:asciiTheme="minorHAnsi" w:eastAsiaTheme="minorEastAsia" w:hAnsiTheme="minorHAnsi" w:cstheme="minorBidi"/>
          <w:b w:val="0"/>
          <w:noProof/>
          <w:sz w:val="22"/>
          <w:szCs w:val="22"/>
          <w:lang w:eastAsia="ja-JP"/>
        </w:rPr>
      </w:pPr>
      <w:hyperlink w:anchor="_Toc9941056" w:history="1">
        <w:r w:rsidR="009D400F" w:rsidRPr="001B2D52">
          <w:rPr>
            <w:rStyle w:val="Siuktni"/>
            <w:noProof/>
          </w:rPr>
          <w:t>Mục lục</w:t>
        </w:r>
        <w:r w:rsidR="009D400F">
          <w:rPr>
            <w:noProof/>
            <w:webHidden/>
          </w:rPr>
          <w:tab/>
        </w:r>
        <w:r w:rsidR="009D400F">
          <w:rPr>
            <w:noProof/>
            <w:webHidden/>
          </w:rPr>
          <w:fldChar w:fldCharType="begin"/>
        </w:r>
        <w:r w:rsidR="009D400F">
          <w:rPr>
            <w:noProof/>
            <w:webHidden/>
          </w:rPr>
          <w:instrText xml:space="preserve"> PAGEREF _Toc9941056 \h </w:instrText>
        </w:r>
        <w:r w:rsidR="009D400F">
          <w:rPr>
            <w:noProof/>
            <w:webHidden/>
          </w:rPr>
        </w:r>
        <w:r w:rsidR="009D400F">
          <w:rPr>
            <w:noProof/>
            <w:webHidden/>
          </w:rPr>
          <w:fldChar w:fldCharType="separate"/>
        </w:r>
        <w:r w:rsidR="009D400F">
          <w:rPr>
            <w:noProof/>
            <w:webHidden/>
          </w:rPr>
          <w:t>vi</w:t>
        </w:r>
        <w:r w:rsidR="009D400F">
          <w:rPr>
            <w:noProof/>
            <w:webHidden/>
          </w:rPr>
          <w:fldChar w:fldCharType="end"/>
        </w:r>
      </w:hyperlink>
    </w:p>
    <w:p w14:paraId="390C6A09" w14:textId="2BEEC617" w:rsidR="009D400F" w:rsidRDefault="00725A27">
      <w:pPr>
        <w:pStyle w:val="Mucluc1"/>
        <w:rPr>
          <w:rFonts w:asciiTheme="minorHAnsi" w:eastAsiaTheme="minorEastAsia" w:hAnsiTheme="minorHAnsi" w:cstheme="minorBidi"/>
          <w:b w:val="0"/>
          <w:noProof/>
          <w:sz w:val="22"/>
          <w:szCs w:val="22"/>
          <w:lang w:eastAsia="ja-JP"/>
        </w:rPr>
      </w:pPr>
      <w:hyperlink w:anchor="_Toc9941057" w:history="1">
        <w:r w:rsidR="009D400F" w:rsidRPr="001B2D52">
          <w:rPr>
            <w:rStyle w:val="Siuktni"/>
            <w:noProof/>
          </w:rPr>
          <w:t xml:space="preserve">Danh mục hình </w:t>
        </w:r>
        <w:r w:rsidR="009D400F" w:rsidRPr="001B2D52">
          <w:rPr>
            <w:rStyle w:val="Siuktni"/>
            <w:noProof/>
            <w:lang w:val="vi-VN"/>
          </w:rPr>
          <w:t>vẽ</w:t>
        </w:r>
        <w:r w:rsidR="009D400F">
          <w:rPr>
            <w:noProof/>
            <w:webHidden/>
          </w:rPr>
          <w:tab/>
        </w:r>
        <w:r w:rsidR="009D400F">
          <w:rPr>
            <w:noProof/>
            <w:webHidden/>
          </w:rPr>
          <w:fldChar w:fldCharType="begin"/>
        </w:r>
        <w:r w:rsidR="009D400F">
          <w:rPr>
            <w:noProof/>
            <w:webHidden/>
          </w:rPr>
          <w:instrText xml:space="preserve"> PAGEREF _Toc9941057 \h </w:instrText>
        </w:r>
        <w:r w:rsidR="009D400F">
          <w:rPr>
            <w:noProof/>
            <w:webHidden/>
          </w:rPr>
        </w:r>
        <w:r w:rsidR="009D400F">
          <w:rPr>
            <w:noProof/>
            <w:webHidden/>
          </w:rPr>
          <w:fldChar w:fldCharType="separate"/>
        </w:r>
        <w:r w:rsidR="009D400F">
          <w:rPr>
            <w:noProof/>
            <w:webHidden/>
          </w:rPr>
          <w:t>ix</w:t>
        </w:r>
        <w:r w:rsidR="009D400F">
          <w:rPr>
            <w:noProof/>
            <w:webHidden/>
          </w:rPr>
          <w:fldChar w:fldCharType="end"/>
        </w:r>
      </w:hyperlink>
    </w:p>
    <w:p w14:paraId="2C4CA3BA" w14:textId="62E2C390" w:rsidR="009D400F" w:rsidRDefault="00725A27">
      <w:pPr>
        <w:pStyle w:val="Mucluc1"/>
        <w:rPr>
          <w:rFonts w:asciiTheme="minorHAnsi" w:eastAsiaTheme="minorEastAsia" w:hAnsiTheme="minorHAnsi" w:cstheme="minorBidi"/>
          <w:b w:val="0"/>
          <w:noProof/>
          <w:sz w:val="22"/>
          <w:szCs w:val="22"/>
          <w:lang w:eastAsia="ja-JP"/>
        </w:rPr>
      </w:pPr>
      <w:hyperlink w:anchor="_Toc9941058" w:history="1">
        <w:r w:rsidR="009D400F" w:rsidRPr="001B2D52">
          <w:rPr>
            <w:rStyle w:val="Siuktni"/>
            <w:noProof/>
          </w:rPr>
          <w:t>Danh mục bảng</w:t>
        </w:r>
        <w:r w:rsidR="009D400F">
          <w:rPr>
            <w:noProof/>
            <w:webHidden/>
          </w:rPr>
          <w:tab/>
        </w:r>
        <w:r w:rsidR="009D400F">
          <w:rPr>
            <w:noProof/>
            <w:webHidden/>
          </w:rPr>
          <w:fldChar w:fldCharType="begin"/>
        </w:r>
        <w:r w:rsidR="009D400F">
          <w:rPr>
            <w:noProof/>
            <w:webHidden/>
          </w:rPr>
          <w:instrText xml:space="preserve"> PAGEREF _Toc9941058 \h </w:instrText>
        </w:r>
        <w:r w:rsidR="009D400F">
          <w:rPr>
            <w:noProof/>
            <w:webHidden/>
          </w:rPr>
        </w:r>
        <w:r w:rsidR="009D400F">
          <w:rPr>
            <w:noProof/>
            <w:webHidden/>
          </w:rPr>
          <w:fldChar w:fldCharType="separate"/>
        </w:r>
        <w:r w:rsidR="009D400F">
          <w:rPr>
            <w:noProof/>
            <w:webHidden/>
          </w:rPr>
          <w:t>xii</w:t>
        </w:r>
        <w:r w:rsidR="009D400F">
          <w:rPr>
            <w:noProof/>
            <w:webHidden/>
          </w:rPr>
          <w:fldChar w:fldCharType="end"/>
        </w:r>
      </w:hyperlink>
    </w:p>
    <w:p w14:paraId="1331E2DA" w14:textId="3E86D2D4" w:rsidR="009D400F" w:rsidRDefault="00725A27">
      <w:pPr>
        <w:pStyle w:val="Mucluc1"/>
        <w:rPr>
          <w:rFonts w:asciiTheme="minorHAnsi" w:eastAsiaTheme="minorEastAsia" w:hAnsiTheme="minorHAnsi" w:cstheme="minorBidi"/>
          <w:b w:val="0"/>
          <w:noProof/>
          <w:sz w:val="22"/>
          <w:szCs w:val="22"/>
          <w:lang w:eastAsia="ja-JP"/>
        </w:rPr>
      </w:pPr>
      <w:hyperlink w:anchor="_Toc9941059" w:history="1">
        <w:r w:rsidR="009D400F" w:rsidRPr="001B2D52">
          <w:rPr>
            <w:rStyle w:val="Siuktni"/>
            <w:noProof/>
          </w:rPr>
          <w:t>Danh mục các từ viết tắt</w:t>
        </w:r>
        <w:r w:rsidR="009D400F">
          <w:rPr>
            <w:noProof/>
            <w:webHidden/>
          </w:rPr>
          <w:tab/>
        </w:r>
        <w:r w:rsidR="009D400F">
          <w:rPr>
            <w:noProof/>
            <w:webHidden/>
          </w:rPr>
          <w:fldChar w:fldCharType="begin"/>
        </w:r>
        <w:r w:rsidR="009D400F">
          <w:rPr>
            <w:noProof/>
            <w:webHidden/>
          </w:rPr>
          <w:instrText xml:space="preserve"> PAGEREF _Toc9941059 \h </w:instrText>
        </w:r>
        <w:r w:rsidR="009D400F">
          <w:rPr>
            <w:noProof/>
            <w:webHidden/>
          </w:rPr>
        </w:r>
        <w:r w:rsidR="009D400F">
          <w:rPr>
            <w:noProof/>
            <w:webHidden/>
          </w:rPr>
          <w:fldChar w:fldCharType="separate"/>
        </w:r>
        <w:r w:rsidR="009D400F">
          <w:rPr>
            <w:noProof/>
            <w:webHidden/>
          </w:rPr>
          <w:t>xiii</w:t>
        </w:r>
        <w:r w:rsidR="009D400F">
          <w:rPr>
            <w:noProof/>
            <w:webHidden/>
          </w:rPr>
          <w:fldChar w:fldCharType="end"/>
        </w:r>
      </w:hyperlink>
    </w:p>
    <w:p w14:paraId="7BD87539" w14:textId="4E78AB74" w:rsidR="009D400F" w:rsidRDefault="00725A27">
      <w:pPr>
        <w:pStyle w:val="Mucluc1"/>
        <w:rPr>
          <w:rFonts w:asciiTheme="minorHAnsi" w:eastAsiaTheme="minorEastAsia" w:hAnsiTheme="minorHAnsi" w:cstheme="minorBidi"/>
          <w:b w:val="0"/>
          <w:noProof/>
          <w:sz w:val="22"/>
          <w:szCs w:val="22"/>
          <w:lang w:eastAsia="ja-JP"/>
        </w:rPr>
      </w:pPr>
      <w:hyperlink w:anchor="_Toc9941060" w:history="1">
        <w:r w:rsidR="009D400F" w:rsidRPr="001B2D52">
          <w:rPr>
            <w:rStyle w:val="Siuktni"/>
            <w:noProof/>
          </w:rPr>
          <w:t>Danh mục thuật ngữ</w:t>
        </w:r>
        <w:r w:rsidR="009D400F">
          <w:rPr>
            <w:noProof/>
            <w:webHidden/>
          </w:rPr>
          <w:tab/>
        </w:r>
        <w:r w:rsidR="009D400F">
          <w:rPr>
            <w:noProof/>
            <w:webHidden/>
          </w:rPr>
          <w:fldChar w:fldCharType="begin"/>
        </w:r>
        <w:r w:rsidR="009D400F">
          <w:rPr>
            <w:noProof/>
            <w:webHidden/>
          </w:rPr>
          <w:instrText xml:space="preserve"> PAGEREF _Toc9941060 \h </w:instrText>
        </w:r>
        <w:r w:rsidR="009D400F">
          <w:rPr>
            <w:noProof/>
            <w:webHidden/>
          </w:rPr>
        </w:r>
        <w:r w:rsidR="009D400F">
          <w:rPr>
            <w:noProof/>
            <w:webHidden/>
          </w:rPr>
          <w:fldChar w:fldCharType="separate"/>
        </w:r>
        <w:r w:rsidR="009D400F">
          <w:rPr>
            <w:noProof/>
            <w:webHidden/>
          </w:rPr>
          <w:t>xiv</w:t>
        </w:r>
        <w:r w:rsidR="009D400F">
          <w:rPr>
            <w:noProof/>
            <w:webHidden/>
          </w:rPr>
          <w:fldChar w:fldCharType="end"/>
        </w:r>
      </w:hyperlink>
    </w:p>
    <w:p w14:paraId="3A15F61B" w14:textId="0FFB3347" w:rsidR="009D400F" w:rsidRDefault="00725A27">
      <w:pPr>
        <w:pStyle w:val="Mucluc1"/>
        <w:rPr>
          <w:rFonts w:asciiTheme="minorHAnsi" w:eastAsiaTheme="minorEastAsia" w:hAnsiTheme="minorHAnsi" w:cstheme="minorBidi"/>
          <w:b w:val="0"/>
          <w:noProof/>
          <w:sz w:val="22"/>
          <w:szCs w:val="22"/>
          <w:lang w:eastAsia="ja-JP"/>
        </w:rPr>
      </w:pPr>
      <w:hyperlink w:anchor="_Toc9941061" w:history="1">
        <w:r w:rsidR="009D400F" w:rsidRPr="001B2D52">
          <w:rPr>
            <w:rStyle w:val="Siuktni"/>
            <w:noProof/>
          </w:rPr>
          <w:t>Chương 1 Giới thiệu đề tài</w:t>
        </w:r>
        <w:r w:rsidR="009D400F">
          <w:rPr>
            <w:noProof/>
            <w:webHidden/>
          </w:rPr>
          <w:tab/>
        </w:r>
        <w:r w:rsidR="009D400F">
          <w:rPr>
            <w:noProof/>
            <w:webHidden/>
          </w:rPr>
          <w:fldChar w:fldCharType="begin"/>
        </w:r>
        <w:r w:rsidR="009D400F">
          <w:rPr>
            <w:noProof/>
            <w:webHidden/>
          </w:rPr>
          <w:instrText xml:space="preserve"> PAGEREF _Toc9941061 \h </w:instrText>
        </w:r>
        <w:r w:rsidR="009D400F">
          <w:rPr>
            <w:noProof/>
            <w:webHidden/>
          </w:rPr>
        </w:r>
        <w:r w:rsidR="009D400F">
          <w:rPr>
            <w:noProof/>
            <w:webHidden/>
          </w:rPr>
          <w:fldChar w:fldCharType="separate"/>
        </w:r>
        <w:r w:rsidR="009D400F">
          <w:rPr>
            <w:noProof/>
            <w:webHidden/>
          </w:rPr>
          <w:t>1</w:t>
        </w:r>
        <w:r w:rsidR="009D400F">
          <w:rPr>
            <w:noProof/>
            <w:webHidden/>
          </w:rPr>
          <w:fldChar w:fldCharType="end"/>
        </w:r>
      </w:hyperlink>
    </w:p>
    <w:p w14:paraId="778F40F2" w14:textId="5F9DAD06" w:rsidR="009D400F" w:rsidRDefault="00725A27">
      <w:pPr>
        <w:pStyle w:val="Mucluc2"/>
        <w:rPr>
          <w:rFonts w:asciiTheme="minorHAnsi" w:eastAsiaTheme="minorEastAsia" w:hAnsiTheme="minorHAnsi" w:cstheme="minorBidi"/>
          <w:b w:val="0"/>
          <w:noProof/>
          <w:sz w:val="22"/>
          <w:szCs w:val="22"/>
          <w:lang w:eastAsia="ja-JP"/>
        </w:rPr>
      </w:pPr>
      <w:hyperlink w:anchor="_Toc9941062" w:history="1">
        <w:r w:rsidR="009D400F" w:rsidRPr="001B2D52">
          <w:rPr>
            <w:rStyle w:val="Siuktni"/>
            <w:noProof/>
          </w:rPr>
          <w:t>1.1 Đặt vấn đề</w:t>
        </w:r>
        <w:r w:rsidR="009D400F">
          <w:rPr>
            <w:noProof/>
            <w:webHidden/>
          </w:rPr>
          <w:tab/>
        </w:r>
        <w:r w:rsidR="009D400F">
          <w:rPr>
            <w:noProof/>
            <w:webHidden/>
          </w:rPr>
          <w:fldChar w:fldCharType="begin"/>
        </w:r>
        <w:r w:rsidR="009D400F">
          <w:rPr>
            <w:noProof/>
            <w:webHidden/>
          </w:rPr>
          <w:instrText xml:space="preserve"> PAGEREF _Toc9941062 \h </w:instrText>
        </w:r>
        <w:r w:rsidR="009D400F">
          <w:rPr>
            <w:noProof/>
            <w:webHidden/>
          </w:rPr>
        </w:r>
        <w:r w:rsidR="009D400F">
          <w:rPr>
            <w:noProof/>
            <w:webHidden/>
          </w:rPr>
          <w:fldChar w:fldCharType="separate"/>
        </w:r>
        <w:r w:rsidR="009D400F">
          <w:rPr>
            <w:noProof/>
            <w:webHidden/>
          </w:rPr>
          <w:t>1</w:t>
        </w:r>
        <w:r w:rsidR="009D400F">
          <w:rPr>
            <w:noProof/>
            <w:webHidden/>
          </w:rPr>
          <w:fldChar w:fldCharType="end"/>
        </w:r>
      </w:hyperlink>
    </w:p>
    <w:p w14:paraId="4DBB8DA2" w14:textId="411973A0" w:rsidR="009D400F" w:rsidRDefault="00725A27">
      <w:pPr>
        <w:pStyle w:val="Mucluc2"/>
        <w:rPr>
          <w:rFonts w:asciiTheme="minorHAnsi" w:eastAsiaTheme="minorEastAsia" w:hAnsiTheme="minorHAnsi" w:cstheme="minorBidi"/>
          <w:b w:val="0"/>
          <w:noProof/>
          <w:sz w:val="22"/>
          <w:szCs w:val="22"/>
          <w:lang w:eastAsia="ja-JP"/>
        </w:rPr>
      </w:pPr>
      <w:hyperlink w:anchor="_Toc9941063" w:history="1">
        <w:r w:rsidR="009D400F" w:rsidRPr="001B2D52">
          <w:rPr>
            <w:rStyle w:val="Siuktni"/>
            <w:noProof/>
            <w:lang w:val="vi-VN"/>
          </w:rPr>
          <w:t>1.2 Mục tiêu và phạm vi đề tài</w:t>
        </w:r>
        <w:r w:rsidR="009D400F">
          <w:rPr>
            <w:noProof/>
            <w:webHidden/>
          </w:rPr>
          <w:tab/>
        </w:r>
        <w:r w:rsidR="009D400F">
          <w:rPr>
            <w:noProof/>
            <w:webHidden/>
          </w:rPr>
          <w:fldChar w:fldCharType="begin"/>
        </w:r>
        <w:r w:rsidR="009D400F">
          <w:rPr>
            <w:noProof/>
            <w:webHidden/>
          </w:rPr>
          <w:instrText xml:space="preserve"> PAGEREF _Toc9941063 \h </w:instrText>
        </w:r>
        <w:r w:rsidR="009D400F">
          <w:rPr>
            <w:noProof/>
            <w:webHidden/>
          </w:rPr>
        </w:r>
        <w:r w:rsidR="009D400F">
          <w:rPr>
            <w:noProof/>
            <w:webHidden/>
          </w:rPr>
          <w:fldChar w:fldCharType="separate"/>
        </w:r>
        <w:r w:rsidR="009D400F">
          <w:rPr>
            <w:noProof/>
            <w:webHidden/>
          </w:rPr>
          <w:t>3</w:t>
        </w:r>
        <w:r w:rsidR="009D400F">
          <w:rPr>
            <w:noProof/>
            <w:webHidden/>
          </w:rPr>
          <w:fldChar w:fldCharType="end"/>
        </w:r>
      </w:hyperlink>
    </w:p>
    <w:p w14:paraId="2F35544C" w14:textId="3CFD027F" w:rsidR="009D400F" w:rsidRDefault="00725A27">
      <w:pPr>
        <w:pStyle w:val="Mucluc2"/>
        <w:rPr>
          <w:rFonts w:asciiTheme="minorHAnsi" w:eastAsiaTheme="minorEastAsia" w:hAnsiTheme="minorHAnsi" w:cstheme="minorBidi"/>
          <w:b w:val="0"/>
          <w:noProof/>
          <w:sz w:val="22"/>
          <w:szCs w:val="22"/>
          <w:lang w:eastAsia="ja-JP"/>
        </w:rPr>
      </w:pPr>
      <w:hyperlink w:anchor="_Toc9941064" w:history="1">
        <w:r w:rsidR="009D400F" w:rsidRPr="001B2D52">
          <w:rPr>
            <w:rStyle w:val="Siuktni"/>
            <w:noProof/>
          </w:rPr>
          <w:t>1.3 Định hướng giải pháp</w:t>
        </w:r>
        <w:r w:rsidR="009D400F">
          <w:rPr>
            <w:noProof/>
            <w:webHidden/>
          </w:rPr>
          <w:tab/>
        </w:r>
        <w:r w:rsidR="009D400F">
          <w:rPr>
            <w:noProof/>
            <w:webHidden/>
          </w:rPr>
          <w:fldChar w:fldCharType="begin"/>
        </w:r>
        <w:r w:rsidR="009D400F">
          <w:rPr>
            <w:noProof/>
            <w:webHidden/>
          </w:rPr>
          <w:instrText xml:space="preserve"> PAGEREF _Toc9941064 \h </w:instrText>
        </w:r>
        <w:r w:rsidR="009D400F">
          <w:rPr>
            <w:noProof/>
            <w:webHidden/>
          </w:rPr>
        </w:r>
        <w:r w:rsidR="009D400F">
          <w:rPr>
            <w:noProof/>
            <w:webHidden/>
          </w:rPr>
          <w:fldChar w:fldCharType="separate"/>
        </w:r>
        <w:r w:rsidR="009D400F">
          <w:rPr>
            <w:noProof/>
            <w:webHidden/>
          </w:rPr>
          <w:t>3</w:t>
        </w:r>
        <w:r w:rsidR="009D400F">
          <w:rPr>
            <w:noProof/>
            <w:webHidden/>
          </w:rPr>
          <w:fldChar w:fldCharType="end"/>
        </w:r>
      </w:hyperlink>
    </w:p>
    <w:p w14:paraId="2BEFB649" w14:textId="27CF7BE0" w:rsidR="009D400F" w:rsidRDefault="00725A27">
      <w:pPr>
        <w:pStyle w:val="Mucluc2"/>
        <w:rPr>
          <w:rFonts w:asciiTheme="minorHAnsi" w:eastAsiaTheme="minorEastAsia" w:hAnsiTheme="minorHAnsi" w:cstheme="minorBidi"/>
          <w:b w:val="0"/>
          <w:noProof/>
          <w:sz w:val="22"/>
          <w:szCs w:val="22"/>
          <w:lang w:eastAsia="ja-JP"/>
        </w:rPr>
      </w:pPr>
      <w:hyperlink w:anchor="_Toc9941065" w:history="1">
        <w:r w:rsidR="009D400F" w:rsidRPr="001B2D52">
          <w:rPr>
            <w:rStyle w:val="Siuktni"/>
            <w:noProof/>
          </w:rPr>
          <w:t>1.4 Bố cục đồ án</w:t>
        </w:r>
        <w:r w:rsidR="009D400F">
          <w:rPr>
            <w:noProof/>
            <w:webHidden/>
          </w:rPr>
          <w:tab/>
        </w:r>
        <w:r w:rsidR="009D400F">
          <w:rPr>
            <w:noProof/>
            <w:webHidden/>
          </w:rPr>
          <w:fldChar w:fldCharType="begin"/>
        </w:r>
        <w:r w:rsidR="009D400F">
          <w:rPr>
            <w:noProof/>
            <w:webHidden/>
          </w:rPr>
          <w:instrText xml:space="preserve"> PAGEREF _Toc9941065 \h </w:instrText>
        </w:r>
        <w:r w:rsidR="009D400F">
          <w:rPr>
            <w:noProof/>
            <w:webHidden/>
          </w:rPr>
        </w:r>
        <w:r w:rsidR="009D400F">
          <w:rPr>
            <w:noProof/>
            <w:webHidden/>
          </w:rPr>
          <w:fldChar w:fldCharType="separate"/>
        </w:r>
        <w:r w:rsidR="009D400F">
          <w:rPr>
            <w:noProof/>
            <w:webHidden/>
          </w:rPr>
          <w:t>4</w:t>
        </w:r>
        <w:r w:rsidR="009D400F">
          <w:rPr>
            <w:noProof/>
            <w:webHidden/>
          </w:rPr>
          <w:fldChar w:fldCharType="end"/>
        </w:r>
      </w:hyperlink>
    </w:p>
    <w:p w14:paraId="2630DDB8" w14:textId="5E1C1DE9" w:rsidR="009D400F" w:rsidRDefault="00725A27">
      <w:pPr>
        <w:pStyle w:val="Mucluc1"/>
        <w:rPr>
          <w:rFonts w:asciiTheme="minorHAnsi" w:eastAsiaTheme="minorEastAsia" w:hAnsiTheme="minorHAnsi" w:cstheme="minorBidi"/>
          <w:b w:val="0"/>
          <w:noProof/>
          <w:sz w:val="22"/>
          <w:szCs w:val="22"/>
          <w:lang w:eastAsia="ja-JP"/>
        </w:rPr>
      </w:pPr>
      <w:hyperlink w:anchor="_Toc9941066" w:history="1">
        <w:r w:rsidR="009D400F" w:rsidRPr="001B2D52">
          <w:rPr>
            <w:rStyle w:val="Siuktni"/>
            <w:noProof/>
            <w:lang w:val="vi-VN"/>
          </w:rPr>
          <w:t>Chương 2 Cơ sở lý thuyết và Công nghệ sử dụng</w:t>
        </w:r>
        <w:r w:rsidR="009D400F">
          <w:rPr>
            <w:noProof/>
            <w:webHidden/>
          </w:rPr>
          <w:tab/>
        </w:r>
        <w:r w:rsidR="009D400F">
          <w:rPr>
            <w:noProof/>
            <w:webHidden/>
          </w:rPr>
          <w:fldChar w:fldCharType="begin"/>
        </w:r>
        <w:r w:rsidR="009D400F">
          <w:rPr>
            <w:noProof/>
            <w:webHidden/>
          </w:rPr>
          <w:instrText xml:space="preserve"> PAGEREF _Toc9941066 \h </w:instrText>
        </w:r>
        <w:r w:rsidR="009D400F">
          <w:rPr>
            <w:noProof/>
            <w:webHidden/>
          </w:rPr>
        </w:r>
        <w:r w:rsidR="009D400F">
          <w:rPr>
            <w:noProof/>
            <w:webHidden/>
          </w:rPr>
          <w:fldChar w:fldCharType="separate"/>
        </w:r>
        <w:r w:rsidR="009D400F">
          <w:rPr>
            <w:noProof/>
            <w:webHidden/>
          </w:rPr>
          <w:t>5</w:t>
        </w:r>
        <w:r w:rsidR="009D400F">
          <w:rPr>
            <w:noProof/>
            <w:webHidden/>
          </w:rPr>
          <w:fldChar w:fldCharType="end"/>
        </w:r>
      </w:hyperlink>
    </w:p>
    <w:p w14:paraId="3BB6B575" w14:textId="755D64ED" w:rsidR="009D400F" w:rsidRDefault="00725A27">
      <w:pPr>
        <w:pStyle w:val="Mucluc2"/>
        <w:rPr>
          <w:rFonts w:asciiTheme="minorHAnsi" w:eastAsiaTheme="minorEastAsia" w:hAnsiTheme="minorHAnsi" w:cstheme="minorBidi"/>
          <w:b w:val="0"/>
          <w:noProof/>
          <w:sz w:val="22"/>
          <w:szCs w:val="22"/>
          <w:lang w:eastAsia="ja-JP"/>
        </w:rPr>
      </w:pPr>
      <w:hyperlink w:anchor="_Toc9941067" w:history="1">
        <w:r w:rsidR="009D400F" w:rsidRPr="001B2D52">
          <w:rPr>
            <w:rStyle w:val="Siuktni"/>
            <w:noProof/>
            <w:lang w:val="vi-VN"/>
          </w:rPr>
          <w:t>2.1 Quá trình tổng hợp tiếng nói</w:t>
        </w:r>
        <w:r w:rsidR="009D400F">
          <w:rPr>
            <w:noProof/>
            <w:webHidden/>
          </w:rPr>
          <w:tab/>
        </w:r>
        <w:r w:rsidR="009D400F">
          <w:rPr>
            <w:noProof/>
            <w:webHidden/>
          </w:rPr>
          <w:fldChar w:fldCharType="begin"/>
        </w:r>
        <w:r w:rsidR="009D400F">
          <w:rPr>
            <w:noProof/>
            <w:webHidden/>
          </w:rPr>
          <w:instrText xml:space="preserve"> PAGEREF _Toc9941067 \h </w:instrText>
        </w:r>
        <w:r w:rsidR="009D400F">
          <w:rPr>
            <w:noProof/>
            <w:webHidden/>
          </w:rPr>
        </w:r>
        <w:r w:rsidR="009D400F">
          <w:rPr>
            <w:noProof/>
            <w:webHidden/>
          </w:rPr>
          <w:fldChar w:fldCharType="separate"/>
        </w:r>
        <w:r w:rsidR="009D400F">
          <w:rPr>
            <w:noProof/>
            <w:webHidden/>
          </w:rPr>
          <w:t>5</w:t>
        </w:r>
        <w:r w:rsidR="009D400F">
          <w:rPr>
            <w:noProof/>
            <w:webHidden/>
          </w:rPr>
          <w:fldChar w:fldCharType="end"/>
        </w:r>
      </w:hyperlink>
    </w:p>
    <w:p w14:paraId="6B5C2CA2" w14:textId="79B97CF9"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68" w:history="1">
        <w:r w:rsidR="009D400F" w:rsidRPr="001B2D52">
          <w:rPr>
            <w:rStyle w:val="Siuktni"/>
            <w:noProof/>
            <w:lang w:val="vi-VN"/>
          </w:rPr>
          <w:t>2.1.1 Giới thiệu về tổng hợp tiếng nói</w:t>
        </w:r>
        <w:r w:rsidR="009D400F">
          <w:rPr>
            <w:noProof/>
            <w:webHidden/>
          </w:rPr>
          <w:tab/>
        </w:r>
        <w:r w:rsidR="009D400F">
          <w:rPr>
            <w:noProof/>
            <w:webHidden/>
          </w:rPr>
          <w:fldChar w:fldCharType="begin"/>
        </w:r>
        <w:r w:rsidR="009D400F">
          <w:rPr>
            <w:noProof/>
            <w:webHidden/>
          </w:rPr>
          <w:instrText xml:space="preserve"> PAGEREF _Toc9941068 \h </w:instrText>
        </w:r>
        <w:r w:rsidR="009D400F">
          <w:rPr>
            <w:noProof/>
            <w:webHidden/>
          </w:rPr>
        </w:r>
        <w:r w:rsidR="009D400F">
          <w:rPr>
            <w:noProof/>
            <w:webHidden/>
          </w:rPr>
          <w:fldChar w:fldCharType="separate"/>
        </w:r>
        <w:r w:rsidR="009D400F">
          <w:rPr>
            <w:noProof/>
            <w:webHidden/>
          </w:rPr>
          <w:t>5</w:t>
        </w:r>
        <w:r w:rsidR="009D400F">
          <w:rPr>
            <w:noProof/>
            <w:webHidden/>
          </w:rPr>
          <w:fldChar w:fldCharType="end"/>
        </w:r>
      </w:hyperlink>
    </w:p>
    <w:p w14:paraId="4A29289B" w14:textId="5801B2EB"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69" w:history="1">
        <w:r w:rsidR="009D400F" w:rsidRPr="001B2D52">
          <w:rPr>
            <w:rStyle w:val="Siuktni"/>
            <w:noProof/>
            <w:lang w:val="vi-VN"/>
          </w:rPr>
          <w:t>2.1.2 Các phương pháp tổng hợp tiếng nói phổ biến</w:t>
        </w:r>
        <w:r w:rsidR="009D400F">
          <w:rPr>
            <w:noProof/>
            <w:webHidden/>
          </w:rPr>
          <w:tab/>
        </w:r>
        <w:r w:rsidR="009D400F">
          <w:rPr>
            <w:noProof/>
            <w:webHidden/>
          </w:rPr>
          <w:fldChar w:fldCharType="begin"/>
        </w:r>
        <w:r w:rsidR="009D400F">
          <w:rPr>
            <w:noProof/>
            <w:webHidden/>
          </w:rPr>
          <w:instrText xml:space="preserve"> PAGEREF _Toc9941069 \h </w:instrText>
        </w:r>
        <w:r w:rsidR="009D400F">
          <w:rPr>
            <w:noProof/>
            <w:webHidden/>
          </w:rPr>
        </w:r>
        <w:r w:rsidR="009D400F">
          <w:rPr>
            <w:noProof/>
            <w:webHidden/>
          </w:rPr>
          <w:fldChar w:fldCharType="separate"/>
        </w:r>
        <w:r w:rsidR="009D400F">
          <w:rPr>
            <w:noProof/>
            <w:webHidden/>
          </w:rPr>
          <w:t>6</w:t>
        </w:r>
        <w:r w:rsidR="009D400F">
          <w:rPr>
            <w:noProof/>
            <w:webHidden/>
          </w:rPr>
          <w:fldChar w:fldCharType="end"/>
        </w:r>
      </w:hyperlink>
    </w:p>
    <w:p w14:paraId="28078F90" w14:textId="4F31D10F"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70" w:history="1">
        <w:r w:rsidR="009D400F" w:rsidRPr="001B2D52">
          <w:rPr>
            <w:rStyle w:val="Siuktni"/>
            <w:noProof/>
            <w:lang w:val="vi-VN"/>
          </w:rPr>
          <w:t>2.1.3 Tổng hợp tiếng nói dựa HMM</w:t>
        </w:r>
        <w:r w:rsidR="009D400F">
          <w:rPr>
            <w:noProof/>
            <w:webHidden/>
          </w:rPr>
          <w:tab/>
        </w:r>
        <w:r w:rsidR="009D400F">
          <w:rPr>
            <w:noProof/>
            <w:webHidden/>
          </w:rPr>
          <w:fldChar w:fldCharType="begin"/>
        </w:r>
        <w:r w:rsidR="009D400F">
          <w:rPr>
            <w:noProof/>
            <w:webHidden/>
          </w:rPr>
          <w:instrText xml:space="preserve"> PAGEREF _Toc9941070 \h </w:instrText>
        </w:r>
        <w:r w:rsidR="009D400F">
          <w:rPr>
            <w:noProof/>
            <w:webHidden/>
          </w:rPr>
        </w:r>
        <w:r w:rsidR="009D400F">
          <w:rPr>
            <w:noProof/>
            <w:webHidden/>
          </w:rPr>
          <w:fldChar w:fldCharType="separate"/>
        </w:r>
        <w:r w:rsidR="009D400F">
          <w:rPr>
            <w:noProof/>
            <w:webHidden/>
          </w:rPr>
          <w:t>8</w:t>
        </w:r>
        <w:r w:rsidR="009D400F">
          <w:rPr>
            <w:noProof/>
            <w:webHidden/>
          </w:rPr>
          <w:fldChar w:fldCharType="end"/>
        </w:r>
      </w:hyperlink>
    </w:p>
    <w:p w14:paraId="451B4534" w14:textId="613FCAAA" w:rsidR="009D400F" w:rsidRDefault="00725A27">
      <w:pPr>
        <w:pStyle w:val="Mucluc2"/>
        <w:rPr>
          <w:rFonts w:asciiTheme="minorHAnsi" w:eastAsiaTheme="minorEastAsia" w:hAnsiTheme="minorHAnsi" w:cstheme="minorBidi"/>
          <w:b w:val="0"/>
          <w:noProof/>
          <w:sz w:val="22"/>
          <w:szCs w:val="22"/>
          <w:lang w:eastAsia="ja-JP"/>
        </w:rPr>
      </w:pPr>
      <w:hyperlink w:anchor="_Toc9941071" w:history="1">
        <w:r w:rsidR="009D400F" w:rsidRPr="001B2D52">
          <w:rPr>
            <w:rStyle w:val="Siuktni"/>
            <w:noProof/>
            <w:lang w:val="vi-VN"/>
          </w:rPr>
          <w:t>2.2 Âm vị học tiếng Việt</w:t>
        </w:r>
        <w:r w:rsidR="009D400F">
          <w:rPr>
            <w:noProof/>
            <w:webHidden/>
          </w:rPr>
          <w:tab/>
        </w:r>
        <w:r w:rsidR="009D400F">
          <w:rPr>
            <w:noProof/>
            <w:webHidden/>
          </w:rPr>
          <w:fldChar w:fldCharType="begin"/>
        </w:r>
        <w:r w:rsidR="009D400F">
          <w:rPr>
            <w:noProof/>
            <w:webHidden/>
          </w:rPr>
          <w:instrText xml:space="preserve"> PAGEREF _Toc9941071 \h </w:instrText>
        </w:r>
        <w:r w:rsidR="009D400F">
          <w:rPr>
            <w:noProof/>
            <w:webHidden/>
          </w:rPr>
        </w:r>
        <w:r w:rsidR="009D400F">
          <w:rPr>
            <w:noProof/>
            <w:webHidden/>
          </w:rPr>
          <w:fldChar w:fldCharType="separate"/>
        </w:r>
        <w:r w:rsidR="009D400F">
          <w:rPr>
            <w:noProof/>
            <w:webHidden/>
          </w:rPr>
          <w:t>8</w:t>
        </w:r>
        <w:r w:rsidR="009D400F">
          <w:rPr>
            <w:noProof/>
            <w:webHidden/>
          </w:rPr>
          <w:fldChar w:fldCharType="end"/>
        </w:r>
      </w:hyperlink>
    </w:p>
    <w:p w14:paraId="423AB714" w14:textId="28D0F836" w:rsidR="009D400F" w:rsidRDefault="00725A27">
      <w:pPr>
        <w:pStyle w:val="Mucluc2"/>
        <w:rPr>
          <w:rFonts w:asciiTheme="minorHAnsi" w:eastAsiaTheme="minorEastAsia" w:hAnsiTheme="minorHAnsi" w:cstheme="minorBidi"/>
          <w:b w:val="0"/>
          <w:noProof/>
          <w:sz w:val="22"/>
          <w:szCs w:val="22"/>
          <w:lang w:eastAsia="ja-JP"/>
        </w:rPr>
      </w:pPr>
      <w:hyperlink w:anchor="_Toc9941072" w:history="1">
        <w:r w:rsidR="009D400F" w:rsidRPr="001B2D52">
          <w:rPr>
            <w:rStyle w:val="Siuktni"/>
            <w:noProof/>
            <w:lang w:val="vi-VN"/>
          </w:rPr>
          <w:t>2.3 Tổng hợp tiếng nói tiếng Việt dựa HMM</w:t>
        </w:r>
        <w:r w:rsidR="009D400F">
          <w:rPr>
            <w:noProof/>
            <w:webHidden/>
          </w:rPr>
          <w:tab/>
        </w:r>
        <w:r w:rsidR="009D400F">
          <w:rPr>
            <w:noProof/>
            <w:webHidden/>
          </w:rPr>
          <w:fldChar w:fldCharType="begin"/>
        </w:r>
        <w:r w:rsidR="009D400F">
          <w:rPr>
            <w:noProof/>
            <w:webHidden/>
          </w:rPr>
          <w:instrText xml:space="preserve"> PAGEREF _Toc9941072 \h </w:instrText>
        </w:r>
        <w:r w:rsidR="009D400F">
          <w:rPr>
            <w:noProof/>
            <w:webHidden/>
          </w:rPr>
        </w:r>
        <w:r w:rsidR="009D400F">
          <w:rPr>
            <w:noProof/>
            <w:webHidden/>
          </w:rPr>
          <w:fldChar w:fldCharType="separate"/>
        </w:r>
        <w:r w:rsidR="009D400F">
          <w:rPr>
            <w:noProof/>
            <w:webHidden/>
          </w:rPr>
          <w:t>11</w:t>
        </w:r>
        <w:r w:rsidR="009D400F">
          <w:rPr>
            <w:noProof/>
            <w:webHidden/>
          </w:rPr>
          <w:fldChar w:fldCharType="end"/>
        </w:r>
      </w:hyperlink>
    </w:p>
    <w:p w14:paraId="618E5647" w14:textId="1E49A881" w:rsidR="009D400F" w:rsidRDefault="00725A27">
      <w:pPr>
        <w:pStyle w:val="Mucluc2"/>
        <w:rPr>
          <w:rFonts w:asciiTheme="minorHAnsi" w:eastAsiaTheme="minorEastAsia" w:hAnsiTheme="minorHAnsi" w:cstheme="minorBidi"/>
          <w:b w:val="0"/>
          <w:noProof/>
          <w:sz w:val="22"/>
          <w:szCs w:val="22"/>
          <w:lang w:eastAsia="ja-JP"/>
        </w:rPr>
      </w:pPr>
      <w:hyperlink w:anchor="_Toc9941073" w:history="1">
        <w:r w:rsidR="009D400F" w:rsidRPr="001B2D52">
          <w:rPr>
            <w:rStyle w:val="Siuktni"/>
            <w:noProof/>
            <w:lang w:val="en"/>
          </w:rPr>
          <w:t>2.4 Windows API</w:t>
        </w:r>
        <w:r w:rsidR="009D400F">
          <w:rPr>
            <w:noProof/>
            <w:webHidden/>
          </w:rPr>
          <w:tab/>
        </w:r>
        <w:r w:rsidR="009D400F">
          <w:rPr>
            <w:noProof/>
            <w:webHidden/>
          </w:rPr>
          <w:fldChar w:fldCharType="begin"/>
        </w:r>
        <w:r w:rsidR="009D400F">
          <w:rPr>
            <w:noProof/>
            <w:webHidden/>
          </w:rPr>
          <w:instrText xml:space="preserve"> PAGEREF _Toc9941073 \h </w:instrText>
        </w:r>
        <w:r w:rsidR="009D400F">
          <w:rPr>
            <w:noProof/>
            <w:webHidden/>
          </w:rPr>
        </w:r>
        <w:r w:rsidR="009D400F">
          <w:rPr>
            <w:noProof/>
            <w:webHidden/>
          </w:rPr>
          <w:fldChar w:fldCharType="separate"/>
        </w:r>
        <w:r w:rsidR="009D400F">
          <w:rPr>
            <w:noProof/>
            <w:webHidden/>
          </w:rPr>
          <w:t>12</w:t>
        </w:r>
        <w:r w:rsidR="009D400F">
          <w:rPr>
            <w:noProof/>
            <w:webHidden/>
          </w:rPr>
          <w:fldChar w:fldCharType="end"/>
        </w:r>
      </w:hyperlink>
    </w:p>
    <w:p w14:paraId="2C90BDBB" w14:textId="32072656" w:rsidR="009D400F" w:rsidRDefault="00725A27">
      <w:pPr>
        <w:pStyle w:val="Mucluc2"/>
        <w:rPr>
          <w:rFonts w:asciiTheme="minorHAnsi" w:eastAsiaTheme="minorEastAsia" w:hAnsiTheme="minorHAnsi" w:cstheme="minorBidi"/>
          <w:b w:val="0"/>
          <w:noProof/>
          <w:sz w:val="22"/>
          <w:szCs w:val="22"/>
          <w:lang w:eastAsia="ja-JP"/>
        </w:rPr>
      </w:pPr>
      <w:hyperlink w:anchor="_Toc9941074" w:history="1">
        <w:r w:rsidR="009D400F" w:rsidRPr="001B2D52">
          <w:rPr>
            <w:rStyle w:val="Siuktni"/>
            <w:noProof/>
            <w:lang w:val="en" w:eastAsia="zh-CN"/>
          </w:rPr>
          <w:t>2.5 Microsoft Speech API (SAPI)</w:t>
        </w:r>
        <w:r w:rsidR="009D400F">
          <w:rPr>
            <w:noProof/>
            <w:webHidden/>
          </w:rPr>
          <w:tab/>
        </w:r>
        <w:r w:rsidR="009D400F">
          <w:rPr>
            <w:noProof/>
            <w:webHidden/>
          </w:rPr>
          <w:fldChar w:fldCharType="begin"/>
        </w:r>
        <w:r w:rsidR="009D400F">
          <w:rPr>
            <w:noProof/>
            <w:webHidden/>
          </w:rPr>
          <w:instrText xml:space="preserve"> PAGEREF _Toc9941074 \h </w:instrText>
        </w:r>
        <w:r w:rsidR="009D400F">
          <w:rPr>
            <w:noProof/>
            <w:webHidden/>
          </w:rPr>
        </w:r>
        <w:r w:rsidR="009D400F">
          <w:rPr>
            <w:noProof/>
            <w:webHidden/>
          </w:rPr>
          <w:fldChar w:fldCharType="separate"/>
        </w:r>
        <w:r w:rsidR="009D400F">
          <w:rPr>
            <w:noProof/>
            <w:webHidden/>
          </w:rPr>
          <w:t>13</w:t>
        </w:r>
        <w:r w:rsidR="009D400F">
          <w:rPr>
            <w:noProof/>
            <w:webHidden/>
          </w:rPr>
          <w:fldChar w:fldCharType="end"/>
        </w:r>
      </w:hyperlink>
    </w:p>
    <w:p w14:paraId="47CB83E7" w14:textId="3520A25B" w:rsidR="009D400F" w:rsidRDefault="00725A27">
      <w:pPr>
        <w:pStyle w:val="Mucluc2"/>
        <w:rPr>
          <w:rFonts w:asciiTheme="minorHAnsi" w:eastAsiaTheme="minorEastAsia" w:hAnsiTheme="minorHAnsi" w:cstheme="minorBidi"/>
          <w:b w:val="0"/>
          <w:noProof/>
          <w:sz w:val="22"/>
          <w:szCs w:val="22"/>
          <w:lang w:eastAsia="ja-JP"/>
        </w:rPr>
      </w:pPr>
      <w:hyperlink w:anchor="_Toc9941075" w:history="1">
        <w:r w:rsidR="009D400F" w:rsidRPr="001B2D52">
          <w:rPr>
            <w:rStyle w:val="Siuktni"/>
            <w:noProof/>
            <w:lang w:val="en"/>
          </w:rPr>
          <w:t>2.6 Công cụ đóng gói phần mềm Inno Setup</w:t>
        </w:r>
        <w:r w:rsidR="009D400F">
          <w:rPr>
            <w:noProof/>
            <w:webHidden/>
          </w:rPr>
          <w:tab/>
        </w:r>
        <w:r w:rsidR="009D400F">
          <w:rPr>
            <w:noProof/>
            <w:webHidden/>
          </w:rPr>
          <w:fldChar w:fldCharType="begin"/>
        </w:r>
        <w:r w:rsidR="009D400F">
          <w:rPr>
            <w:noProof/>
            <w:webHidden/>
          </w:rPr>
          <w:instrText xml:space="preserve"> PAGEREF _Toc9941075 \h </w:instrText>
        </w:r>
        <w:r w:rsidR="009D400F">
          <w:rPr>
            <w:noProof/>
            <w:webHidden/>
          </w:rPr>
        </w:r>
        <w:r w:rsidR="009D400F">
          <w:rPr>
            <w:noProof/>
            <w:webHidden/>
          </w:rPr>
          <w:fldChar w:fldCharType="separate"/>
        </w:r>
        <w:r w:rsidR="009D400F">
          <w:rPr>
            <w:noProof/>
            <w:webHidden/>
          </w:rPr>
          <w:t>14</w:t>
        </w:r>
        <w:r w:rsidR="009D400F">
          <w:rPr>
            <w:noProof/>
            <w:webHidden/>
          </w:rPr>
          <w:fldChar w:fldCharType="end"/>
        </w:r>
      </w:hyperlink>
    </w:p>
    <w:p w14:paraId="65900E01" w14:textId="424DFA18" w:rsidR="009D400F" w:rsidRDefault="00725A27">
      <w:pPr>
        <w:pStyle w:val="Mucluc1"/>
        <w:rPr>
          <w:rFonts w:asciiTheme="minorHAnsi" w:eastAsiaTheme="minorEastAsia" w:hAnsiTheme="minorHAnsi" w:cstheme="minorBidi"/>
          <w:b w:val="0"/>
          <w:noProof/>
          <w:sz w:val="22"/>
          <w:szCs w:val="22"/>
          <w:lang w:eastAsia="ja-JP"/>
        </w:rPr>
      </w:pPr>
      <w:hyperlink w:anchor="_Toc9941076" w:history="1">
        <w:r w:rsidR="009D400F" w:rsidRPr="001B2D52">
          <w:rPr>
            <w:rStyle w:val="Siuktni"/>
            <w:noProof/>
          </w:rPr>
          <w:t>Chương 3</w:t>
        </w:r>
        <w:r w:rsidR="009D400F" w:rsidRPr="001B2D52">
          <w:rPr>
            <w:rStyle w:val="Siuktni"/>
            <w:noProof/>
            <w:lang w:val="en"/>
          </w:rPr>
          <w:t xml:space="preserve"> Cải thiện chất lượng tổng hợp tiếng nói tiếng Việt trong eSpeak NG</w:t>
        </w:r>
        <w:r w:rsidR="009D400F">
          <w:rPr>
            <w:noProof/>
            <w:webHidden/>
          </w:rPr>
          <w:tab/>
        </w:r>
        <w:r w:rsidR="009D400F">
          <w:rPr>
            <w:noProof/>
            <w:webHidden/>
          </w:rPr>
          <w:fldChar w:fldCharType="begin"/>
        </w:r>
        <w:r w:rsidR="009D400F">
          <w:rPr>
            <w:noProof/>
            <w:webHidden/>
          </w:rPr>
          <w:instrText xml:space="preserve"> PAGEREF _Toc9941076 \h </w:instrText>
        </w:r>
        <w:r w:rsidR="009D400F">
          <w:rPr>
            <w:noProof/>
            <w:webHidden/>
          </w:rPr>
        </w:r>
        <w:r w:rsidR="009D400F">
          <w:rPr>
            <w:noProof/>
            <w:webHidden/>
          </w:rPr>
          <w:fldChar w:fldCharType="separate"/>
        </w:r>
        <w:r w:rsidR="009D400F">
          <w:rPr>
            <w:noProof/>
            <w:webHidden/>
          </w:rPr>
          <w:t>16</w:t>
        </w:r>
        <w:r w:rsidR="009D400F">
          <w:rPr>
            <w:noProof/>
            <w:webHidden/>
          </w:rPr>
          <w:fldChar w:fldCharType="end"/>
        </w:r>
      </w:hyperlink>
    </w:p>
    <w:p w14:paraId="62763B71" w14:textId="15E6E4A4" w:rsidR="009D400F" w:rsidRDefault="00725A27">
      <w:pPr>
        <w:pStyle w:val="Mucluc2"/>
        <w:rPr>
          <w:rFonts w:asciiTheme="minorHAnsi" w:eastAsiaTheme="minorEastAsia" w:hAnsiTheme="minorHAnsi" w:cstheme="minorBidi"/>
          <w:b w:val="0"/>
          <w:noProof/>
          <w:sz w:val="22"/>
          <w:szCs w:val="22"/>
          <w:lang w:eastAsia="ja-JP"/>
        </w:rPr>
      </w:pPr>
      <w:hyperlink w:anchor="_Toc9941077" w:history="1">
        <w:r w:rsidR="009D400F" w:rsidRPr="001B2D52">
          <w:rPr>
            <w:rStyle w:val="Siuktni"/>
            <w:noProof/>
            <w:lang w:val="vi-VN"/>
          </w:rPr>
          <w:t>3.1 Giới thiệu bộ tổng hợp tiếng nói eSpeak NG</w:t>
        </w:r>
        <w:r w:rsidR="009D400F">
          <w:rPr>
            <w:noProof/>
            <w:webHidden/>
          </w:rPr>
          <w:tab/>
        </w:r>
        <w:r w:rsidR="009D400F">
          <w:rPr>
            <w:noProof/>
            <w:webHidden/>
          </w:rPr>
          <w:fldChar w:fldCharType="begin"/>
        </w:r>
        <w:r w:rsidR="009D400F">
          <w:rPr>
            <w:noProof/>
            <w:webHidden/>
          </w:rPr>
          <w:instrText xml:space="preserve"> PAGEREF _Toc9941077 \h </w:instrText>
        </w:r>
        <w:r w:rsidR="009D400F">
          <w:rPr>
            <w:noProof/>
            <w:webHidden/>
          </w:rPr>
        </w:r>
        <w:r w:rsidR="009D400F">
          <w:rPr>
            <w:noProof/>
            <w:webHidden/>
          </w:rPr>
          <w:fldChar w:fldCharType="separate"/>
        </w:r>
        <w:r w:rsidR="009D400F">
          <w:rPr>
            <w:noProof/>
            <w:webHidden/>
          </w:rPr>
          <w:t>16</w:t>
        </w:r>
        <w:r w:rsidR="009D400F">
          <w:rPr>
            <w:noProof/>
            <w:webHidden/>
          </w:rPr>
          <w:fldChar w:fldCharType="end"/>
        </w:r>
      </w:hyperlink>
    </w:p>
    <w:p w14:paraId="6CD33A49" w14:textId="0260274A" w:rsidR="009D400F" w:rsidRDefault="00725A27">
      <w:pPr>
        <w:pStyle w:val="Mucluc2"/>
        <w:rPr>
          <w:rFonts w:asciiTheme="minorHAnsi" w:eastAsiaTheme="minorEastAsia" w:hAnsiTheme="minorHAnsi" w:cstheme="minorBidi"/>
          <w:b w:val="0"/>
          <w:noProof/>
          <w:sz w:val="22"/>
          <w:szCs w:val="22"/>
          <w:lang w:eastAsia="ja-JP"/>
        </w:rPr>
      </w:pPr>
      <w:hyperlink w:anchor="_Toc9941078" w:history="1">
        <w:r w:rsidR="009D400F" w:rsidRPr="001B2D52">
          <w:rPr>
            <w:rStyle w:val="Siuktni"/>
            <w:noProof/>
            <w:lang w:val="vi-VN"/>
          </w:rPr>
          <w:t>3.2 Mô hình đề xuất cải thiện chất lượng tiếng nói tiếng Việt</w:t>
        </w:r>
        <w:r w:rsidR="009D400F">
          <w:rPr>
            <w:noProof/>
            <w:webHidden/>
          </w:rPr>
          <w:tab/>
        </w:r>
        <w:r w:rsidR="009D400F">
          <w:rPr>
            <w:noProof/>
            <w:webHidden/>
          </w:rPr>
          <w:fldChar w:fldCharType="begin"/>
        </w:r>
        <w:r w:rsidR="009D400F">
          <w:rPr>
            <w:noProof/>
            <w:webHidden/>
          </w:rPr>
          <w:instrText xml:space="preserve"> PAGEREF _Toc9941078 \h </w:instrText>
        </w:r>
        <w:r w:rsidR="009D400F">
          <w:rPr>
            <w:noProof/>
            <w:webHidden/>
          </w:rPr>
        </w:r>
        <w:r w:rsidR="009D400F">
          <w:rPr>
            <w:noProof/>
            <w:webHidden/>
          </w:rPr>
          <w:fldChar w:fldCharType="separate"/>
        </w:r>
        <w:r w:rsidR="009D400F">
          <w:rPr>
            <w:noProof/>
            <w:webHidden/>
          </w:rPr>
          <w:t>18</w:t>
        </w:r>
        <w:r w:rsidR="009D400F">
          <w:rPr>
            <w:noProof/>
            <w:webHidden/>
          </w:rPr>
          <w:fldChar w:fldCharType="end"/>
        </w:r>
      </w:hyperlink>
    </w:p>
    <w:p w14:paraId="7E6FF35C" w14:textId="54C88060" w:rsidR="009D400F" w:rsidRDefault="00725A27">
      <w:pPr>
        <w:pStyle w:val="Mucluc2"/>
        <w:rPr>
          <w:rFonts w:asciiTheme="minorHAnsi" w:eastAsiaTheme="minorEastAsia" w:hAnsiTheme="minorHAnsi" w:cstheme="minorBidi"/>
          <w:b w:val="0"/>
          <w:noProof/>
          <w:sz w:val="22"/>
          <w:szCs w:val="22"/>
          <w:lang w:eastAsia="ja-JP"/>
        </w:rPr>
      </w:pPr>
      <w:hyperlink w:anchor="_Toc9941079" w:history="1">
        <w:r w:rsidR="009D400F" w:rsidRPr="001B2D52">
          <w:rPr>
            <w:rStyle w:val="Siuktni"/>
            <w:noProof/>
            <w:lang w:val="vi-VN"/>
          </w:rPr>
          <w:t>3.3 Cải thiện chất lượng âm vị tiếng Việt</w:t>
        </w:r>
        <w:r w:rsidR="009D400F">
          <w:rPr>
            <w:noProof/>
            <w:webHidden/>
          </w:rPr>
          <w:tab/>
        </w:r>
        <w:r w:rsidR="009D400F">
          <w:rPr>
            <w:noProof/>
            <w:webHidden/>
          </w:rPr>
          <w:fldChar w:fldCharType="begin"/>
        </w:r>
        <w:r w:rsidR="009D400F">
          <w:rPr>
            <w:noProof/>
            <w:webHidden/>
          </w:rPr>
          <w:instrText xml:space="preserve"> PAGEREF _Toc9941079 \h </w:instrText>
        </w:r>
        <w:r w:rsidR="009D400F">
          <w:rPr>
            <w:noProof/>
            <w:webHidden/>
          </w:rPr>
        </w:r>
        <w:r w:rsidR="009D400F">
          <w:rPr>
            <w:noProof/>
            <w:webHidden/>
          </w:rPr>
          <w:fldChar w:fldCharType="separate"/>
        </w:r>
        <w:r w:rsidR="009D400F">
          <w:rPr>
            <w:noProof/>
            <w:webHidden/>
          </w:rPr>
          <w:t>19</w:t>
        </w:r>
        <w:r w:rsidR="009D400F">
          <w:rPr>
            <w:noProof/>
            <w:webHidden/>
          </w:rPr>
          <w:fldChar w:fldCharType="end"/>
        </w:r>
      </w:hyperlink>
    </w:p>
    <w:p w14:paraId="27D7FF8B" w14:textId="118DD47C" w:rsidR="009D400F" w:rsidRDefault="00725A27">
      <w:pPr>
        <w:pStyle w:val="Mucluc2"/>
        <w:rPr>
          <w:rFonts w:asciiTheme="minorHAnsi" w:eastAsiaTheme="minorEastAsia" w:hAnsiTheme="minorHAnsi" w:cstheme="minorBidi"/>
          <w:b w:val="0"/>
          <w:noProof/>
          <w:sz w:val="22"/>
          <w:szCs w:val="22"/>
          <w:lang w:eastAsia="ja-JP"/>
        </w:rPr>
      </w:pPr>
      <w:hyperlink w:anchor="_Toc9941080" w:history="1">
        <w:r w:rsidR="009D400F" w:rsidRPr="001B2D52">
          <w:rPr>
            <w:rStyle w:val="Siuktni"/>
            <w:noProof/>
            <w:lang w:val="vi-VN"/>
          </w:rPr>
          <w:t>3.4 Cải thiện chất lượng thanh điệu tiếng Việt</w:t>
        </w:r>
        <w:r w:rsidR="009D400F">
          <w:rPr>
            <w:noProof/>
            <w:webHidden/>
          </w:rPr>
          <w:tab/>
        </w:r>
        <w:r w:rsidR="009D400F">
          <w:rPr>
            <w:noProof/>
            <w:webHidden/>
          </w:rPr>
          <w:fldChar w:fldCharType="begin"/>
        </w:r>
        <w:r w:rsidR="009D400F">
          <w:rPr>
            <w:noProof/>
            <w:webHidden/>
          </w:rPr>
          <w:instrText xml:space="preserve"> PAGEREF _Toc9941080 \h </w:instrText>
        </w:r>
        <w:r w:rsidR="009D400F">
          <w:rPr>
            <w:noProof/>
            <w:webHidden/>
          </w:rPr>
        </w:r>
        <w:r w:rsidR="009D400F">
          <w:rPr>
            <w:noProof/>
            <w:webHidden/>
          </w:rPr>
          <w:fldChar w:fldCharType="separate"/>
        </w:r>
        <w:r w:rsidR="009D400F">
          <w:rPr>
            <w:noProof/>
            <w:webHidden/>
          </w:rPr>
          <w:t>21</w:t>
        </w:r>
        <w:r w:rsidR="009D400F">
          <w:rPr>
            <w:noProof/>
            <w:webHidden/>
          </w:rPr>
          <w:fldChar w:fldCharType="end"/>
        </w:r>
      </w:hyperlink>
    </w:p>
    <w:p w14:paraId="2473395C" w14:textId="525F61D2"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1" w:history="1">
        <w:r w:rsidR="009D400F" w:rsidRPr="001B2D52">
          <w:rPr>
            <w:rStyle w:val="Siuktni"/>
            <w:noProof/>
            <w:lang w:val="vi-VN"/>
          </w:rPr>
          <w:t>3.4.1 Thanh ngang</w:t>
        </w:r>
        <w:r w:rsidR="009D400F">
          <w:rPr>
            <w:noProof/>
            <w:webHidden/>
          </w:rPr>
          <w:tab/>
        </w:r>
        <w:r w:rsidR="009D400F">
          <w:rPr>
            <w:noProof/>
            <w:webHidden/>
          </w:rPr>
          <w:fldChar w:fldCharType="begin"/>
        </w:r>
        <w:r w:rsidR="009D400F">
          <w:rPr>
            <w:noProof/>
            <w:webHidden/>
          </w:rPr>
          <w:instrText xml:space="preserve"> PAGEREF _Toc9941081 \h </w:instrText>
        </w:r>
        <w:r w:rsidR="009D400F">
          <w:rPr>
            <w:noProof/>
            <w:webHidden/>
          </w:rPr>
        </w:r>
        <w:r w:rsidR="009D400F">
          <w:rPr>
            <w:noProof/>
            <w:webHidden/>
          </w:rPr>
          <w:fldChar w:fldCharType="separate"/>
        </w:r>
        <w:r w:rsidR="009D400F">
          <w:rPr>
            <w:noProof/>
            <w:webHidden/>
          </w:rPr>
          <w:t>21</w:t>
        </w:r>
        <w:r w:rsidR="009D400F">
          <w:rPr>
            <w:noProof/>
            <w:webHidden/>
          </w:rPr>
          <w:fldChar w:fldCharType="end"/>
        </w:r>
      </w:hyperlink>
    </w:p>
    <w:p w14:paraId="736C4B4C" w14:textId="1F3322DD"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2" w:history="1">
        <w:r w:rsidR="009D400F" w:rsidRPr="001B2D52">
          <w:rPr>
            <w:rStyle w:val="Siuktni"/>
            <w:noProof/>
            <w:lang w:val="vi-VN"/>
          </w:rPr>
          <w:t>3.4.2</w:t>
        </w:r>
        <w:r w:rsidR="009D400F" w:rsidRPr="001B2D52">
          <w:rPr>
            <w:rStyle w:val="Siuktni"/>
            <w:noProof/>
          </w:rPr>
          <w:t xml:space="preserve"> Thanh huyền</w:t>
        </w:r>
        <w:r w:rsidR="009D400F">
          <w:rPr>
            <w:noProof/>
            <w:webHidden/>
          </w:rPr>
          <w:tab/>
        </w:r>
        <w:r w:rsidR="009D400F">
          <w:rPr>
            <w:noProof/>
            <w:webHidden/>
          </w:rPr>
          <w:fldChar w:fldCharType="begin"/>
        </w:r>
        <w:r w:rsidR="009D400F">
          <w:rPr>
            <w:noProof/>
            <w:webHidden/>
          </w:rPr>
          <w:instrText xml:space="preserve"> PAGEREF _Toc9941082 \h </w:instrText>
        </w:r>
        <w:r w:rsidR="009D400F">
          <w:rPr>
            <w:noProof/>
            <w:webHidden/>
          </w:rPr>
        </w:r>
        <w:r w:rsidR="009D400F">
          <w:rPr>
            <w:noProof/>
            <w:webHidden/>
          </w:rPr>
          <w:fldChar w:fldCharType="separate"/>
        </w:r>
        <w:r w:rsidR="009D400F">
          <w:rPr>
            <w:noProof/>
            <w:webHidden/>
          </w:rPr>
          <w:t>21</w:t>
        </w:r>
        <w:r w:rsidR="009D400F">
          <w:rPr>
            <w:noProof/>
            <w:webHidden/>
          </w:rPr>
          <w:fldChar w:fldCharType="end"/>
        </w:r>
      </w:hyperlink>
    </w:p>
    <w:p w14:paraId="1C918A63" w14:textId="6B78DF9B"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3" w:history="1">
        <w:r w:rsidR="009D400F" w:rsidRPr="001B2D52">
          <w:rPr>
            <w:rStyle w:val="Siuktni"/>
            <w:noProof/>
            <w:lang w:val="vi-VN"/>
          </w:rPr>
          <w:t>3.4.3</w:t>
        </w:r>
        <w:r w:rsidR="009D400F" w:rsidRPr="001B2D52">
          <w:rPr>
            <w:rStyle w:val="Siuktni"/>
            <w:noProof/>
          </w:rPr>
          <w:t xml:space="preserve"> Thanh sắc</w:t>
        </w:r>
        <w:r w:rsidR="009D400F">
          <w:rPr>
            <w:noProof/>
            <w:webHidden/>
          </w:rPr>
          <w:tab/>
        </w:r>
        <w:r w:rsidR="009D400F">
          <w:rPr>
            <w:noProof/>
            <w:webHidden/>
          </w:rPr>
          <w:fldChar w:fldCharType="begin"/>
        </w:r>
        <w:r w:rsidR="009D400F">
          <w:rPr>
            <w:noProof/>
            <w:webHidden/>
          </w:rPr>
          <w:instrText xml:space="preserve"> PAGEREF _Toc9941083 \h </w:instrText>
        </w:r>
        <w:r w:rsidR="009D400F">
          <w:rPr>
            <w:noProof/>
            <w:webHidden/>
          </w:rPr>
        </w:r>
        <w:r w:rsidR="009D400F">
          <w:rPr>
            <w:noProof/>
            <w:webHidden/>
          </w:rPr>
          <w:fldChar w:fldCharType="separate"/>
        </w:r>
        <w:r w:rsidR="009D400F">
          <w:rPr>
            <w:noProof/>
            <w:webHidden/>
          </w:rPr>
          <w:t>22</w:t>
        </w:r>
        <w:r w:rsidR="009D400F">
          <w:rPr>
            <w:noProof/>
            <w:webHidden/>
          </w:rPr>
          <w:fldChar w:fldCharType="end"/>
        </w:r>
      </w:hyperlink>
    </w:p>
    <w:p w14:paraId="1676C179" w14:textId="2DB87231"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4" w:history="1">
        <w:r w:rsidR="009D400F" w:rsidRPr="001B2D52">
          <w:rPr>
            <w:rStyle w:val="Siuktni"/>
            <w:noProof/>
            <w:lang w:val="vi-VN"/>
          </w:rPr>
          <w:t>3.4.4</w:t>
        </w:r>
        <w:r w:rsidR="009D400F" w:rsidRPr="001B2D52">
          <w:rPr>
            <w:rStyle w:val="Siuktni"/>
            <w:noProof/>
          </w:rPr>
          <w:t xml:space="preserve"> Thanh hỏi</w:t>
        </w:r>
        <w:r w:rsidR="009D400F">
          <w:rPr>
            <w:noProof/>
            <w:webHidden/>
          </w:rPr>
          <w:tab/>
        </w:r>
        <w:r w:rsidR="009D400F">
          <w:rPr>
            <w:noProof/>
            <w:webHidden/>
          </w:rPr>
          <w:fldChar w:fldCharType="begin"/>
        </w:r>
        <w:r w:rsidR="009D400F">
          <w:rPr>
            <w:noProof/>
            <w:webHidden/>
          </w:rPr>
          <w:instrText xml:space="preserve"> PAGEREF _Toc9941084 \h </w:instrText>
        </w:r>
        <w:r w:rsidR="009D400F">
          <w:rPr>
            <w:noProof/>
            <w:webHidden/>
          </w:rPr>
        </w:r>
        <w:r w:rsidR="009D400F">
          <w:rPr>
            <w:noProof/>
            <w:webHidden/>
          </w:rPr>
          <w:fldChar w:fldCharType="separate"/>
        </w:r>
        <w:r w:rsidR="009D400F">
          <w:rPr>
            <w:noProof/>
            <w:webHidden/>
          </w:rPr>
          <w:t>22</w:t>
        </w:r>
        <w:r w:rsidR="009D400F">
          <w:rPr>
            <w:noProof/>
            <w:webHidden/>
          </w:rPr>
          <w:fldChar w:fldCharType="end"/>
        </w:r>
      </w:hyperlink>
    </w:p>
    <w:p w14:paraId="64E8F9B3" w14:textId="7A20E56F"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5" w:history="1">
        <w:r w:rsidR="009D400F" w:rsidRPr="001B2D52">
          <w:rPr>
            <w:rStyle w:val="Siuktni"/>
            <w:noProof/>
            <w:lang w:val="vi-VN"/>
          </w:rPr>
          <w:t>3.4.5</w:t>
        </w:r>
        <w:r w:rsidR="009D400F" w:rsidRPr="001B2D52">
          <w:rPr>
            <w:rStyle w:val="Siuktni"/>
            <w:noProof/>
          </w:rPr>
          <w:t xml:space="preserve"> Thanh ngã</w:t>
        </w:r>
        <w:r w:rsidR="009D400F">
          <w:rPr>
            <w:noProof/>
            <w:webHidden/>
          </w:rPr>
          <w:tab/>
        </w:r>
        <w:r w:rsidR="009D400F">
          <w:rPr>
            <w:noProof/>
            <w:webHidden/>
          </w:rPr>
          <w:fldChar w:fldCharType="begin"/>
        </w:r>
        <w:r w:rsidR="009D400F">
          <w:rPr>
            <w:noProof/>
            <w:webHidden/>
          </w:rPr>
          <w:instrText xml:space="preserve"> PAGEREF _Toc9941085 \h </w:instrText>
        </w:r>
        <w:r w:rsidR="009D400F">
          <w:rPr>
            <w:noProof/>
            <w:webHidden/>
          </w:rPr>
        </w:r>
        <w:r w:rsidR="009D400F">
          <w:rPr>
            <w:noProof/>
            <w:webHidden/>
          </w:rPr>
          <w:fldChar w:fldCharType="separate"/>
        </w:r>
        <w:r w:rsidR="009D400F">
          <w:rPr>
            <w:noProof/>
            <w:webHidden/>
          </w:rPr>
          <w:t>23</w:t>
        </w:r>
        <w:r w:rsidR="009D400F">
          <w:rPr>
            <w:noProof/>
            <w:webHidden/>
          </w:rPr>
          <w:fldChar w:fldCharType="end"/>
        </w:r>
      </w:hyperlink>
    </w:p>
    <w:p w14:paraId="58C03173" w14:textId="3CD4EA66"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86" w:history="1">
        <w:r w:rsidR="009D400F" w:rsidRPr="001B2D52">
          <w:rPr>
            <w:rStyle w:val="Siuktni"/>
            <w:noProof/>
            <w:lang w:val="vi-VN"/>
          </w:rPr>
          <w:t>3.4.6</w:t>
        </w:r>
        <w:r w:rsidR="009D400F" w:rsidRPr="001B2D52">
          <w:rPr>
            <w:rStyle w:val="Siuktni"/>
            <w:noProof/>
          </w:rPr>
          <w:t xml:space="preserve"> Thanh nặng</w:t>
        </w:r>
        <w:r w:rsidR="009D400F">
          <w:rPr>
            <w:noProof/>
            <w:webHidden/>
          </w:rPr>
          <w:tab/>
        </w:r>
        <w:r w:rsidR="009D400F">
          <w:rPr>
            <w:noProof/>
            <w:webHidden/>
          </w:rPr>
          <w:fldChar w:fldCharType="begin"/>
        </w:r>
        <w:r w:rsidR="009D400F">
          <w:rPr>
            <w:noProof/>
            <w:webHidden/>
          </w:rPr>
          <w:instrText xml:space="preserve"> PAGEREF _Toc9941086 \h </w:instrText>
        </w:r>
        <w:r w:rsidR="009D400F">
          <w:rPr>
            <w:noProof/>
            <w:webHidden/>
          </w:rPr>
        </w:r>
        <w:r w:rsidR="009D400F">
          <w:rPr>
            <w:noProof/>
            <w:webHidden/>
          </w:rPr>
          <w:fldChar w:fldCharType="separate"/>
        </w:r>
        <w:r w:rsidR="009D400F">
          <w:rPr>
            <w:noProof/>
            <w:webHidden/>
          </w:rPr>
          <w:t>23</w:t>
        </w:r>
        <w:r w:rsidR="009D400F">
          <w:rPr>
            <w:noProof/>
            <w:webHidden/>
          </w:rPr>
          <w:fldChar w:fldCharType="end"/>
        </w:r>
      </w:hyperlink>
    </w:p>
    <w:p w14:paraId="6035F86B" w14:textId="60466C81" w:rsidR="009D400F" w:rsidRDefault="00725A27">
      <w:pPr>
        <w:pStyle w:val="Mucluc2"/>
        <w:rPr>
          <w:rFonts w:asciiTheme="minorHAnsi" w:eastAsiaTheme="minorEastAsia" w:hAnsiTheme="minorHAnsi" w:cstheme="minorBidi"/>
          <w:b w:val="0"/>
          <w:noProof/>
          <w:sz w:val="22"/>
          <w:szCs w:val="22"/>
          <w:lang w:eastAsia="ja-JP"/>
        </w:rPr>
      </w:pPr>
      <w:hyperlink w:anchor="_Toc9941087" w:history="1">
        <w:r w:rsidR="009D400F" w:rsidRPr="001B2D52">
          <w:rPr>
            <w:rStyle w:val="Siuktni"/>
            <w:noProof/>
            <w:lang w:val="vi-VN"/>
          </w:rPr>
          <w:t>3.5</w:t>
        </w:r>
        <w:r w:rsidR="009D400F" w:rsidRPr="001B2D52">
          <w:rPr>
            <w:rStyle w:val="Siuktni"/>
            <w:noProof/>
          </w:rPr>
          <w:t xml:space="preserve"> Tùy chỉnh các tham số cơ bản của </w:t>
        </w:r>
        <w:r w:rsidR="009D400F" w:rsidRPr="001B2D52">
          <w:rPr>
            <w:rStyle w:val="Siuktni"/>
            <w:noProof/>
            <w:lang w:val="vi-VN"/>
          </w:rPr>
          <w:t>của mô hình sinh tiếng nói</w:t>
        </w:r>
        <w:r w:rsidR="009D400F">
          <w:rPr>
            <w:noProof/>
            <w:webHidden/>
          </w:rPr>
          <w:tab/>
        </w:r>
        <w:r w:rsidR="009D400F">
          <w:rPr>
            <w:noProof/>
            <w:webHidden/>
          </w:rPr>
          <w:fldChar w:fldCharType="begin"/>
        </w:r>
        <w:r w:rsidR="009D400F">
          <w:rPr>
            <w:noProof/>
            <w:webHidden/>
          </w:rPr>
          <w:instrText xml:space="preserve"> PAGEREF _Toc9941087 \h </w:instrText>
        </w:r>
        <w:r w:rsidR="009D400F">
          <w:rPr>
            <w:noProof/>
            <w:webHidden/>
          </w:rPr>
        </w:r>
        <w:r w:rsidR="009D400F">
          <w:rPr>
            <w:noProof/>
            <w:webHidden/>
          </w:rPr>
          <w:fldChar w:fldCharType="separate"/>
        </w:r>
        <w:r w:rsidR="009D400F">
          <w:rPr>
            <w:noProof/>
            <w:webHidden/>
          </w:rPr>
          <w:t>24</w:t>
        </w:r>
        <w:r w:rsidR="009D400F">
          <w:rPr>
            <w:noProof/>
            <w:webHidden/>
          </w:rPr>
          <w:fldChar w:fldCharType="end"/>
        </w:r>
      </w:hyperlink>
    </w:p>
    <w:p w14:paraId="11881371" w14:textId="665693D6" w:rsidR="009D400F" w:rsidRDefault="00725A27">
      <w:pPr>
        <w:pStyle w:val="Mucluc2"/>
        <w:rPr>
          <w:rFonts w:asciiTheme="minorHAnsi" w:eastAsiaTheme="minorEastAsia" w:hAnsiTheme="minorHAnsi" w:cstheme="minorBidi"/>
          <w:b w:val="0"/>
          <w:noProof/>
          <w:sz w:val="22"/>
          <w:szCs w:val="22"/>
          <w:lang w:eastAsia="ja-JP"/>
        </w:rPr>
      </w:pPr>
      <w:hyperlink w:anchor="_Toc9941088" w:history="1">
        <w:r w:rsidR="009D400F" w:rsidRPr="001B2D52">
          <w:rPr>
            <w:rStyle w:val="Siuktni"/>
            <w:noProof/>
          </w:rPr>
          <w:t>3.6 Kiểm thử</w:t>
        </w:r>
        <w:r w:rsidR="009D400F">
          <w:rPr>
            <w:noProof/>
            <w:webHidden/>
          </w:rPr>
          <w:tab/>
        </w:r>
        <w:r w:rsidR="009D400F">
          <w:rPr>
            <w:noProof/>
            <w:webHidden/>
          </w:rPr>
          <w:fldChar w:fldCharType="begin"/>
        </w:r>
        <w:r w:rsidR="009D400F">
          <w:rPr>
            <w:noProof/>
            <w:webHidden/>
          </w:rPr>
          <w:instrText xml:space="preserve"> PAGEREF _Toc9941088 \h </w:instrText>
        </w:r>
        <w:r w:rsidR="009D400F">
          <w:rPr>
            <w:noProof/>
            <w:webHidden/>
          </w:rPr>
        </w:r>
        <w:r w:rsidR="009D400F">
          <w:rPr>
            <w:noProof/>
            <w:webHidden/>
          </w:rPr>
          <w:fldChar w:fldCharType="separate"/>
        </w:r>
        <w:r w:rsidR="009D400F">
          <w:rPr>
            <w:noProof/>
            <w:webHidden/>
          </w:rPr>
          <w:t>24</w:t>
        </w:r>
        <w:r w:rsidR="009D400F">
          <w:rPr>
            <w:noProof/>
            <w:webHidden/>
          </w:rPr>
          <w:fldChar w:fldCharType="end"/>
        </w:r>
      </w:hyperlink>
    </w:p>
    <w:p w14:paraId="2C5E7F1D" w14:textId="59054C1F" w:rsidR="009D400F" w:rsidRDefault="00725A27">
      <w:pPr>
        <w:pStyle w:val="Mucluc1"/>
        <w:rPr>
          <w:rFonts w:asciiTheme="minorHAnsi" w:eastAsiaTheme="minorEastAsia" w:hAnsiTheme="minorHAnsi" w:cstheme="minorBidi"/>
          <w:b w:val="0"/>
          <w:noProof/>
          <w:sz w:val="22"/>
          <w:szCs w:val="22"/>
          <w:lang w:eastAsia="ja-JP"/>
        </w:rPr>
      </w:pPr>
      <w:hyperlink w:anchor="_Toc9941089" w:history="1">
        <w:r w:rsidR="009D400F" w:rsidRPr="001B2D52">
          <w:rPr>
            <w:rStyle w:val="Siuktni"/>
            <w:noProof/>
            <w:lang w:val="en"/>
          </w:rPr>
          <w:t>Chương 4 Cải thiện và đóng gói bộ đọc BKVoice</w:t>
        </w:r>
        <w:r w:rsidR="009D400F">
          <w:rPr>
            <w:noProof/>
            <w:webHidden/>
          </w:rPr>
          <w:tab/>
        </w:r>
        <w:r w:rsidR="009D400F">
          <w:rPr>
            <w:noProof/>
            <w:webHidden/>
          </w:rPr>
          <w:fldChar w:fldCharType="begin"/>
        </w:r>
        <w:r w:rsidR="009D400F">
          <w:rPr>
            <w:noProof/>
            <w:webHidden/>
          </w:rPr>
          <w:instrText xml:space="preserve"> PAGEREF _Toc9941089 \h </w:instrText>
        </w:r>
        <w:r w:rsidR="009D400F">
          <w:rPr>
            <w:noProof/>
            <w:webHidden/>
          </w:rPr>
        </w:r>
        <w:r w:rsidR="009D400F">
          <w:rPr>
            <w:noProof/>
            <w:webHidden/>
          </w:rPr>
          <w:fldChar w:fldCharType="separate"/>
        </w:r>
        <w:r w:rsidR="009D400F">
          <w:rPr>
            <w:noProof/>
            <w:webHidden/>
          </w:rPr>
          <w:t>27</w:t>
        </w:r>
        <w:r w:rsidR="009D400F">
          <w:rPr>
            <w:noProof/>
            <w:webHidden/>
          </w:rPr>
          <w:fldChar w:fldCharType="end"/>
        </w:r>
      </w:hyperlink>
    </w:p>
    <w:p w14:paraId="403F43B1" w14:textId="77186C95" w:rsidR="009D400F" w:rsidRDefault="00725A27">
      <w:pPr>
        <w:pStyle w:val="Mucluc2"/>
        <w:rPr>
          <w:rFonts w:asciiTheme="minorHAnsi" w:eastAsiaTheme="minorEastAsia" w:hAnsiTheme="minorHAnsi" w:cstheme="minorBidi"/>
          <w:b w:val="0"/>
          <w:noProof/>
          <w:sz w:val="22"/>
          <w:szCs w:val="22"/>
          <w:lang w:eastAsia="ja-JP"/>
        </w:rPr>
      </w:pPr>
      <w:hyperlink w:anchor="_Toc9941090" w:history="1">
        <w:r w:rsidR="009D400F" w:rsidRPr="001B2D52">
          <w:rPr>
            <w:rStyle w:val="Siuktni"/>
            <w:noProof/>
            <w:lang w:val="en"/>
          </w:rPr>
          <w:t>4.1 Bộ đọc tiếng Việt trên Windows BKVoice</w:t>
        </w:r>
        <w:r w:rsidR="009D400F">
          <w:rPr>
            <w:noProof/>
            <w:webHidden/>
          </w:rPr>
          <w:tab/>
        </w:r>
        <w:r w:rsidR="009D400F">
          <w:rPr>
            <w:noProof/>
            <w:webHidden/>
          </w:rPr>
          <w:fldChar w:fldCharType="begin"/>
        </w:r>
        <w:r w:rsidR="009D400F">
          <w:rPr>
            <w:noProof/>
            <w:webHidden/>
          </w:rPr>
          <w:instrText xml:space="preserve"> PAGEREF _Toc9941090 \h </w:instrText>
        </w:r>
        <w:r w:rsidR="009D400F">
          <w:rPr>
            <w:noProof/>
            <w:webHidden/>
          </w:rPr>
        </w:r>
        <w:r w:rsidR="009D400F">
          <w:rPr>
            <w:noProof/>
            <w:webHidden/>
          </w:rPr>
          <w:fldChar w:fldCharType="separate"/>
        </w:r>
        <w:r w:rsidR="009D400F">
          <w:rPr>
            <w:noProof/>
            <w:webHidden/>
          </w:rPr>
          <w:t>27</w:t>
        </w:r>
        <w:r w:rsidR="009D400F">
          <w:rPr>
            <w:noProof/>
            <w:webHidden/>
          </w:rPr>
          <w:fldChar w:fldCharType="end"/>
        </w:r>
      </w:hyperlink>
    </w:p>
    <w:p w14:paraId="5614B411" w14:textId="1BDAFE4D"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1" w:history="1">
        <w:r w:rsidR="009D400F" w:rsidRPr="001B2D52">
          <w:rPr>
            <w:rStyle w:val="Siuktni"/>
            <w:noProof/>
            <w:lang w:val="vi-VN"/>
          </w:rPr>
          <w:t>4.1.1</w:t>
        </w:r>
        <w:r w:rsidR="009D400F" w:rsidRPr="001B2D52">
          <w:rPr>
            <w:rStyle w:val="Siuktni"/>
            <w:noProof/>
            <w:lang w:val="en"/>
          </w:rPr>
          <w:t xml:space="preserve"> Giới thiệu</w:t>
        </w:r>
        <w:r w:rsidR="009D400F">
          <w:rPr>
            <w:noProof/>
            <w:webHidden/>
          </w:rPr>
          <w:tab/>
        </w:r>
        <w:r w:rsidR="009D400F">
          <w:rPr>
            <w:noProof/>
            <w:webHidden/>
          </w:rPr>
          <w:fldChar w:fldCharType="begin"/>
        </w:r>
        <w:r w:rsidR="009D400F">
          <w:rPr>
            <w:noProof/>
            <w:webHidden/>
          </w:rPr>
          <w:instrText xml:space="preserve"> PAGEREF _Toc9941091 \h </w:instrText>
        </w:r>
        <w:r w:rsidR="009D400F">
          <w:rPr>
            <w:noProof/>
            <w:webHidden/>
          </w:rPr>
        </w:r>
        <w:r w:rsidR="009D400F">
          <w:rPr>
            <w:noProof/>
            <w:webHidden/>
          </w:rPr>
          <w:fldChar w:fldCharType="separate"/>
        </w:r>
        <w:r w:rsidR="009D400F">
          <w:rPr>
            <w:noProof/>
            <w:webHidden/>
          </w:rPr>
          <w:t>27</w:t>
        </w:r>
        <w:r w:rsidR="009D400F">
          <w:rPr>
            <w:noProof/>
            <w:webHidden/>
          </w:rPr>
          <w:fldChar w:fldCharType="end"/>
        </w:r>
      </w:hyperlink>
    </w:p>
    <w:p w14:paraId="734CD70D" w14:textId="2E493B51"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2" w:history="1">
        <w:r w:rsidR="009D400F" w:rsidRPr="001B2D52">
          <w:rPr>
            <w:rStyle w:val="Siuktni"/>
            <w:noProof/>
            <w:lang w:val="vi-VN"/>
          </w:rPr>
          <w:t>4.1.2</w:t>
        </w:r>
        <w:r w:rsidR="009D400F" w:rsidRPr="001B2D52">
          <w:rPr>
            <w:rStyle w:val="Siuktni"/>
            <w:noProof/>
            <w:lang w:val="en"/>
          </w:rPr>
          <w:t xml:space="preserve"> Kiến trúc tổng quan</w:t>
        </w:r>
        <w:r w:rsidR="009D400F">
          <w:rPr>
            <w:noProof/>
            <w:webHidden/>
          </w:rPr>
          <w:tab/>
        </w:r>
        <w:r w:rsidR="009D400F">
          <w:rPr>
            <w:noProof/>
            <w:webHidden/>
          </w:rPr>
          <w:fldChar w:fldCharType="begin"/>
        </w:r>
        <w:r w:rsidR="009D400F">
          <w:rPr>
            <w:noProof/>
            <w:webHidden/>
          </w:rPr>
          <w:instrText xml:space="preserve"> PAGEREF _Toc9941092 \h </w:instrText>
        </w:r>
        <w:r w:rsidR="009D400F">
          <w:rPr>
            <w:noProof/>
            <w:webHidden/>
          </w:rPr>
        </w:r>
        <w:r w:rsidR="009D400F">
          <w:rPr>
            <w:noProof/>
            <w:webHidden/>
          </w:rPr>
          <w:fldChar w:fldCharType="separate"/>
        </w:r>
        <w:r w:rsidR="009D400F">
          <w:rPr>
            <w:noProof/>
            <w:webHidden/>
          </w:rPr>
          <w:t>27</w:t>
        </w:r>
        <w:r w:rsidR="009D400F">
          <w:rPr>
            <w:noProof/>
            <w:webHidden/>
          </w:rPr>
          <w:fldChar w:fldCharType="end"/>
        </w:r>
      </w:hyperlink>
    </w:p>
    <w:p w14:paraId="65E2F69F" w14:textId="4011F18D"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3" w:history="1">
        <w:r w:rsidR="009D400F" w:rsidRPr="001B2D52">
          <w:rPr>
            <w:rStyle w:val="Siuktni"/>
            <w:noProof/>
            <w:lang w:val="vi-VN"/>
          </w:rPr>
          <w:t>4.1.3</w:t>
        </w:r>
        <w:r w:rsidR="009D400F" w:rsidRPr="001B2D52">
          <w:rPr>
            <w:rStyle w:val="Siuktni"/>
            <w:noProof/>
          </w:rPr>
          <w:t xml:space="preserve"> Các vấn đề còn tồn tại</w:t>
        </w:r>
        <w:r w:rsidR="009D400F">
          <w:rPr>
            <w:noProof/>
            <w:webHidden/>
          </w:rPr>
          <w:tab/>
        </w:r>
        <w:r w:rsidR="009D400F">
          <w:rPr>
            <w:noProof/>
            <w:webHidden/>
          </w:rPr>
          <w:fldChar w:fldCharType="begin"/>
        </w:r>
        <w:r w:rsidR="009D400F">
          <w:rPr>
            <w:noProof/>
            <w:webHidden/>
          </w:rPr>
          <w:instrText xml:space="preserve"> PAGEREF _Toc9941093 \h </w:instrText>
        </w:r>
        <w:r w:rsidR="009D400F">
          <w:rPr>
            <w:noProof/>
            <w:webHidden/>
          </w:rPr>
        </w:r>
        <w:r w:rsidR="009D400F">
          <w:rPr>
            <w:noProof/>
            <w:webHidden/>
          </w:rPr>
          <w:fldChar w:fldCharType="separate"/>
        </w:r>
        <w:r w:rsidR="009D400F">
          <w:rPr>
            <w:noProof/>
            <w:webHidden/>
          </w:rPr>
          <w:t>28</w:t>
        </w:r>
        <w:r w:rsidR="009D400F">
          <w:rPr>
            <w:noProof/>
            <w:webHidden/>
          </w:rPr>
          <w:fldChar w:fldCharType="end"/>
        </w:r>
      </w:hyperlink>
    </w:p>
    <w:p w14:paraId="4F1C16FD" w14:textId="6793D741" w:rsidR="009D400F" w:rsidRDefault="00725A27">
      <w:pPr>
        <w:pStyle w:val="Mucluc2"/>
        <w:rPr>
          <w:rFonts w:asciiTheme="minorHAnsi" w:eastAsiaTheme="minorEastAsia" w:hAnsiTheme="minorHAnsi" w:cstheme="minorBidi"/>
          <w:b w:val="0"/>
          <w:noProof/>
          <w:sz w:val="22"/>
          <w:szCs w:val="22"/>
          <w:lang w:eastAsia="ja-JP"/>
        </w:rPr>
      </w:pPr>
      <w:hyperlink w:anchor="_Toc9941094" w:history="1">
        <w:r w:rsidR="009D400F" w:rsidRPr="001B2D52">
          <w:rPr>
            <w:rStyle w:val="Siuktni"/>
            <w:noProof/>
          </w:rPr>
          <w:t>4.2 Phân tích yêu cầu</w:t>
        </w:r>
        <w:r w:rsidR="009D400F">
          <w:rPr>
            <w:noProof/>
            <w:webHidden/>
          </w:rPr>
          <w:tab/>
        </w:r>
        <w:r w:rsidR="009D400F">
          <w:rPr>
            <w:noProof/>
            <w:webHidden/>
          </w:rPr>
          <w:fldChar w:fldCharType="begin"/>
        </w:r>
        <w:r w:rsidR="009D400F">
          <w:rPr>
            <w:noProof/>
            <w:webHidden/>
          </w:rPr>
          <w:instrText xml:space="preserve"> PAGEREF _Toc9941094 \h </w:instrText>
        </w:r>
        <w:r w:rsidR="009D400F">
          <w:rPr>
            <w:noProof/>
            <w:webHidden/>
          </w:rPr>
        </w:r>
        <w:r w:rsidR="009D400F">
          <w:rPr>
            <w:noProof/>
            <w:webHidden/>
          </w:rPr>
          <w:fldChar w:fldCharType="separate"/>
        </w:r>
        <w:r w:rsidR="009D400F">
          <w:rPr>
            <w:noProof/>
            <w:webHidden/>
          </w:rPr>
          <w:t>29</w:t>
        </w:r>
        <w:r w:rsidR="009D400F">
          <w:rPr>
            <w:noProof/>
            <w:webHidden/>
          </w:rPr>
          <w:fldChar w:fldCharType="end"/>
        </w:r>
      </w:hyperlink>
    </w:p>
    <w:p w14:paraId="03AAD0F7" w14:textId="5817738D"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5" w:history="1">
        <w:r w:rsidR="009D400F" w:rsidRPr="001B2D52">
          <w:rPr>
            <w:rStyle w:val="Siuktni"/>
            <w:noProof/>
            <w:lang w:val="vi-VN"/>
          </w:rPr>
          <w:t>4.2.1</w:t>
        </w:r>
        <w:r w:rsidR="009D400F" w:rsidRPr="001B2D52">
          <w:rPr>
            <w:rStyle w:val="Siuktni"/>
            <w:noProof/>
          </w:rPr>
          <w:t xml:space="preserve"> Tổng quan chức năng</w:t>
        </w:r>
        <w:r w:rsidR="009D400F">
          <w:rPr>
            <w:noProof/>
            <w:webHidden/>
          </w:rPr>
          <w:tab/>
        </w:r>
        <w:r w:rsidR="009D400F">
          <w:rPr>
            <w:noProof/>
            <w:webHidden/>
          </w:rPr>
          <w:fldChar w:fldCharType="begin"/>
        </w:r>
        <w:r w:rsidR="009D400F">
          <w:rPr>
            <w:noProof/>
            <w:webHidden/>
          </w:rPr>
          <w:instrText xml:space="preserve"> PAGEREF _Toc9941095 \h </w:instrText>
        </w:r>
        <w:r w:rsidR="009D400F">
          <w:rPr>
            <w:noProof/>
            <w:webHidden/>
          </w:rPr>
        </w:r>
        <w:r w:rsidR="009D400F">
          <w:rPr>
            <w:noProof/>
            <w:webHidden/>
          </w:rPr>
          <w:fldChar w:fldCharType="separate"/>
        </w:r>
        <w:r w:rsidR="009D400F">
          <w:rPr>
            <w:noProof/>
            <w:webHidden/>
          </w:rPr>
          <w:t>29</w:t>
        </w:r>
        <w:r w:rsidR="009D400F">
          <w:rPr>
            <w:noProof/>
            <w:webHidden/>
          </w:rPr>
          <w:fldChar w:fldCharType="end"/>
        </w:r>
      </w:hyperlink>
    </w:p>
    <w:p w14:paraId="4B1F3A2B" w14:textId="7A29CDD9"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6" w:history="1">
        <w:r w:rsidR="009D400F" w:rsidRPr="001B2D52">
          <w:rPr>
            <w:rStyle w:val="Siuktni"/>
            <w:noProof/>
            <w:lang w:val="vi-VN"/>
          </w:rPr>
          <w:t>4.2.2</w:t>
        </w:r>
        <w:r w:rsidR="009D400F" w:rsidRPr="001B2D52">
          <w:rPr>
            <w:rStyle w:val="Siuktni"/>
            <w:noProof/>
            <w:lang w:val="en"/>
          </w:rPr>
          <w:t xml:space="preserve"> Đặc tả chức năng</w:t>
        </w:r>
        <w:r w:rsidR="009D400F">
          <w:rPr>
            <w:noProof/>
            <w:webHidden/>
          </w:rPr>
          <w:tab/>
        </w:r>
        <w:r w:rsidR="009D400F">
          <w:rPr>
            <w:noProof/>
            <w:webHidden/>
          </w:rPr>
          <w:fldChar w:fldCharType="begin"/>
        </w:r>
        <w:r w:rsidR="009D400F">
          <w:rPr>
            <w:noProof/>
            <w:webHidden/>
          </w:rPr>
          <w:instrText xml:space="preserve"> PAGEREF _Toc9941096 \h </w:instrText>
        </w:r>
        <w:r w:rsidR="009D400F">
          <w:rPr>
            <w:noProof/>
            <w:webHidden/>
          </w:rPr>
        </w:r>
        <w:r w:rsidR="009D400F">
          <w:rPr>
            <w:noProof/>
            <w:webHidden/>
          </w:rPr>
          <w:fldChar w:fldCharType="separate"/>
        </w:r>
        <w:r w:rsidR="009D400F">
          <w:rPr>
            <w:noProof/>
            <w:webHidden/>
          </w:rPr>
          <w:t>31</w:t>
        </w:r>
        <w:r w:rsidR="009D400F">
          <w:rPr>
            <w:noProof/>
            <w:webHidden/>
          </w:rPr>
          <w:fldChar w:fldCharType="end"/>
        </w:r>
      </w:hyperlink>
    </w:p>
    <w:p w14:paraId="0807646F" w14:textId="41177FF9" w:rsidR="009D400F" w:rsidRDefault="00725A27">
      <w:pPr>
        <w:pStyle w:val="Mucluc2"/>
        <w:rPr>
          <w:rFonts w:asciiTheme="minorHAnsi" w:eastAsiaTheme="minorEastAsia" w:hAnsiTheme="minorHAnsi" w:cstheme="minorBidi"/>
          <w:b w:val="0"/>
          <w:noProof/>
          <w:sz w:val="22"/>
          <w:szCs w:val="22"/>
          <w:lang w:eastAsia="ja-JP"/>
        </w:rPr>
      </w:pPr>
      <w:hyperlink w:anchor="_Toc9941097" w:history="1">
        <w:r w:rsidR="009D400F" w:rsidRPr="001B2D52">
          <w:rPr>
            <w:rStyle w:val="Siuktni"/>
            <w:noProof/>
          </w:rPr>
          <w:t>4.3 Phát triển tiện ích Từ điển BKVoice</w:t>
        </w:r>
        <w:r w:rsidR="009D400F">
          <w:rPr>
            <w:noProof/>
            <w:webHidden/>
          </w:rPr>
          <w:tab/>
        </w:r>
        <w:r w:rsidR="009D400F">
          <w:rPr>
            <w:noProof/>
            <w:webHidden/>
          </w:rPr>
          <w:fldChar w:fldCharType="begin"/>
        </w:r>
        <w:r w:rsidR="009D400F">
          <w:rPr>
            <w:noProof/>
            <w:webHidden/>
          </w:rPr>
          <w:instrText xml:space="preserve"> PAGEREF _Toc9941097 \h </w:instrText>
        </w:r>
        <w:r w:rsidR="009D400F">
          <w:rPr>
            <w:noProof/>
            <w:webHidden/>
          </w:rPr>
        </w:r>
        <w:r w:rsidR="009D400F">
          <w:rPr>
            <w:noProof/>
            <w:webHidden/>
          </w:rPr>
          <w:fldChar w:fldCharType="separate"/>
        </w:r>
        <w:r w:rsidR="009D400F">
          <w:rPr>
            <w:noProof/>
            <w:webHidden/>
          </w:rPr>
          <w:t>35</w:t>
        </w:r>
        <w:r w:rsidR="009D400F">
          <w:rPr>
            <w:noProof/>
            <w:webHidden/>
          </w:rPr>
          <w:fldChar w:fldCharType="end"/>
        </w:r>
      </w:hyperlink>
    </w:p>
    <w:p w14:paraId="1EA49D84" w14:textId="14B711F1"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8" w:history="1">
        <w:r w:rsidR="009D400F" w:rsidRPr="001B2D52">
          <w:rPr>
            <w:rStyle w:val="Siuktni"/>
            <w:noProof/>
            <w:lang w:val="vi-VN"/>
          </w:rPr>
          <w:t>4.3.1</w:t>
        </w:r>
        <w:r w:rsidR="009D400F" w:rsidRPr="001B2D52">
          <w:rPr>
            <w:rStyle w:val="Siuktni"/>
            <w:noProof/>
          </w:rPr>
          <w:t xml:space="preserve"> Thiết kế kiến trúc</w:t>
        </w:r>
        <w:r w:rsidR="009D400F">
          <w:rPr>
            <w:noProof/>
            <w:webHidden/>
          </w:rPr>
          <w:tab/>
        </w:r>
        <w:r w:rsidR="009D400F">
          <w:rPr>
            <w:noProof/>
            <w:webHidden/>
          </w:rPr>
          <w:fldChar w:fldCharType="begin"/>
        </w:r>
        <w:r w:rsidR="009D400F">
          <w:rPr>
            <w:noProof/>
            <w:webHidden/>
          </w:rPr>
          <w:instrText xml:space="preserve"> PAGEREF _Toc9941098 \h </w:instrText>
        </w:r>
        <w:r w:rsidR="009D400F">
          <w:rPr>
            <w:noProof/>
            <w:webHidden/>
          </w:rPr>
        </w:r>
        <w:r w:rsidR="009D400F">
          <w:rPr>
            <w:noProof/>
            <w:webHidden/>
          </w:rPr>
          <w:fldChar w:fldCharType="separate"/>
        </w:r>
        <w:r w:rsidR="009D400F">
          <w:rPr>
            <w:noProof/>
            <w:webHidden/>
          </w:rPr>
          <w:t>35</w:t>
        </w:r>
        <w:r w:rsidR="009D400F">
          <w:rPr>
            <w:noProof/>
            <w:webHidden/>
          </w:rPr>
          <w:fldChar w:fldCharType="end"/>
        </w:r>
      </w:hyperlink>
    </w:p>
    <w:p w14:paraId="2C3B845B" w14:textId="21B4A393"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099" w:history="1">
        <w:r w:rsidR="009D400F" w:rsidRPr="001B2D52">
          <w:rPr>
            <w:rStyle w:val="Siuktni"/>
            <w:noProof/>
            <w:lang w:val="vi-VN"/>
          </w:rPr>
          <w:t>4.3.2</w:t>
        </w:r>
        <w:r w:rsidR="009D400F" w:rsidRPr="001B2D52">
          <w:rPr>
            <w:rStyle w:val="Siuktni"/>
            <w:noProof/>
          </w:rPr>
          <w:t xml:space="preserve"> Thiết kế chi tiết</w:t>
        </w:r>
        <w:r w:rsidR="009D400F">
          <w:rPr>
            <w:noProof/>
            <w:webHidden/>
          </w:rPr>
          <w:tab/>
        </w:r>
        <w:r w:rsidR="009D400F">
          <w:rPr>
            <w:noProof/>
            <w:webHidden/>
          </w:rPr>
          <w:fldChar w:fldCharType="begin"/>
        </w:r>
        <w:r w:rsidR="009D400F">
          <w:rPr>
            <w:noProof/>
            <w:webHidden/>
          </w:rPr>
          <w:instrText xml:space="preserve"> PAGEREF _Toc9941099 \h </w:instrText>
        </w:r>
        <w:r w:rsidR="009D400F">
          <w:rPr>
            <w:noProof/>
            <w:webHidden/>
          </w:rPr>
        </w:r>
        <w:r w:rsidR="009D400F">
          <w:rPr>
            <w:noProof/>
            <w:webHidden/>
          </w:rPr>
          <w:fldChar w:fldCharType="separate"/>
        </w:r>
        <w:r w:rsidR="009D400F">
          <w:rPr>
            <w:noProof/>
            <w:webHidden/>
          </w:rPr>
          <w:t>37</w:t>
        </w:r>
        <w:r w:rsidR="009D400F">
          <w:rPr>
            <w:noProof/>
            <w:webHidden/>
          </w:rPr>
          <w:fldChar w:fldCharType="end"/>
        </w:r>
      </w:hyperlink>
    </w:p>
    <w:p w14:paraId="025161C4" w14:textId="256C6FC9"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0" w:history="1">
        <w:r w:rsidR="009D400F" w:rsidRPr="001B2D52">
          <w:rPr>
            <w:rStyle w:val="Siuktni"/>
            <w:noProof/>
            <w:lang w:val="vi-VN"/>
          </w:rPr>
          <w:t>4.3.3</w:t>
        </w:r>
        <w:r w:rsidR="009D400F" w:rsidRPr="001B2D52">
          <w:rPr>
            <w:rStyle w:val="Siuktni"/>
            <w:noProof/>
          </w:rPr>
          <w:t xml:space="preserve"> Xây dựng ứng dụng</w:t>
        </w:r>
        <w:r w:rsidR="009D400F">
          <w:rPr>
            <w:noProof/>
            <w:webHidden/>
          </w:rPr>
          <w:tab/>
        </w:r>
        <w:r w:rsidR="009D400F">
          <w:rPr>
            <w:noProof/>
            <w:webHidden/>
          </w:rPr>
          <w:fldChar w:fldCharType="begin"/>
        </w:r>
        <w:r w:rsidR="009D400F">
          <w:rPr>
            <w:noProof/>
            <w:webHidden/>
          </w:rPr>
          <w:instrText xml:space="preserve"> PAGEREF _Toc9941100 \h </w:instrText>
        </w:r>
        <w:r w:rsidR="009D400F">
          <w:rPr>
            <w:noProof/>
            <w:webHidden/>
          </w:rPr>
        </w:r>
        <w:r w:rsidR="009D400F">
          <w:rPr>
            <w:noProof/>
            <w:webHidden/>
          </w:rPr>
          <w:fldChar w:fldCharType="separate"/>
        </w:r>
        <w:r w:rsidR="009D400F">
          <w:rPr>
            <w:noProof/>
            <w:webHidden/>
          </w:rPr>
          <w:t>45</w:t>
        </w:r>
        <w:r w:rsidR="009D400F">
          <w:rPr>
            <w:noProof/>
            <w:webHidden/>
          </w:rPr>
          <w:fldChar w:fldCharType="end"/>
        </w:r>
      </w:hyperlink>
    </w:p>
    <w:p w14:paraId="0720535B" w14:textId="104E8AFC" w:rsidR="009D400F" w:rsidRDefault="00725A27">
      <w:pPr>
        <w:pStyle w:val="Mucluc2"/>
        <w:rPr>
          <w:rFonts w:asciiTheme="minorHAnsi" w:eastAsiaTheme="minorEastAsia" w:hAnsiTheme="minorHAnsi" w:cstheme="minorBidi"/>
          <w:b w:val="0"/>
          <w:noProof/>
          <w:sz w:val="22"/>
          <w:szCs w:val="22"/>
          <w:lang w:eastAsia="ja-JP"/>
        </w:rPr>
      </w:pPr>
      <w:hyperlink w:anchor="_Toc9941101" w:history="1">
        <w:r w:rsidR="009D400F" w:rsidRPr="001B2D52">
          <w:rPr>
            <w:rStyle w:val="Siuktni"/>
            <w:noProof/>
            <w:lang w:val="vi-VN"/>
          </w:rPr>
          <w:t>4.4 Cải thiện hiệu năng của bộ đọc BKVoice</w:t>
        </w:r>
        <w:r w:rsidR="009D400F">
          <w:rPr>
            <w:noProof/>
            <w:webHidden/>
          </w:rPr>
          <w:tab/>
        </w:r>
        <w:r w:rsidR="009D400F">
          <w:rPr>
            <w:noProof/>
            <w:webHidden/>
          </w:rPr>
          <w:fldChar w:fldCharType="begin"/>
        </w:r>
        <w:r w:rsidR="009D400F">
          <w:rPr>
            <w:noProof/>
            <w:webHidden/>
          </w:rPr>
          <w:instrText xml:space="preserve"> PAGEREF _Toc9941101 \h </w:instrText>
        </w:r>
        <w:r w:rsidR="009D400F">
          <w:rPr>
            <w:noProof/>
            <w:webHidden/>
          </w:rPr>
        </w:r>
        <w:r w:rsidR="009D400F">
          <w:rPr>
            <w:noProof/>
            <w:webHidden/>
          </w:rPr>
          <w:fldChar w:fldCharType="separate"/>
        </w:r>
        <w:r w:rsidR="009D400F">
          <w:rPr>
            <w:noProof/>
            <w:webHidden/>
          </w:rPr>
          <w:t>48</w:t>
        </w:r>
        <w:r w:rsidR="009D400F">
          <w:rPr>
            <w:noProof/>
            <w:webHidden/>
          </w:rPr>
          <w:fldChar w:fldCharType="end"/>
        </w:r>
      </w:hyperlink>
    </w:p>
    <w:p w14:paraId="7E2A718B" w14:textId="51501504"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2" w:history="1">
        <w:r w:rsidR="009D400F" w:rsidRPr="001B2D52">
          <w:rPr>
            <w:rStyle w:val="Siuktni"/>
            <w:noProof/>
            <w:lang w:val="vi-VN"/>
          </w:rPr>
          <w:t>4.4.1 Tối ưu tốc độ khởi động của BKVoice</w:t>
        </w:r>
        <w:r w:rsidR="009D400F">
          <w:rPr>
            <w:noProof/>
            <w:webHidden/>
          </w:rPr>
          <w:tab/>
        </w:r>
        <w:r w:rsidR="009D400F">
          <w:rPr>
            <w:noProof/>
            <w:webHidden/>
          </w:rPr>
          <w:fldChar w:fldCharType="begin"/>
        </w:r>
        <w:r w:rsidR="009D400F">
          <w:rPr>
            <w:noProof/>
            <w:webHidden/>
          </w:rPr>
          <w:instrText xml:space="preserve"> PAGEREF _Toc9941102 \h </w:instrText>
        </w:r>
        <w:r w:rsidR="009D400F">
          <w:rPr>
            <w:noProof/>
            <w:webHidden/>
          </w:rPr>
        </w:r>
        <w:r w:rsidR="009D400F">
          <w:rPr>
            <w:noProof/>
            <w:webHidden/>
          </w:rPr>
          <w:fldChar w:fldCharType="separate"/>
        </w:r>
        <w:r w:rsidR="009D400F">
          <w:rPr>
            <w:noProof/>
            <w:webHidden/>
          </w:rPr>
          <w:t>48</w:t>
        </w:r>
        <w:r w:rsidR="009D400F">
          <w:rPr>
            <w:noProof/>
            <w:webHidden/>
          </w:rPr>
          <w:fldChar w:fldCharType="end"/>
        </w:r>
      </w:hyperlink>
    </w:p>
    <w:p w14:paraId="3D52EE21" w14:textId="07F0622F"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3" w:history="1">
        <w:r w:rsidR="009D400F" w:rsidRPr="001B2D52">
          <w:rPr>
            <w:rStyle w:val="Siuktni"/>
            <w:noProof/>
            <w:lang w:val="vi-VN"/>
          </w:rPr>
          <w:t xml:space="preserve">4.4.2 Cải </w:t>
        </w:r>
        <w:r w:rsidR="009D400F" w:rsidRPr="001B2D52">
          <w:rPr>
            <w:rStyle w:val="Siuktni"/>
            <w:noProof/>
          </w:rPr>
          <w:t xml:space="preserve">thiện </w:t>
        </w:r>
        <w:r w:rsidR="009D400F" w:rsidRPr="001B2D52">
          <w:rPr>
            <w:rStyle w:val="Siuktni"/>
            <w:noProof/>
            <w:lang w:val="vi-VN"/>
          </w:rPr>
          <w:t>module chuẩn hóa văn bản</w:t>
        </w:r>
        <w:r w:rsidR="009D400F">
          <w:rPr>
            <w:noProof/>
            <w:webHidden/>
          </w:rPr>
          <w:tab/>
        </w:r>
        <w:r w:rsidR="009D400F">
          <w:rPr>
            <w:noProof/>
            <w:webHidden/>
          </w:rPr>
          <w:fldChar w:fldCharType="begin"/>
        </w:r>
        <w:r w:rsidR="009D400F">
          <w:rPr>
            <w:noProof/>
            <w:webHidden/>
          </w:rPr>
          <w:instrText xml:space="preserve"> PAGEREF _Toc9941103 \h </w:instrText>
        </w:r>
        <w:r w:rsidR="009D400F">
          <w:rPr>
            <w:noProof/>
            <w:webHidden/>
          </w:rPr>
        </w:r>
        <w:r w:rsidR="009D400F">
          <w:rPr>
            <w:noProof/>
            <w:webHidden/>
          </w:rPr>
          <w:fldChar w:fldCharType="separate"/>
        </w:r>
        <w:r w:rsidR="009D400F">
          <w:rPr>
            <w:noProof/>
            <w:webHidden/>
          </w:rPr>
          <w:t>50</w:t>
        </w:r>
        <w:r w:rsidR="009D400F">
          <w:rPr>
            <w:noProof/>
            <w:webHidden/>
          </w:rPr>
          <w:fldChar w:fldCharType="end"/>
        </w:r>
      </w:hyperlink>
    </w:p>
    <w:p w14:paraId="3186304C" w14:textId="645CFF50"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4" w:history="1">
        <w:r w:rsidR="009D400F" w:rsidRPr="001B2D52">
          <w:rPr>
            <w:rStyle w:val="Siuktni"/>
            <w:noProof/>
            <w:lang w:val="vi-VN"/>
          </w:rPr>
          <w:t>4.4.3 Tối ưu tốc độ module đự đoán cách đọc từ nước ngoài</w:t>
        </w:r>
        <w:r w:rsidR="009D400F">
          <w:rPr>
            <w:noProof/>
            <w:webHidden/>
          </w:rPr>
          <w:tab/>
        </w:r>
        <w:r w:rsidR="009D400F">
          <w:rPr>
            <w:noProof/>
            <w:webHidden/>
          </w:rPr>
          <w:fldChar w:fldCharType="begin"/>
        </w:r>
        <w:r w:rsidR="009D400F">
          <w:rPr>
            <w:noProof/>
            <w:webHidden/>
          </w:rPr>
          <w:instrText xml:space="preserve"> PAGEREF _Toc9941104 \h </w:instrText>
        </w:r>
        <w:r w:rsidR="009D400F">
          <w:rPr>
            <w:noProof/>
            <w:webHidden/>
          </w:rPr>
        </w:r>
        <w:r w:rsidR="009D400F">
          <w:rPr>
            <w:noProof/>
            <w:webHidden/>
          </w:rPr>
          <w:fldChar w:fldCharType="separate"/>
        </w:r>
        <w:r w:rsidR="009D400F">
          <w:rPr>
            <w:noProof/>
            <w:webHidden/>
          </w:rPr>
          <w:t>53</w:t>
        </w:r>
        <w:r w:rsidR="009D400F">
          <w:rPr>
            <w:noProof/>
            <w:webHidden/>
          </w:rPr>
          <w:fldChar w:fldCharType="end"/>
        </w:r>
      </w:hyperlink>
    </w:p>
    <w:p w14:paraId="03F791F4" w14:textId="5B43BD8E" w:rsidR="009D400F" w:rsidRDefault="00725A27">
      <w:pPr>
        <w:pStyle w:val="Mucluc2"/>
        <w:rPr>
          <w:rFonts w:asciiTheme="minorHAnsi" w:eastAsiaTheme="minorEastAsia" w:hAnsiTheme="minorHAnsi" w:cstheme="minorBidi"/>
          <w:b w:val="0"/>
          <w:noProof/>
          <w:sz w:val="22"/>
          <w:szCs w:val="22"/>
          <w:lang w:eastAsia="ja-JP"/>
        </w:rPr>
      </w:pPr>
      <w:hyperlink w:anchor="_Toc9941105" w:history="1">
        <w:r w:rsidR="009D400F" w:rsidRPr="001B2D52">
          <w:rPr>
            <w:rStyle w:val="Siuktni"/>
            <w:noProof/>
            <w:lang w:val="vi-VN"/>
          </w:rPr>
          <w:t>4.5 Đóng gói sản phẩm</w:t>
        </w:r>
        <w:r w:rsidR="009D400F">
          <w:rPr>
            <w:noProof/>
            <w:webHidden/>
          </w:rPr>
          <w:tab/>
        </w:r>
        <w:r w:rsidR="009D400F">
          <w:rPr>
            <w:noProof/>
            <w:webHidden/>
          </w:rPr>
          <w:fldChar w:fldCharType="begin"/>
        </w:r>
        <w:r w:rsidR="009D400F">
          <w:rPr>
            <w:noProof/>
            <w:webHidden/>
          </w:rPr>
          <w:instrText xml:space="preserve"> PAGEREF _Toc9941105 \h </w:instrText>
        </w:r>
        <w:r w:rsidR="009D400F">
          <w:rPr>
            <w:noProof/>
            <w:webHidden/>
          </w:rPr>
        </w:r>
        <w:r w:rsidR="009D400F">
          <w:rPr>
            <w:noProof/>
            <w:webHidden/>
          </w:rPr>
          <w:fldChar w:fldCharType="separate"/>
        </w:r>
        <w:r w:rsidR="009D400F">
          <w:rPr>
            <w:noProof/>
            <w:webHidden/>
          </w:rPr>
          <w:t>58</w:t>
        </w:r>
        <w:r w:rsidR="009D400F">
          <w:rPr>
            <w:noProof/>
            <w:webHidden/>
          </w:rPr>
          <w:fldChar w:fldCharType="end"/>
        </w:r>
      </w:hyperlink>
    </w:p>
    <w:p w14:paraId="4BA6F5E9" w14:textId="7EEEAE7B"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6" w:history="1">
        <w:r w:rsidR="009D400F" w:rsidRPr="001B2D52">
          <w:rPr>
            <w:rStyle w:val="Siuktni"/>
            <w:noProof/>
            <w:lang w:val="vi-VN"/>
          </w:rPr>
          <w:t>4.5.1</w:t>
        </w:r>
        <w:r w:rsidR="009D400F" w:rsidRPr="001B2D52">
          <w:rPr>
            <w:rStyle w:val="Siuktni"/>
            <w:noProof/>
          </w:rPr>
          <w:t xml:space="preserve"> Vấn đề</w:t>
        </w:r>
        <w:r w:rsidR="009D400F">
          <w:rPr>
            <w:noProof/>
            <w:webHidden/>
          </w:rPr>
          <w:tab/>
        </w:r>
        <w:r w:rsidR="009D400F">
          <w:rPr>
            <w:noProof/>
            <w:webHidden/>
          </w:rPr>
          <w:fldChar w:fldCharType="begin"/>
        </w:r>
        <w:r w:rsidR="009D400F">
          <w:rPr>
            <w:noProof/>
            <w:webHidden/>
          </w:rPr>
          <w:instrText xml:space="preserve"> PAGEREF _Toc9941106 \h </w:instrText>
        </w:r>
        <w:r w:rsidR="009D400F">
          <w:rPr>
            <w:noProof/>
            <w:webHidden/>
          </w:rPr>
        </w:r>
        <w:r w:rsidR="009D400F">
          <w:rPr>
            <w:noProof/>
            <w:webHidden/>
          </w:rPr>
          <w:fldChar w:fldCharType="separate"/>
        </w:r>
        <w:r w:rsidR="009D400F">
          <w:rPr>
            <w:noProof/>
            <w:webHidden/>
          </w:rPr>
          <w:t>58</w:t>
        </w:r>
        <w:r w:rsidR="009D400F">
          <w:rPr>
            <w:noProof/>
            <w:webHidden/>
          </w:rPr>
          <w:fldChar w:fldCharType="end"/>
        </w:r>
      </w:hyperlink>
    </w:p>
    <w:p w14:paraId="5F34D54B" w14:textId="75904362"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7" w:history="1">
        <w:r w:rsidR="009D400F" w:rsidRPr="001B2D52">
          <w:rPr>
            <w:rStyle w:val="Siuktni"/>
            <w:noProof/>
            <w:lang w:val="vi-VN"/>
          </w:rPr>
          <w:t>4.5.2</w:t>
        </w:r>
        <w:r w:rsidR="009D400F" w:rsidRPr="001B2D52">
          <w:rPr>
            <w:rStyle w:val="Siuktni"/>
            <w:noProof/>
          </w:rPr>
          <w:t xml:space="preserve"> Giải pháp</w:t>
        </w:r>
        <w:r w:rsidR="009D400F">
          <w:rPr>
            <w:noProof/>
            <w:webHidden/>
          </w:rPr>
          <w:tab/>
        </w:r>
        <w:r w:rsidR="009D400F">
          <w:rPr>
            <w:noProof/>
            <w:webHidden/>
          </w:rPr>
          <w:fldChar w:fldCharType="begin"/>
        </w:r>
        <w:r w:rsidR="009D400F">
          <w:rPr>
            <w:noProof/>
            <w:webHidden/>
          </w:rPr>
          <w:instrText xml:space="preserve"> PAGEREF _Toc9941107 \h </w:instrText>
        </w:r>
        <w:r w:rsidR="009D400F">
          <w:rPr>
            <w:noProof/>
            <w:webHidden/>
          </w:rPr>
        </w:r>
        <w:r w:rsidR="009D400F">
          <w:rPr>
            <w:noProof/>
            <w:webHidden/>
          </w:rPr>
          <w:fldChar w:fldCharType="separate"/>
        </w:r>
        <w:r w:rsidR="009D400F">
          <w:rPr>
            <w:noProof/>
            <w:webHidden/>
          </w:rPr>
          <w:t>59</w:t>
        </w:r>
        <w:r w:rsidR="009D400F">
          <w:rPr>
            <w:noProof/>
            <w:webHidden/>
          </w:rPr>
          <w:fldChar w:fldCharType="end"/>
        </w:r>
      </w:hyperlink>
    </w:p>
    <w:p w14:paraId="08E77C6F" w14:textId="3EB26416" w:rsidR="009D400F" w:rsidRDefault="00725A27">
      <w:pPr>
        <w:pStyle w:val="Mucluc3"/>
        <w:tabs>
          <w:tab w:val="right" w:leader="dot" w:pos="8771"/>
        </w:tabs>
        <w:rPr>
          <w:rFonts w:asciiTheme="minorHAnsi" w:eastAsiaTheme="minorEastAsia" w:hAnsiTheme="minorHAnsi" w:cstheme="minorBidi"/>
          <w:noProof/>
          <w:sz w:val="22"/>
          <w:szCs w:val="22"/>
          <w:lang w:eastAsia="ja-JP"/>
        </w:rPr>
      </w:pPr>
      <w:hyperlink w:anchor="_Toc9941108" w:history="1">
        <w:r w:rsidR="009D400F" w:rsidRPr="001B2D52">
          <w:rPr>
            <w:rStyle w:val="Siuktni"/>
            <w:noProof/>
            <w:lang w:val="vi-VN"/>
          </w:rPr>
          <w:t>4.5.3</w:t>
        </w:r>
        <w:r w:rsidR="009D400F" w:rsidRPr="001B2D52">
          <w:rPr>
            <w:rStyle w:val="Siuktni"/>
            <w:noProof/>
            <w:lang w:val="en"/>
          </w:rPr>
          <w:t xml:space="preserve"> Kết quả đạt được</w:t>
        </w:r>
        <w:r w:rsidR="009D400F">
          <w:rPr>
            <w:noProof/>
            <w:webHidden/>
          </w:rPr>
          <w:tab/>
        </w:r>
        <w:r w:rsidR="009D400F">
          <w:rPr>
            <w:noProof/>
            <w:webHidden/>
          </w:rPr>
          <w:fldChar w:fldCharType="begin"/>
        </w:r>
        <w:r w:rsidR="009D400F">
          <w:rPr>
            <w:noProof/>
            <w:webHidden/>
          </w:rPr>
          <w:instrText xml:space="preserve"> PAGEREF _Toc9941108 \h </w:instrText>
        </w:r>
        <w:r w:rsidR="009D400F">
          <w:rPr>
            <w:noProof/>
            <w:webHidden/>
          </w:rPr>
        </w:r>
        <w:r w:rsidR="009D400F">
          <w:rPr>
            <w:noProof/>
            <w:webHidden/>
          </w:rPr>
          <w:fldChar w:fldCharType="separate"/>
        </w:r>
        <w:r w:rsidR="009D400F">
          <w:rPr>
            <w:noProof/>
            <w:webHidden/>
          </w:rPr>
          <w:t>60</w:t>
        </w:r>
        <w:r w:rsidR="009D400F">
          <w:rPr>
            <w:noProof/>
            <w:webHidden/>
          </w:rPr>
          <w:fldChar w:fldCharType="end"/>
        </w:r>
      </w:hyperlink>
    </w:p>
    <w:p w14:paraId="339D6E2A" w14:textId="6561C520" w:rsidR="009D400F" w:rsidRDefault="00725A27">
      <w:pPr>
        <w:pStyle w:val="Mucluc2"/>
        <w:rPr>
          <w:rFonts w:asciiTheme="minorHAnsi" w:eastAsiaTheme="minorEastAsia" w:hAnsiTheme="minorHAnsi" w:cstheme="minorBidi"/>
          <w:b w:val="0"/>
          <w:noProof/>
          <w:sz w:val="22"/>
          <w:szCs w:val="22"/>
          <w:lang w:eastAsia="ja-JP"/>
        </w:rPr>
      </w:pPr>
      <w:hyperlink w:anchor="_Toc9941109" w:history="1">
        <w:r w:rsidR="009D400F" w:rsidRPr="001B2D52">
          <w:rPr>
            <w:rStyle w:val="Siuktni"/>
            <w:noProof/>
          </w:rPr>
          <w:t>4.6 Kiểm thử</w:t>
        </w:r>
        <w:r w:rsidR="009D400F">
          <w:rPr>
            <w:noProof/>
            <w:webHidden/>
          </w:rPr>
          <w:tab/>
        </w:r>
        <w:r w:rsidR="009D400F">
          <w:rPr>
            <w:noProof/>
            <w:webHidden/>
          </w:rPr>
          <w:fldChar w:fldCharType="begin"/>
        </w:r>
        <w:r w:rsidR="009D400F">
          <w:rPr>
            <w:noProof/>
            <w:webHidden/>
          </w:rPr>
          <w:instrText xml:space="preserve"> PAGEREF _Toc9941109 \h </w:instrText>
        </w:r>
        <w:r w:rsidR="009D400F">
          <w:rPr>
            <w:noProof/>
            <w:webHidden/>
          </w:rPr>
        </w:r>
        <w:r w:rsidR="009D400F">
          <w:rPr>
            <w:noProof/>
            <w:webHidden/>
          </w:rPr>
          <w:fldChar w:fldCharType="separate"/>
        </w:r>
        <w:r w:rsidR="009D400F">
          <w:rPr>
            <w:noProof/>
            <w:webHidden/>
          </w:rPr>
          <w:t>62</w:t>
        </w:r>
        <w:r w:rsidR="009D400F">
          <w:rPr>
            <w:noProof/>
            <w:webHidden/>
          </w:rPr>
          <w:fldChar w:fldCharType="end"/>
        </w:r>
      </w:hyperlink>
    </w:p>
    <w:p w14:paraId="399811CE" w14:textId="2B0E51CD" w:rsidR="009D400F" w:rsidRDefault="00725A27">
      <w:pPr>
        <w:pStyle w:val="Mucluc2"/>
        <w:rPr>
          <w:rFonts w:asciiTheme="minorHAnsi" w:eastAsiaTheme="minorEastAsia" w:hAnsiTheme="minorHAnsi" w:cstheme="minorBidi"/>
          <w:b w:val="0"/>
          <w:noProof/>
          <w:sz w:val="22"/>
          <w:szCs w:val="22"/>
          <w:lang w:eastAsia="ja-JP"/>
        </w:rPr>
      </w:pPr>
      <w:hyperlink w:anchor="_Toc9941110" w:history="1">
        <w:r w:rsidR="009D400F" w:rsidRPr="001B2D52">
          <w:rPr>
            <w:rStyle w:val="Siuktni"/>
            <w:noProof/>
          </w:rPr>
          <w:t>4.7 Triển khai</w:t>
        </w:r>
        <w:r w:rsidR="009D400F">
          <w:rPr>
            <w:noProof/>
            <w:webHidden/>
          </w:rPr>
          <w:tab/>
        </w:r>
        <w:r w:rsidR="009D400F">
          <w:rPr>
            <w:noProof/>
            <w:webHidden/>
          </w:rPr>
          <w:fldChar w:fldCharType="begin"/>
        </w:r>
        <w:r w:rsidR="009D400F">
          <w:rPr>
            <w:noProof/>
            <w:webHidden/>
          </w:rPr>
          <w:instrText xml:space="preserve"> PAGEREF _Toc9941110 \h </w:instrText>
        </w:r>
        <w:r w:rsidR="009D400F">
          <w:rPr>
            <w:noProof/>
            <w:webHidden/>
          </w:rPr>
        </w:r>
        <w:r w:rsidR="009D400F">
          <w:rPr>
            <w:noProof/>
            <w:webHidden/>
          </w:rPr>
          <w:fldChar w:fldCharType="separate"/>
        </w:r>
        <w:r w:rsidR="009D400F">
          <w:rPr>
            <w:noProof/>
            <w:webHidden/>
          </w:rPr>
          <w:t>64</w:t>
        </w:r>
        <w:r w:rsidR="009D400F">
          <w:rPr>
            <w:noProof/>
            <w:webHidden/>
          </w:rPr>
          <w:fldChar w:fldCharType="end"/>
        </w:r>
      </w:hyperlink>
    </w:p>
    <w:p w14:paraId="19EFEFCB" w14:textId="4B92E24D" w:rsidR="009D400F" w:rsidRDefault="00725A27">
      <w:pPr>
        <w:pStyle w:val="Mucluc1"/>
        <w:rPr>
          <w:rFonts w:asciiTheme="minorHAnsi" w:eastAsiaTheme="minorEastAsia" w:hAnsiTheme="minorHAnsi" w:cstheme="minorBidi"/>
          <w:b w:val="0"/>
          <w:noProof/>
          <w:sz w:val="22"/>
          <w:szCs w:val="22"/>
          <w:lang w:eastAsia="ja-JP"/>
        </w:rPr>
      </w:pPr>
      <w:hyperlink w:anchor="_Toc9941111" w:history="1">
        <w:r w:rsidR="009D400F" w:rsidRPr="001B2D52">
          <w:rPr>
            <w:rStyle w:val="Siuktni"/>
            <w:noProof/>
            <w:lang w:val="vi-VN"/>
          </w:rPr>
          <w:t>Chương 5 Kết luận và hướng phát triển</w:t>
        </w:r>
        <w:r w:rsidR="009D400F">
          <w:rPr>
            <w:noProof/>
            <w:webHidden/>
          </w:rPr>
          <w:tab/>
        </w:r>
        <w:r w:rsidR="009D400F">
          <w:rPr>
            <w:noProof/>
            <w:webHidden/>
          </w:rPr>
          <w:fldChar w:fldCharType="begin"/>
        </w:r>
        <w:r w:rsidR="009D400F">
          <w:rPr>
            <w:noProof/>
            <w:webHidden/>
          </w:rPr>
          <w:instrText xml:space="preserve"> PAGEREF _Toc9941111 \h </w:instrText>
        </w:r>
        <w:r w:rsidR="009D400F">
          <w:rPr>
            <w:noProof/>
            <w:webHidden/>
          </w:rPr>
        </w:r>
        <w:r w:rsidR="009D400F">
          <w:rPr>
            <w:noProof/>
            <w:webHidden/>
          </w:rPr>
          <w:fldChar w:fldCharType="separate"/>
        </w:r>
        <w:r w:rsidR="009D400F">
          <w:rPr>
            <w:noProof/>
            <w:webHidden/>
          </w:rPr>
          <w:t>65</w:t>
        </w:r>
        <w:r w:rsidR="009D400F">
          <w:rPr>
            <w:noProof/>
            <w:webHidden/>
          </w:rPr>
          <w:fldChar w:fldCharType="end"/>
        </w:r>
      </w:hyperlink>
    </w:p>
    <w:p w14:paraId="24CEFE10" w14:textId="01210FFD" w:rsidR="009D400F" w:rsidRDefault="00725A27">
      <w:pPr>
        <w:pStyle w:val="Mucluc2"/>
        <w:rPr>
          <w:rFonts w:asciiTheme="minorHAnsi" w:eastAsiaTheme="minorEastAsia" w:hAnsiTheme="minorHAnsi" w:cstheme="minorBidi"/>
          <w:b w:val="0"/>
          <w:noProof/>
          <w:sz w:val="22"/>
          <w:szCs w:val="22"/>
          <w:lang w:eastAsia="ja-JP"/>
        </w:rPr>
      </w:pPr>
      <w:hyperlink w:anchor="_Toc9941112" w:history="1">
        <w:r w:rsidR="009D400F" w:rsidRPr="001B2D52">
          <w:rPr>
            <w:rStyle w:val="Siuktni"/>
            <w:noProof/>
            <w:lang w:val="en"/>
          </w:rPr>
          <w:t>5.1 Kết luận</w:t>
        </w:r>
        <w:r w:rsidR="009D400F">
          <w:rPr>
            <w:noProof/>
            <w:webHidden/>
          </w:rPr>
          <w:tab/>
        </w:r>
        <w:r w:rsidR="009D400F">
          <w:rPr>
            <w:noProof/>
            <w:webHidden/>
          </w:rPr>
          <w:fldChar w:fldCharType="begin"/>
        </w:r>
        <w:r w:rsidR="009D400F">
          <w:rPr>
            <w:noProof/>
            <w:webHidden/>
          </w:rPr>
          <w:instrText xml:space="preserve"> PAGEREF _Toc9941112 \h </w:instrText>
        </w:r>
        <w:r w:rsidR="009D400F">
          <w:rPr>
            <w:noProof/>
            <w:webHidden/>
          </w:rPr>
        </w:r>
        <w:r w:rsidR="009D400F">
          <w:rPr>
            <w:noProof/>
            <w:webHidden/>
          </w:rPr>
          <w:fldChar w:fldCharType="separate"/>
        </w:r>
        <w:r w:rsidR="009D400F">
          <w:rPr>
            <w:noProof/>
            <w:webHidden/>
          </w:rPr>
          <w:t>65</w:t>
        </w:r>
        <w:r w:rsidR="009D400F">
          <w:rPr>
            <w:noProof/>
            <w:webHidden/>
          </w:rPr>
          <w:fldChar w:fldCharType="end"/>
        </w:r>
      </w:hyperlink>
    </w:p>
    <w:p w14:paraId="33F571F2" w14:textId="517A7D15" w:rsidR="009D400F" w:rsidRDefault="00725A27">
      <w:pPr>
        <w:pStyle w:val="Mucluc2"/>
        <w:rPr>
          <w:rFonts w:asciiTheme="minorHAnsi" w:eastAsiaTheme="minorEastAsia" w:hAnsiTheme="minorHAnsi" w:cstheme="minorBidi"/>
          <w:b w:val="0"/>
          <w:noProof/>
          <w:sz w:val="22"/>
          <w:szCs w:val="22"/>
          <w:lang w:eastAsia="ja-JP"/>
        </w:rPr>
      </w:pPr>
      <w:hyperlink w:anchor="_Toc9941113" w:history="1">
        <w:r w:rsidR="009D400F" w:rsidRPr="001B2D52">
          <w:rPr>
            <w:rStyle w:val="Siuktni"/>
            <w:noProof/>
            <w:lang w:val="en"/>
          </w:rPr>
          <w:t>5.2 Hướng phát triển</w:t>
        </w:r>
        <w:r w:rsidR="009D400F">
          <w:rPr>
            <w:noProof/>
            <w:webHidden/>
          </w:rPr>
          <w:tab/>
        </w:r>
        <w:r w:rsidR="009D400F">
          <w:rPr>
            <w:noProof/>
            <w:webHidden/>
          </w:rPr>
          <w:fldChar w:fldCharType="begin"/>
        </w:r>
        <w:r w:rsidR="009D400F">
          <w:rPr>
            <w:noProof/>
            <w:webHidden/>
          </w:rPr>
          <w:instrText xml:space="preserve"> PAGEREF _Toc9941113 \h </w:instrText>
        </w:r>
        <w:r w:rsidR="009D400F">
          <w:rPr>
            <w:noProof/>
            <w:webHidden/>
          </w:rPr>
        </w:r>
        <w:r w:rsidR="009D400F">
          <w:rPr>
            <w:noProof/>
            <w:webHidden/>
          </w:rPr>
          <w:fldChar w:fldCharType="separate"/>
        </w:r>
        <w:r w:rsidR="009D400F">
          <w:rPr>
            <w:noProof/>
            <w:webHidden/>
          </w:rPr>
          <w:t>66</w:t>
        </w:r>
        <w:r w:rsidR="009D400F">
          <w:rPr>
            <w:noProof/>
            <w:webHidden/>
          </w:rPr>
          <w:fldChar w:fldCharType="end"/>
        </w:r>
      </w:hyperlink>
    </w:p>
    <w:p w14:paraId="6A212B5A" w14:textId="49F0B54F" w:rsidR="009D400F" w:rsidRDefault="00725A27">
      <w:pPr>
        <w:pStyle w:val="Mucluc1"/>
        <w:rPr>
          <w:rFonts w:asciiTheme="minorHAnsi" w:eastAsiaTheme="minorEastAsia" w:hAnsiTheme="minorHAnsi" w:cstheme="minorBidi"/>
          <w:b w:val="0"/>
          <w:noProof/>
          <w:sz w:val="22"/>
          <w:szCs w:val="22"/>
          <w:lang w:eastAsia="ja-JP"/>
        </w:rPr>
      </w:pPr>
      <w:hyperlink w:anchor="_Toc9941114" w:history="1">
        <w:r w:rsidR="009D400F" w:rsidRPr="001B2D52">
          <w:rPr>
            <w:rStyle w:val="Siuktni"/>
            <w:noProof/>
          </w:rPr>
          <w:t>Tài liệu tham khảo</w:t>
        </w:r>
        <w:r w:rsidR="009D400F">
          <w:rPr>
            <w:noProof/>
            <w:webHidden/>
          </w:rPr>
          <w:tab/>
        </w:r>
        <w:r w:rsidR="009D400F">
          <w:rPr>
            <w:noProof/>
            <w:webHidden/>
          </w:rPr>
          <w:fldChar w:fldCharType="begin"/>
        </w:r>
        <w:r w:rsidR="009D400F">
          <w:rPr>
            <w:noProof/>
            <w:webHidden/>
          </w:rPr>
          <w:instrText xml:space="preserve"> PAGEREF _Toc9941114 \h </w:instrText>
        </w:r>
        <w:r w:rsidR="009D400F">
          <w:rPr>
            <w:noProof/>
            <w:webHidden/>
          </w:rPr>
        </w:r>
        <w:r w:rsidR="009D400F">
          <w:rPr>
            <w:noProof/>
            <w:webHidden/>
          </w:rPr>
          <w:fldChar w:fldCharType="separate"/>
        </w:r>
        <w:r w:rsidR="009D400F">
          <w:rPr>
            <w:noProof/>
            <w:webHidden/>
          </w:rPr>
          <w:t>67</w:t>
        </w:r>
        <w:r w:rsidR="009D400F">
          <w:rPr>
            <w:noProof/>
            <w:webHidden/>
          </w:rPr>
          <w:fldChar w:fldCharType="end"/>
        </w:r>
      </w:hyperlink>
    </w:p>
    <w:p w14:paraId="705ADA79" w14:textId="42A06FB4" w:rsidR="00B04664" w:rsidRDefault="0019575E">
      <w:r>
        <w:fldChar w:fldCharType="end"/>
      </w:r>
    </w:p>
    <w:p w14:paraId="687C57FB" w14:textId="77777777" w:rsidR="00B04664" w:rsidRDefault="0019575E">
      <w:pPr>
        <w:pStyle w:val="u1"/>
        <w:framePr w:wrap="notBeside"/>
        <w:numPr>
          <w:ilvl w:val="0"/>
          <w:numId w:val="0"/>
        </w:numPr>
      </w:pPr>
      <w:bookmarkStart w:id="16" w:name="_Toc510882186"/>
      <w:bookmarkStart w:id="17" w:name="_Toc9941057"/>
      <w:r>
        <w:lastRenderedPageBreak/>
        <w:t xml:space="preserve">Danh mục hình </w:t>
      </w:r>
      <w:r>
        <w:rPr>
          <w:lang w:val="vi-VN"/>
        </w:rPr>
        <w:t>vẽ</w:t>
      </w:r>
      <w:bookmarkEnd w:id="16"/>
      <w:bookmarkEnd w:id="17"/>
    </w:p>
    <w:p w14:paraId="1B11F9E9" w14:textId="2BF1B683" w:rsidR="006C7EA7" w:rsidRDefault="0019575E">
      <w:pPr>
        <w:pStyle w:val="Banghinhminhhoa"/>
        <w:tabs>
          <w:tab w:val="right" w:leader="dot" w:pos="8771"/>
        </w:tabs>
        <w:rPr>
          <w:rFonts w:asciiTheme="minorHAnsi" w:eastAsiaTheme="minorEastAsia" w:hAnsiTheme="minorHAnsi" w:cstheme="minorBidi"/>
          <w:b w:val="0"/>
          <w:noProof/>
          <w:sz w:val="22"/>
          <w:szCs w:val="22"/>
          <w:lang w:eastAsia="ja-JP"/>
        </w:rPr>
      </w:pPr>
      <w:r>
        <w:rPr>
          <w:bCs/>
        </w:rPr>
        <w:fldChar w:fldCharType="begin"/>
      </w:r>
      <w:r>
        <w:rPr>
          <w:bCs/>
        </w:rPr>
        <w:instrText xml:space="preserve"> TOC \h \z \c "Hình" </w:instrText>
      </w:r>
      <w:r>
        <w:rPr>
          <w:bCs/>
        </w:rPr>
        <w:fldChar w:fldCharType="separate"/>
      </w:r>
      <w:hyperlink w:anchor="_Toc9805440" w:history="1">
        <w:r w:rsidR="006C7EA7" w:rsidRPr="00DB7501">
          <w:rPr>
            <w:rStyle w:val="Siuktni"/>
            <w:noProof/>
          </w:rPr>
          <w:t>Hình 1</w:t>
        </w:r>
        <w:r w:rsidR="006C7EA7" w:rsidRPr="00DB7501">
          <w:rPr>
            <w:rStyle w:val="Siuktni"/>
            <w:noProof/>
            <w:lang w:val="en"/>
          </w:rPr>
          <w:t xml:space="preserve">. </w:t>
        </w:r>
        <w:r w:rsidR="006C7EA7" w:rsidRPr="00DB7501">
          <w:rPr>
            <w:rStyle w:val="Siuktni"/>
            <w:noProof/>
          </w:rPr>
          <w:t xml:space="preserve">Kiến trúc một hệ thống </w:t>
        </w:r>
        <w:r w:rsidR="006C7EA7" w:rsidRPr="00DB7501">
          <w:rPr>
            <w:rStyle w:val="Siuktni"/>
            <w:noProof/>
            <w:lang w:val="en"/>
          </w:rPr>
          <w:t>tổng hợp tiếng nói</w:t>
        </w:r>
        <w:r w:rsidR="006C7EA7">
          <w:rPr>
            <w:noProof/>
            <w:webHidden/>
          </w:rPr>
          <w:tab/>
        </w:r>
        <w:r w:rsidR="006C7EA7">
          <w:rPr>
            <w:noProof/>
            <w:webHidden/>
          </w:rPr>
          <w:fldChar w:fldCharType="begin"/>
        </w:r>
        <w:r w:rsidR="006C7EA7">
          <w:rPr>
            <w:noProof/>
            <w:webHidden/>
          </w:rPr>
          <w:instrText xml:space="preserve"> PAGEREF _Toc9805440 \h </w:instrText>
        </w:r>
        <w:r w:rsidR="006C7EA7">
          <w:rPr>
            <w:noProof/>
            <w:webHidden/>
          </w:rPr>
        </w:r>
        <w:r w:rsidR="006C7EA7">
          <w:rPr>
            <w:noProof/>
            <w:webHidden/>
          </w:rPr>
          <w:fldChar w:fldCharType="separate"/>
        </w:r>
        <w:r w:rsidR="008A6E56">
          <w:rPr>
            <w:noProof/>
            <w:webHidden/>
          </w:rPr>
          <w:t>5</w:t>
        </w:r>
        <w:r w:rsidR="006C7EA7">
          <w:rPr>
            <w:noProof/>
            <w:webHidden/>
          </w:rPr>
          <w:fldChar w:fldCharType="end"/>
        </w:r>
      </w:hyperlink>
    </w:p>
    <w:p w14:paraId="1BAD319E" w14:textId="0401BD47"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1" w:history="1">
        <w:r w:rsidR="006C7EA7" w:rsidRPr="00DB7501">
          <w:rPr>
            <w:rStyle w:val="Siuktni"/>
            <w:noProof/>
          </w:rPr>
          <w:t>Hình 2. Kiến trúc hệ thống tổng hợp tiếng nói dựa HMM.</w:t>
        </w:r>
        <w:r w:rsidR="006C7EA7">
          <w:rPr>
            <w:noProof/>
            <w:webHidden/>
          </w:rPr>
          <w:tab/>
        </w:r>
        <w:r w:rsidR="006C7EA7">
          <w:rPr>
            <w:noProof/>
            <w:webHidden/>
          </w:rPr>
          <w:fldChar w:fldCharType="begin"/>
        </w:r>
        <w:r w:rsidR="006C7EA7">
          <w:rPr>
            <w:noProof/>
            <w:webHidden/>
          </w:rPr>
          <w:instrText xml:space="preserve"> PAGEREF _Toc9805441 \h </w:instrText>
        </w:r>
        <w:r w:rsidR="006C7EA7">
          <w:rPr>
            <w:noProof/>
            <w:webHidden/>
          </w:rPr>
        </w:r>
        <w:r w:rsidR="006C7EA7">
          <w:rPr>
            <w:noProof/>
            <w:webHidden/>
          </w:rPr>
          <w:fldChar w:fldCharType="separate"/>
        </w:r>
        <w:r w:rsidR="008A6E56">
          <w:rPr>
            <w:noProof/>
            <w:webHidden/>
          </w:rPr>
          <w:t>8</w:t>
        </w:r>
        <w:r w:rsidR="006C7EA7">
          <w:rPr>
            <w:noProof/>
            <w:webHidden/>
          </w:rPr>
          <w:fldChar w:fldCharType="end"/>
        </w:r>
      </w:hyperlink>
    </w:p>
    <w:p w14:paraId="5E55494C" w14:textId="5B0EA0FA"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2" w:history="1">
        <w:r w:rsidR="006C7EA7" w:rsidRPr="00DB7501">
          <w:rPr>
            <w:rStyle w:val="Siuktni"/>
            <w:noProof/>
          </w:rPr>
          <w:t>Hình 3</w:t>
        </w:r>
        <w:r w:rsidR="006C7EA7" w:rsidRPr="00DB7501">
          <w:rPr>
            <w:rStyle w:val="Siuktni"/>
            <w:noProof/>
            <w:lang w:val="en"/>
          </w:rPr>
          <w:t>. Tổng hợp tiếng nói tiếng Việt dựa HMM</w:t>
        </w:r>
        <w:r w:rsidR="006C7EA7">
          <w:rPr>
            <w:noProof/>
            <w:webHidden/>
          </w:rPr>
          <w:tab/>
        </w:r>
        <w:r w:rsidR="006C7EA7">
          <w:rPr>
            <w:noProof/>
            <w:webHidden/>
          </w:rPr>
          <w:fldChar w:fldCharType="begin"/>
        </w:r>
        <w:r w:rsidR="006C7EA7">
          <w:rPr>
            <w:noProof/>
            <w:webHidden/>
          </w:rPr>
          <w:instrText xml:space="preserve"> PAGEREF _Toc9805442 \h </w:instrText>
        </w:r>
        <w:r w:rsidR="006C7EA7">
          <w:rPr>
            <w:noProof/>
            <w:webHidden/>
          </w:rPr>
        </w:r>
        <w:r w:rsidR="006C7EA7">
          <w:rPr>
            <w:noProof/>
            <w:webHidden/>
          </w:rPr>
          <w:fldChar w:fldCharType="separate"/>
        </w:r>
        <w:r w:rsidR="008A6E56">
          <w:rPr>
            <w:noProof/>
            <w:webHidden/>
          </w:rPr>
          <w:t>11</w:t>
        </w:r>
        <w:r w:rsidR="006C7EA7">
          <w:rPr>
            <w:noProof/>
            <w:webHidden/>
          </w:rPr>
          <w:fldChar w:fldCharType="end"/>
        </w:r>
      </w:hyperlink>
    </w:p>
    <w:p w14:paraId="08E9CCB8" w14:textId="2207F11E"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3" w:history="1">
        <w:r w:rsidR="006C7EA7" w:rsidRPr="00DB7501">
          <w:rPr>
            <w:rStyle w:val="Siuktni"/>
            <w:noProof/>
          </w:rPr>
          <w:t>Hình 4. Giao tiếp ứng dụng tiếng nói thông qua SAPI</w:t>
        </w:r>
        <w:r w:rsidR="006C7EA7">
          <w:rPr>
            <w:noProof/>
            <w:webHidden/>
          </w:rPr>
          <w:tab/>
        </w:r>
        <w:r w:rsidR="006C7EA7">
          <w:rPr>
            <w:noProof/>
            <w:webHidden/>
          </w:rPr>
          <w:fldChar w:fldCharType="begin"/>
        </w:r>
        <w:r w:rsidR="006C7EA7">
          <w:rPr>
            <w:noProof/>
            <w:webHidden/>
          </w:rPr>
          <w:instrText xml:space="preserve"> PAGEREF _Toc9805443 \h </w:instrText>
        </w:r>
        <w:r w:rsidR="006C7EA7">
          <w:rPr>
            <w:noProof/>
            <w:webHidden/>
          </w:rPr>
        </w:r>
        <w:r w:rsidR="006C7EA7">
          <w:rPr>
            <w:noProof/>
            <w:webHidden/>
          </w:rPr>
          <w:fldChar w:fldCharType="separate"/>
        </w:r>
        <w:r w:rsidR="008A6E56">
          <w:rPr>
            <w:noProof/>
            <w:webHidden/>
          </w:rPr>
          <w:t>14</w:t>
        </w:r>
        <w:r w:rsidR="006C7EA7">
          <w:rPr>
            <w:noProof/>
            <w:webHidden/>
          </w:rPr>
          <w:fldChar w:fldCharType="end"/>
        </w:r>
      </w:hyperlink>
    </w:p>
    <w:p w14:paraId="0C5F55BC" w14:textId="62A78F45"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4" w:history="1">
        <w:r w:rsidR="006C7EA7" w:rsidRPr="00DB7501">
          <w:rPr>
            <w:rStyle w:val="Siuktni"/>
            <w:noProof/>
          </w:rPr>
          <w:t>Hình 5</w:t>
        </w:r>
        <w:r w:rsidR="006C7EA7" w:rsidRPr="00DB7501">
          <w:rPr>
            <w:rStyle w:val="Siuktni"/>
            <w:noProof/>
            <w:lang w:val="en"/>
          </w:rPr>
          <w:t>. Giao diện phần mềm eSpeak Edit</w:t>
        </w:r>
        <w:r w:rsidR="006C7EA7">
          <w:rPr>
            <w:noProof/>
            <w:webHidden/>
          </w:rPr>
          <w:tab/>
        </w:r>
        <w:r w:rsidR="006C7EA7">
          <w:rPr>
            <w:noProof/>
            <w:webHidden/>
          </w:rPr>
          <w:fldChar w:fldCharType="begin"/>
        </w:r>
        <w:r w:rsidR="006C7EA7">
          <w:rPr>
            <w:noProof/>
            <w:webHidden/>
          </w:rPr>
          <w:instrText xml:space="preserve"> PAGEREF _Toc9805444 \h </w:instrText>
        </w:r>
        <w:r w:rsidR="006C7EA7">
          <w:rPr>
            <w:noProof/>
            <w:webHidden/>
          </w:rPr>
        </w:r>
        <w:r w:rsidR="006C7EA7">
          <w:rPr>
            <w:noProof/>
            <w:webHidden/>
          </w:rPr>
          <w:fldChar w:fldCharType="separate"/>
        </w:r>
        <w:r w:rsidR="008A6E56">
          <w:rPr>
            <w:noProof/>
            <w:webHidden/>
          </w:rPr>
          <w:t>17</w:t>
        </w:r>
        <w:r w:rsidR="006C7EA7">
          <w:rPr>
            <w:noProof/>
            <w:webHidden/>
          </w:rPr>
          <w:fldChar w:fldCharType="end"/>
        </w:r>
      </w:hyperlink>
    </w:p>
    <w:p w14:paraId="4068CB30" w14:textId="3F85057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5" w:history="1">
        <w:r w:rsidR="006C7EA7" w:rsidRPr="00DB7501">
          <w:rPr>
            <w:rStyle w:val="Siuktni"/>
            <w:noProof/>
          </w:rPr>
          <w:t>Hình 6</w:t>
        </w:r>
        <w:r w:rsidR="006C7EA7" w:rsidRPr="00DB7501">
          <w:rPr>
            <w:rStyle w:val="Siuktni"/>
            <w:noProof/>
            <w:lang w:val="en"/>
          </w:rPr>
          <w:t xml:space="preserve">. </w:t>
        </w:r>
        <w:r w:rsidR="006C7EA7" w:rsidRPr="00DB7501">
          <w:rPr>
            <w:rStyle w:val="Siuktni"/>
            <w:noProof/>
          </w:rPr>
          <w:t>Tần số cộng hưởng và băng thông của tín hiệu</w:t>
        </w:r>
        <w:r w:rsidR="006C7EA7">
          <w:rPr>
            <w:noProof/>
            <w:webHidden/>
          </w:rPr>
          <w:tab/>
        </w:r>
        <w:r w:rsidR="006C7EA7">
          <w:rPr>
            <w:noProof/>
            <w:webHidden/>
          </w:rPr>
          <w:fldChar w:fldCharType="begin"/>
        </w:r>
        <w:r w:rsidR="006C7EA7">
          <w:rPr>
            <w:noProof/>
            <w:webHidden/>
          </w:rPr>
          <w:instrText xml:space="preserve"> PAGEREF _Toc9805445 \h </w:instrText>
        </w:r>
        <w:r w:rsidR="006C7EA7">
          <w:rPr>
            <w:noProof/>
            <w:webHidden/>
          </w:rPr>
        </w:r>
        <w:r w:rsidR="006C7EA7">
          <w:rPr>
            <w:noProof/>
            <w:webHidden/>
          </w:rPr>
          <w:fldChar w:fldCharType="separate"/>
        </w:r>
        <w:r w:rsidR="008A6E56">
          <w:rPr>
            <w:noProof/>
            <w:webHidden/>
          </w:rPr>
          <w:t>18</w:t>
        </w:r>
        <w:r w:rsidR="006C7EA7">
          <w:rPr>
            <w:noProof/>
            <w:webHidden/>
          </w:rPr>
          <w:fldChar w:fldCharType="end"/>
        </w:r>
      </w:hyperlink>
    </w:p>
    <w:p w14:paraId="0F47CBA1" w14:textId="3FAD5AE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6" w:history="1">
        <w:r w:rsidR="006C7EA7" w:rsidRPr="00DB7501">
          <w:rPr>
            <w:rStyle w:val="Siuktni"/>
            <w:noProof/>
          </w:rPr>
          <w:t>Hình 7</w:t>
        </w:r>
        <w:r w:rsidR="006C7EA7" w:rsidRPr="00DB7501">
          <w:rPr>
            <w:rStyle w:val="Siuktni"/>
            <w:noProof/>
            <w:lang w:val="en"/>
          </w:rPr>
          <w:t xml:space="preserve">. </w:t>
        </w:r>
        <w:r w:rsidR="006C7EA7" w:rsidRPr="00DB7501">
          <w:rPr>
            <w:rStyle w:val="Siuktni"/>
            <w:noProof/>
          </w:rPr>
          <w:t>Phân tích âm phổ của nguyên âm bằng phần mềm Praat</w:t>
        </w:r>
        <w:r w:rsidR="006C7EA7" w:rsidRPr="00DB7501">
          <w:rPr>
            <w:rStyle w:val="Siuktni"/>
            <w:noProof/>
            <w:lang w:val="vi-VN"/>
          </w:rPr>
          <w:t>.</w:t>
        </w:r>
        <w:r w:rsidR="006C7EA7">
          <w:rPr>
            <w:noProof/>
            <w:webHidden/>
          </w:rPr>
          <w:tab/>
        </w:r>
        <w:r w:rsidR="006C7EA7">
          <w:rPr>
            <w:noProof/>
            <w:webHidden/>
          </w:rPr>
          <w:fldChar w:fldCharType="begin"/>
        </w:r>
        <w:r w:rsidR="006C7EA7">
          <w:rPr>
            <w:noProof/>
            <w:webHidden/>
          </w:rPr>
          <w:instrText xml:space="preserve"> PAGEREF _Toc9805446 \h </w:instrText>
        </w:r>
        <w:r w:rsidR="006C7EA7">
          <w:rPr>
            <w:noProof/>
            <w:webHidden/>
          </w:rPr>
        </w:r>
        <w:r w:rsidR="006C7EA7">
          <w:rPr>
            <w:noProof/>
            <w:webHidden/>
          </w:rPr>
          <w:fldChar w:fldCharType="separate"/>
        </w:r>
        <w:r w:rsidR="008A6E56">
          <w:rPr>
            <w:noProof/>
            <w:webHidden/>
          </w:rPr>
          <w:t>19</w:t>
        </w:r>
        <w:r w:rsidR="006C7EA7">
          <w:rPr>
            <w:noProof/>
            <w:webHidden/>
          </w:rPr>
          <w:fldChar w:fldCharType="end"/>
        </w:r>
      </w:hyperlink>
    </w:p>
    <w:p w14:paraId="505B9523" w14:textId="182C7B1B"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7" w:history="1">
        <w:r w:rsidR="006C7EA7" w:rsidRPr="00DB7501">
          <w:rPr>
            <w:rStyle w:val="Siuktni"/>
            <w:noProof/>
          </w:rPr>
          <w:t>Hình 8</w:t>
        </w:r>
        <w:r w:rsidR="006C7EA7" w:rsidRPr="00DB7501">
          <w:rPr>
            <w:rStyle w:val="Siuktni"/>
            <w:noProof/>
            <w:lang w:val="en"/>
          </w:rPr>
          <w:t xml:space="preserve">. </w:t>
        </w:r>
        <w:r w:rsidR="006C7EA7" w:rsidRPr="00DB7501">
          <w:rPr>
            <w:rStyle w:val="Siuktni"/>
            <w:noProof/>
          </w:rPr>
          <w:t>Biến thiên cao độ nguyên âm tiếng Việt khi kết hợp với thanh ngang</w:t>
        </w:r>
        <w:r w:rsidR="006C7EA7">
          <w:rPr>
            <w:noProof/>
            <w:webHidden/>
          </w:rPr>
          <w:tab/>
        </w:r>
        <w:r w:rsidR="006C7EA7">
          <w:rPr>
            <w:noProof/>
            <w:webHidden/>
          </w:rPr>
          <w:fldChar w:fldCharType="begin"/>
        </w:r>
        <w:r w:rsidR="006C7EA7">
          <w:rPr>
            <w:noProof/>
            <w:webHidden/>
          </w:rPr>
          <w:instrText xml:space="preserve"> PAGEREF _Toc9805447 \h </w:instrText>
        </w:r>
        <w:r w:rsidR="006C7EA7">
          <w:rPr>
            <w:noProof/>
            <w:webHidden/>
          </w:rPr>
        </w:r>
        <w:r w:rsidR="006C7EA7">
          <w:rPr>
            <w:noProof/>
            <w:webHidden/>
          </w:rPr>
          <w:fldChar w:fldCharType="separate"/>
        </w:r>
        <w:r w:rsidR="008A6E56">
          <w:rPr>
            <w:noProof/>
            <w:webHidden/>
          </w:rPr>
          <w:t>21</w:t>
        </w:r>
        <w:r w:rsidR="006C7EA7">
          <w:rPr>
            <w:noProof/>
            <w:webHidden/>
          </w:rPr>
          <w:fldChar w:fldCharType="end"/>
        </w:r>
      </w:hyperlink>
    </w:p>
    <w:p w14:paraId="64753BA6" w14:textId="02234521"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8" w:history="1">
        <w:r w:rsidR="006C7EA7" w:rsidRPr="00DB7501">
          <w:rPr>
            <w:rStyle w:val="Siuktni"/>
            <w:noProof/>
          </w:rPr>
          <w:t>Hình 9</w:t>
        </w:r>
        <w:r w:rsidR="006C7EA7" w:rsidRPr="00DB7501">
          <w:rPr>
            <w:rStyle w:val="Siuktni"/>
            <w:noProof/>
            <w:lang w:val="en"/>
          </w:rPr>
          <w:t xml:space="preserve">. </w:t>
        </w:r>
        <w:r w:rsidR="006C7EA7" w:rsidRPr="00DB7501">
          <w:rPr>
            <w:rStyle w:val="Siuktni"/>
            <w:noProof/>
          </w:rPr>
          <w:t>Biến thiên cao độ nguyên âm tiếng Việt khi kết hợp với thanh huyền</w:t>
        </w:r>
        <w:r w:rsidR="006C7EA7">
          <w:rPr>
            <w:noProof/>
            <w:webHidden/>
          </w:rPr>
          <w:tab/>
        </w:r>
        <w:r w:rsidR="006C7EA7">
          <w:rPr>
            <w:noProof/>
            <w:webHidden/>
          </w:rPr>
          <w:fldChar w:fldCharType="begin"/>
        </w:r>
        <w:r w:rsidR="006C7EA7">
          <w:rPr>
            <w:noProof/>
            <w:webHidden/>
          </w:rPr>
          <w:instrText xml:space="preserve"> PAGEREF _Toc9805448 \h </w:instrText>
        </w:r>
        <w:r w:rsidR="006C7EA7">
          <w:rPr>
            <w:noProof/>
            <w:webHidden/>
          </w:rPr>
        </w:r>
        <w:r w:rsidR="006C7EA7">
          <w:rPr>
            <w:noProof/>
            <w:webHidden/>
          </w:rPr>
          <w:fldChar w:fldCharType="separate"/>
        </w:r>
        <w:r w:rsidR="008A6E56">
          <w:rPr>
            <w:noProof/>
            <w:webHidden/>
          </w:rPr>
          <w:t>21</w:t>
        </w:r>
        <w:r w:rsidR="006C7EA7">
          <w:rPr>
            <w:noProof/>
            <w:webHidden/>
          </w:rPr>
          <w:fldChar w:fldCharType="end"/>
        </w:r>
      </w:hyperlink>
    </w:p>
    <w:p w14:paraId="007E4AA4" w14:textId="4020D67E"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49" w:history="1">
        <w:r w:rsidR="006C7EA7" w:rsidRPr="00DB7501">
          <w:rPr>
            <w:rStyle w:val="Siuktni"/>
            <w:noProof/>
          </w:rPr>
          <w:t>Hình 10</w:t>
        </w:r>
        <w:r w:rsidR="006C7EA7" w:rsidRPr="00DB7501">
          <w:rPr>
            <w:rStyle w:val="Siuktni"/>
            <w:noProof/>
            <w:lang w:val="en"/>
          </w:rPr>
          <w:t xml:space="preserve">. </w:t>
        </w:r>
        <w:r w:rsidR="006C7EA7" w:rsidRPr="00DB7501">
          <w:rPr>
            <w:rStyle w:val="Siuktni"/>
            <w:noProof/>
          </w:rPr>
          <w:t>Biến thiên cao độ nguyên âm tiếng Việt khi kết hợp với thanh sắc</w:t>
        </w:r>
        <w:r w:rsidR="006C7EA7">
          <w:rPr>
            <w:noProof/>
            <w:webHidden/>
          </w:rPr>
          <w:tab/>
        </w:r>
        <w:r w:rsidR="006C7EA7">
          <w:rPr>
            <w:noProof/>
            <w:webHidden/>
          </w:rPr>
          <w:fldChar w:fldCharType="begin"/>
        </w:r>
        <w:r w:rsidR="006C7EA7">
          <w:rPr>
            <w:noProof/>
            <w:webHidden/>
          </w:rPr>
          <w:instrText xml:space="preserve"> PAGEREF _Toc9805449 \h </w:instrText>
        </w:r>
        <w:r w:rsidR="006C7EA7">
          <w:rPr>
            <w:noProof/>
            <w:webHidden/>
          </w:rPr>
        </w:r>
        <w:r w:rsidR="006C7EA7">
          <w:rPr>
            <w:noProof/>
            <w:webHidden/>
          </w:rPr>
          <w:fldChar w:fldCharType="separate"/>
        </w:r>
        <w:r w:rsidR="008A6E56">
          <w:rPr>
            <w:noProof/>
            <w:webHidden/>
          </w:rPr>
          <w:t>22</w:t>
        </w:r>
        <w:r w:rsidR="006C7EA7">
          <w:rPr>
            <w:noProof/>
            <w:webHidden/>
          </w:rPr>
          <w:fldChar w:fldCharType="end"/>
        </w:r>
      </w:hyperlink>
    </w:p>
    <w:p w14:paraId="0802284F" w14:textId="6E55A0A5"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0" w:history="1">
        <w:r w:rsidR="006C7EA7" w:rsidRPr="00DB7501">
          <w:rPr>
            <w:rStyle w:val="Siuktni"/>
            <w:noProof/>
          </w:rPr>
          <w:t>Hình 11</w:t>
        </w:r>
        <w:r w:rsidR="006C7EA7" w:rsidRPr="00DB7501">
          <w:rPr>
            <w:rStyle w:val="Siuktni"/>
            <w:noProof/>
            <w:lang w:val="en"/>
          </w:rPr>
          <w:t xml:space="preserve">. </w:t>
        </w:r>
        <w:r w:rsidR="006C7EA7" w:rsidRPr="00DB7501">
          <w:rPr>
            <w:rStyle w:val="Siuktni"/>
            <w:noProof/>
          </w:rPr>
          <w:t>Biến thiên cao độ nguyên âm tiếng Việt khi kết hợp với thanh hỏi</w:t>
        </w:r>
        <w:r w:rsidR="006C7EA7">
          <w:rPr>
            <w:noProof/>
            <w:webHidden/>
          </w:rPr>
          <w:tab/>
        </w:r>
        <w:r w:rsidR="006C7EA7">
          <w:rPr>
            <w:noProof/>
            <w:webHidden/>
          </w:rPr>
          <w:fldChar w:fldCharType="begin"/>
        </w:r>
        <w:r w:rsidR="006C7EA7">
          <w:rPr>
            <w:noProof/>
            <w:webHidden/>
          </w:rPr>
          <w:instrText xml:space="preserve"> PAGEREF _Toc9805450 \h </w:instrText>
        </w:r>
        <w:r w:rsidR="006C7EA7">
          <w:rPr>
            <w:noProof/>
            <w:webHidden/>
          </w:rPr>
        </w:r>
        <w:r w:rsidR="006C7EA7">
          <w:rPr>
            <w:noProof/>
            <w:webHidden/>
          </w:rPr>
          <w:fldChar w:fldCharType="separate"/>
        </w:r>
        <w:r w:rsidR="008A6E56">
          <w:rPr>
            <w:noProof/>
            <w:webHidden/>
          </w:rPr>
          <w:t>22</w:t>
        </w:r>
        <w:r w:rsidR="006C7EA7">
          <w:rPr>
            <w:noProof/>
            <w:webHidden/>
          </w:rPr>
          <w:fldChar w:fldCharType="end"/>
        </w:r>
      </w:hyperlink>
    </w:p>
    <w:p w14:paraId="55D1110D" w14:textId="44C9E84C"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1" w:history="1">
        <w:r w:rsidR="006C7EA7" w:rsidRPr="00DB7501">
          <w:rPr>
            <w:rStyle w:val="Siuktni"/>
            <w:noProof/>
          </w:rPr>
          <w:t>Hình 12</w:t>
        </w:r>
        <w:r w:rsidR="006C7EA7" w:rsidRPr="00DB7501">
          <w:rPr>
            <w:rStyle w:val="Siuktni"/>
            <w:noProof/>
            <w:lang w:val="en"/>
          </w:rPr>
          <w:t xml:space="preserve">. </w:t>
        </w:r>
        <w:r w:rsidR="006C7EA7" w:rsidRPr="00DB7501">
          <w:rPr>
            <w:rStyle w:val="Siuktni"/>
            <w:noProof/>
          </w:rPr>
          <w:t>Biến thiên cao độ nguyên âm tiếng Việt khi kết hợp với thanh ngã</w:t>
        </w:r>
        <w:r w:rsidR="006C7EA7">
          <w:rPr>
            <w:noProof/>
            <w:webHidden/>
          </w:rPr>
          <w:tab/>
        </w:r>
        <w:r w:rsidR="006C7EA7">
          <w:rPr>
            <w:noProof/>
            <w:webHidden/>
          </w:rPr>
          <w:fldChar w:fldCharType="begin"/>
        </w:r>
        <w:r w:rsidR="006C7EA7">
          <w:rPr>
            <w:noProof/>
            <w:webHidden/>
          </w:rPr>
          <w:instrText xml:space="preserve"> PAGEREF _Toc9805451 \h </w:instrText>
        </w:r>
        <w:r w:rsidR="006C7EA7">
          <w:rPr>
            <w:noProof/>
            <w:webHidden/>
          </w:rPr>
        </w:r>
        <w:r w:rsidR="006C7EA7">
          <w:rPr>
            <w:noProof/>
            <w:webHidden/>
          </w:rPr>
          <w:fldChar w:fldCharType="separate"/>
        </w:r>
        <w:r w:rsidR="008A6E56">
          <w:rPr>
            <w:noProof/>
            <w:webHidden/>
          </w:rPr>
          <w:t>23</w:t>
        </w:r>
        <w:r w:rsidR="006C7EA7">
          <w:rPr>
            <w:noProof/>
            <w:webHidden/>
          </w:rPr>
          <w:fldChar w:fldCharType="end"/>
        </w:r>
      </w:hyperlink>
    </w:p>
    <w:p w14:paraId="50880776" w14:textId="353410AF"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2" w:history="1">
        <w:r w:rsidR="006C7EA7" w:rsidRPr="00DB7501">
          <w:rPr>
            <w:rStyle w:val="Siuktni"/>
            <w:noProof/>
          </w:rPr>
          <w:t>Hình 13</w:t>
        </w:r>
        <w:r w:rsidR="006C7EA7" w:rsidRPr="00DB7501">
          <w:rPr>
            <w:rStyle w:val="Siuktni"/>
            <w:noProof/>
            <w:lang w:val="en"/>
          </w:rPr>
          <w:t xml:space="preserve">. </w:t>
        </w:r>
        <w:r w:rsidR="006C7EA7" w:rsidRPr="00DB7501">
          <w:rPr>
            <w:rStyle w:val="Siuktni"/>
            <w:noProof/>
          </w:rPr>
          <w:t>Biến thiên cao độ nguyên âm tiếng Việt khi kết hợp với thanh nặng</w:t>
        </w:r>
        <w:r w:rsidR="006C7EA7">
          <w:rPr>
            <w:noProof/>
            <w:webHidden/>
          </w:rPr>
          <w:tab/>
        </w:r>
        <w:r w:rsidR="006C7EA7">
          <w:rPr>
            <w:noProof/>
            <w:webHidden/>
          </w:rPr>
          <w:fldChar w:fldCharType="begin"/>
        </w:r>
        <w:r w:rsidR="006C7EA7">
          <w:rPr>
            <w:noProof/>
            <w:webHidden/>
          </w:rPr>
          <w:instrText xml:space="preserve"> PAGEREF _Toc9805452 \h </w:instrText>
        </w:r>
        <w:r w:rsidR="006C7EA7">
          <w:rPr>
            <w:noProof/>
            <w:webHidden/>
          </w:rPr>
        </w:r>
        <w:r w:rsidR="006C7EA7">
          <w:rPr>
            <w:noProof/>
            <w:webHidden/>
          </w:rPr>
          <w:fldChar w:fldCharType="separate"/>
        </w:r>
        <w:r w:rsidR="008A6E56">
          <w:rPr>
            <w:noProof/>
            <w:webHidden/>
          </w:rPr>
          <w:t>23</w:t>
        </w:r>
        <w:r w:rsidR="006C7EA7">
          <w:rPr>
            <w:noProof/>
            <w:webHidden/>
          </w:rPr>
          <w:fldChar w:fldCharType="end"/>
        </w:r>
      </w:hyperlink>
    </w:p>
    <w:p w14:paraId="0D931309" w14:textId="6B978241"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3" w:history="1">
        <w:r w:rsidR="006C7EA7" w:rsidRPr="00DB7501">
          <w:rPr>
            <w:rStyle w:val="Siuktni"/>
            <w:noProof/>
          </w:rPr>
          <w:t>Hình 14</w:t>
        </w:r>
        <w:r w:rsidR="006C7EA7" w:rsidRPr="00DB7501">
          <w:rPr>
            <w:rStyle w:val="Siuktni"/>
            <w:noProof/>
            <w:lang w:val="en"/>
          </w:rPr>
          <w:t>. Thang điểm đánh giá mức độ tự nhiên của giọng</w:t>
        </w:r>
        <w:r w:rsidR="006C7EA7">
          <w:rPr>
            <w:noProof/>
            <w:webHidden/>
          </w:rPr>
          <w:tab/>
        </w:r>
        <w:r w:rsidR="006C7EA7">
          <w:rPr>
            <w:noProof/>
            <w:webHidden/>
          </w:rPr>
          <w:fldChar w:fldCharType="begin"/>
        </w:r>
        <w:r w:rsidR="006C7EA7">
          <w:rPr>
            <w:noProof/>
            <w:webHidden/>
          </w:rPr>
          <w:instrText xml:space="preserve"> PAGEREF _Toc9805453 \h </w:instrText>
        </w:r>
        <w:r w:rsidR="006C7EA7">
          <w:rPr>
            <w:noProof/>
            <w:webHidden/>
          </w:rPr>
        </w:r>
        <w:r w:rsidR="006C7EA7">
          <w:rPr>
            <w:noProof/>
            <w:webHidden/>
          </w:rPr>
          <w:fldChar w:fldCharType="separate"/>
        </w:r>
        <w:r w:rsidR="008A6E56">
          <w:rPr>
            <w:noProof/>
            <w:webHidden/>
          </w:rPr>
          <w:t>25</w:t>
        </w:r>
        <w:r w:rsidR="006C7EA7">
          <w:rPr>
            <w:noProof/>
            <w:webHidden/>
          </w:rPr>
          <w:fldChar w:fldCharType="end"/>
        </w:r>
      </w:hyperlink>
    </w:p>
    <w:p w14:paraId="5E4DF997" w14:textId="22FC1AD0"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4" w:history="1">
        <w:r w:rsidR="006C7EA7" w:rsidRPr="00DB7501">
          <w:rPr>
            <w:rStyle w:val="Siuktni"/>
            <w:noProof/>
          </w:rPr>
          <w:t>Hình 15</w:t>
        </w:r>
        <w:r w:rsidR="006C7EA7" w:rsidRPr="00DB7501">
          <w:rPr>
            <w:rStyle w:val="Siuktni"/>
            <w:noProof/>
            <w:lang w:val="en"/>
          </w:rPr>
          <w:t>. Kết quả đánh giá mức độ dễ phân biệt thanh điệu của giọng</w:t>
        </w:r>
        <w:r w:rsidR="006C7EA7">
          <w:rPr>
            <w:noProof/>
            <w:webHidden/>
          </w:rPr>
          <w:tab/>
        </w:r>
        <w:r w:rsidR="006C7EA7">
          <w:rPr>
            <w:noProof/>
            <w:webHidden/>
          </w:rPr>
          <w:fldChar w:fldCharType="begin"/>
        </w:r>
        <w:r w:rsidR="006C7EA7">
          <w:rPr>
            <w:noProof/>
            <w:webHidden/>
          </w:rPr>
          <w:instrText xml:space="preserve"> PAGEREF _Toc9805454 \h </w:instrText>
        </w:r>
        <w:r w:rsidR="006C7EA7">
          <w:rPr>
            <w:noProof/>
            <w:webHidden/>
          </w:rPr>
        </w:r>
        <w:r w:rsidR="006C7EA7">
          <w:rPr>
            <w:noProof/>
            <w:webHidden/>
          </w:rPr>
          <w:fldChar w:fldCharType="separate"/>
        </w:r>
        <w:r w:rsidR="008A6E56">
          <w:rPr>
            <w:noProof/>
            <w:webHidden/>
          </w:rPr>
          <w:t>25</w:t>
        </w:r>
        <w:r w:rsidR="006C7EA7">
          <w:rPr>
            <w:noProof/>
            <w:webHidden/>
          </w:rPr>
          <w:fldChar w:fldCharType="end"/>
        </w:r>
      </w:hyperlink>
    </w:p>
    <w:p w14:paraId="706CEDF8" w14:textId="7E093276"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5" w:history="1">
        <w:r w:rsidR="006C7EA7" w:rsidRPr="00DB7501">
          <w:rPr>
            <w:rStyle w:val="Siuktni"/>
            <w:noProof/>
          </w:rPr>
          <w:t>Hình 16. Kiến trúc tổng quan bộ đọc BKVoice</w:t>
        </w:r>
        <w:r w:rsidR="006C7EA7">
          <w:rPr>
            <w:noProof/>
            <w:webHidden/>
          </w:rPr>
          <w:tab/>
        </w:r>
        <w:r w:rsidR="006C7EA7">
          <w:rPr>
            <w:noProof/>
            <w:webHidden/>
          </w:rPr>
          <w:fldChar w:fldCharType="begin"/>
        </w:r>
        <w:r w:rsidR="006C7EA7">
          <w:rPr>
            <w:noProof/>
            <w:webHidden/>
          </w:rPr>
          <w:instrText xml:space="preserve"> PAGEREF _Toc9805455 \h </w:instrText>
        </w:r>
        <w:r w:rsidR="006C7EA7">
          <w:rPr>
            <w:noProof/>
            <w:webHidden/>
          </w:rPr>
        </w:r>
        <w:r w:rsidR="006C7EA7">
          <w:rPr>
            <w:noProof/>
            <w:webHidden/>
          </w:rPr>
          <w:fldChar w:fldCharType="separate"/>
        </w:r>
        <w:r w:rsidR="008A6E56">
          <w:rPr>
            <w:noProof/>
            <w:webHidden/>
          </w:rPr>
          <w:t>28</w:t>
        </w:r>
        <w:r w:rsidR="006C7EA7">
          <w:rPr>
            <w:noProof/>
            <w:webHidden/>
          </w:rPr>
          <w:fldChar w:fldCharType="end"/>
        </w:r>
      </w:hyperlink>
    </w:p>
    <w:p w14:paraId="1DF23450" w14:textId="0DDBD589"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6" w:history="1">
        <w:r w:rsidR="006C7EA7" w:rsidRPr="00DB7501">
          <w:rPr>
            <w:rStyle w:val="Siuktni"/>
            <w:noProof/>
          </w:rPr>
          <w:t xml:space="preserve">Hình 17. </w:t>
        </w:r>
        <w:r w:rsidR="006C7EA7" w:rsidRPr="00DB7501">
          <w:rPr>
            <w:rStyle w:val="Siuktni"/>
            <w:noProof/>
            <w:lang w:val="en"/>
          </w:rPr>
          <w:t>Use case tổng quan của bộ đọc BKVoice</w:t>
        </w:r>
        <w:r w:rsidR="006C7EA7">
          <w:rPr>
            <w:noProof/>
            <w:webHidden/>
          </w:rPr>
          <w:tab/>
        </w:r>
        <w:r w:rsidR="006C7EA7">
          <w:rPr>
            <w:noProof/>
            <w:webHidden/>
          </w:rPr>
          <w:fldChar w:fldCharType="begin"/>
        </w:r>
        <w:r w:rsidR="006C7EA7">
          <w:rPr>
            <w:noProof/>
            <w:webHidden/>
          </w:rPr>
          <w:instrText xml:space="preserve"> PAGEREF _Toc9805456 \h </w:instrText>
        </w:r>
        <w:r w:rsidR="006C7EA7">
          <w:rPr>
            <w:noProof/>
            <w:webHidden/>
          </w:rPr>
        </w:r>
        <w:r w:rsidR="006C7EA7">
          <w:rPr>
            <w:noProof/>
            <w:webHidden/>
          </w:rPr>
          <w:fldChar w:fldCharType="separate"/>
        </w:r>
        <w:r w:rsidR="008A6E56">
          <w:rPr>
            <w:noProof/>
            <w:webHidden/>
          </w:rPr>
          <w:t>29</w:t>
        </w:r>
        <w:r w:rsidR="006C7EA7">
          <w:rPr>
            <w:noProof/>
            <w:webHidden/>
          </w:rPr>
          <w:fldChar w:fldCharType="end"/>
        </w:r>
      </w:hyperlink>
    </w:p>
    <w:p w14:paraId="6FCDA638" w14:textId="00B9EC8D"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7" w:history="1">
        <w:r w:rsidR="006C7EA7" w:rsidRPr="00DB7501">
          <w:rPr>
            <w:rStyle w:val="Siuktni"/>
            <w:noProof/>
          </w:rPr>
          <w:t>Hình 18.</w:t>
        </w:r>
        <w:r w:rsidR="006C7EA7" w:rsidRPr="00DB7501">
          <w:rPr>
            <w:rStyle w:val="Siuktni"/>
            <w:noProof/>
            <w:lang w:val="en"/>
          </w:rPr>
          <w:t xml:space="preserve"> </w:t>
        </w:r>
        <w:r w:rsidR="006C7EA7" w:rsidRPr="00DB7501">
          <w:rPr>
            <w:rStyle w:val="Siuktni"/>
            <w:noProof/>
          </w:rPr>
          <w:t>Quy trình nghiệp vụ khi sử dụng bộ đọc</w:t>
        </w:r>
        <w:r w:rsidR="006C7EA7">
          <w:rPr>
            <w:noProof/>
            <w:webHidden/>
          </w:rPr>
          <w:tab/>
        </w:r>
        <w:r w:rsidR="006C7EA7">
          <w:rPr>
            <w:noProof/>
            <w:webHidden/>
          </w:rPr>
          <w:fldChar w:fldCharType="begin"/>
        </w:r>
        <w:r w:rsidR="006C7EA7">
          <w:rPr>
            <w:noProof/>
            <w:webHidden/>
          </w:rPr>
          <w:instrText xml:space="preserve"> PAGEREF _Toc9805457 \h </w:instrText>
        </w:r>
        <w:r w:rsidR="006C7EA7">
          <w:rPr>
            <w:noProof/>
            <w:webHidden/>
          </w:rPr>
        </w:r>
        <w:r w:rsidR="006C7EA7">
          <w:rPr>
            <w:noProof/>
            <w:webHidden/>
          </w:rPr>
          <w:fldChar w:fldCharType="separate"/>
        </w:r>
        <w:r w:rsidR="008A6E56">
          <w:rPr>
            <w:noProof/>
            <w:webHidden/>
          </w:rPr>
          <w:t>30</w:t>
        </w:r>
        <w:r w:rsidR="006C7EA7">
          <w:rPr>
            <w:noProof/>
            <w:webHidden/>
          </w:rPr>
          <w:fldChar w:fldCharType="end"/>
        </w:r>
      </w:hyperlink>
    </w:p>
    <w:p w14:paraId="3F6EA549" w14:textId="639BE628"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8" w:history="1">
        <w:r w:rsidR="006C7EA7" w:rsidRPr="00DB7501">
          <w:rPr>
            <w:rStyle w:val="Siuktni"/>
            <w:noProof/>
          </w:rPr>
          <w:t>Hình 19. Kiến trúc tổng quan của Từ điển BKVoice</w:t>
        </w:r>
        <w:r w:rsidR="006C7EA7">
          <w:rPr>
            <w:noProof/>
            <w:webHidden/>
          </w:rPr>
          <w:tab/>
        </w:r>
        <w:r w:rsidR="006C7EA7">
          <w:rPr>
            <w:noProof/>
            <w:webHidden/>
          </w:rPr>
          <w:fldChar w:fldCharType="begin"/>
        </w:r>
        <w:r w:rsidR="006C7EA7">
          <w:rPr>
            <w:noProof/>
            <w:webHidden/>
          </w:rPr>
          <w:instrText xml:space="preserve"> PAGEREF _Toc9805458 \h </w:instrText>
        </w:r>
        <w:r w:rsidR="006C7EA7">
          <w:rPr>
            <w:noProof/>
            <w:webHidden/>
          </w:rPr>
        </w:r>
        <w:r w:rsidR="006C7EA7">
          <w:rPr>
            <w:noProof/>
            <w:webHidden/>
          </w:rPr>
          <w:fldChar w:fldCharType="separate"/>
        </w:r>
        <w:r w:rsidR="008A6E56">
          <w:rPr>
            <w:noProof/>
            <w:webHidden/>
          </w:rPr>
          <w:t>36</w:t>
        </w:r>
        <w:r w:rsidR="006C7EA7">
          <w:rPr>
            <w:noProof/>
            <w:webHidden/>
          </w:rPr>
          <w:fldChar w:fldCharType="end"/>
        </w:r>
      </w:hyperlink>
    </w:p>
    <w:p w14:paraId="12C7AD93" w14:textId="29C827AE"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59" w:history="1">
        <w:r w:rsidR="006C7EA7" w:rsidRPr="00DB7501">
          <w:rPr>
            <w:rStyle w:val="Siuktni"/>
            <w:noProof/>
          </w:rPr>
          <w:t>Hình 20. Thiết kế kiến trúc chức năng Từ điển từ nước ngoài</w:t>
        </w:r>
        <w:r w:rsidR="006C7EA7">
          <w:rPr>
            <w:noProof/>
            <w:webHidden/>
          </w:rPr>
          <w:tab/>
        </w:r>
        <w:r w:rsidR="006C7EA7">
          <w:rPr>
            <w:noProof/>
            <w:webHidden/>
          </w:rPr>
          <w:fldChar w:fldCharType="begin"/>
        </w:r>
        <w:r w:rsidR="006C7EA7">
          <w:rPr>
            <w:noProof/>
            <w:webHidden/>
          </w:rPr>
          <w:instrText xml:space="preserve"> PAGEREF _Toc9805459 \h </w:instrText>
        </w:r>
        <w:r w:rsidR="006C7EA7">
          <w:rPr>
            <w:noProof/>
            <w:webHidden/>
          </w:rPr>
        </w:r>
        <w:r w:rsidR="006C7EA7">
          <w:rPr>
            <w:noProof/>
            <w:webHidden/>
          </w:rPr>
          <w:fldChar w:fldCharType="separate"/>
        </w:r>
        <w:r w:rsidR="008A6E56">
          <w:rPr>
            <w:noProof/>
            <w:webHidden/>
          </w:rPr>
          <w:t>37</w:t>
        </w:r>
        <w:r w:rsidR="006C7EA7">
          <w:rPr>
            <w:noProof/>
            <w:webHidden/>
          </w:rPr>
          <w:fldChar w:fldCharType="end"/>
        </w:r>
      </w:hyperlink>
    </w:p>
    <w:p w14:paraId="115AA1E5" w14:textId="67BAA5C7"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0" w:history="1">
        <w:r w:rsidR="006C7EA7" w:rsidRPr="00DB7501">
          <w:rPr>
            <w:rStyle w:val="Siuktni"/>
            <w:noProof/>
          </w:rPr>
          <w:t>Hình 21. Giao diện thiết kế Màn hình chính</w:t>
        </w:r>
        <w:r w:rsidR="006C7EA7">
          <w:rPr>
            <w:noProof/>
            <w:webHidden/>
          </w:rPr>
          <w:tab/>
        </w:r>
        <w:r w:rsidR="006C7EA7">
          <w:rPr>
            <w:noProof/>
            <w:webHidden/>
          </w:rPr>
          <w:fldChar w:fldCharType="begin"/>
        </w:r>
        <w:r w:rsidR="006C7EA7">
          <w:rPr>
            <w:noProof/>
            <w:webHidden/>
          </w:rPr>
          <w:instrText xml:space="preserve"> PAGEREF _Toc9805460 \h </w:instrText>
        </w:r>
        <w:r w:rsidR="006C7EA7">
          <w:rPr>
            <w:noProof/>
            <w:webHidden/>
          </w:rPr>
        </w:r>
        <w:r w:rsidR="006C7EA7">
          <w:rPr>
            <w:noProof/>
            <w:webHidden/>
          </w:rPr>
          <w:fldChar w:fldCharType="separate"/>
        </w:r>
        <w:r w:rsidR="008A6E56">
          <w:rPr>
            <w:noProof/>
            <w:webHidden/>
          </w:rPr>
          <w:t>38</w:t>
        </w:r>
        <w:r w:rsidR="006C7EA7">
          <w:rPr>
            <w:noProof/>
            <w:webHidden/>
          </w:rPr>
          <w:fldChar w:fldCharType="end"/>
        </w:r>
      </w:hyperlink>
    </w:p>
    <w:p w14:paraId="5D01783A" w14:textId="29935AB6"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1" w:history="1">
        <w:r w:rsidR="006C7EA7" w:rsidRPr="00DB7501">
          <w:rPr>
            <w:rStyle w:val="Siuktni"/>
            <w:noProof/>
          </w:rPr>
          <w:t>Hình 22. Giao diện thiết kế màn hình Từ điển nước ngoài</w:t>
        </w:r>
        <w:r w:rsidR="006C7EA7">
          <w:rPr>
            <w:noProof/>
            <w:webHidden/>
          </w:rPr>
          <w:tab/>
        </w:r>
        <w:r w:rsidR="006C7EA7">
          <w:rPr>
            <w:noProof/>
            <w:webHidden/>
          </w:rPr>
          <w:fldChar w:fldCharType="begin"/>
        </w:r>
        <w:r w:rsidR="006C7EA7">
          <w:rPr>
            <w:noProof/>
            <w:webHidden/>
          </w:rPr>
          <w:instrText xml:space="preserve"> PAGEREF _Toc9805461 \h </w:instrText>
        </w:r>
        <w:r w:rsidR="006C7EA7">
          <w:rPr>
            <w:noProof/>
            <w:webHidden/>
          </w:rPr>
        </w:r>
        <w:r w:rsidR="006C7EA7">
          <w:rPr>
            <w:noProof/>
            <w:webHidden/>
          </w:rPr>
          <w:fldChar w:fldCharType="separate"/>
        </w:r>
        <w:r w:rsidR="008A6E56">
          <w:rPr>
            <w:noProof/>
            <w:webHidden/>
          </w:rPr>
          <w:t>38</w:t>
        </w:r>
        <w:r w:rsidR="006C7EA7">
          <w:rPr>
            <w:noProof/>
            <w:webHidden/>
          </w:rPr>
          <w:fldChar w:fldCharType="end"/>
        </w:r>
      </w:hyperlink>
    </w:p>
    <w:p w14:paraId="1C6E1F17" w14:textId="00578321"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2" w:history="1">
        <w:r w:rsidR="006C7EA7" w:rsidRPr="00DB7501">
          <w:rPr>
            <w:rStyle w:val="Siuktni"/>
            <w:noProof/>
          </w:rPr>
          <w:t>Hình 23. Giao diện thiết kế màn hình Thêm từ nước ngoài</w:t>
        </w:r>
        <w:r w:rsidR="006C7EA7">
          <w:rPr>
            <w:noProof/>
            <w:webHidden/>
          </w:rPr>
          <w:tab/>
        </w:r>
        <w:r w:rsidR="006C7EA7">
          <w:rPr>
            <w:noProof/>
            <w:webHidden/>
          </w:rPr>
          <w:fldChar w:fldCharType="begin"/>
        </w:r>
        <w:r w:rsidR="006C7EA7">
          <w:rPr>
            <w:noProof/>
            <w:webHidden/>
          </w:rPr>
          <w:instrText xml:space="preserve"> PAGEREF _Toc9805462 \h </w:instrText>
        </w:r>
        <w:r w:rsidR="006C7EA7">
          <w:rPr>
            <w:noProof/>
            <w:webHidden/>
          </w:rPr>
        </w:r>
        <w:r w:rsidR="006C7EA7">
          <w:rPr>
            <w:noProof/>
            <w:webHidden/>
          </w:rPr>
          <w:fldChar w:fldCharType="separate"/>
        </w:r>
        <w:r w:rsidR="008A6E56">
          <w:rPr>
            <w:noProof/>
            <w:webHidden/>
          </w:rPr>
          <w:t>39</w:t>
        </w:r>
        <w:r w:rsidR="006C7EA7">
          <w:rPr>
            <w:noProof/>
            <w:webHidden/>
          </w:rPr>
          <w:fldChar w:fldCharType="end"/>
        </w:r>
      </w:hyperlink>
    </w:p>
    <w:p w14:paraId="47AB7CE9" w14:textId="2D5E284D"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3" w:history="1">
        <w:r w:rsidR="006C7EA7" w:rsidRPr="00DB7501">
          <w:rPr>
            <w:rStyle w:val="Siuktni"/>
            <w:noProof/>
          </w:rPr>
          <w:t>Hình 24. Biểu đồ dịch chuyển màn hình của Từ điển BKVoice</w:t>
        </w:r>
        <w:r w:rsidR="006C7EA7">
          <w:rPr>
            <w:noProof/>
            <w:webHidden/>
          </w:rPr>
          <w:tab/>
        </w:r>
        <w:r w:rsidR="006C7EA7">
          <w:rPr>
            <w:noProof/>
            <w:webHidden/>
          </w:rPr>
          <w:fldChar w:fldCharType="begin"/>
        </w:r>
        <w:r w:rsidR="006C7EA7">
          <w:rPr>
            <w:noProof/>
            <w:webHidden/>
          </w:rPr>
          <w:instrText xml:space="preserve"> PAGEREF _Toc9805463 \h </w:instrText>
        </w:r>
        <w:r w:rsidR="006C7EA7">
          <w:rPr>
            <w:noProof/>
            <w:webHidden/>
          </w:rPr>
        </w:r>
        <w:r w:rsidR="006C7EA7">
          <w:rPr>
            <w:noProof/>
            <w:webHidden/>
          </w:rPr>
          <w:fldChar w:fldCharType="separate"/>
        </w:r>
        <w:r w:rsidR="008A6E56">
          <w:rPr>
            <w:noProof/>
            <w:webHidden/>
          </w:rPr>
          <w:t>39</w:t>
        </w:r>
        <w:r w:rsidR="006C7EA7">
          <w:rPr>
            <w:noProof/>
            <w:webHidden/>
          </w:rPr>
          <w:fldChar w:fldCharType="end"/>
        </w:r>
      </w:hyperlink>
    </w:p>
    <w:p w14:paraId="18E3E265" w14:textId="099FF9B9"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4" w:history="1">
        <w:r w:rsidR="006C7EA7" w:rsidRPr="00DB7501">
          <w:rPr>
            <w:rStyle w:val="Siuktni"/>
            <w:noProof/>
          </w:rPr>
          <w:t>Hình 25. Quá trình xử lý của module từ điển từ nước ngoài</w:t>
        </w:r>
        <w:r w:rsidR="006C7EA7">
          <w:rPr>
            <w:noProof/>
            <w:webHidden/>
          </w:rPr>
          <w:tab/>
        </w:r>
        <w:r w:rsidR="006C7EA7">
          <w:rPr>
            <w:noProof/>
            <w:webHidden/>
          </w:rPr>
          <w:fldChar w:fldCharType="begin"/>
        </w:r>
        <w:r w:rsidR="006C7EA7">
          <w:rPr>
            <w:noProof/>
            <w:webHidden/>
          </w:rPr>
          <w:instrText xml:space="preserve"> PAGEREF _Toc9805464 \h </w:instrText>
        </w:r>
        <w:r w:rsidR="006C7EA7">
          <w:rPr>
            <w:noProof/>
            <w:webHidden/>
          </w:rPr>
        </w:r>
        <w:r w:rsidR="006C7EA7">
          <w:rPr>
            <w:noProof/>
            <w:webHidden/>
          </w:rPr>
          <w:fldChar w:fldCharType="separate"/>
        </w:r>
        <w:r w:rsidR="008A6E56">
          <w:rPr>
            <w:noProof/>
            <w:webHidden/>
          </w:rPr>
          <w:t>40</w:t>
        </w:r>
        <w:r w:rsidR="006C7EA7">
          <w:rPr>
            <w:noProof/>
            <w:webHidden/>
          </w:rPr>
          <w:fldChar w:fldCharType="end"/>
        </w:r>
      </w:hyperlink>
    </w:p>
    <w:p w14:paraId="7970F7CF" w14:textId="6C10E86E"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5" w:history="1">
        <w:r w:rsidR="006C7EA7" w:rsidRPr="00DB7501">
          <w:rPr>
            <w:rStyle w:val="Siuktni"/>
            <w:noProof/>
          </w:rPr>
          <w:t>Hình 26. Quá trình xử lý của thao tác bấm nút “Thêm”</w:t>
        </w:r>
        <w:r w:rsidR="006C7EA7">
          <w:rPr>
            <w:noProof/>
            <w:webHidden/>
          </w:rPr>
          <w:tab/>
        </w:r>
        <w:r w:rsidR="006C7EA7">
          <w:rPr>
            <w:noProof/>
            <w:webHidden/>
          </w:rPr>
          <w:fldChar w:fldCharType="begin"/>
        </w:r>
        <w:r w:rsidR="006C7EA7">
          <w:rPr>
            <w:noProof/>
            <w:webHidden/>
          </w:rPr>
          <w:instrText xml:space="preserve"> PAGEREF _Toc9805465 \h </w:instrText>
        </w:r>
        <w:r w:rsidR="006C7EA7">
          <w:rPr>
            <w:noProof/>
            <w:webHidden/>
          </w:rPr>
        </w:r>
        <w:r w:rsidR="006C7EA7">
          <w:rPr>
            <w:noProof/>
            <w:webHidden/>
          </w:rPr>
          <w:fldChar w:fldCharType="separate"/>
        </w:r>
        <w:r w:rsidR="008A6E56">
          <w:rPr>
            <w:noProof/>
            <w:webHidden/>
          </w:rPr>
          <w:t>41</w:t>
        </w:r>
        <w:r w:rsidR="006C7EA7">
          <w:rPr>
            <w:noProof/>
            <w:webHidden/>
          </w:rPr>
          <w:fldChar w:fldCharType="end"/>
        </w:r>
      </w:hyperlink>
    </w:p>
    <w:p w14:paraId="7DDFA619" w14:textId="3F3B6DF9"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6" w:history="1">
        <w:r w:rsidR="006C7EA7" w:rsidRPr="00DB7501">
          <w:rPr>
            <w:rStyle w:val="Siuktni"/>
            <w:noProof/>
          </w:rPr>
          <w:t>Hình 27. Quá trình xử lý thao tác trên cửa sổ thêm từ nước ngoài</w:t>
        </w:r>
        <w:r w:rsidR="006C7EA7">
          <w:rPr>
            <w:noProof/>
            <w:webHidden/>
          </w:rPr>
          <w:tab/>
        </w:r>
        <w:r w:rsidR="006C7EA7">
          <w:rPr>
            <w:noProof/>
            <w:webHidden/>
          </w:rPr>
          <w:fldChar w:fldCharType="begin"/>
        </w:r>
        <w:r w:rsidR="006C7EA7">
          <w:rPr>
            <w:noProof/>
            <w:webHidden/>
          </w:rPr>
          <w:instrText xml:space="preserve"> PAGEREF _Toc9805466 \h </w:instrText>
        </w:r>
        <w:r w:rsidR="006C7EA7">
          <w:rPr>
            <w:noProof/>
            <w:webHidden/>
          </w:rPr>
        </w:r>
        <w:r w:rsidR="006C7EA7">
          <w:rPr>
            <w:noProof/>
            <w:webHidden/>
          </w:rPr>
          <w:fldChar w:fldCharType="separate"/>
        </w:r>
        <w:r w:rsidR="008A6E56">
          <w:rPr>
            <w:noProof/>
            <w:webHidden/>
          </w:rPr>
          <w:t>42</w:t>
        </w:r>
        <w:r w:rsidR="006C7EA7">
          <w:rPr>
            <w:noProof/>
            <w:webHidden/>
          </w:rPr>
          <w:fldChar w:fldCharType="end"/>
        </w:r>
      </w:hyperlink>
    </w:p>
    <w:p w14:paraId="07F40E7D" w14:textId="48051CE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7" w:history="1">
        <w:r w:rsidR="006C7EA7" w:rsidRPr="00DB7501">
          <w:rPr>
            <w:rStyle w:val="Siuktni"/>
            <w:noProof/>
          </w:rPr>
          <w:t>Hình 28. Quá trình xử lý thêm từ mới vào từ điển</w:t>
        </w:r>
        <w:r w:rsidR="006C7EA7">
          <w:rPr>
            <w:noProof/>
            <w:webHidden/>
          </w:rPr>
          <w:tab/>
        </w:r>
        <w:r w:rsidR="006C7EA7">
          <w:rPr>
            <w:noProof/>
            <w:webHidden/>
          </w:rPr>
          <w:fldChar w:fldCharType="begin"/>
        </w:r>
        <w:r w:rsidR="006C7EA7">
          <w:rPr>
            <w:noProof/>
            <w:webHidden/>
          </w:rPr>
          <w:instrText xml:space="preserve"> PAGEREF _Toc9805467 \h </w:instrText>
        </w:r>
        <w:r w:rsidR="006C7EA7">
          <w:rPr>
            <w:noProof/>
            <w:webHidden/>
          </w:rPr>
        </w:r>
        <w:r w:rsidR="006C7EA7">
          <w:rPr>
            <w:noProof/>
            <w:webHidden/>
          </w:rPr>
          <w:fldChar w:fldCharType="separate"/>
        </w:r>
        <w:r w:rsidR="008A6E56">
          <w:rPr>
            <w:noProof/>
            <w:webHidden/>
          </w:rPr>
          <w:t>43</w:t>
        </w:r>
        <w:r w:rsidR="006C7EA7">
          <w:rPr>
            <w:noProof/>
            <w:webHidden/>
          </w:rPr>
          <w:fldChar w:fldCharType="end"/>
        </w:r>
      </w:hyperlink>
    </w:p>
    <w:p w14:paraId="38DC7933" w14:textId="2CAFB437"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8" w:history="1">
        <w:r w:rsidR="006C7EA7" w:rsidRPr="00DB7501">
          <w:rPr>
            <w:rStyle w:val="Siuktni"/>
            <w:noProof/>
          </w:rPr>
          <w:t>Hình 29. Quá trình ghi dữ liệu ra file trên hệ thống</w:t>
        </w:r>
        <w:r w:rsidR="006C7EA7">
          <w:rPr>
            <w:noProof/>
            <w:webHidden/>
          </w:rPr>
          <w:tab/>
        </w:r>
        <w:r w:rsidR="006C7EA7">
          <w:rPr>
            <w:noProof/>
            <w:webHidden/>
          </w:rPr>
          <w:fldChar w:fldCharType="begin"/>
        </w:r>
        <w:r w:rsidR="006C7EA7">
          <w:rPr>
            <w:noProof/>
            <w:webHidden/>
          </w:rPr>
          <w:instrText xml:space="preserve"> PAGEREF _Toc9805468 \h </w:instrText>
        </w:r>
        <w:r w:rsidR="006C7EA7">
          <w:rPr>
            <w:noProof/>
            <w:webHidden/>
          </w:rPr>
        </w:r>
        <w:r w:rsidR="006C7EA7">
          <w:rPr>
            <w:noProof/>
            <w:webHidden/>
          </w:rPr>
          <w:fldChar w:fldCharType="separate"/>
        </w:r>
        <w:r w:rsidR="008A6E56">
          <w:rPr>
            <w:noProof/>
            <w:webHidden/>
          </w:rPr>
          <w:t>44</w:t>
        </w:r>
        <w:r w:rsidR="006C7EA7">
          <w:rPr>
            <w:noProof/>
            <w:webHidden/>
          </w:rPr>
          <w:fldChar w:fldCharType="end"/>
        </w:r>
      </w:hyperlink>
    </w:p>
    <w:p w14:paraId="7D225E4F" w14:textId="2B6BAC3B"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69" w:history="1">
        <w:r w:rsidR="006C7EA7" w:rsidRPr="00DB7501">
          <w:rPr>
            <w:rStyle w:val="Siuktni"/>
            <w:noProof/>
          </w:rPr>
          <w:t>Hình 30. Cửa sổ chính của Từ điển BKVoice.</w:t>
        </w:r>
        <w:r w:rsidR="006C7EA7">
          <w:rPr>
            <w:noProof/>
            <w:webHidden/>
          </w:rPr>
          <w:tab/>
        </w:r>
        <w:r w:rsidR="006C7EA7">
          <w:rPr>
            <w:noProof/>
            <w:webHidden/>
          </w:rPr>
          <w:fldChar w:fldCharType="begin"/>
        </w:r>
        <w:r w:rsidR="006C7EA7">
          <w:rPr>
            <w:noProof/>
            <w:webHidden/>
          </w:rPr>
          <w:instrText xml:space="preserve"> PAGEREF _Toc9805469 \h </w:instrText>
        </w:r>
        <w:r w:rsidR="006C7EA7">
          <w:rPr>
            <w:noProof/>
            <w:webHidden/>
          </w:rPr>
        </w:r>
        <w:r w:rsidR="006C7EA7">
          <w:rPr>
            <w:noProof/>
            <w:webHidden/>
          </w:rPr>
          <w:fldChar w:fldCharType="separate"/>
        </w:r>
        <w:r w:rsidR="008A6E56">
          <w:rPr>
            <w:noProof/>
            <w:webHidden/>
          </w:rPr>
          <w:t>45</w:t>
        </w:r>
        <w:r w:rsidR="006C7EA7">
          <w:rPr>
            <w:noProof/>
            <w:webHidden/>
          </w:rPr>
          <w:fldChar w:fldCharType="end"/>
        </w:r>
      </w:hyperlink>
    </w:p>
    <w:p w14:paraId="2A88F32A" w14:textId="13BEE85D"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0" w:history="1">
        <w:r w:rsidR="006C7EA7" w:rsidRPr="00DB7501">
          <w:rPr>
            <w:rStyle w:val="Siuktni"/>
            <w:noProof/>
          </w:rPr>
          <w:t>Hình 31. Menu Tệp.</w:t>
        </w:r>
        <w:r w:rsidR="006C7EA7">
          <w:rPr>
            <w:noProof/>
            <w:webHidden/>
          </w:rPr>
          <w:tab/>
        </w:r>
        <w:r w:rsidR="006C7EA7">
          <w:rPr>
            <w:noProof/>
            <w:webHidden/>
          </w:rPr>
          <w:fldChar w:fldCharType="begin"/>
        </w:r>
        <w:r w:rsidR="006C7EA7">
          <w:rPr>
            <w:noProof/>
            <w:webHidden/>
          </w:rPr>
          <w:instrText xml:space="preserve"> PAGEREF _Toc9805470 \h </w:instrText>
        </w:r>
        <w:r w:rsidR="006C7EA7">
          <w:rPr>
            <w:noProof/>
            <w:webHidden/>
          </w:rPr>
        </w:r>
        <w:r w:rsidR="006C7EA7">
          <w:rPr>
            <w:noProof/>
            <w:webHidden/>
          </w:rPr>
          <w:fldChar w:fldCharType="separate"/>
        </w:r>
        <w:r w:rsidR="008A6E56">
          <w:rPr>
            <w:noProof/>
            <w:webHidden/>
          </w:rPr>
          <w:t>45</w:t>
        </w:r>
        <w:r w:rsidR="006C7EA7">
          <w:rPr>
            <w:noProof/>
            <w:webHidden/>
          </w:rPr>
          <w:fldChar w:fldCharType="end"/>
        </w:r>
      </w:hyperlink>
    </w:p>
    <w:p w14:paraId="62E54C7A" w14:textId="734D2D8F"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1" w:history="1">
        <w:r w:rsidR="006C7EA7" w:rsidRPr="00DB7501">
          <w:rPr>
            <w:rStyle w:val="Siuktni"/>
            <w:noProof/>
          </w:rPr>
          <w:t>Hình 32. Cửa sổ Từ điển từ nước ngoài.</w:t>
        </w:r>
        <w:r w:rsidR="006C7EA7">
          <w:rPr>
            <w:noProof/>
            <w:webHidden/>
          </w:rPr>
          <w:tab/>
        </w:r>
        <w:r w:rsidR="006C7EA7">
          <w:rPr>
            <w:noProof/>
            <w:webHidden/>
          </w:rPr>
          <w:fldChar w:fldCharType="begin"/>
        </w:r>
        <w:r w:rsidR="006C7EA7">
          <w:rPr>
            <w:noProof/>
            <w:webHidden/>
          </w:rPr>
          <w:instrText xml:space="preserve"> PAGEREF _Toc9805471 \h </w:instrText>
        </w:r>
        <w:r w:rsidR="006C7EA7">
          <w:rPr>
            <w:noProof/>
            <w:webHidden/>
          </w:rPr>
        </w:r>
        <w:r w:rsidR="006C7EA7">
          <w:rPr>
            <w:noProof/>
            <w:webHidden/>
          </w:rPr>
          <w:fldChar w:fldCharType="separate"/>
        </w:r>
        <w:r w:rsidR="008A6E56">
          <w:rPr>
            <w:noProof/>
            <w:webHidden/>
          </w:rPr>
          <w:t>46</w:t>
        </w:r>
        <w:r w:rsidR="006C7EA7">
          <w:rPr>
            <w:noProof/>
            <w:webHidden/>
          </w:rPr>
          <w:fldChar w:fldCharType="end"/>
        </w:r>
      </w:hyperlink>
    </w:p>
    <w:p w14:paraId="11B3C355" w14:textId="26ABC113"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2" w:history="1">
        <w:r w:rsidR="006C7EA7" w:rsidRPr="00DB7501">
          <w:rPr>
            <w:rStyle w:val="Siuktni"/>
            <w:noProof/>
          </w:rPr>
          <w:t>Hình 33</w:t>
        </w:r>
        <w:r w:rsidR="006C7EA7" w:rsidRPr="00DB7501">
          <w:rPr>
            <w:rStyle w:val="Siuktni"/>
            <w:noProof/>
            <w:lang w:val="en"/>
          </w:rPr>
          <w:t xml:space="preserve">. </w:t>
        </w:r>
        <w:r w:rsidR="006C7EA7" w:rsidRPr="00DB7501">
          <w:rPr>
            <w:rStyle w:val="Siuktni"/>
            <w:noProof/>
          </w:rPr>
          <w:t>Cửa sổ thêm từ nước ngoài</w:t>
        </w:r>
        <w:r w:rsidR="006C7EA7">
          <w:rPr>
            <w:noProof/>
            <w:webHidden/>
          </w:rPr>
          <w:tab/>
        </w:r>
        <w:r w:rsidR="006C7EA7">
          <w:rPr>
            <w:noProof/>
            <w:webHidden/>
          </w:rPr>
          <w:fldChar w:fldCharType="begin"/>
        </w:r>
        <w:r w:rsidR="006C7EA7">
          <w:rPr>
            <w:noProof/>
            <w:webHidden/>
          </w:rPr>
          <w:instrText xml:space="preserve"> PAGEREF _Toc9805472 \h </w:instrText>
        </w:r>
        <w:r w:rsidR="006C7EA7">
          <w:rPr>
            <w:noProof/>
            <w:webHidden/>
          </w:rPr>
        </w:r>
        <w:r w:rsidR="006C7EA7">
          <w:rPr>
            <w:noProof/>
            <w:webHidden/>
          </w:rPr>
          <w:fldChar w:fldCharType="separate"/>
        </w:r>
        <w:r w:rsidR="008A6E56">
          <w:rPr>
            <w:noProof/>
            <w:webHidden/>
          </w:rPr>
          <w:t>46</w:t>
        </w:r>
        <w:r w:rsidR="006C7EA7">
          <w:rPr>
            <w:noProof/>
            <w:webHidden/>
          </w:rPr>
          <w:fldChar w:fldCharType="end"/>
        </w:r>
      </w:hyperlink>
    </w:p>
    <w:p w14:paraId="385953A5" w14:textId="696D6E10"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3" w:history="1">
        <w:r w:rsidR="006C7EA7" w:rsidRPr="00DB7501">
          <w:rPr>
            <w:rStyle w:val="Siuktni"/>
            <w:noProof/>
          </w:rPr>
          <w:t>Hình 34</w:t>
        </w:r>
        <w:r w:rsidR="006C7EA7" w:rsidRPr="00DB7501">
          <w:rPr>
            <w:rStyle w:val="Siuktni"/>
            <w:noProof/>
            <w:lang w:val="en"/>
          </w:rPr>
          <w:t xml:space="preserve">. </w:t>
        </w:r>
        <w:r w:rsidR="006C7EA7" w:rsidRPr="00DB7501">
          <w:rPr>
            <w:rStyle w:val="Siuktni"/>
            <w:noProof/>
          </w:rPr>
          <w:t>Cửa sổ sửa từ nước ngoài</w:t>
        </w:r>
        <w:r w:rsidR="006C7EA7">
          <w:rPr>
            <w:noProof/>
            <w:webHidden/>
          </w:rPr>
          <w:tab/>
        </w:r>
        <w:r w:rsidR="006C7EA7">
          <w:rPr>
            <w:noProof/>
            <w:webHidden/>
          </w:rPr>
          <w:fldChar w:fldCharType="begin"/>
        </w:r>
        <w:r w:rsidR="006C7EA7">
          <w:rPr>
            <w:noProof/>
            <w:webHidden/>
          </w:rPr>
          <w:instrText xml:space="preserve"> PAGEREF _Toc9805473 \h </w:instrText>
        </w:r>
        <w:r w:rsidR="006C7EA7">
          <w:rPr>
            <w:noProof/>
            <w:webHidden/>
          </w:rPr>
        </w:r>
        <w:r w:rsidR="006C7EA7">
          <w:rPr>
            <w:noProof/>
            <w:webHidden/>
          </w:rPr>
          <w:fldChar w:fldCharType="separate"/>
        </w:r>
        <w:r w:rsidR="008A6E56">
          <w:rPr>
            <w:noProof/>
            <w:webHidden/>
          </w:rPr>
          <w:t>47</w:t>
        </w:r>
        <w:r w:rsidR="006C7EA7">
          <w:rPr>
            <w:noProof/>
            <w:webHidden/>
          </w:rPr>
          <w:fldChar w:fldCharType="end"/>
        </w:r>
      </w:hyperlink>
    </w:p>
    <w:p w14:paraId="55EAAA85" w14:textId="571C8E7A"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4" w:history="1">
        <w:r w:rsidR="006C7EA7" w:rsidRPr="00DB7501">
          <w:rPr>
            <w:rStyle w:val="Siuktni"/>
            <w:noProof/>
          </w:rPr>
          <w:t>Hình 35. Thông báo yêu cầu người dùng khởi động lại trình đọc màn hình.</w:t>
        </w:r>
        <w:r w:rsidR="006C7EA7">
          <w:rPr>
            <w:noProof/>
            <w:webHidden/>
          </w:rPr>
          <w:tab/>
        </w:r>
        <w:r w:rsidR="006C7EA7">
          <w:rPr>
            <w:noProof/>
            <w:webHidden/>
          </w:rPr>
          <w:fldChar w:fldCharType="begin"/>
        </w:r>
        <w:r w:rsidR="006C7EA7">
          <w:rPr>
            <w:noProof/>
            <w:webHidden/>
          </w:rPr>
          <w:instrText xml:space="preserve"> PAGEREF _Toc9805474 \h </w:instrText>
        </w:r>
        <w:r w:rsidR="006C7EA7">
          <w:rPr>
            <w:noProof/>
            <w:webHidden/>
          </w:rPr>
        </w:r>
        <w:r w:rsidR="006C7EA7">
          <w:rPr>
            <w:noProof/>
            <w:webHidden/>
          </w:rPr>
          <w:fldChar w:fldCharType="separate"/>
        </w:r>
        <w:r w:rsidR="008A6E56">
          <w:rPr>
            <w:noProof/>
            <w:webHidden/>
          </w:rPr>
          <w:t>47</w:t>
        </w:r>
        <w:r w:rsidR="006C7EA7">
          <w:rPr>
            <w:noProof/>
            <w:webHidden/>
          </w:rPr>
          <w:fldChar w:fldCharType="end"/>
        </w:r>
      </w:hyperlink>
    </w:p>
    <w:p w14:paraId="269C9865" w14:textId="007C10E6"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5" w:history="1">
        <w:r w:rsidR="006C7EA7" w:rsidRPr="00DB7501">
          <w:rPr>
            <w:rStyle w:val="Siuktni"/>
            <w:noProof/>
          </w:rPr>
          <w:t>Hình 36. Lưu đồ quá trình chuyển dữ liệu từ dạng văn bản sang nhị phân</w:t>
        </w:r>
        <w:r w:rsidR="006C7EA7">
          <w:rPr>
            <w:noProof/>
            <w:webHidden/>
          </w:rPr>
          <w:tab/>
        </w:r>
        <w:r w:rsidR="006C7EA7">
          <w:rPr>
            <w:noProof/>
            <w:webHidden/>
          </w:rPr>
          <w:fldChar w:fldCharType="begin"/>
        </w:r>
        <w:r w:rsidR="006C7EA7">
          <w:rPr>
            <w:noProof/>
            <w:webHidden/>
          </w:rPr>
          <w:instrText xml:space="preserve"> PAGEREF _Toc9805475 \h </w:instrText>
        </w:r>
        <w:r w:rsidR="006C7EA7">
          <w:rPr>
            <w:noProof/>
            <w:webHidden/>
          </w:rPr>
        </w:r>
        <w:r w:rsidR="006C7EA7">
          <w:rPr>
            <w:noProof/>
            <w:webHidden/>
          </w:rPr>
          <w:fldChar w:fldCharType="separate"/>
        </w:r>
        <w:r w:rsidR="008A6E56">
          <w:rPr>
            <w:noProof/>
            <w:webHidden/>
          </w:rPr>
          <w:t>49</w:t>
        </w:r>
        <w:r w:rsidR="006C7EA7">
          <w:rPr>
            <w:noProof/>
            <w:webHidden/>
          </w:rPr>
          <w:fldChar w:fldCharType="end"/>
        </w:r>
      </w:hyperlink>
    </w:p>
    <w:p w14:paraId="608F19A1" w14:textId="645838C0"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6" w:history="1">
        <w:r w:rsidR="006C7EA7" w:rsidRPr="00DB7501">
          <w:rPr>
            <w:rStyle w:val="Siuktni"/>
            <w:noProof/>
          </w:rPr>
          <w:t>Hình 37. Lưu đồ quá trình đọc dữ liệu từ tệp nhị phân</w:t>
        </w:r>
        <w:r w:rsidR="006C7EA7">
          <w:rPr>
            <w:noProof/>
            <w:webHidden/>
          </w:rPr>
          <w:tab/>
        </w:r>
        <w:r w:rsidR="006C7EA7">
          <w:rPr>
            <w:noProof/>
            <w:webHidden/>
          </w:rPr>
          <w:fldChar w:fldCharType="begin"/>
        </w:r>
        <w:r w:rsidR="006C7EA7">
          <w:rPr>
            <w:noProof/>
            <w:webHidden/>
          </w:rPr>
          <w:instrText xml:space="preserve"> PAGEREF _Toc9805476 \h </w:instrText>
        </w:r>
        <w:r w:rsidR="006C7EA7">
          <w:rPr>
            <w:noProof/>
            <w:webHidden/>
          </w:rPr>
        </w:r>
        <w:r w:rsidR="006C7EA7">
          <w:rPr>
            <w:noProof/>
            <w:webHidden/>
          </w:rPr>
          <w:fldChar w:fldCharType="separate"/>
        </w:r>
        <w:r w:rsidR="008A6E56">
          <w:rPr>
            <w:noProof/>
            <w:webHidden/>
          </w:rPr>
          <w:t>49</w:t>
        </w:r>
        <w:r w:rsidR="006C7EA7">
          <w:rPr>
            <w:noProof/>
            <w:webHidden/>
          </w:rPr>
          <w:fldChar w:fldCharType="end"/>
        </w:r>
      </w:hyperlink>
    </w:p>
    <w:p w14:paraId="6CD72581" w14:textId="5CD516D5"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7" w:history="1">
        <w:r w:rsidR="006C7EA7" w:rsidRPr="00DB7501">
          <w:rPr>
            <w:rStyle w:val="Siuktni"/>
            <w:noProof/>
          </w:rPr>
          <w:t>Hình 38. Thời gian khởi động của BKVoice trước và sau khi cải thiện</w:t>
        </w:r>
        <w:r w:rsidR="006C7EA7">
          <w:rPr>
            <w:noProof/>
            <w:webHidden/>
          </w:rPr>
          <w:tab/>
        </w:r>
        <w:r w:rsidR="006C7EA7">
          <w:rPr>
            <w:noProof/>
            <w:webHidden/>
          </w:rPr>
          <w:fldChar w:fldCharType="begin"/>
        </w:r>
        <w:r w:rsidR="006C7EA7">
          <w:rPr>
            <w:noProof/>
            <w:webHidden/>
          </w:rPr>
          <w:instrText xml:space="preserve"> PAGEREF _Toc9805477 \h </w:instrText>
        </w:r>
        <w:r w:rsidR="006C7EA7">
          <w:rPr>
            <w:noProof/>
            <w:webHidden/>
          </w:rPr>
        </w:r>
        <w:r w:rsidR="006C7EA7">
          <w:rPr>
            <w:noProof/>
            <w:webHidden/>
          </w:rPr>
          <w:fldChar w:fldCharType="separate"/>
        </w:r>
        <w:r w:rsidR="008A6E56">
          <w:rPr>
            <w:noProof/>
            <w:webHidden/>
          </w:rPr>
          <w:t>50</w:t>
        </w:r>
        <w:r w:rsidR="006C7EA7">
          <w:rPr>
            <w:noProof/>
            <w:webHidden/>
          </w:rPr>
          <w:fldChar w:fldCharType="end"/>
        </w:r>
      </w:hyperlink>
    </w:p>
    <w:p w14:paraId="14C6B4E9" w14:textId="3D991339"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8" w:history="1">
        <w:r w:rsidR="006C7EA7" w:rsidRPr="00DB7501">
          <w:rPr>
            <w:rStyle w:val="Siuktni"/>
            <w:noProof/>
          </w:rPr>
          <w:t>Hình 39</w:t>
        </w:r>
        <w:r w:rsidR="006C7EA7" w:rsidRPr="00DB7501">
          <w:rPr>
            <w:rStyle w:val="Siuktni"/>
            <w:noProof/>
            <w:lang w:val="en"/>
          </w:rPr>
          <w:t>. Cấu trúc lưu trữ dữ liệu trong hệ thống</w:t>
        </w:r>
        <w:r w:rsidR="006C7EA7">
          <w:rPr>
            <w:noProof/>
            <w:webHidden/>
          </w:rPr>
          <w:tab/>
        </w:r>
        <w:r w:rsidR="006C7EA7">
          <w:rPr>
            <w:noProof/>
            <w:webHidden/>
          </w:rPr>
          <w:fldChar w:fldCharType="begin"/>
        </w:r>
        <w:r w:rsidR="006C7EA7">
          <w:rPr>
            <w:noProof/>
            <w:webHidden/>
          </w:rPr>
          <w:instrText xml:space="preserve"> PAGEREF _Toc9805478 \h </w:instrText>
        </w:r>
        <w:r w:rsidR="006C7EA7">
          <w:rPr>
            <w:noProof/>
            <w:webHidden/>
          </w:rPr>
        </w:r>
        <w:r w:rsidR="006C7EA7">
          <w:rPr>
            <w:noProof/>
            <w:webHidden/>
          </w:rPr>
          <w:fldChar w:fldCharType="separate"/>
        </w:r>
        <w:r w:rsidR="008A6E56">
          <w:rPr>
            <w:noProof/>
            <w:webHidden/>
          </w:rPr>
          <w:t>51</w:t>
        </w:r>
        <w:r w:rsidR="006C7EA7">
          <w:rPr>
            <w:noProof/>
            <w:webHidden/>
          </w:rPr>
          <w:fldChar w:fldCharType="end"/>
        </w:r>
      </w:hyperlink>
    </w:p>
    <w:p w14:paraId="2617099D" w14:textId="2CD081B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79" w:history="1">
        <w:r w:rsidR="006C7EA7" w:rsidRPr="00DB7501">
          <w:rPr>
            <w:rStyle w:val="Siuktni"/>
            <w:noProof/>
          </w:rPr>
          <w:t>Hình 40</w:t>
        </w:r>
        <w:r w:rsidR="006C7EA7" w:rsidRPr="00DB7501">
          <w:rPr>
            <w:rStyle w:val="Siuktni"/>
            <w:noProof/>
            <w:lang w:val="vi-VN"/>
          </w:rPr>
          <w:t>. Lưu đồ cập nhật số từ sau khi chuẩn hóa</w:t>
        </w:r>
        <w:r w:rsidR="006C7EA7">
          <w:rPr>
            <w:noProof/>
            <w:webHidden/>
          </w:rPr>
          <w:tab/>
        </w:r>
        <w:r w:rsidR="006C7EA7">
          <w:rPr>
            <w:noProof/>
            <w:webHidden/>
          </w:rPr>
          <w:fldChar w:fldCharType="begin"/>
        </w:r>
        <w:r w:rsidR="006C7EA7">
          <w:rPr>
            <w:noProof/>
            <w:webHidden/>
          </w:rPr>
          <w:instrText xml:space="preserve"> PAGEREF _Toc9805479 \h </w:instrText>
        </w:r>
        <w:r w:rsidR="006C7EA7">
          <w:rPr>
            <w:noProof/>
            <w:webHidden/>
          </w:rPr>
        </w:r>
        <w:r w:rsidR="006C7EA7">
          <w:rPr>
            <w:noProof/>
            <w:webHidden/>
          </w:rPr>
          <w:fldChar w:fldCharType="separate"/>
        </w:r>
        <w:r w:rsidR="008A6E56">
          <w:rPr>
            <w:noProof/>
            <w:webHidden/>
          </w:rPr>
          <w:t>52</w:t>
        </w:r>
        <w:r w:rsidR="006C7EA7">
          <w:rPr>
            <w:noProof/>
            <w:webHidden/>
          </w:rPr>
          <w:fldChar w:fldCharType="end"/>
        </w:r>
      </w:hyperlink>
    </w:p>
    <w:p w14:paraId="5CD8A400" w14:textId="3ECEE4BF"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0" w:history="1">
        <w:r w:rsidR="006C7EA7" w:rsidRPr="00DB7501">
          <w:rPr>
            <w:rStyle w:val="Siuktni"/>
            <w:noProof/>
          </w:rPr>
          <w:t>Hình 41. Lưu đồ giải thuật tìm kiếm A* để dự đoán cách đọc</w:t>
        </w:r>
        <w:r w:rsidR="006C7EA7">
          <w:rPr>
            <w:noProof/>
            <w:webHidden/>
          </w:rPr>
          <w:tab/>
        </w:r>
        <w:r w:rsidR="006C7EA7">
          <w:rPr>
            <w:noProof/>
            <w:webHidden/>
          </w:rPr>
          <w:fldChar w:fldCharType="begin"/>
        </w:r>
        <w:r w:rsidR="006C7EA7">
          <w:rPr>
            <w:noProof/>
            <w:webHidden/>
          </w:rPr>
          <w:instrText xml:space="preserve"> PAGEREF _Toc9805480 \h </w:instrText>
        </w:r>
        <w:r w:rsidR="006C7EA7">
          <w:rPr>
            <w:noProof/>
            <w:webHidden/>
          </w:rPr>
        </w:r>
        <w:r w:rsidR="006C7EA7">
          <w:rPr>
            <w:noProof/>
            <w:webHidden/>
          </w:rPr>
          <w:fldChar w:fldCharType="separate"/>
        </w:r>
        <w:r w:rsidR="008A6E56">
          <w:rPr>
            <w:noProof/>
            <w:webHidden/>
          </w:rPr>
          <w:t>54</w:t>
        </w:r>
        <w:r w:rsidR="006C7EA7">
          <w:rPr>
            <w:noProof/>
            <w:webHidden/>
          </w:rPr>
          <w:fldChar w:fldCharType="end"/>
        </w:r>
      </w:hyperlink>
    </w:p>
    <w:p w14:paraId="7E187747" w14:textId="49E79281"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1" w:history="1">
        <w:r w:rsidR="006C7EA7" w:rsidRPr="00DB7501">
          <w:rPr>
            <w:rStyle w:val="Siuktni"/>
            <w:noProof/>
          </w:rPr>
          <w:t>Hình 42. Lưu đồ giải pháp tối ưu tốc độ dự đoán</w:t>
        </w:r>
        <w:r w:rsidR="006C7EA7">
          <w:rPr>
            <w:noProof/>
            <w:webHidden/>
          </w:rPr>
          <w:tab/>
        </w:r>
        <w:r w:rsidR="006C7EA7">
          <w:rPr>
            <w:noProof/>
            <w:webHidden/>
          </w:rPr>
          <w:fldChar w:fldCharType="begin"/>
        </w:r>
        <w:r w:rsidR="006C7EA7">
          <w:rPr>
            <w:noProof/>
            <w:webHidden/>
          </w:rPr>
          <w:instrText xml:space="preserve"> PAGEREF _Toc9805481 \h </w:instrText>
        </w:r>
        <w:r w:rsidR="006C7EA7">
          <w:rPr>
            <w:noProof/>
            <w:webHidden/>
          </w:rPr>
        </w:r>
        <w:r w:rsidR="006C7EA7">
          <w:rPr>
            <w:noProof/>
            <w:webHidden/>
          </w:rPr>
          <w:fldChar w:fldCharType="separate"/>
        </w:r>
        <w:r w:rsidR="008A6E56">
          <w:rPr>
            <w:noProof/>
            <w:webHidden/>
          </w:rPr>
          <w:t>56</w:t>
        </w:r>
        <w:r w:rsidR="006C7EA7">
          <w:rPr>
            <w:noProof/>
            <w:webHidden/>
          </w:rPr>
          <w:fldChar w:fldCharType="end"/>
        </w:r>
      </w:hyperlink>
    </w:p>
    <w:p w14:paraId="0BA4D27C" w14:textId="27ACEA0C"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2" w:history="1">
        <w:r w:rsidR="006C7EA7" w:rsidRPr="00DB7501">
          <w:rPr>
            <w:rStyle w:val="Siuktni"/>
            <w:noProof/>
          </w:rPr>
          <w:t>Hình 43</w:t>
        </w:r>
        <w:r w:rsidR="006C7EA7" w:rsidRPr="00DB7501">
          <w:rPr>
            <w:rStyle w:val="Siuktni"/>
            <w:noProof/>
            <w:lang w:val="en"/>
          </w:rPr>
          <w:t>. Độ chính xác của module dự đoán cách đọc từ nước ngoài</w:t>
        </w:r>
        <w:r w:rsidR="006C7EA7">
          <w:rPr>
            <w:noProof/>
            <w:webHidden/>
          </w:rPr>
          <w:tab/>
        </w:r>
        <w:r w:rsidR="006C7EA7">
          <w:rPr>
            <w:noProof/>
            <w:webHidden/>
          </w:rPr>
          <w:fldChar w:fldCharType="begin"/>
        </w:r>
        <w:r w:rsidR="006C7EA7">
          <w:rPr>
            <w:noProof/>
            <w:webHidden/>
          </w:rPr>
          <w:instrText xml:space="preserve"> PAGEREF _Toc9805482 \h </w:instrText>
        </w:r>
        <w:r w:rsidR="006C7EA7">
          <w:rPr>
            <w:noProof/>
            <w:webHidden/>
          </w:rPr>
        </w:r>
        <w:r w:rsidR="006C7EA7">
          <w:rPr>
            <w:noProof/>
            <w:webHidden/>
          </w:rPr>
          <w:fldChar w:fldCharType="separate"/>
        </w:r>
        <w:r w:rsidR="008A6E56">
          <w:rPr>
            <w:noProof/>
            <w:webHidden/>
          </w:rPr>
          <w:t>57</w:t>
        </w:r>
        <w:r w:rsidR="006C7EA7">
          <w:rPr>
            <w:noProof/>
            <w:webHidden/>
          </w:rPr>
          <w:fldChar w:fldCharType="end"/>
        </w:r>
      </w:hyperlink>
    </w:p>
    <w:p w14:paraId="4D2BA3E8" w14:textId="005A0C2C"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3" w:history="1">
        <w:r w:rsidR="006C7EA7" w:rsidRPr="00DB7501">
          <w:rPr>
            <w:rStyle w:val="Siuktni"/>
            <w:noProof/>
          </w:rPr>
          <w:t>Hình 44</w:t>
        </w:r>
        <w:r w:rsidR="006C7EA7" w:rsidRPr="00DB7501">
          <w:rPr>
            <w:rStyle w:val="Siuktni"/>
            <w:noProof/>
            <w:lang w:val="en"/>
          </w:rPr>
          <w:t>. Thời gian dự đoán trên máy tính Dell Precision M4700</w:t>
        </w:r>
        <w:r w:rsidR="006C7EA7">
          <w:rPr>
            <w:noProof/>
            <w:webHidden/>
          </w:rPr>
          <w:tab/>
        </w:r>
        <w:r w:rsidR="006C7EA7">
          <w:rPr>
            <w:noProof/>
            <w:webHidden/>
          </w:rPr>
          <w:fldChar w:fldCharType="begin"/>
        </w:r>
        <w:r w:rsidR="006C7EA7">
          <w:rPr>
            <w:noProof/>
            <w:webHidden/>
          </w:rPr>
          <w:instrText xml:space="preserve"> PAGEREF _Toc9805483 \h </w:instrText>
        </w:r>
        <w:r w:rsidR="006C7EA7">
          <w:rPr>
            <w:noProof/>
            <w:webHidden/>
          </w:rPr>
        </w:r>
        <w:r w:rsidR="006C7EA7">
          <w:rPr>
            <w:noProof/>
            <w:webHidden/>
          </w:rPr>
          <w:fldChar w:fldCharType="separate"/>
        </w:r>
        <w:r w:rsidR="008A6E56">
          <w:rPr>
            <w:noProof/>
            <w:webHidden/>
          </w:rPr>
          <w:t>57</w:t>
        </w:r>
        <w:r w:rsidR="006C7EA7">
          <w:rPr>
            <w:noProof/>
            <w:webHidden/>
          </w:rPr>
          <w:fldChar w:fldCharType="end"/>
        </w:r>
      </w:hyperlink>
    </w:p>
    <w:p w14:paraId="1E3BD25A" w14:textId="017686B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4" w:history="1">
        <w:r w:rsidR="006C7EA7" w:rsidRPr="00DB7501">
          <w:rPr>
            <w:rStyle w:val="Siuktni"/>
            <w:noProof/>
          </w:rPr>
          <w:t>Hình 45. Thời gian dự đoán trên máy tính Macbook Pro 2011</w:t>
        </w:r>
        <w:r w:rsidR="006C7EA7">
          <w:rPr>
            <w:noProof/>
            <w:webHidden/>
          </w:rPr>
          <w:tab/>
        </w:r>
        <w:r w:rsidR="006C7EA7">
          <w:rPr>
            <w:noProof/>
            <w:webHidden/>
          </w:rPr>
          <w:fldChar w:fldCharType="begin"/>
        </w:r>
        <w:r w:rsidR="006C7EA7">
          <w:rPr>
            <w:noProof/>
            <w:webHidden/>
          </w:rPr>
          <w:instrText xml:space="preserve"> PAGEREF _Toc9805484 \h </w:instrText>
        </w:r>
        <w:r w:rsidR="006C7EA7">
          <w:rPr>
            <w:noProof/>
            <w:webHidden/>
          </w:rPr>
        </w:r>
        <w:r w:rsidR="006C7EA7">
          <w:rPr>
            <w:noProof/>
            <w:webHidden/>
          </w:rPr>
          <w:fldChar w:fldCharType="separate"/>
        </w:r>
        <w:r w:rsidR="008A6E56">
          <w:rPr>
            <w:noProof/>
            <w:webHidden/>
          </w:rPr>
          <w:t>58</w:t>
        </w:r>
        <w:r w:rsidR="006C7EA7">
          <w:rPr>
            <w:noProof/>
            <w:webHidden/>
          </w:rPr>
          <w:fldChar w:fldCharType="end"/>
        </w:r>
      </w:hyperlink>
    </w:p>
    <w:p w14:paraId="78017CB7" w14:textId="7CA91586"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5" w:history="1">
        <w:r w:rsidR="006C7EA7" w:rsidRPr="00DB7501">
          <w:rPr>
            <w:rStyle w:val="Siuktni"/>
            <w:noProof/>
          </w:rPr>
          <w:t>Hình 46. Bộ cài đặt phần mềm BKVoice Installer.exe</w:t>
        </w:r>
        <w:r w:rsidR="006C7EA7">
          <w:rPr>
            <w:noProof/>
            <w:webHidden/>
          </w:rPr>
          <w:tab/>
        </w:r>
        <w:r w:rsidR="006C7EA7">
          <w:rPr>
            <w:noProof/>
            <w:webHidden/>
          </w:rPr>
          <w:fldChar w:fldCharType="begin"/>
        </w:r>
        <w:r w:rsidR="006C7EA7">
          <w:rPr>
            <w:noProof/>
            <w:webHidden/>
          </w:rPr>
          <w:instrText xml:space="preserve"> PAGEREF _Toc9805485 \h </w:instrText>
        </w:r>
        <w:r w:rsidR="006C7EA7">
          <w:rPr>
            <w:noProof/>
            <w:webHidden/>
          </w:rPr>
        </w:r>
        <w:r w:rsidR="006C7EA7">
          <w:rPr>
            <w:noProof/>
            <w:webHidden/>
          </w:rPr>
          <w:fldChar w:fldCharType="separate"/>
        </w:r>
        <w:r w:rsidR="008A6E56">
          <w:rPr>
            <w:noProof/>
            <w:webHidden/>
          </w:rPr>
          <w:t>60</w:t>
        </w:r>
        <w:r w:rsidR="006C7EA7">
          <w:rPr>
            <w:noProof/>
            <w:webHidden/>
          </w:rPr>
          <w:fldChar w:fldCharType="end"/>
        </w:r>
      </w:hyperlink>
    </w:p>
    <w:p w14:paraId="6C1A7742" w14:textId="3EA159F5"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6" w:history="1">
        <w:r w:rsidR="006C7EA7" w:rsidRPr="00DB7501">
          <w:rPr>
            <w:rStyle w:val="Siuktni"/>
            <w:noProof/>
          </w:rPr>
          <w:t>Hình 47</w:t>
        </w:r>
        <w:r w:rsidR="006C7EA7" w:rsidRPr="00DB7501">
          <w:rPr>
            <w:rStyle w:val="Siuktni"/>
            <w:noProof/>
            <w:lang w:val="en"/>
          </w:rPr>
          <w:t>. Lựa chọn thư mục để cài đặt</w:t>
        </w:r>
        <w:r w:rsidR="006C7EA7">
          <w:rPr>
            <w:noProof/>
            <w:webHidden/>
          </w:rPr>
          <w:tab/>
        </w:r>
        <w:r w:rsidR="006C7EA7">
          <w:rPr>
            <w:noProof/>
            <w:webHidden/>
          </w:rPr>
          <w:fldChar w:fldCharType="begin"/>
        </w:r>
        <w:r w:rsidR="006C7EA7">
          <w:rPr>
            <w:noProof/>
            <w:webHidden/>
          </w:rPr>
          <w:instrText xml:space="preserve"> PAGEREF _Toc9805486 \h </w:instrText>
        </w:r>
        <w:r w:rsidR="006C7EA7">
          <w:rPr>
            <w:noProof/>
            <w:webHidden/>
          </w:rPr>
        </w:r>
        <w:r w:rsidR="006C7EA7">
          <w:rPr>
            <w:noProof/>
            <w:webHidden/>
          </w:rPr>
          <w:fldChar w:fldCharType="separate"/>
        </w:r>
        <w:r w:rsidR="008A6E56">
          <w:rPr>
            <w:noProof/>
            <w:webHidden/>
          </w:rPr>
          <w:t>61</w:t>
        </w:r>
        <w:r w:rsidR="006C7EA7">
          <w:rPr>
            <w:noProof/>
            <w:webHidden/>
          </w:rPr>
          <w:fldChar w:fldCharType="end"/>
        </w:r>
      </w:hyperlink>
    </w:p>
    <w:p w14:paraId="4E5E05B4" w14:textId="07BEFA7E"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7" w:history="1">
        <w:r w:rsidR="006C7EA7" w:rsidRPr="00DB7501">
          <w:rPr>
            <w:rStyle w:val="Siuktni"/>
            <w:noProof/>
          </w:rPr>
          <w:t>Hình 48</w:t>
        </w:r>
        <w:r w:rsidR="006C7EA7" w:rsidRPr="00DB7501">
          <w:rPr>
            <w:rStyle w:val="Siuktni"/>
            <w:noProof/>
            <w:lang w:val="en"/>
          </w:rPr>
          <w:t>. Xác nhận thông tin cài đặt</w:t>
        </w:r>
        <w:r w:rsidR="006C7EA7">
          <w:rPr>
            <w:noProof/>
            <w:webHidden/>
          </w:rPr>
          <w:tab/>
        </w:r>
        <w:r w:rsidR="006C7EA7">
          <w:rPr>
            <w:noProof/>
            <w:webHidden/>
          </w:rPr>
          <w:fldChar w:fldCharType="begin"/>
        </w:r>
        <w:r w:rsidR="006C7EA7">
          <w:rPr>
            <w:noProof/>
            <w:webHidden/>
          </w:rPr>
          <w:instrText xml:space="preserve"> PAGEREF _Toc9805487 \h </w:instrText>
        </w:r>
        <w:r w:rsidR="006C7EA7">
          <w:rPr>
            <w:noProof/>
            <w:webHidden/>
          </w:rPr>
        </w:r>
        <w:r w:rsidR="006C7EA7">
          <w:rPr>
            <w:noProof/>
            <w:webHidden/>
          </w:rPr>
          <w:fldChar w:fldCharType="separate"/>
        </w:r>
        <w:r w:rsidR="008A6E56">
          <w:rPr>
            <w:noProof/>
            <w:webHidden/>
          </w:rPr>
          <w:t>61</w:t>
        </w:r>
        <w:r w:rsidR="006C7EA7">
          <w:rPr>
            <w:noProof/>
            <w:webHidden/>
          </w:rPr>
          <w:fldChar w:fldCharType="end"/>
        </w:r>
      </w:hyperlink>
    </w:p>
    <w:p w14:paraId="080DA56F" w14:textId="3F711114" w:rsidR="006C7EA7"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488" w:history="1">
        <w:r w:rsidR="006C7EA7" w:rsidRPr="00DB7501">
          <w:rPr>
            <w:rStyle w:val="Siuktni"/>
            <w:noProof/>
          </w:rPr>
          <w:t>Hình 49</w:t>
        </w:r>
        <w:r w:rsidR="006C7EA7" w:rsidRPr="00DB7501">
          <w:rPr>
            <w:rStyle w:val="Siuktni"/>
            <w:noProof/>
            <w:lang w:val="en"/>
          </w:rPr>
          <w:t>. Thông báo hoàn tất cài đặt.</w:t>
        </w:r>
        <w:r w:rsidR="006C7EA7">
          <w:rPr>
            <w:noProof/>
            <w:webHidden/>
          </w:rPr>
          <w:tab/>
        </w:r>
        <w:r w:rsidR="006C7EA7">
          <w:rPr>
            <w:noProof/>
            <w:webHidden/>
          </w:rPr>
          <w:fldChar w:fldCharType="begin"/>
        </w:r>
        <w:r w:rsidR="006C7EA7">
          <w:rPr>
            <w:noProof/>
            <w:webHidden/>
          </w:rPr>
          <w:instrText xml:space="preserve"> PAGEREF _Toc9805488 \h </w:instrText>
        </w:r>
        <w:r w:rsidR="006C7EA7">
          <w:rPr>
            <w:noProof/>
            <w:webHidden/>
          </w:rPr>
        </w:r>
        <w:r w:rsidR="006C7EA7">
          <w:rPr>
            <w:noProof/>
            <w:webHidden/>
          </w:rPr>
          <w:fldChar w:fldCharType="separate"/>
        </w:r>
        <w:r w:rsidR="008A6E56">
          <w:rPr>
            <w:noProof/>
            <w:webHidden/>
          </w:rPr>
          <w:t>62</w:t>
        </w:r>
        <w:r w:rsidR="006C7EA7">
          <w:rPr>
            <w:noProof/>
            <w:webHidden/>
          </w:rPr>
          <w:fldChar w:fldCharType="end"/>
        </w:r>
      </w:hyperlink>
    </w:p>
    <w:p w14:paraId="793E1E73" w14:textId="0410FEF7" w:rsidR="00B04664" w:rsidRDefault="0019575E">
      <w:r>
        <w:rPr>
          <w:b/>
          <w:bCs/>
        </w:rPr>
        <w:fldChar w:fldCharType="end"/>
      </w:r>
    </w:p>
    <w:p w14:paraId="5F231E62" w14:textId="77777777" w:rsidR="00B04664" w:rsidRDefault="0019575E" w:rsidP="005051C7">
      <w:pPr>
        <w:pStyle w:val="u1"/>
        <w:framePr w:wrap="notBeside" w:hAnchor="page" w:x="5041" w:y="7"/>
        <w:numPr>
          <w:ilvl w:val="0"/>
          <w:numId w:val="0"/>
        </w:numPr>
      </w:pPr>
      <w:bookmarkStart w:id="18" w:name="_Toc510882187"/>
      <w:bookmarkStart w:id="19" w:name="_Toc9941058"/>
      <w:r>
        <w:lastRenderedPageBreak/>
        <w:t>Danh mục bảng</w:t>
      </w:r>
      <w:bookmarkEnd w:id="18"/>
      <w:bookmarkEnd w:id="19"/>
    </w:p>
    <w:p w14:paraId="67D164CD" w14:textId="40342450" w:rsidR="00CB27DA" w:rsidRDefault="0019575E">
      <w:pPr>
        <w:pStyle w:val="Banghinhminhhoa"/>
        <w:tabs>
          <w:tab w:val="right" w:leader="dot" w:pos="8771"/>
        </w:tabs>
        <w:rPr>
          <w:rFonts w:asciiTheme="minorHAnsi" w:eastAsiaTheme="minorEastAsia" w:hAnsiTheme="minorHAnsi" w:cstheme="minorBidi"/>
          <w:b w:val="0"/>
          <w:noProof/>
          <w:sz w:val="22"/>
          <w:szCs w:val="22"/>
          <w:lang w:eastAsia="ja-JP"/>
        </w:rPr>
      </w:pPr>
      <w:r>
        <w:fldChar w:fldCharType="begin"/>
      </w:r>
      <w:r>
        <w:instrText xml:space="preserve"> TOC \h \z \c "Bảng" </w:instrText>
      </w:r>
      <w:r>
        <w:fldChar w:fldCharType="separate"/>
      </w:r>
      <w:hyperlink w:anchor="_Toc9805517" w:history="1">
        <w:r w:rsidR="00CB27DA" w:rsidRPr="00522A5B">
          <w:rPr>
            <w:rStyle w:val="Siuktni"/>
            <w:noProof/>
            <w:lang w:val="vi-VN"/>
          </w:rPr>
          <w:t>Bảng 1. Quy tắc xác định phụ âm đầu của tiếng Việt giọng Hà Nội</w:t>
        </w:r>
        <w:r w:rsidR="00CB27DA">
          <w:rPr>
            <w:noProof/>
            <w:webHidden/>
          </w:rPr>
          <w:tab/>
        </w:r>
        <w:r w:rsidR="00CB27DA">
          <w:rPr>
            <w:noProof/>
            <w:webHidden/>
          </w:rPr>
          <w:fldChar w:fldCharType="begin"/>
        </w:r>
        <w:r w:rsidR="00CB27DA">
          <w:rPr>
            <w:noProof/>
            <w:webHidden/>
          </w:rPr>
          <w:instrText xml:space="preserve"> PAGEREF _Toc9805517 \h </w:instrText>
        </w:r>
        <w:r w:rsidR="00CB27DA">
          <w:rPr>
            <w:noProof/>
            <w:webHidden/>
          </w:rPr>
        </w:r>
        <w:r w:rsidR="00CB27DA">
          <w:rPr>
            <w:noProof/>
            <w:webHidden/>
          </w:rPr>
          <w:fldChar w:fldCharType="separate"/>
        </w:r>
        <w:r w:rsidR="008A6E56">
          <w:rPr>
            <w:noProof/>
            <w:webHidden/>
          </w:rPr>
          <w:t>9</w:t>
        </w:r>
        <w:r w:rsidR="00CB27DA">
          <w:rPr>
            <w:noProof/>
            <w:webHidden/>
          </w:rPr>
          <w:fldChar w:fldCharType="end"/>
        </w:r>
      </w:hyperlink>
    </w:p>
    <w:p w14:paraId="6714F3F3" w14:textId="644A0AF0"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18" w:history="1">
        <w:r w:rsidR="00CB27DA" w:rsidRPr="00522A5B">
          <w:rPr>
            <w:rStyle w:val="Siuktni"/>
            <w:noProof/>
            <w:lang w:val="vi-VN"/>
          </w:rPr>
          <w:t>Bảng 2. Quy tắc xác định âm đệm của tiếng Việt giọng Hà Nội</w:t>
        </w:r>
        <w:r w:rsidR="00CB27DA">
          <w:rPr>
            <w:noProof/>
            <w:webHidden/>
          </w:rPr>
          <w:tab/>
        </w:r>
        <w:r w:rsidR="00CB27DA">
          <w:rPr>
            <w:noProof/>
            <w:webHidden/>
          </w:rPr>
          <w:fldChar w:fldCharType="begin"/>
        </w:r>
        <w:r w:rsidR="00CB27DA">
          <w:rPr>
            <w:noProof/>
            <w:webHidden/>
          </w:rPr>
          <w:instrText xml:space="preserve"> PAGEREF _Toc9805518 \h </w:instrText>
        </w:r>
        <w:r w:rsidR="00CB27DA">
          <w:rPr>
            <w:noProof/>
            <w:webHidden/>
          </w:rPr>
        </w:r>
        <w:r w:rsidR="00CB27DA">
          <w:rPr>
            <w:noProof/>
            <w:webHidden/>
          </w:rPr>
          <w:fldChar w:fldCharType="separate"/>
        </w:r>
        <w:r w:rsidR="008A6E56">
          <w:rPr>
            <w:noProof/>
            <w:webHidden/>
          </w:rPr>
          <w:t>9</w:t>
        </w:r>
        <w:r w:rsidR="00CB27DA">
          <w:rPr>
            <w:noProof/>
            <w:webHidden/>
          </w:rPr>
          <w:fldChar w:fldCharType="end"/>
        </w:r>
      </w:hyperlink>
    </w:p>
    <w:p w14:paraId="29DF90AA" w14:textId="1892E25F"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19" w:history="1">
        <w:r w:rsidR="00CB27DA" w:rsidRPr="00522A5B">
          <w:rPr>
            <w:rStyle w:val="Siuktni"/>
            <w:noProof/>
            <w:lang w:val="vi-VN"/>
          </w:rPr>
          <w:t>Bảng 3. Quy tắc xác định nguyên âm chính của tiếng Việt giọng Hà Nội</w:t>
        </w:r>
        <w:r w:rsidR="00CB27DA">
          <w:rPr>
            <w:noProof/>
            <w:webHidden/>
          </w:rPr>
          <w:tab/>
        </w:r>
        <w:r w:rsidR="00CB27DA">
          <w:rPr>
            <w:noProof/>
            <w:webHidden/>
          </w:rPr>
          <w:fldChar w:fldCharType="begin"/>
        </w:r>
        <w:r w:rsidR="00CB27DA">
          <w:rPr>
            <w:noProof/>
            <w:webHidden/>
          </w:rPr>
          <w:instrText xml:space="preserve"> PAGEREF _Toc9805519 \h </w:instrText>
        </w:r>
        <w:r w:rsidR="00CB27DA">
          <w:rPr>
            <w:noProof/>
            <w:webHidden/>
          </w:rPr>
        </w:r>
        <w:r w:rsidR="00CB27DA">
          <w:rPr>
            <w:noProof/>
            <w:webHidden/>
          </w:rPr>
          <w:fldChar w:fldCharType="separate"/>
        </w:r>
        <w:r w:rsidR="008A6E56">
          <w:rPr>
            <w:noProof/>
            <w:webHidden/>
          </w:rPr>
          <w:t>10</w:t>
        </w:r>
        <w:r w:rsidR="00CB27DA">
          <w:rPr>
            <w:noProof/>
            <w:webHidden/>
          </w:rPr>
          <w:fldChar w:fldCharType="end"/>
        </w:r>
      </w:hyperlink>
    </w:p>
    <w:p w14:paraId="00BD8601" w14:textId="513AD732"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0" w:history="1">
        <w:r w:rsidR="00CB27DA" w:rsidRPr="00522A5B">
          <w:rPr>
            <w:rStyle w:val="Siuktni"/>
            <w:noProof/>
            <w:lang w:val="vi-VN"/>
          </w:rPr>
          <w:t>Bảng 4. Quy tắc xác định phụ âm cuối của tiếng Việt giọng Hà Nội</w:t>
        </w:r>
        <w:r w:rsidR="00CB27DA">
          <w:rPr>
            <w:noProof/>
            <w:webHidden/>
          </w:rPr>
          <w:tab/>
        </w:r>
        <w:r w:rsidR="00CB27DA">
          <w:rPr>
            <w:noProof/>
            <w:webHidden/>
          </w:rPr>
          <w:fldChar w:fldCharType="begin"/>
        </w:r>
        <w:r w:rsidR="00CB27DA">
          <w:rPr>
            <w:noProof/>
            <w:webHidden/>
          </w:rPr>
          <w:instrText xml:space="preserve"> PAGEREF _Toc9805520 \h </w:instrText>
        </w:r>
        <w:r w:rsidR="00CB27DA">
          <w:rPr>
            <w:noProof/>
            <w:webHidden/>
          </w:rPr>
        </w:r>
        <w:r w:rsidR="00CB27DA">
          <w:rPr>
            <w:noProof/>
            <w:webHidden/>
          </w:rPr>
          <w:fldChar w:fldCharType="separate"/>
        </w:r>
        <w:r w:rsidR="008A6E56">
          <w:rPr>
            <w:noProof/>
            <w:webHidden/>
          </w:rPr>
          <w:t>10</w:t>
        </w:r>
        <w:r w:rsidR="00CB27DA">
          <w:rPr>
            <w:noProof/>
            <w:webHidden/>
          </w:rPr>
          <w:fldChar w:fldCharType="end"/>
        </w:r>
      </w:hyperlink>
    </w:p>
    <w:p w14:paraId="01CA8957" w14:textId="1AF5566E"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1" w:history="1">
        <w:r w:rsidR="00CB27DA" w:rsidRPr="00522A5B">
          <w:rPr>
            <w:rStyle w:val="Siuktni"/>
            <w:noProof/>
            <w:lang w:val="vi-VN"/>
          </w:rPr>
          <w:t>Bảng 5. Các thành phần của Wi</w:t>
        </w:r>
        <w:r w:rsidR="00CB27DA" w:rsidRPr="00522A5B">
          <w:rPr>
            <w:rStyle w:val="Siuktni"/>
            <w:noProof/>
          </w:rPr>
          <w:t>ndows API</w:t>
        </w:r>
        <w:r w:rsidR="00CB27DA">
          <w:rPr>
            <w:noProof/>
            <w:webHidden/>
          </w:rPr>
          <w:tab/>
        </w:r>
        <w:r w:rsidR="00CB27DA">
          <w:rPr>
            <w:noProof/>
            <w:webHidden/>
          </w:rPr>
          <w:fldChar w:fldCharType="begin"/>
        </w:r>
        <w:r w:rsidR="00CB27DA">
          <w:rPr>
            <w:noProof/>
            <w:webHidden/>
          </w:rPr>
          <w:instrText xml:space="preserve"> PAGEREF _Toc9805521 \h </w:instrText>
        </w:r>
        <w:r w:rsidR="00CB27DA">
          <w:rPr>
            <w:noProof/>
            <w:webHidden/>
          </w:rPr>
        </w:r>
        <w:r w:rsidR="00CB27DA">
          <w:rPr>
            <w:noProof/>
            <w:webHidden/>
          </w:rPr>
          <w:fldChar w:fldCharType="separate"/>
        </w:r>
        <w:r w:rsidR="008A6E56">
          <w:rPr>
            <w:noProof/>
            <w:webHidden/>
          </w:rPr>
          <w:t>12</w:t>
        </w:r>
        <w:r w:rsidR="00CB27DA">
          <w:rPr>
            <w:noProof/>
            <w:webHidden/>
          </w:rPr>
          <w:fldChar w:fldCharType="end"/>
        </w:r>
      </w:hyperlink>
    </w:p>
    <w:p w14:paraId="52039231" w14:textId="404BA24A"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2" w:history="1">
        <w:r w:rsidR="00CB27DA" w:rsidRPr="00522A5B">
          <w:rPr>
            <w:rStyle w:val="Siuktni"/>
            <w:noProof/>
          </w:rPr>
          <w:t>Bảng 6. Các phần chính của một tệp định nghĩa bộ cài đặt</w:t>
        </w:r>
        <w:r w:rsidR="00CB27DA">
          <w:rPr>
            <w:noProof/>
            <w:webHidden/>
          </w:rPr>
          <w:tab/>
        </w:r>
        <w:r w:rsidR="00CB27DA">
          <w:rPr>
            <w:noProof/>
            <w:webHidden/>
          </w:rPr>
          <w:fldChar w:fldCharType="begin"/>
        </w:r>
        <w:r w:rsidR="00CB27DA">
          <w:rPr>
            <w:noProof/>
            <w:webHidden/>
          </w:rPr>
          <w:instrText xml:space="preserve"> PAGEREF _Toc9805522 \h </w:instrText>
        </w:r>
        <w:r w:rsidR="00CB27DA">
          <w:rPr>
            <w:noProof/>
            <w:webHidden/>
          </w:rPr>
        </w:r>
        <w:r w:rsidR="00CB27DA">
          <w:rPr>
            <w:noProof/>
            <w:webHidden/>
          </w:rPr>
          <w:fldChar w:fldCharType="separate"/>
        </w:r>
        <w:r w:rsidR="008A6E56">
          <w:rPr>
            <w:noProof/>
            <w:webHidden/>
          </w:rPr>
          <w:t>14</w:t>
        </w:r>
        <w:r w:rsidR="00CB27DA">
          <w:rPr>
            <w:noProof/>
            <w:webHidden/>
          </w:rPr>
          <w:fldChar w:fldCharType="end"/>
        </w:r>
      </w:hyperlink>
    </w:p>
    <w:p w14:paraId="6E0C40FE" w14:textId="2F5D398E"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3" w:history="1">
        <w:r w:rsidR="00CB27DA" w:rsidRPr="00522A5B">
          <w:rPr>
            <w:rStyle w:val="Siuktni"/>
            <w:noProof/>
            <w:lang w:val="vi-VN"/>
          </w:rPr>
          <w:t>Bảng 7. Đặc trưng formant của các nguyên âm đơn tiếng Việt</w:t>
        </w:r>
        <w:r w:rsidR="00CB27DA">
          <w:rPr>
            <w:noProof/>
            <w:webHidden/>
          </w:rPr>
          <w:tab/>
        </w:r>
        <w:r w:rsidR="00CB27DA">
          <w:rPr>
            <w:noProof/>
            <w:webHidden/>
          </w:rPr>
          <w:fldChar w:fldCharType="begin"/>
        </w:r>
        <w:r w:rsidR="00CB27DA">
          <w:rPr>
            <w:noProof/>
            <w:webHidden/>
          </w:rPr>
          <w:instrText xml:space="preserve"> PAGEREF _Toc9805523 \h </w:instrText>
        </w:r>
        <w:r w:rsidR="00CB27DA">
          <w:rPr>
            <w:noProof/>
            <w:webHidden/>
          </w:rPr>
        </w:r>
        <w:r w:rsidR="00CB27DA">
          <w:rPr>
            <w:noProof/>
            <w:webHidden/>
          </w:rPr>
          <w:fldChar w:fldCharType="separate"/>
        </w:r>
        <w:r w:rsidR="008A6E56">
          <w:rPr>
            <w:noProof/>
            <w:webHidden/>
          </w:rPr>
          <w:t>20</w:t>
        </w:r>
        <w:r w:rsidR="00CB27DA">
          <w:rPr>
            <w:noProof/>
            <w:webHidden/>
          </w:rPr>
          <w:fldChar w:fldCharType="end"/>
        </w:r>
      </w:hyperlink>
    </w:p>
    <w:p w14:paraId="67264409" w14:textId="0EE70558"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4" w:history="1">
        <w:r w:rsidR="00CB27DA" w:rsidRPr="00522A5B">
          <w:rPr>
            <w:rStyle w:val="Siuktni"/>
            <w:noProof/>
          </w:rPr>
          <w:t>Bảng 8</w:t>
        </w:r>
        <w:r w:rsidR="00CB27DA" w:rsidRPr="00522A5B">
          <w:rPr>
            <w:rStyle w:val="Siuktni"/>
            <w:noProof/>
            <w:lang w:val="en"/>
          </w:rPr>
          <w:t>. Thang điểm đánh giá mức độ tự nhiên của giọng</w:t>
        </w:r>
        <w:r w:rsidR="00CB27DA">
          <w:rPr>
            <w:noProof/>
            <w:webHidden/>
          </w:rPr>
          <w:tab/>
        </w:r>
        <w:r w:rsidR="00CB27DA">
          <w:rPr>
            <w:noProof/>
            <w:webHidden/>
          </w:rPr>
          <w:fldChar w:fldCharType="begin"/>
        </w:r>
        <w:r w:rsidR="00CB27DA">
          <w:rPr>
            <w:noProof/>
            <w:webHidden/>
          </w:rPr>
          <w:instrText xml:space="preserve"> PAGEREF _Toc9805524 \h </w:instrText>
        </w:r>
        <w:r w:rsidR="00CB27DA">
          <w:rPr>
            <w:noProof/>
            <w:webHidden/>
          </w:rPr>
        </w:r>
        <w:r w:rsidR="00CB27DA">
          <w:rPr>
            <w:noProof/>
            <w:webHidden/>
          </w:rPr>
          <w:fldChar w:fldCharType="separate"/>
        </w:r>
        <w:r w:rsidR="008A6E56">
          <w:rPr>
            <w:noProof/>
            <w:webHidden/>
          </w:rPr>
          <w:t>24</w:t>
        </w:r>
        <w:r w:rsidR="00CB27DA">
          <w:rPr>
            <w:noProof/>
            <w:webHidden/>
          </w:rPr>
          <w:fldChar w:fldCharType="end"/>
        </w:r>
      </w:hyperlink>
    </w:p>
    <w:p w14:paraId="420CFF89" w14:textId="4BE8E171"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5" w:history="1">
        <w:r w:rsidR="00CB27DA" w:rsidRPr="00522A5B">
          <w:rPr>
            <w:rStyle w:val="Siuktni"/>
            <w:noProof/>
            <w:lang w:val="vi-VN"/>
          </w:rPr>
          <w:t>Bảng 9. Ưu nhược điểm của bộ đọc BKVoice</w:t>
        </w:r>
        <w:r w:rsidR="00CB27DA">
          <w:rPr>
            <w:noProof/>
            <w:webHidden/>
          </w:rPr>
          <w:tab/>
        </w:r>
        <w:r w:rsidR="00CB27DA">
          <w:rPr>
            <w:noProof/>
            <w:webHidden/>
          </w:rPr>
          <w:fldChar w:fldCharType="begin"/>
        </w:r>
        <w:r w:rsidR="00CB27DA">
          <w:rPr>
            <w:noProof/>
            <w:webHidden/>
          </w:rPr>
          <w:instrText xml:space="preserve"> PAGEREF _Toc9805525 \h </w:instrText>
        </w:r>
        <w:r w:rsidR="00CB27DA">
          <w:rPr>
            <w:noProof/>
            <w:webHidden/>
          </w:rPr>
        </w:r>
        <w:r w:rsidR="00CB27DA">
          <w:rPr>
            <w:noProof/>
            <w:webHidden/>
          </w:rPr>
          <w:fldChar w:fldCharType="separate"/>
        </w:r>
        <w:r w:rsidR="008A6E56">
          <w:rPr>
            <w:noProof/>
            <w:webHidden/>
          </w:rPr>
          <w:t>28</w:t>
        </w:r>
        <w:r w:rsidR="00CB27DA">
          <w:rPr>
            <w:noProof/>
            <w:webHidden/>
          </w:rPr>
          <w:fldChar w:fldCharType="end"/>
        </w:r>
      </w:hyperlink>
    </w:p>
    <w:p w14:paraId="07B404B0" w14:textId="49F0B31E"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6" w:history="1">
        <w:r w:rsidR="00CB27DA" w:rsidRPr="00522A5B">
          <w:rPr>
            <w:rStyle w:val="Siuktni"/>
            <w:noProof/>
          </w:rPr>
          <w:t xml:space="preserve">Bảng 10. Đặc tả Use Case </w:t>
        </w:r>
        <w:r w:rsidR="00CB27DA" w:rsidRPr="00522A5B">
          <w:rPr>
            <w:rStyle w:val="Siuktni"/>
            <w:noProof/>
            <w:lang w:val="en"/>
          </w:rPr>
          <w:t>Cài đặt bộ đọc</w:t>
        </w:r>
        <w:r w:rsidR="00CB27DA">
          <w:rPr>
            <w:noProof/>
            <w:webHidden/>
          </w:rPr>
          <w:tab/>
        </w:r>
        <w:r w:rsidR="00CB27DA">
          <w:rPr>
            <w:noProof/>
            <w:webHidden/>
          </w:rPr>
          <w:fldChar w:fldCharType="begin"/>
        </w:r>
        <w:r w:rsidR="00CB27DA">
          <w:rPr>
            <w:noProof/>
            <w:webHidden/>
          </w:rPr>
          <w:instrText xml:space="preserve"> PAGEREF _Toc9805526 \h </w:instrText>
        </w:r>
        <w:r w:rsidR="00CB27DA">
          <w:rPr>
            <w:noProof/>
            <w:webHidden/>
          </w:rPr>
        </w:r>
        <w:r w:rsidR="00CB27DA">
          <w:rPr>
            <w:noProof/>
            <w:webHidden/>
          </w:rPr>
          <w:fldChar w:fldCharType="separate"/>
        </w:r>
        <w:r w:rsidR="008A6E56">
          <w:rPr>
            <w:noProof/>
            <w:webHidden/>
          </w:rPr>
          <w:t>31</w:t>
        </w:r>
        <w:r w:rsidR="00CB27DA">
          <w:rPr>
            <w:noProof/>
            <w:webHidden/>
          </w:rPr>
          <w:fldChar w:fldCharType="end"/>
        </w:r>
      </w:hyperlink>
    </w:p>
    <w:p w14:paraId="20248637" w14:textId="5316E26B"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7" w:history="1">
        <w:r w:rsidR="00CB27DA" w:rsidRPr="00522A5B">
          <w:rPr>
            <w:rStyle w:val="Siuktni"/>
            <w:noProof/>
          </w:rPr>
          <w:t>Bảng 11</w:t>
        </w:r>
        <w:r w:rsidR="00CB27DA" w:rsidRPr="00522A5B">
          <w:rPr>
            <w:rStyle w:val="Siuktni"/>
            <w:noProof/>
            <w:lang w:val="en"/>
          </w:rPr>
          <w:t>. Đặc tả use case Khởi động bộ đọc BKVoice</w:t>
        </w:r>
        <w:r w:rsidR="00CB27DA">
          <w:rPr>
            <w:noProof/>
            <w:webHidden/>
          </w:rPr>
          <w:tab/>
        </w:r>
        <w:r w:rsidR="00CB27DA">
          <w:rPr>
            <w:noProof/>
            <w:webHidden/>
          </w:rPr>
          <w:fldChar w:fldCharType="begin"/>
        </w:r>
        <w:r w:rsidR="00CB27DA">
          <w:rPr>
            <w:noProof/>
            <w:webHidden/>
          </w:rPr>
          <w:instrText xml:space="preserve"> PAGEREF _Toc9805527 \h </w:instrText>
        </w:r>
        <w:r w:rsidR="00CB27DA">
          <w:rPr>
            <w:noProof/>
            <w:webHidden/>
          </w:rPr>
        </w:r>
        <w:r w:rsidR="00CB27DA">
          <w:rPr>
            <w:noProof/>
            <w:webHidden/>
          </w:rPr>
          <w:fldChar w:fldCharType="separate"/>
        </w:r>
        <w:r w:rsidR="008A6E56">
          <w:rPr>
            <w:noProof/>
            <w:webHidden/>
          </w:rPr>
          <w:t>32</w:t>
        </w:r>
        <w:r w:rsidR="00CB27DA">
          <w:rPr>
            <w:noProof/>
            <w:webHidden/>
          </w:rPr>
          <w:fldChar w:fldCharType="end"/>
        </w:r>
      </w:hyperlink>
    </w:p>
    <w:p w14:paraId="343DC140" w14:textId="7D79A9FE"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8" w:history="1">
        <w:r w:rsidR="00CB27DA" w:rsidRPr="00522A5B">
          <w:rPr>
            <w:rStyle w:val="Siuktni"/>
            <w:noProof/>
          </w:rPr>
          <w:t>Bảng 12</w:t>
        </w:r>
        <w:r w:rsidR="00CB27DA" w:rsidRPr="00522A5B">
          <w:rPr>
            <w:rStyle w:val="Siuktni"/>
            <w:noProof/>
            <w:lang w:val="en"/>
          </w:rPr>
          <w:t xml:space="preserve">. </w:t>
        </w:r>
        <w:r w:rsidR="00CB27DA" w:rsidRPr="00522A5B">
          <w:rPr>
            <w:rStyle w:val="Siuktni"/>
            <w:noProof/>
          </w:rPr>
          <w:t xml:space="preserve">Đặc tả Use Case </w:t>
        </w:r>
        <w:r w:rsidR="00CB27DA" w:rsidRPr="00522A5B">
          <w:rPr>
            <w:rStyle w:val="Siuktni"/>
            <w:noProof/>
            <w:lang w:val="en"/>
          </w:rPr>
          <w:t>Thêm cách đọc từ nước ngoài</w:t>
        </w:r>
        <w:r w:rsidR="00CB27DA">
          <w:rPr>
            <w:noProof/>
            <w:webHidden/>
          </w:rPr>
          <w:tab/>
        </w:r>
        <w:r w:rsidR="00CB27DA">
          <w:rPr>
            <w:noProof/>
            <w:webHidden/>
          </w:rPr>
          <w:fldChar w:fldCharType="begin"/>
        </w:r>
        <w:r w:rsidR="00CB27DA">
          <w:rPr>
            <w:noProof/>
            <w:webHidden/>
          </w:rPr>
          <w:instrText xml:space="preserve"> PAGEREF _Toc9805528 \h </w:instrText>
        </w:r>
        <w:r w:rsidR="00CB27DA">
          <w:rPr>
            <w:noProof/>
            <w:webHidden/>
          </w:rPr>
        </w:r>
        <w:r w:rsidR="00CB27DA">
          <w:rPr>
            <w:noProof/>
            <w:webHidden/>
          </w:rPr>
          <w:fldChar w:fldCharType="separate"/>
        </w:r>
        <w:r w:rsidR="008A6E56">
          <w:rPr>
            <w:noProof/>
            <w:webHidden/>
          </w:rPr>
          <w:t>33</w:t>
        </w:r>
        <w:r w:rsidR="00CB27DA">
          <w:rPr>
            <w:noProof/>
            <w:webHidden/>
          </w:rPr>
          <w:fldChar w:fldCharType="end"/>
        </w:r>
      </w:hyperlink>
    </w:p>
    <w:p w14:paraId="402B82DA" w14:textId="7F2B517E"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29" w:history="1">
        <w:r w:rsidR="00CB27DA" w:rsidRPr="00522A5B">
          <w:rPr>
            <w:rStyle w:val="Siuktni"/>
            <w:noProof/>
          </w:rPr>
          <w:t>Bảng 13</w:t>
        </w:r>
        <w:r w:rsidR="00CB27DA" w:rsidRPr="00522A5B">
          <w:rPr>
            <w:rStyle w:val="Siuktni"/>
            <w:noProof/>
            <w:lang w:val="en"/>
          </w:rPr>
          <w:t xml:space="preserve">. </w:t>
        </w:r>
        <w:r w:rsidR="00CB27DA" w:rsidRPr="00522A5B">
          <w:rPr>
            <w:rStyle w:val="Siuktni"/>
            <w:noProof/>
          </w:rPr>
          <w:t xml:space="preserve">Dữ liệu vào ra cho chức năng </w:t>
        </w:r>
        <w:r w:rsidR="00CB27DA" w:rsidRPr="00522A5B">
          <w:rPr>
            <w:rStyle w:val="Siuktni"/>
            <w:noProof/>
            <w:lang w:val="en"/>
          </w:rPr>
          <w:t>Thêm cách đọc từ nước ngoài</w:t>
        </w:r>
        <w:r w:rsidR="00CB27DA">
          <w:rPr>
            <w:noProof/>
            <w:webHidden/>
          </w:rPr>
          <w:tab/>
        </w:r>
        <w:r w:rsidR="00CB27DA">
          <w:rPr>
            <w:noProof/>
            <w:webHidden/>
          </w:rPr>
          <w:fldChar w:fldCharType="begin"/>
        </w:r>
        <w:r w:rsidR="00CB27DA">
          <w:rPr>
            <w:noProof/>
            <w:webHidden/>
          </w:rPr>
          <w:instrText xml:space="preserve"> PAGEREF _Toc9805529 \h </w:instrText>
        </w:r>
        <w:r w:rsidR="00CB27DA">
          <w:rPr>
            <w:noProof/>
            <w:webHidden/>
          </w:rPr>
        </w:r>
        <w:r w:rsidR="00CB27DA">
          <w:rPr>
            <w:noProof/>
            <w:webHidden/>
          </w:rPr>
          <w:fldChar w:fldCharType="separate"/>
        </w:r>
        <w:r w:rsidR="008A6E56">
          <w:rPr>
            <w:noProof/>
            <w:webHidden/>
          </w:rPr>
          <w:t>33</w:t>
        </w:r>
        <w:r w:rsidR="00CB27DA">
          <w:rPr>
            <w:noProof/>
            <w:webHidden/>
          </w:rPr>
          <w:fldChar w:fldCharType="end"/>
        </w:r>
      </w:hyperlink>
    </w:p>
    <w:p w14:paraId="6047AD6D" w14:textId="75416FE0"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30" w:history="1">
        <w:r w:rsidR="00CB27DA" w:rsidRPr="00522A5B">
          <w:rPr>
            <w:rStyle w:val="Siuktni"/>
            <w:noProof/>
          </w:rPr>
          <w:t xml:space="preserve">Bảng 14. Đặc tả </w:t>
        </w:r>
        <w:r w:rsidR="00CB27DA" w:rsidRPr="00522A5B">
          <w:rPr>
            <w:rStyle w:val="Siuktni"/>
            <w:noProof/>
            <w:lang w:val="en"/>
          </w:rPr>
          <w:t>u</w:t>
        </w:r>
        <w:r w:rsidR="00CB27DA" w:rsidRPr="00522A5B">
          <w:rPr>
            <w:rStyle w:val="Siuktni"/>
            <w:noProof/>
          </w:rPr>
          <w:t xml:space="preserve">se </w:t>
        </w:r>
        <w:r w:rsidR="00CB27DA" w:rsidRPr="00522A5B">
          <w:rPr>
            <w:rStyle w:val="Siuktni"/>
            <w:noProof/>
            <w:lang w:val="en"/>
          </w:rPr>
          <w:t>c</w:t>
        </w:r>
        <w:r w:rsidR="00CB27DA" w:rsidRPr="00522A5B">
          <w:rPr>
            <w:rStyle w:val="Siuktni"/>
            <w:noProof/>
          </w:rPr>
          <w:t>ase Tổng hợp đoạn văn bản</w:t>
        </w:r>
        <w:r w:rsidR="00CB27DA">
          <w:rPr>
            <w:noProof/>
            <w:webHidden/>
          </w:rPr>
          <w:tab/>
        </w:r>
        <w:r w:rsidR="00CB27DA">
          <w:rPr>
            <w:noProof/>
            <w:webHidden/>
          </w:rPr>
          <w:fldChar w:fldCharType="begin"/>
        </w:r>
        <w:r w:rsidR="00CB27DA">
          <w:rPr>
            <w:noProof/>
            <w:webHidden/>
          </w:rPr>
          <w:instrText xml:space="preserve"> PAGEREF _Toc9805530 \h </w:instrText>
        </w:r>
        <w:r w:rsidR="00CB27DA">
          <w:rPr>
            <w:noProof/>
            <w:webHidden/>
          </w:rPr>
        </w:r>
        <w:r w:rsidR="00CB27DA">
          <w:rPr>
            <w:noProof/>
            <w:webHidden/>
          </w:rPr>
          <w:fldChar w:fldCharType="separate"/>
        </w:r>
        <w:r w:rsidR="008A6E56">
          <w:rPr>
            <w:noProof/>
            <w:webHidden/>
          </w:rPr>
          <w:t>34</w:t>
        </w:r>
        <w:r w:rsidR="00CB27DA">
          <w:rPr>
            <w:noProof/>
            <w:webHidden/>
          </w:rPr>
          <w:fldChar w:fldCharType="end"/>
        </w:r>
      </w:hyperlink>
    </w:p>
    <w:p w14:paraId="38D50C55" w14:textId="14097D8C"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31" w:history="1">
        <w:r w:rsidR="00CB27DA" w:rsidRPr="00522A5B">
          <w:rPr>
            <w:rStyle w:val="Siuktni"/>
            <w:noProof/>
          </w:rPr>
          <w:t>Bảng 15. Dữ liệu vào ra cho chức năng Tổng hợp đoạn văn bản</w:t>
        </w:r>
        <w:r w:rsidR="00CB27DA">
          <w:rPr>
            <w:noProof/>
            <w:webHidden/>
          </w:rPr>
          <w:tab/>
        </w:r>
        <w:r w:rsidR="00CB27DA">
          <w:rPr>
            <w:noProof/>
            <w:webHidden/>
          </w:rPr>
          <w:fldChar w:fldCharType="begin"/>
        </w:r>
        <w:r w:rsidR="00CB27DA">
          <w:rPr>
            <w:noProof/>
            <w:webHidden/>
          </w:rPr>
          <w:instrText xml:space="preserve"> PAGEREF _Toc9805531 \h </w:instrText>
        </w:r>
        <w:r w:rsidR="00CB27DA">
          <w:rPr>
            <w:noProof/>
            <w:webHidden/>
          </w:rPr>
        </w:r>
        <w:r w:rsidR="00CB27DA">
          <w:rPr>
            <w:noProof/>
            <w:webHidden/>
          </w:rPr>
          <w:fldChar w:fldCharType="separate"/>
        </w:r>
        <w:r w:rsidR="008A6E56">
          <w:rPr>
            <w:noProof/>
            <w:webHidden/>
          </w:rPr>
          <w:t>35</w:t>
        </w:r>
        <w:r w:rsidR="00CB27DA">
          <w:rPr>
            <w:noProof/>
            <w:webHidden/>
          </w:rPr>
          <w:fldChar w:fldCharType="end"/>
        </w:r>
      </w:hyperlink>
    </w:p>
    <w:p w14:paraId="6046FBA2" w14:textId="797B06A8"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32" w:history="1">
        <w:r w:rsidR="00CB27DA" w:rsidRPr="00522A5B">
          <w:rPr>
            <w:rStyle w:val="Siuktni"/>
            <w:noProof/>
          </w:rPr>
          <w:t>Bảng 16</w:t>
        </w:r>
        <w:r w:rsidR="00CB27DA" w:rsidRPr="00522A5B">
          <w:rPr>
            <w:rStyle w:val="Siuktni"/>
            <w:noProof/>
            <w:lang w:val="en"/>
          </w:rPr>
          <w:t>. Các phần và mục được sử dụng để thiết lập bộ cài đặt</w:t>
        </w:r>
        <w:r w:rsidR="00CB27DA">
          <w:rPr>
            <w:noProof/>
            <w:webHidden/>
          </w:rPr>
          <w:tab/>
        </w:r>
        <w:r w:rsidR="00CB27DA">
          <w:rPr>
            <w:noProof/>
            <w:webHidden/>
          </w:rPr>
          <w:fldChar w:fldCharType="begin"/>
        </w:r>
        <w:r w:rsidR="00CB27DA">
          <w:rPr>
            <w:noProof/>
            <w:webHidden/>
          </w:rPr>
          <w:instrText xml:space="preserve"> PAGEREF _Toc9805532 \h </w:instrText>
        </w:r>
        <w:r w:rsidR="00CB27DA">
          <w:rPr>
            <w:noProof/>
            <w:webHidden/>
          </w:rPr>
        </w:r>
        <w:r w:rsidR="00CB27DA">
          <w:rPr>
            <w:noProof/>
            <w:webHidden/>
          </w:rPr>
          <w:fldChar w:fldCharType="separate"/>
        </w:r>
        <w:r w:rsidR="008A6E56">
          <w:rPr>
            <w:noProof/>
            <w:webHidden/>
          </w:rPr>
          <w:t>59</w:t>
        </w:r>
        <w:r w:rsidR="00CB27DA">
          <w:rPr>
            <w:noProof/>
            <w:webHidden/>
          </w:rPr>
          <w:fldChar w:fldCharType="end"/>
        </w:r>
      </w:hyperlink>
    </w:p>
    <w:p w14:paraId="1E305F21" w14:textId="500CD0F6" w:rsidR="00CB27DA" w:rsidRDefault="00725A27">
      <w:pPr>
        <w:pStyle w:val="Banghinhminhhoa"/>
        <w:tabs>
          <w:tab w:val="right" w:leader="dot" w:pos="8771"/>
        </w:tabs>
        <w:rPr>
          <w:rFonts w:asciiTheme="minorHAnsi" w:eastAsiaTheme="minorEastAsia" w:hAnsiTheme="minorHAnsi" w:cstheme="minorBidi"/>
          <w:b w:val="0"/>
          <w:noProof/>
          <w:sz w:val="22"/>
          <w:szCs w:val="22"/>
          <w:lang w:eastAsia="ja-JP"/>
        </w:rPr>
      </w:pPr>
      <w:hyperlink w:anchor="_Toc9805533" w:history="1">
        <w:r w:rsidR="00CB27DA" w:rsidRPr="00522A5B">
          <w:rPr>
            <w:rStyle w:val="Siuktni"/>
            <w:noProof/>
          </w:rPr>
          <w:t>Bảng 17. Một số trường hợp kiểm thử phần mềm BKVoice</w:t>
        </w:r>
        <w:r w:rsidR="00CB27DA">
          <w:rPr>
            <w:noProof/>
            <w:webHidden/>
          </w:rPr>
          <w:tab/>
        </w:r>
        <w:r w:rsidR="00CB27DA">
          <w:rPr>
            <w:noProof/>
            <w:webHidden/>
          </w:rPr>
          <w:fldChar w:fldCharType="begin"/>
        </w:r>
        <w:r w:rsidR="00CB27DA">
          <w:rPr>
            <w:noProof/>
            <w:webHidden/>
          </w:rPr>
          <w:instrText xml:space="preserve"> PAGEREF _Toc9805533 \h </w:instrText>
        </w:r>
        <w:r w:rsidR="00CB27DA">
          <w:rPr>
            <w:noProof/>
            <w:webHidden/>
          </w:rPr>
        </w:r>
        <w:r w:rsidR="00CB27DA">
          <w:rPr>
            <w:noProof/>
            <w:webHidden/>
          </w:rPr>
          <w:fldChar w:fldCharType="separate"/>
        </w:r>
        <w:r w:rsidR="008A6E56">
          <w:rPr>
            <w:noProof/>
            <w:webHidden/>
          </w:rPr>
          <w:t>62</w:t>
        </w:r>
        <w:r w:rsidR="00CB27DA">
          <w:rPr>
            <w:noProof/>
            <w:webHidden/>
          </w:rPr>
          <w:fldChar w:fldCharType="end"/>
        </w:r>
      </w:hyperlink>
    </w:p>
    <w:p w14:paraId="7C2D15C1" w14:textId="00F23B16" w:rsidR="00B04664" w:rsidRDefault="0019575E">
      <w:r>
        <w:fldChar w:fldCharType="end"/>
      </w:r>
    </w:p>
    <w:p w14:paraId="68A87752" w14:textId="77777777" w:rsidR="00B04664" w:rsidRDefault="0019575E">
      <w:pPr>
        <w:pStyle w:val="u1"/>
        <w:framePr w:wrap="notBeside"/>
        <w:numPr>
          <w:ilvl w:val="0"/>
          <w:numId w:val="0"/>
        </w:numPr>
      </w:pPr>
      <w:bookmarkStart w:id="20" w:name="_Toc510882189"/>
      <w:bookmarkStart w:id="21" w:name="_Toc9941059"/>
      <w:r>
        <w:lastRenderedPageBreak/>
        <w:t>Danh mục các từ viết tắt</w:t>
      </w:r>
      <w:bookmarkEnd w:id="20"/>
      <w:bookmarkEnd w:id="21"/>
    </w:p>
    <w:tbl>
      <w:tblPr>
        <w:tblStyle w:val="LiBang"/>
        <w:tblW w:w="8364" w:type="dxa"/>
        <w:tblInd w:w="411" w:type="dxa"/>
        <w:tblLayout w:type="fixed"/>
        <w:tblCellMar>
          <w:top w:w="284" w:type="dxa"/>
        </w:tblCellMar>
        <w:tblLook w:val="04A0" w:firstRow="1" w:lastRow="0" w:firstColumn="1" w:lastColumn="0" w:noHBand="0" w:noVBand="1"/>
      </w:tblPr>
      <w:tblGrid>
        <w:gridCol w:w="2410"/>
        <w:gridCol w:w="5954"/>
      </w:tblGrid>
      <w:tr w:rsidR="00B04664" w14:paraId="75AA8220" w14:textId="77777777" w:rsidTr="006A7977">
        <w:trPr>
          <w:cnfStyle w:val="100000000000" w:firstRow="1" w:lastRow="0" w:firstColumn="0" w:lastColumn="0" w:oddVBand="0" w:evenVBand="0" w:oddHBand="0" w:evenHBand="0" w:firstRowFirstColumn="0" w:firstRowLastColumn="0" w:lastRowFirstColumn="0" w:lastRowLastColumn="0"/>
        </w:trPr>
        <w:tc>
          <w:tcPr>
            <w:tcW w:w="2410" w:type="dxa"/>
            <w:vAlign w:val="center"/>
          </w:tcPr>
          <w:p w14:paraId="21F68418" w14:textId="77777777" w:rsidR="00B04664" w:rsidRDefault="0019575E" w:rsidP="00434CDA">
            <w:pPr>
              <w:spacing w:before="0" w:line="240" w:lineRule="auto"/>
              <w:rPr>
                <w:rFonts w:eastAsia="Calibri"/>
                <w:b w:val="0"/>
              </w:rPr>
            </w:pPr>
            <w:r>
              <w:rPr>
                <w:rFonts w:eastAsia="Calibri"/>
              </w:rPr>
              <w:t xml:space="preserve">API </w:t>
            </w:r>
          </w:p>
        </w:tc>
        <w:tc>
          <w:tcPr>
            <w:tcW w:w="5954" w:type="dxa"/>
          </w:tcPr>
          <w:p w14:paraId="09365780" w14:textId="77777777" w:rsidR="00B04664" w:rsidRDefault="0019575E" w:rsidP="00434CDA">
            <w:pPr>
              <w:spacing w:before="0" w:line="240" w:lineRule="auto"/>
              <w:rPr>
                <w:rFonts w:eastAsia="Calibri"/>
              </w:rPr>
            </w:pPr>
            <w:r>
              <w:rPr>
                <w:rFonts w:eastAsia="Calibri"/>
                <w:b w:val="0"/>
              </w:rPr>
              <w:t>Application Programming Interface</w:t>
            </w:r>
          </w:p>
          <w:p w14:paraId="04C7879F" w14:textId="77777777" w:rsidR="00B04664" w:rsidRDefault="0019575E" w:rsidP="00434CDA">
            <w:pPr>
              <w:spacing w:before="0" w:line="240" w:lineRule="auto"/>
              <w:rPr>
                <w:rFonts w:eastAsia="Calibri"/>
              </w:rPr>
            </w:pPr>
            <w:r>
              <w:rPr>
                <w:rFonts w:eastAsia="Calibri"/>
                <w:b w:val="0"/>
              </w:rPr>
              <w:t>Giao diện lập trình ứng dụng</w:t>
            </w:r>
          </w:p>
        </w:tc>
      </w:tr>
      <w:tr w:rsidR="00A41DA7" w14:paraId="23B5A6AE" w14:textId="77777777" w:rsidTr="006A7977">
        <w:tc>
          <w:tcPr>
            <w:tcW w:w="2410" w:type="dxa"/>
            <w:vAlign w:val="center"/>
          </w:tcPr>
          <w:p w14:paraId="0EE1E32D" w14:textId="6841E496" w:rsidR="00A41DA7" w:rsidRPr="00F374FC" w:rsidRDefault="00A41DA7" w:rsidP="00434CDA">
            <w:pPr>
              <w:spacing w:before="0" w:line="240" w:lineRule="auto"/>
              <w:rPr>
                <w:rFonts w:eastAsia="Calibri"/>
                <w:b/>
              </w:rPr>
            </w:pPr>
            <w:r w:rsidRPr="00F374FC">
              <w:rPr>
                <w:rFonts w:eastAsia="Calibri"/>
                <w:b/>
              </w:rPr>
              <w:t>DDI</w:t>
            </w:r>
          </w:p>
        </w:tc>
        <w:tc>
          <w:tcPr>
            <w:tcW w:w="5954" w:type="dxa"/>
          </w:tcPr>
          <w:p w14:paraId="7629D5C2" w14:textId="77777777" w:rsidR="00A41DA7" w:rsidRDefault="00A41DA7" w:rsidP="00434CDA">
            <w:pPr>
              <w:spacing w:before="0" w:line="240" w:lineRule="auto"/>
              <w:rPr>
                <w:rFonts w:eastAsia="Calibri"/>
              </w:rPr>
            </w:pPr>
            <w:r w:rsidRPr="00A41DA7">
              <w:rPr>
                <w:rFonts w:eastAsia="Calibri"/>
              </w:rPr>
              <w:t xml:space="preserve">Device </w:t>
            </w:r>
            <w:r>
              <w:rPr>
                <w:rFonts w:eastAsia="Calibri"/>
              </w:rPr>
              <w:t>Driver Interface</w:t>
            </w:r>
          </w:p>
          <w:p w14:paraId="0AD4E083" w14:textId="446E5139" w:rsidR="00A41DA7" w:rsidRPr="00A41DA7" w:rsidRDefault="00A41DA7" w:rsidP="00434CDA">
            <w:pPr>
              <w:spacing w:before="0" w:line="240" w:lineRule="auto"/>
              <w:rPr>
                <w:rFonts w:eastAsia="Calibri"/>
              </w:rPr>
            </w:pPr>
            <w:r>
              <w:rPr>
                <w:rFonts w:eastAsia="Calibri"/>
              </w:rPr>
              <w:t>Giao diện trình điều khiển thiết bị</w:t>
            </w:r>
          </w:p>
        </w:tc>
      </w:tr>
      <w:tr w:rsidR="00B04664" w14:paraId="4CBDC70E" w14:textId="77777777" w:rsidTr="006A7977">
        <w:tc>
          <w:tcPr>
            <w:tcW w:w="2410" w:type="dxa"/>
            <w:vAlign w:val="center"/>
          </w:tcPr>
          <w:p w14:paraId="294EFBA4" w14:textId="77777777" w:rsidR="00B04664" w:rsidRDefault="0019575E" w:rsidP="00434CDA">
            <w:pPr>
              <w:spacing w:before="0" w:line="240" w:lineRule="auto"/>
              <w:rPr>
                <w:rFonts w:eastAsia="Calibri"/>
                <w:b/>
              </w:rPr>
            </w:pPr>
            <w:r>
              <w:rPr>
                <w:rFonts w:eastAsia="Calibri"/>
                <w:b/>
              </w:rPr>
              <w:t xml:space="preserve">SAPI </w:t>
            </w:r>
          </w:p>
        </w:tc>
        <w:tc>
          <w:tcPr>
            <w:tcW w:w="5954" w:type="dxa"/>
          </w:tcPr>
          <w:p w14:paraId="5618795A" w14:textId="77777777" w:rsidR="00B04664" w:rsidRDefault="0019575E" w:rsidP="00434CDA">
            <w:pPr>
              <w:spacing w:before="0" w:line="240" w:lineRule="auto"/>
              <w:rPr>
                <w:rFonts w:eastAsia="Calibri"/>
              </w:rPr>
            </w:pPr>
            <w:r>
              <w:rPr>
                <w:rFonts w:eastAsia="Calibri"/>
              </w:rPr>
              <w:t>Microsoft Speech API</w:t>
            </w:r>
          </w:p>
          <w:p w14:paraId="03F44312" w14:textId="77777777" w:rsidR="00B04664" w:rsidRDefault="0019575E" w:rsidP="00434CDA">
            <w:pPr>
              <w:spacing w:before="0" w:line="240" w:lineRule="auto"/>
              <w:rPr>
                <w:rFonts w:eastAsia="Calibri"/>
              </w:rPr>
            </w:pPr>
            <w:r>
              <w:rPr>
                <w:rFonts w:eastAsia="Calibri"/>
              </w:rPr>
              <w:t>API của Microsoft trong lĩnh vực tiếng nói</w:t>
            </w:r>
          </w:p>
        </w:tc>
      </w:tr>
      <w:tr w:rsidR="00B04664" w14:paraId="18F8F690" w14:textId="77777777" w:rsidTr="006A7977">
        <w:tc>
          <w:tcPr>
            <w:tcW w:w="2410" w:type="dxa"/>
            <w:vAlign w:val="center"/>
          </w:tcPr>
          <w:p w14:paraId="278A42CC" w14:textId="77777777" w:rsidR="00B04664" w:rsidRDefault="0019575E" w:rsidP="00434CDA">
            <w:pPr>
              <w:spacing w:before="0" w:line="240" w:lineRule="auto"/>
              <w:rPr>
                <w:rFonts w:eastAsia="Calibri"/>
                <w:b/>
              </w:rPr>
            </w:pPr>
            <w:r>
              <w:rPr>
                <w:rFonts w:eastAsia="Calibri"/>
                <w:b/>
              </w:rPr>
              <w:t>TTS</w:t>
            </w:r>
          </w:p>
        </w:tc>
        <w:tc>
          <w:tcPr>
            <w:tcW w:w="5954" w:type="dxa"/>
          </w:tcPr>
          <w:p w14:paraId="7E31565C" w14:textId="77777777" w:rsidR="00B04664" w:rsidRDefault="0019575E" w:rsidP="00434CDA">
            <w:pPr>
              <w:spacing w:before="0" w:line="240" w:lineRule="auto"/>
              <w:rPr>
                <w:rFonts w:eastAsia="Calibri"/>
              </w:rPr>
            </w:pPr>
            <w:r>
              <w:rPr>
                <w:rFonts w:eastAsia="Calibri"/>
              </w:rPr>
              <w:t xml:space="preserve">Text </w:t>
            </w:r>
            <w:proofErr w:type="gramStart"/>
            <w:r>
              <w:rPr>
                <w:rFonts w:eastAsia="Calibri"/>
              </w:rPr>
              <w:t>To</w:t>
            </w:r>
            <w:proofErr w:type="gramEnd"/>
            <w:r>
              <w:rPr>
                <w:rFonts w:eastAsia="Calibri"/>
              </w:rPr>
              <w:t xml:space="preserve"> Speech</w:t>
            </w:r>
          </w:p>
          <w:p w14:paraId="45CB07D9" w14:textId="77777777" w:rsidR="00B04664" w:rsidRDefault="0019575E" w:rsidP="00434CDA">
            <w:pPr>
              <w:spacing w:before="0" w:line="240" w:lineRule="auto"/>
              <w:rPr>
                <w:rFonts w:eastAsia="Calibri"/>
              </w:rPr>
            </w:pPr>
            <w:r>
              <w:rPr>
                <w:rFonts w:eastAsia="Calibri"/>
              </w:rPr>
              <w:t>Chuyển text thành văn bản</w:t>
            </w:r>
          </w:p>
        </w:tc>
      </w:tr>
      <w:tr w:rsidR="00B04664" w14:paraId="491FFB96" w14:textId="77777777" w:rsidTr="006A7977">
        <w:tc>
          <w:tcPr>
            <w:tcW w:w="2410" w:type="dxa"/>
            <w:vAlign w:val="center"/>
          </w:tcPr>
          <w:p w14:paraId="2217A6EA" w14:textId="77777777" w:rsidR="00B04664" w:rsidRDefault="0019575E" w:rsidP="00434CDA">
            <w:pPr>
              <w:spacing w:before="0" w:line="240" w:lineRule="auto"/>
              <w:rPr>
                <w:rFonts w:eastAsia="Calibri"/>
                <w:b/>
              </w:rPr>
            </w:pPr>
            <w:r>
              <w:rPr>
                <w:rFonts w:eastAsia="Calibri"/>
                <w:b/>
              </w:rPr>
              <w:t>HMM</w:t>
            </w:r>
          </w:p>
        </w:tc>
        <w:tc>
          <w:tcPr>
            <w:tcW w:w="5954" w:type="dxa"/>
          </w:tcPr>
          <w:p w14:paraId="006B261E" w14:textId="77777777" w:rsidR="00B04664" w:rsidRDefault="0019575E" w:rsidP="00434CDA">
            <w:pPr>
              <w:spacing w:before="0" w:line="240" w:lineRule="auto"/>
              <w:rPr>
                <w:rFonts w:eastAsia="Calibri"/>
              </w:rPr>
            </w:pPr>
            <w:r>
              <w:rPr>
                <w:rFonts w:eastAsia="Calibri"/>
              </w:rPr>
              <w:t>Hidden Markov Model</w:t>
            </w:r>
          </w:p>
          <w:p w14:paraId="29A20ED6" w14:textId="77777777" w:rsidR="00B04664" w:rsidRDefault="0019575E" w:rsidP="00434CDA">
            <w:pPr>
              <w:spacing w:before="0" w:line="240" w:lineRule="auto"/>
              <w:rPr>
                <w:rFonts w:eastAsia="Calibri"/>
              </w:rPr>
            </w:pPr>
            <w:r>
              <w:rPr>
                <w:rFonts w:eastAsia="Calibri"/>
              </w:rPr>
              <w:t>Mô hình Markov ẩn</w:t>
            </w:r>
          </w:p>
        </w:tc>
      </w:tr>
      <w:tr w:rsidR="00B04664" w14:paraId="1A142101" w14:textId="77777777" w:rsidTr="006A7977">
        <w:tc>
          <w:tcPr>
            <w:tcW w:w="2410" w:type="dxa"/>
            <w:vAlign w:val="center"/>
          </w:tcPr>
          <w:p w14:paraId="6B0398A5" w14:textId="77777777" w:rsidR="00B04664" w:rsidRDefault="0019575E" w:rsidP="00434CDA">
            <w:pPr>
              <w:spacing w:before="0" w:line="240" w:lineRule="auto"/>
              <w:rPr>
                <w:rFonts w:eastAsia="Calibri"/>
                <w:b/>
              </w:rPr>
            </w:pPr>
            <w:r>
              <w:rPr>
                <w:rFonts w:eastAsia="Calibri"/>
                <w:b/>
              </w:rPr>
              <w:t>NLP</w:t>
            </w:r>
          </w:p>
        </w:tc>
        <w:tc>
          <w:tcPr>
            <w:tcW w:w="5954" w:type="dxa"/>
          </w:tcPr>
          <w:p w14:paraId="0403F0B9" w14:textId="77777777" w:rsidR="00B04664" w:rsidRDefault="0019575E" w:rsidP="00434CDA">
            <w:pPr>
              <w:spacing w:before="0" w:line="240" w:lineRule="auto"/>
              <w:rPr>
                <w:rFonts w:eastAsia="Calibri"/>
              </w:rPr>
            </w:pPr>
            <w:r>
              <w:rPr>
                <w:rFonts w:eastAsia="Calibri"/>
              </w:rPr>
              <w:t>Natural Language Processing</w:t>
            </w:r>
          </w:p>
          <w:p w14:paraId="2636A993" w14:textId="77777777" w:rsidR="00B04664" w:rsidRDefault="0019575E" w:rsidP="00434CDA">
            <w:pPr>
              <w:spacing w:before="0" w:line="240" w:lineRule="auto"/>
              <w:rPr>
                <w:rFonts w:eastAsia="Calibri"/>
              </w:rPr>
            </w:pPr>
            <w:r>
              <w:rPr>
                <w:rFonts w:eastAsia="Calibri"/>
              </w:rPr>
              <w:t>Xử lý ngôn ngữ tự nhiên</w:t>
            </w:r>
          </w:p>
        </w:tc>
      </w:tr>
      <w:tr w:rsidR="00B04664" w14:paraId="6BA27AEC" w14:textId="77777777" w:rsidTr="006A7977">
        <w:tc>
          <w:tcPr>
            <w:tcW w:w="2410" w:type="dxa"/>
            <w:vAlign w:val="center"/>
          </w:tcPr>
          <w:p w14:paraId="1142EA79" w14:textId="77777777" w:rsidR="00B04664" w:rsidRDefault="0019575E" w:rsidP="00434CDA">
            <w:pPr>
              <w:spacing w:before="0" w:line="240" w:lineRule="auto"/>
              <w:rPr>
                <w:rFonts w:eastAsia="Calibri"/>
                <w:b/>
              </w:rPr>
            </w:pPr>
            <w:r>
              <w:rPr>
                <w:rFonts w:eastAsia="Calibri"/>
                <w:b/>
              </w:rPr>
              <w:t>DSP</w:t>
            </w:r>
          </w:p>
        </w:tc>
        <w:tc>
          <w:tcPr>
            <w:tcW w:w="5954" w:type="dxa"/>
          </w:tcPr>
          <w:p w14:paraId="4F29E5E5" w14:textId="77777777" w:rsidR="00B04664" w:rsidRDefault="0019575E" w:rsidP="00434CDA">
            <w:pPr>
              <w:spacing w:before="0" w:line="240" w:lineRule="auto"/>
              <w:rPr>
                <w:rFonts w:eastAsia="Calibri"/>
              </w:rPr>
            </w:pPr>
            <w:r>
              <w:rPr>
                <w:rFonts w:eastAsia="Calibri"/>
              </w:rPr>
              <w:t>Digital Signal Processing</w:t>
            </w:r>
          </w:p>
          <w:p w14:paraId="1565560A" w14:textId="77777777" w:rsidR="00B04664" w:rsidRDefault="0019575E" w:rsidP="00434CDA">
            <w:pPr>
              <w:spacing w:before="0" w:line="240" w:lineRule="auto"/>
              <w:rPr>
                <w:rFonts w:eastAsia="Calibri"/>
              </w:rPr>
            </w:pPr>
            <w:r>
              <w:rPr>
                <w:rFonts w:eastAsia="Calibri"/>
              </w:rPr>
              <w:t>Xử lý tin hiệu số</w:t>
            </w:r>
          </w:p>
        </w:tc>
      </w:tr>
    </w:tbl>
    <w:p w14:paraId="53529FE7" w14:textId="77777777" w:rsidR="00B04664" w:rsidRDefault="00B04664"/>
    <w:p w14:paraId="23CD379D" w14:textId="77777777" w:rsidR="00B04664" w:rsidRDefault="0019575E">
      <w:pPr>
        <w:pStyle w:val="u1"/>
        <w:framePr w:wrap="notBeside"/>
        <w:numPr>
          <w:ilvl w:val="0"/>
          <w:numId w:val="0"/>
        </w:numPr>
      </w:pPr>
      <w:bookmarkStart w:id="22" w:name="_Toc510882190"/>
      <w:bookmarkStart w:id="23" w:name="_Toc9941060"/>
      <w:r>
        <w:lastRenderedPageBreak/>
        <w:t>Danh mục thuật ngữ</w:t>
      </w:r>
      <w:bookmarkEnd w:id="22"/>
      <w:bookmarkEnd w:id="23"/>
    </w:p>
    <w:tbl>
      <w:tblPr>
        <w:tblStyle w:val="LiBang"/>
        <w:tblW w:w="8364" w:type="dxa"/>
        <w:tblLayout w:type="fixed"/>
        <w:tblCellMar>
          <w:top w:w="284" w:type="dxa"/>
        </w:tblCellMar>
        <w:tblLook w:val="04A0" w:firstRow="1" w:lastRow="0" w:firstColumn="1" w:lastColumn="0" w:noHBand="0" w:noVBand="1"/>
      </w:tblPr>
      <w:tblGrid>
        <w:gridCol w:w="2410"/>
        <w:gridCol w:w="5954"/>
      </w:tblGrid>
      <w:tr w:rsidR="00B04664" w:rsidRPr="0075089D" w14:paraId="348AB27C" w14:textId="77777777" w:rsidTr="0075089D">
        <w:trPr>
          <w:cnfStyle w:val="100000000000" w:firstRow="1" w:lastRow="0" w:firstColumn="0" w:lastColumn="0" w:oddVBand="0" w:evenVBand="0" w:oddHBand="0" w:evenHBand="0" w:firstRowFirstColumn="0" w:firstRowLastColumn="0" w:lastRowFirstColumn="0" w:lastRowLastColumn="0"/>
        </w:trPr>
        <w:tc>
          <w:tcPr>
            <w:tcW w:w="2410" w:type="dxa"/>
            <w:vAlign w:val="center"/>
          </w:tcPr>
          <w:p w14:paraId="4061FFBC" w14:textId="77777777" w:rsidR="00B04664" w:rsidRPr="00C33F71" w:rsidRDefault="0019575E" w:rsidP="0019671A">
            <w:pPr>
              <w:spacing w:before="0" w:line="240" w:lineRule="auto"/>
              <w:rPr>
                <w:rFonts w:eastAsia="Calibri"/>
              </w:rPr>
            </w:pPr>
            <w:r w:rsidRPr="00C33F71">
              <w:rPr>
                <w:rFonts w:eastAsia="Calibri"/>
              </w:rPr>
              <w:t>Âm vị</w:t>
            </w:r>
          </w:p>
        </w:tc>
        <w:tc>
          <w:tcPr>
            <w:tcW w:w="5954" w:type="dxa"/>
          </w:tcPr>
          <w:p w14:paraId="0A9C9848" w14:textId="738BF1B7" w:rsidR="00B04664" w:rsidRPr="00C33F71" w:rsidRDefault="0019575E" w:rsidP="0019671A">
            <w:pPr>
              <w:spacing w:before="0" w:line="240" w:lineRule="auto"/>
              <w:rPr>
                <w:rFonts w:eastAsia="Calibri"/>
                <w:b w:val="0"/>
              </w:rPr>
            </w:pPr>
            <w:r w:rsidRPr="00C33F71">
              <w:rPr>
                <w:rFonts w:eastAsia="Calibri"/>
                <w:b w:val="0"/>
              </w:rPr>
              <w:t>Đơn vị nhỏ nhất trong hệ thống ngữ âm của một ngôn ngữ bất k</w:t>
            </w:r>
            <w:r w:rsidR="0019671A">
              <w:rPr>
                <w:rFonts w:eastAsia="Calibri"/>
                <w:b w:val="0"/>
              </w:rPr>
              <w:t>ì</w:t>
            </w:r>
          </w:p>
        </w:tc>
      </w:tr>
      <w:tr w:rsidR="00E85565" w:rsidRPr="0075089D" w14:paraId="4B534C7E" w14:textId="77777777" w:rsidTr="0075089D">
        <w:tc>
          <w:tcPr>
            <w:tcW w:w="2410" w:type="dxa"/>
            <w:vAlign w:val="center"/>
          </w:tcPr>
          <w:p w14:paraId="6A27195D" w14:textId="5C6EBACE" w:rsidR="00E85565" w:rsidRPr="00E85565" w:rsidRDefault="00E85565" w:rsidP="0019671A">
            <w:pPr>
              <w:spacing w:before="0" w:line="240" w:lineRule="auto"/>
              <w:rPr>
                <w:rFonts w:eastAsia="Calibri"/>
                <w:b/>
              </w:rPr>
            </w:pPr>
            <w:r w:rsidRPr="00E85565">
              <w:rPr>
                <w:rFonts w:eastAsia="Calibri"/>
                <w:b/>
              </w:rPr>
              <w:t>Thời gian CPU</w:t>
            </w:r>
          </w:p>
        </w:tc>
        <w:tc>
          <w:tcPr>
            <w:tcW w:w="5954" w:type="dxa"/>
          </w:tcPr>
          <w:p w14:paraId="7904E1B1" w14:textId="2E85A717" w:rsidR="00E85565" w:rsidRPr="00E85565" w:rsidRDefault="00E85565" w:rsidP="0019671A">
            <w:pPr>
              <w:spacing w:before="0" w:line="240" w:lineRule="auto"/>
              <w:rPr>
                <w:rFonts w:eastAsia="Calibri"/>
              </w:rPr>
            </w:pPr>
            <w:r>
              <w:rPr>
                <w:rFonts w:eastAsia="Calibri"/>
              </w:rPr>
              <w:t xml:space="preserve">Thời gian một đơn vị xử lý trung tâm (CPU) được sử dụng để xử lý các </w:t>
            </w:r>
            <w:r w:rsidR="00E03055">
              <w:rPr>
                <w:rFonts w:eastAsia="Calibri"/>
              </w:rPr>
              <w:t xml:space="preserve">câu </w:t>
            </w:r>
            <w:r>
              <w:rPr>
                <w:rFonts w:eastAsia="Calibri"/>
              </w:rPr>
              <w:t>lệnh của chương trình máy tính</w:t>
            </w:r>
          </w:p>
        </w:tc>
      </w:tr>
      <w:tr w:rsidR="00BD4502" w:rsidRPr="00B42CB1" w14:paraId="78F9044B" w14:textId="77777777" w:rsidTr="0075089D">
        <w:tc>
          <w:tcPr>
            <w:tcW w:w="2410" w:type="dxa"/>
            <w:vAlign w:val="center"/>
          </w:tcPr>
          <w:p w14:paraId="2612941B" w14:textId="3CC72065" w:rsidR="00BD4502" w:rsidRPr="00BD4502" w:rsidRDefault="00BD4502" w:rsidP="0019671A">
            <w:pPr>
              <w:spacing w:before="0" w:line="240" w:lineRule="auto"/>
              <w:rPr>
                <w:rFonts w:eastAsia="Calibri"/>
                <w:b/>
                <w:lang w:val="vi-VN"/>
              </w:rPr>
            </w:pPr>
            <w:r>
              <w:rPr>
                <w:rFonts w:eastAsia="Calibri"/>
                <w:b/>
                <w:lang w:val="vi-VN"/>
              </w:rPr>
              <w:t>Middleware</w:t>
            </w:r>
          </w:p>
        </w:tc>
        <w:tc>
          <w:tcPr>
            <w:tcW w:w="5954" w:type="dxa"/>
          </w:tcPr>
          <w:p w14:paraId="31C8A1EE" w14:textId="6B11849C" w:rsidR="00BD4502" w:rsidRPr="00E060EE" w:rsidRDefault="00E060EE" w:rsidP="0019671A">
            <w:pPr>
              <w:spacing w:before="0" w:line="240" w:lineRule="auto"/>
              <w:rPr>
                <w:rFonts w:eastAsia="Calibri"/>
                <w:lang w:val="vi-VN"/>
              </w:rPr>
            </w:pPr>
            <w:r>
              <w:rPr>
                <w:rFonts w:eastAsia="Calibri"/>
                <w:lang w:val="vi-VN"/>
              </w:rPr>
              <w:t xml:space="preserve">Phần mềm trung gian </w:t>
            </w:r>
            <w:r w:rsidRPr="00E060EE">
              <w:rPr>
                <w:rFonts w:eastAsia="Calibri"/>
                <w:lang w:val="vi-VN"/>
              </w:rPr>
              <w:t>với nhiệm vụ kết nối các thành phần phần mềm hoặc các ứng dụng với nhau.</w:t>
            </w:r>
          </w:p>
        </w:tc>
      </w:tr>
    </w:tbl>
    <w:p w14:paraId="47EE1EF4" w14:textId="77777777" w:rsidR="00B04664" w:rsidRPr="00E060EE" w:rsidRDefault="00B04664">
      <w:pPr>
        <w:rPr>
          <w:lang w:val="vi-VN"/>
        </w:rPr>
      </w:pPr>
    </w:p>
    <w:p w14:paraId="152663AA" w14:textId="77777777" w:rsidR="00B04664" w:rsidRPr="00E060EE" w:rsidRDefault="00B04664">
      <w:pPr>
        <w:rPr>
          <w:lang w:val="vi-VN"/>
        </w:rPr>
        <w:sectPr w:rsidR="00B04664" w:rsidRPr="00E060EE">
          <w:footerReference w:type="default" r:id="rId10"/>
          <w:pgSz w:w="11900" w:h="16840"/>
          <w:pgMar w:top="1134" w:right="1134" w:bottom="1134" w:left="1985" w:header="851" w:footer="1247" w:gutter="0"/>
          <w:pgNumType w:fmt="lowerRoman"/>
          <w:cols w:space="708"/>
          <w:docGrid w:linePitch="360"/>
        </w:sectPr>
      </w:pPr>
      <w:bookmarkStart w:id="24" w:name="_Ref510774365"/>
    </w:p>
    <w:p w14:paraId="7CCA2F3F" w14:textId="1A98DD51" w:rsidR="00B04664" w:rsidRDefault="0019575E">
      <w:pPr>
        <w:pStyle w:val="u1"/>
        <w:framePr w:wrap="notBeside"/>
      </w:pPr>
      <w:bookmarkStart w:id="25" w:name="_Toc510882191"/>
      <w:bookmarkStart w:id="26" w:name="_Ref510900383"/>
      <w:bookmarkStart w:id="27" w:name="_Ref8907414"/>
      <w:bookmarkStart w:id="28" w:name="_Toc9941061"/>
      <w:r>
        <w:lastRenderedPageBreak/>
        <w:t>Giới thiệu đề tài</w:t>
      </w:r>
      <w:bookmarkEnd w:id="24"/>
      <w:bookmarkEnd w:id="25"/>
      <w:bookmarkEnd w:id="26"/>
      <w:bookmarkEnd w:id="27"/>
      <w:bookmarkEnd w:id="28"/>
    </w:p>
    <w:p w14:paraId="73837074" w14:textId="77777777" w:rsidR="00B04664" w:rsidRDefault="0019575E">
      <w:pPr>
        <w:pStyle w:val="u2"/>
      </w:pPr>
      <w:bookmarkStart w:id="29" w:name="_Toc1988336070"/>
      <w:bookmarkStart w:id="30" w:name="_Toc9941062"/>
      <w:r>
        <w:t>Đặt vấn đề</w:t>
      </w:r>
      <w:bookmarkEnd w:id="29"/>
      <w:bookmarkEnd w:id="30"/>
    </w:p>
    <w:p w14:paraId="147E19FD" w14:textId="3BACBEF3" w:rsidR="00B04664" w:rsidRDefault="0019575E">
      <w:pPr>
        <w:rPr>
          <w:lang w:val="vi-VN"/>
        </w:rPr>
      </w:pPr>
      <w:r>
        <w:rPr>
          <w:lang w:val="vi-VN"/>
        </w:rPr>
        <w:t>Hiện nay ở Việt Nam đang tồn tại một số lượng không nhỏ người khiếm thị. Theo số liệu thống kê của Bệnh viện Mắt Trung ương năm 2015, tại Việt Nam, tỉ lệ mù lòa toàn quốc là 1,8% dân số, số lượng người mù, thị kém là hơn 2 triệu người</w:t>
      </w:r>
      <w:r w:rsidR="0054402A" w:rsidRPr="0054402A">
        <w:rPr>
          <w:lang w:val="vi-VN"/>
        </w:rPr>
        <w:t xml:space="preserve"> </w:t>
      </w:r>
      <w:r w:rsidR="00FA018D">
        <w:rPr>
          <w:lang w:val="vi-VN"/>
        </w:rPr>
        <w:fldChar w:fldCharType="begin"/>
      </w:r>
      <w:r w:rsidR="00FA018D">
        <w:rPr>
          <w:lang w:val="vi-VN"/>
        </w:rPr>
        <w:instrText xml:space="preserve"> ADDIN ZOTERO_ITEM CSL_CITATION {"citationID":"xm5K05Hw","properties":{"formattedCitation":"[1]","plainCitation":"[1]","noteIndex":0},"citationItems":[{"id":2,"uris":["http://zotero.org/users/local/LaWVfAA6/items/GV2KECNF"],"uri":["http://zotero.org/users/local/LaWVfAA6/items/GV2KECNF"],"itemData":{"id":2,"type":"webpage","title":"Phòng chống mù lòa ở Việt Nam - Nhìn lại một năm sắp qua và dự báo những thách thức mới - Bệnh viện mắt trung ương","abstract":"Đôi mắt là một trong những tài sản quý giá nhất của mỗi người. Thế nhưng, ý thức chăm sóc và bảo vệ đôi mắt trong cộng đồng hiện nay còn nhiều hạn chế. Mặc dù ngành Mắt Việt Nam có những nỗ lực rất lớn trong nhiều năm qua song công tác phòng chống mù lòa","URL":"http://vnio.vn/phong-chong-mu-loa-o-viet-nam-nhin-lai-mot-nam-sap-qua-va-du-bao-nhung-thach-thuc-moi","language":"en-US","accessed":{"date-parts":[["2019",5,15]]}}}],"schema":"https://github.com/citation-style-language/schema/raw/master/csl-citation.json"} </w:instrText>
      </w:r>
      <w:r w:rsidR="00FA018D">
        <w:rPr>
          <w:lang w:val="vi-VN"/>
        </w:rPr>
        <w:fldChar w:fldCharType="separate"/>
      </w:r>
      <w:r w:rsidR="00FA018D" w:rsidRPr="00FA018D">
        <w:rPr>
          <w:lang w:val="vi-VN"/>
        </w:rPr>
        <w:t>[1]</w:t>
      </w:r>
      <w:r w:rsidR="00FA018D">
        <w:rPr>
          <w:lang w:val="vi-VN"/>
        </w:rPr>
        <w:fldChar w:fldCharType="end"/>
      </w:r>
      <w:r>
        <w:rPr>
          <w:lang w:val="vi-VN"/>
        </w:rPr>
        <w:t>. Nhu cầu tiếp thu tri thức của người khiếm thị trong cuộc sống hàng ngày và trong công việc là rất cao, đặc biệt là trong thời đại công nghệ thông tin phát triển như hiện tại, nhưng họ bị cản trở rất nhiều do thị lực yếu hoặc không có năng lực thị giác.</w:t>
      </w:r>
    </w:p>
    <w:p w14:paraId="44B7BE86" w14:textId="77777777" w:rsidR="00B04664" w:rsidRDefault="0019575E">
      <w:pPr>
        <w:rPr>
          <w:lang w:val="vi-VN"/>
        </w:rPr>
      </w:pPr>
      <w:r>
        <w:rPr>
          <w:lang w:val="vi-VN"/>
        </w:rPr>
        <w:t>Nếu người bình thường có thể tiếp cận tri thức không hề khó khăn chỉ với một số thao tác với chuột và bàn phím trên máy tính</w:t>
      </w:r>
      <w:r w:rsidRPr="00C53F70">
        <w:rPr>
          <w:lang w:val="vi-VN"/>
        </w:rPr>
        <w:t xml:space="preserve"> thì</w:t>
      </w:r>
      <w:r>
        <w:rPr>
          <w:lang w:val="vi-VN"/>
        </w:rPr>
        <w:t xml:space="preserve"> ngược lại, trong trường hợp những người khiếm thị, họ chủ yếu thu thập thông tin một cách bị động qua truyền thanh, báo chí, hoặc gia đình. Hiện nay, các sản phẩm phần mềm hỗ trợ người khiếm thị đang từng bước giải quyết khó khăn </w:t>
      </w:r>
      <w:r w:rsidRPr="00C53F70">
        <w:rPr>
          <w:lang w:val="vi-VN"/>
        </w:rPr>
        <w:t>này,</w:t>
      </w:r>
      <w:r>
        <w:rPr>
          <w:lang w:val="vi-VN"/>
        </w:rPr>
        <w:t xml:space="preserve"> qua đó gia tăng tinh chủ động trong cách thức tiếp cận </w:t>
      </w:r>
      <w:r w:rsidRPr="00C53F70">
        <w:rPr>
          <w:lang w:val="vi-VN"/>
        </w:rPr>
        <w:t xml:space="preserve">tri </w:t>
      </w:r>
      <w:r>
        <w:rPr>
          <w:lang w:val="vi-VN"/>
        </w:rPr>
        <w:t>thức của người khiếm thị trong cuộc sống.</w:t>
      </w:r>
    </w:p>
    <w:p w14:paraId="5814FCAF" w14:textId="0B55D114" w:rsidR="00B04664" w:rsidRDefault="0019575E">
      <w:pPr>
        <w:rPr>
          <w:lang w:val="vi-VN"/>
        </w:rPr>
      </w:pPr>
      <w:r>
        <w:rPr>
          <w:lang w:val="vi-VN"/>
        </w:rPr>
        <w:t xml:space="preserve">Để trợ giúp người khiếm thị thao tác với máy tính, công cụ hữu ích và thông dụng nhất là các </w:t>
      </w:r>
      <w:r>
        <w:rPr>
          <w:b/>
          <w:lang w:val="vi-VN"/>
        </w:rPr>
        <w:t>trình đọc màn hình</w:t>
      </w:r>
      <w:r>
        <w:rPr>
          <w:lang w:val="vi-VN"/>
        </w:rPr>
        <w:t xml:space="preserve"> – hay còn gọi là screen reader. Bên trong trình đọc màn hình, bộ phận quan trọng nhất chính là các </w:t>
      </w:r>
      <w:r>
        <w:rPr>
          <w:b/>
          <w:lang w:val="vi-VN"/>
        </w:rPr>
        <w:t>bộ đọc</w:t>
      </w:r>
      <w:r>
        <w:rPr>
          <w:lang w:val="vi-VN"/>
        </w:rPr>
        <w:t>. Bất cứ khi nào người dùng thao tác với máy tính, hay có một thay đổi trên máy tính xảy ra, nó sẽ được phát hiện bởi trình đọc màn hình và truyền tới bộ đọc dưới dạng dữ liệu văn bản để xử lý; dữ liệu sau khi được xử lý sẽ được chuyển sang dạng âm thanh để phát qua thiết bị phát thanh</w:t>
      </w:r>
      <w:r w:rsidRPr="00C53F70">
        <w:rPr>
          <w:lang w:val="vi-VN"/>
        </w:rPr>
        <w:t>.</w:t>
      </w:r>
      <w:r w:rsidR="00C60A40" w:rsidRPr="00C60A40">
        <w:rPr>
          <w:lang w:val="vi-VN"/>
        </w:rPr>
        <w:t xml:space="preserve"> Các trình đọc màn hình phổ biến trên thị trường hiện tại bao gồm NVDA</w:t>
      </w:r>
      <w:r w:rsidR="003B60C0">
        <w:rPr>
          <w:lang w:val="vi-VN"/>
        </w:rPr>
        <w:t xml:space="preserve"> </w:t>
      </w:r>
      <w:r w:rsidR="003B60C0">
        <w:rPr>
          <w:lang w:val="vi-VN"/>
        </w:rPr>
        <w:fldChar w:fldCharType="begin"/>
      </w:r>
      <w:r w:rsidR="003B60C0">
        <w:rPr>
          <w:lang w:val="vi-VN"/>
        </w:rPr>
        <w:instrText xml:space="preserve"> ADDIN ZOTERO_ITEM CSL_CITATION {"citationID":"qL0tmTMc","properties":{"formattedCitation":"[2]","plainCitation":"[2]","noteIndex":0},"citationItems":[{"id":58,"uris":["http://zotero.org/users/local/LaWVfAA6/items/ACWJ5HFT"],"uri":["http://zotero.org/users/local/LaWVfAA6/items/ACWJ5HFT"],"itemData":{"id":58,"type":"webpage","title":"NV Access | About NVDA","URL":"https://www.nvaccess.org/about-nvda/","accessed":{"date-parts":[["2019",5,21]]}}}],"schema":"https://github.com/citation-style-language/schema/raw/master/csl-citation.json"} </w:instrText>
      </w:r>
      <w:r w:rsidR="003B60C0">
        <w:rPr>
          <w:lang w:val="vi-VN"/>
        </w:rPr>
        <w:fldChar w:fldCharType="separate"/>
      </w:r>
      <w:r w:rsidR="003B60C0" w:rsidRPr="003B60C0">
        <w:rPr>
          <w:lang w:val="vi-VN"/>
        </w:rPr>
        <w:t>[2]</w:t>
      </w:r>
      <w:r w:rsidR="003B60C0">
        <w:rPr>
          <w:lang w:val="vi-VN"/>
        </w:rPr>
        <w:fldChar w:fldCharType="end"/>
      </w:r>
      <w:r w:rsidR="00C60A40" w:rsidRPr="00C60A40">
        <w:rPr>
          <w:lang w:val="vi-VN"/>
        </w:rPr>
        <w:t xml:space="preserve">, </w:t>
      </w:r>
      <w:r w:rsidR="00700AC2" w:rsidRPr="00700AC2">
        <w:rPr>
          <w:lang w:val="vi-VN"/>
        </w:rPr>
        <w:t>JAWS</w:t>
      </w:r>
      <w:r w:rsidR="0054402A" w:rsidRPr="0054402A">
        <w:rPr>
          <w:lang w:val="vi-VN"/>
        </w:rPr>
        <w:t xml:space="preserve"> </w:t>
      </w:r>
      <w:r w:rsidR="003B60C0">
        <w:rPr>
          <w:lang w:val="vi-VN"/>
        </w:rPr>
        <w:fldChar w:fldCharType="begin"/>
      </w:r>
      <w:r w:rsidR="003B60C0">
        <w:rPr>
          <w:lang w:val="vi-VN"/>
        </w:rPr>
        <w:instrText xml:space="preserve"> ADDIN ZOTERO_ITEM CSL_CITATION {"citationID":"hp3dUKi6","properties":{"formattedCitation":"[3]","plainCitation":"[3]","noteIndex":0},"citationItems":[{"id":61,"uris":["http://zotero.org/users/local/LaWVfAA6/items/9PUT6XND"],"uri":["http://zotero.org/users/local/LaWVfAA6/items/9PUT6XND"],"itemData":{"id":61,"type":"webpage","title":"JAWS® – Freedom Scientific","URL":"https://www.freedomscientific.com/products/software/jaws/","accessed":{"date-parts":[["2019",5,21]]}}}],"schema":"https://github.com/citation-style-language/schema/raw/master/csl-citation.json"} </w:instrText>
      </w:r>
      <w:r w:rsidR="003B60C0">
        <w:rPr>
          <w:lang w:val="vi-VN"/>
        </w:rPr>
        <w:fldChar w:fldCharType="separate"/>
      </w:r>
      <w:r w:rsidR="003B60C0" w:rsidRPr="003B60C0">
        <w:rPr>
          <w:lang w:val="vi-VN"/>
        </w:rPr>
        <w:t>[3]</w:t>
      </w:r>
      <w:r w:rsidR="003B60C0">
        <w:rPr>
          <w:lang w:val="vi-VN"/>
        </w:rPr>
        <w:fldChar w:fldCharType="end"/>
      </w:r>
      <w:r w:rsidR="00700AC2">
        <w:rPr>
          <w:lang w:val="vi-VN"/>
        </w:rPr>
        <w:t>…</w:t>
      </w:r>
    </w:p>
    <w:p w14:paraId="3A790C45" w14:textId="594DD621" w:rsidR="009513AC" w:rsidRPr="00CC5CA2" w:rsidRDefault="009513AC">
      <w:pPr>
        <w:rPr>
          <w:lang w:val="vi-VN"/>
        </w:rPr>
      </w:pPr>
      <w:r w:rsidRPr="00E56F13">
        <w:rPr>
          <w:lang w:val="vi-VN"/>
        </w:rPr>
        <w:lastRenderedPageBreak/>
        <w:t xml:space="preserve">Hiện tại ở Việt Nam, hai bộ đọc tiếng Việt </w:t>
      </w:r>
      <w:r>
        <w:rPr>
          <w:lang w:val="vi-VN"/>
        </w:rPr>
        <w:t xml:space="preserve">phổ biến </w:t>
      </w:r>
      <w:r w:rsidRPr="00E56F13">
        <w:rPr>
          <w:lang w:val="vi-VN"/>
        </w:rPr>
        <w:t>nhất trên hệ điều hành Windows bao gồm: bộ đọc Sao Mai</w:t>
      </w:r>
      <w:r w:rsidRPr="009513AC">
        <w:rPr>
          <w:lang w:val="vi-VN"/>
        </w:rPr>
        <w:t xml:space="preserve"> </w:t>
      </w:r>
      <w:r w:rsidR="00485AE0">
        <w:rPr>
          <w:lang w:val="vi-VN"/>
        </w:rPr>
        <w:fldChar w:fldCharType="begin"/>
      </w:r>
      <w:r w:rsidR="003B60C0">
        <w:rPr>
          <w:lang w:val="vi-VN"/>
        </w:rPr>
        <w:instrText xml:space="preserve"> ADDIN ZOTERO_ITEM CSL_CITATION {"citationID":"UvajLcR7","properties":{"formattedCitation":"[4]","plainCitation":"[4]","noteIndex":0},"citationItems":[{"id":49,"uris":["http://zotero.org/users/local/LaWVfAA6/items/YD8VYQ35"],"uri":["http://zotero.org/users/local/LaWVfAA6/items/YD8VYQ35"],"itemData":{"id":49,"type":"webpage","title":"Sao Mai VN Voice | Trung Tâm Hướng Nghiệp &amp; Công Nghệ Trợ Giúp Cho Người Mù Sao Mai","URL":"https://saomaicenter.org/vi/downloads/SMVNVoice","accessed":{"date-parts":[["2019",5,21]]}}}],"schema":"https://github.com/citation-style-language/schema/raw/master/csl-citation.json"} </w:instrText>
      </w:r>
      <w:r w:rsidR="00485AE0">
        <w:rPr>
          <w:lang w:val="vi-VN"/>
        </w:rPr>
        <w:fldChar w:fldCharType="separate"/>
      </w:r>
      <w:r w:rsidR="003B60C0" w:rsidRPr="003B60C0">
        <w:rPr>
          <w:lang w:val="vi-VN"/>
        </w:rPr>
        <w:t>[4]</w:t>
      </w:r>
      <w:r w:rsidR="00485AE0">
        <w:rPr>
          <w:lang w:val="vi-VN"/>
        </w:rPr>
        <w:fldChar w:fldCharType="end"/>
      </w:r>
      <w:r w:rsidRPr="00E56F13">
        <w:rPr>
          <w:lang w:val="vi-VN"/>
        </w:rPr>
        <w:t xml:space="preserve"> và bộ đọc </w:t>
      </w:r>
      <w:r w:rsidR="0030531F">
        <w:rPr>
          <w:lang w:val="vi-VN"/>
        </w:rPr>
        <w:t xml:space="preserve">phương Nam </w:t>
      </w:r>
      <w:r w:rsidR="00485AE0">
        <w:rPr>
          <w:lang w:val="vi-VN"/>
        </w:rPr>
        <w:fldChar w:fldCharType="begin"/>
      </w:r>
      <w:r w:rsidR="003B60C0">
        <w:rPr>
          <w:lang w:val="vi-VN"/>
        </w:rPr>
        <w:instrText xml:space="preserve"> ADDIN ZOTERO_ITEM CSL_CITATION {"citationID":"dApvtu3D","properties":{"formattedCitation":"[5]","plainCitation":"[5]","noteIndex":0},"citationItems":[{"id":51,"uris":["http://zotero.org/users/local/LaWVfAA6/items/BSULCSTT"],"uri":["http://zotero.org/users/local/LaWVfAA6/items/BSULCSTT"],"itemData":{"id":51,"type":"webpage","title":"Bộ tiếng nói Phương Nam | Trung Tâm Hướng Nghiệp &amp; Công Nghệ Trợ Giúp Cho Người Mù Sao Mai","URL":"https://saomaicenter.org/vi/downloads/bo-doc/bo-tieng-noi-phuong-nam","accessed":{"date-parts":[["2019",5,21]]}}}],"schema":"https://github.com/citation-style-language/schema/raw/master/csl-citation.json"} </w:instrText>
      </w:r>
      <w:r w:rsidR="00485AE0">
        <w:rPr>
          <w:lang w:val="vi-VN"/>
        </w:rPr>
        <w:fldChar w:fldCharType="separate"/>
      </w:r>
      <w:r w:rsidR="003B60C0" w:rsidRPr="003B60C0">
        <w:rPr>
          <w:lang w:val="vi-VN"/>
        </w:rPr>
        <w:t>[5]</w:t>
      </w:r>
      <w:r w:rsidR="00485AE0">
        <w:rPr>
          <w:lang w:val="vi-VN"/>
        </w:rPr>
        <w:fldChar w:fldCharType="end"/>
      </w:r>
      <w:r w:rsidRPr="00E56F13">
        <w:rPr>
          <w:lang w:val="vi-VN"/>
        </w:rPr>
        <w:t>.</w:t>
      </w:r>
      <w:r w:rsidR="00CC5CA2" w:rsidRPr="00CC5CA2">
        <w:rPr>
          <w:lang w:val="vi-VN"/>
        </w:rPr>
        <w:t xml:space="preserve"> </w:t>
      </w:r>
      <w:r w:rsidR="001C290A">
        <w:rPr>
          <w:lang w:val="vi-VN"/>
        </w:rPr>
        <w:t xml:space="preserve">Trong cộng đồng người khiếm thị, </w:t>
      </w:r>
      <w:r w:rsidRPr="00E56F13">
        <w:rPr>
          <w:lang w:val="vi-VN"/>
        </w:rPr>
        <w:t>Bộ đọc Sao Mai</w:t>
      </w:r>
      <w:r w:rsidR="00C213BD">
        <w:rPr>
          <w:lang w:val="vi-VN"/>
        </w:rPr>
        <w:t xml:space="preserve"> là bộ đọc được </w:t>
      </w:r>
      <w:r w:rsidR="004D0A2B">
        <w:rPr>
          <w:lang w:val="vi-VN"/>
        </w:rPr>
        <w:t xml:space="preserve">sử dụng </w:t>
      </w:r>
      <w:r w:rsidR="00C213BD">
        <w:rPr>
          <w:lang w:val="vi-VN"/>
        </w:rPr>
        <w:t>rộng rãi nhất</w:t>
      </w:r>
      <w:r w:rsidRPr="00E56F13">
        <w:rPr>
          <w:lang w:val="vi-VN"/>
        </w:rPr>
        <w:t xml:space="preserve">. Tuy nhiên, </w:t>
      </w:r>
      <w:r w:rsidR="00C76B28">
        <w:rPr>
          <w:lang w:val="vi-VN"/>
        </w:rPr>
        <w:t xml:space="preserve">nhược điểm của bộ đọc Sao Mai là </w:t>
      </w:r>
      <w:r w:rsidRPr="00E56F13">
        <w:rPr>
          <w:lang w:val="vi-VN"/>
        </w:rPr>
        <w:t>chất lượng giọng đọc còn thấp,</w:t>
      </w:r>
      <w:r w:rsidR="000A6CA0">
        <w:rPr>
          <w:lang w:val="vi-VN"/>
        </w:rPr>
        <w:t xml:space="preserve"> </w:t>
      </w:r>
      <w:r w:rsidR="00B12140">
        <w:rPr>
          <w:lang w:val="vi-VN"/>
        </w:rPr>
        <w:t xml:space="preserve">giọng đọc bị </w:t>
      </w:r>
      <w:r w:rsidR="00C52AC7">
        <w:rPr>
          <w:lang w:val="vi-VN"/>
        </w:rPr>
        <w:t xml:space="preserve">méo, </w:t>
      </w:r>
      <w:r w:rsidR="00B12140">
        <w:rPr>
          <w:lang w:val="vi-VN"/>
        </w:rPr>
        <w:t xml:space="preserve">biến dạng </w:t>
      </w:r>
      <w:r w:rsidRPr="00E56F13">
        <w:rPr>
          <w:lang w:val="vi-VN"/>
        </w:rPr>
        <w:t xml:space="preserve">khi </w:t>
      </w:r>
      <w:r w:rsidR="000A6CA0">
        <w:rPr>
          <w:lang w:val="vi-VN"/>
        </w:rPr>
        <w:t xml:space="preserve">người dùng </w:t>
      </w:r>
      <w:r w:rsidRPr="00E56F13">
        <w:rPr>
          <w:lang w:val="vi-VN"/>
        </w:rPr>
        <w:t>thay đổi tốc độ hay âm lượng. Bộ đọ</w:t>
      </w:r>
      <w:r>
        <w:rPr>
          <w:lang w:val="vi-VN"/>
        </w:rPr>
        <w:t xml:space="preserve">c </w:t>
      </w:r>
      <w:r w:rsidR="005E2073">
        <w:rPr>
          <w:lang w:val="vi-VN"/>
        </w:rPr>
        <w:t xml:space="preserve">phương Nam </w:t>
      </w:r>
      <w:r>
        <w:rPr>
          <w:lang w:val="vi-VN"/>
        </w:rPr>
        <w:t xml:space="preserve">tuy </w:t>
      </w:r>
      <w:r w:rsidR="0022303C">
        <w:rPr>
          <w:lang w:val="vi-VN"/>
        </w:rPr>
        <w:t xml:space="preserve">cho ra </w:t>
      </w:r>
      <w:r w:rsidRPr="00F42C3B">
        <w:rPr>
          <w:lang w:val="vi-VN"/>
        </w:rPr>
        <w:t xml:space="preserve">giọng </w:t>
      </w:r>
      <w:r w:rsidR="00DD380C">
        <w:rPr>
          <w:lang w:val="vi-VN"/>
        </w:rPr>
        <w:t xml:space="preserve">đọc </w:t>
      </w:r>
      <w:r w:rsidR="00755720">
        <w:rPr>
          <w:lang w:val="vi-VN"/>
        </w:rPr>
        <w:t xml:space="preserve">có chất lượng </w:t>
      </w:r>
      <w:r w:rsidR="00964CC0">
        <w:rPr>
          <w:lang w:val="vi-VN"/>
        </w:rPr>
        <w:t xml:space="preserve">nhỉnh hơn </w:t>
      </w:r>
      <w:r w:rsidRPr="00E56F13">
        <w:rPr>
          <w:lang w:val="vi-VN"/>
        </w:rPr>
        <w:t xml:space="preserve">nhưng thời gian </w:t>
      </w:r>
      <w:r w:rsidR="00755720">
        <w:rPr>
          <w:lang w:val="vi-VN"/>
        </w:rPr>
        <w:t xml:space="preserve">khởi động và </w:t>
      </w:r>
      <w:r w:rsidRPr="00E56F13">
        <w:rPr>
          <w:lang w:val="vi-VN"/>
        </w:rPr>
        <w:t xml:space="preserve">chuyển </w:t>
      </w:r>
      <w:r w:rsidR="00755720">
        <w:rPr>
          <w:lang w:val="vi-VN"/>
        </w:rPr>
        <w:t xml:space="preserve">đổi với </w:t>
      </w:r>
      <w:r w:rsidRPr="00E56F13">
        <w:rPr>
          <w:lang w:val="vi-VN"/>
        </w:rPr>
        <w:t xml:space="preserve">các </w:t>
      </w:r>
      <w:r w:rsidR="000541E7">
        <w:rPr>
          <w:lang w:val="vi-VN"/>
        </w:rPr>
        <w:t xml:space="preserve">bộ </w:t>
      </w:r>
      <w:r w:rsidRPr="00E56F13">
        <w:rPr>
          <w:lang w:val="vi-VN"/>
        </w:rPr>
        <w:t xml:space="preserve">đọc </w:t>
      </w:r>
      <w:r w:rsidR="000541E7">
        <w:rPr>
          <w:lang w:val="vi-VN"/>
        </w:rPr>
        <w:t xml:space="preserve">khác </w:t>
      </w:r>
      <w:r w:rsidRPr="00E56F13">
        <w:rPr>
          <w:lang w:val="vi-VN"/>
        </w:rPr>
        <w:t>rất</w:t>
      </w:r>
      <w:r w:rsidR="000541E7">
        <w:rPr>
          <w:lang w:val="vi-VN"/>
        </w:rPr>
        <w:t xml:space="preserve"> lâu</w:t>
      </w:r>
      <w:r w:rsidRPr="00E56F13">
        <w:rPr>
          <w:lang w:val="vi-VN"/>
        </w:rPr>
        <w:t xml:space="preserve">, </w:t>
      </w:r>
      <w:r w:rsidR="00484BF3">
        <w:rPr>
          <w:lang w:val="vi-VN"/>
        </w:rPr>
        <w:t xml:space="preserve">tinh tiếp cận chưa cao, </w:t>
      </w:r>
      <w:r w:rsidR="00AF469F">
        <w:rPr>
          <w:lang w:val="vi-VN"/>
        </w:rPr>
        <w:t>do đó</w:t>
      </w:r>
      <w:r w:rsidR="008D0F43">
        <w:rPr>
          <w:lang w:val="vi-VN"/>
        </w:rPr>
        <w:t xml:space="preserve"> </w:t>
      </w:r>
      <w:r w:rsidRPr="00E56F13">
        <w:rPr>
          <w:lang w:val="vi-VN"/>
        </w:rPr>
        <w:t xml:space="preserve">hiện tại </w:t>
      </w:r>
      <w:r w:rsidR="008D0F43">
        <w:rPr>
          <w:lang w:val="vi-VN"/>
        </w:rPr>
        <w:t xml:space="preserve">bộ đọc phương Nam </w:t>
      </w:r>
      <w:r w:rsidRPr="00E56F13">
        <w:rPr>
          <w:lang w:val="vi-VN"/>
        </w:rPr>
        <w:t>được không nhiều người khiếm thị sử dụng.</w:t>
      </w:r>
    </w:p>
    <w:p w14:paraId="382EB5E4" w14:textId="325B9CA0" w:rsidR="00B04664" w:rsidRPr="00C53F70" w:rsidRDefault="0019575E">
      <w:pPr>
        <w:rPr>
          <w:lang w:val="vi-VN"/>
        </w:rPr>
      </w:pPr>
      <w:r w:rsidRPr="00C53F70">
        <w:rPr>
          <w:lang w:val="vi-VN"/>
        </w:rPr>
        <w:t>Những năm vừa qua,</w:t>
      </w:r>
      <w:r>
        <w:rPr>
          <w:lang w:val="vi-VN"/>
        </w:rPr>
        <w:t xml:space="preserve"> nhóm nghiên cứu </w:t>
      </w:r>
      <w:r w:rsidRPr="00C53F70">
        <w:rPr>
          <w:lang w:val="vi-VN"/>
        </w:rPr>
        <w:t xml:space="preserve">BKVoice Team của </w:t>
      </w:r>
      <w:r>
        <w:rPr>
          <w:lang w:val="vi-VN"/>
        </w:rPr>
        <w:t>TS. Nguyễn Thị Thu Trang</w:t>
      </w:r>
      <w:r w:rsidRPr="00C53F70">
        <w:rPr>
          <w:lang w:val="vi-VN"/>
        </w:rPr>
        <w:t xml:space="preserve"> </w:t>
      </w:r>
      <w:r>
        <w:rPr>
          <w:lang w:val="vi-VN"/>
        </w:rPr>
        <w:t>đã phát triển bộ đọc tiếng Việt BKVoice trên Windows</w:t>
      </w:r>
      <w:r w:rsidRPr="00C53F70">
        <w:rPr>
          <w:lang w:val="vi-VN"/>
        </w:rPr>
        <w:t xml:space="preserve"> </w:t>
      </w:r>
      <w:r>
        <w:rPr>
          <w:lang w:val="vi-VN"/>
        </w:rPr>
        <w:t xml:space="preserve">với chất lượng </w:t>
      </w:r>
      <w:r w:rsidRPr="00C53F70">
        <w:rPr>
          <w:lang w:val="vi-VN"/>
        </w:rPr>
        <w:t>khá tốt</w:t>
      </w:r>
      <w:r>
        <w:rPr>
          <w:lang w:val="vi-VN"/>
        </w:rPr>
        <w:t xml:space="preserve"> và khắc phục được hầu hết các vấn đề của các bộ đọc trước bao gồm: (i) chất lượng giọng đọc tự nhiên theo ngữ cảnh, không bị biến đổi khi thay đổi về tốc độ, cao độ, âm lượng; (ii) tốc độ xử lý thời gian thực; và (iii) hỗ trợ dự đoán cách đọc từ nước ngoài để không phải chuyển liên tục giữa các giọng đọc. Tuy nhiên, bộ đọc BKVoice có một số nhược điểm lớn, bao gồm: (i) tốc độ </w:t>
      </w:r>
      <w:r w:rsidRPr="00C53F70">
        <w:rPr>
          <w:lang w:val="vi-VN"/>
        </w:rPr>
        <w:t xml:space="preserve">khởi động </w:t>
      </w:r>
      <w:r>
        <w:rPr>
          <w:lang w:val="vi-VN"/>
        </w:rPr>
        <w:t xml:space="preserve">và chuyển đổi BKVoice với các bộ đọc khác </w:t>
      </w:r>
      <w:r w:rsidRPr="00C53F70">
        <w:rPr>
          <w:lang w:val="vi-VN"/>
        </w:rPr>
        <w:t>rất</w:t>
      </w:r>
      <w:r>
        <w:rPr>
          <w:lang w:val="vi-VN"/>
        </w:rPr>
        <w:t xml:space="preserve"> </w:t>
      </w:r>
      <w:r w:rsidRPr="00C53F70">
        <w:rPr>
          <w:lang w:val="vi-VN"/>
        </w:rPr>
        <w:t>chậm</w:t>
      </w:r>
      <w:r>
        <w:rPr>
          <w:lang w:val="vi-VN"/>
        </w:rPr>
        <w:t>; (ii)</w:t>
      </w:r>
      <w:r w:rsidRPr="00C53F70">
        <w:rPr>
          <w:lang w:val="vi-VN"/>
        </w:rPr>
        <w:t xml:space="preserve"> </w:t>
      </w:r>
      <w:r>
        <w:rPr>
          <w:lang w:val="vi-VN"/>
        </w:rPr>
        <w:t>tính ổn định của phần mềm chưa cao,</w:t>
      </w:r>
      <w:r w:rsidRPr="00C53F70">
        <w:rPr>
          <w:lang w:val="vi-VN"/>
        </w:rPr>
        <w:t xml:space="preserve"> </w:t>
      </w:r>
      <w:r>
        <w:rPr>
          <w:lang w:val="vi-VN"/>
        </w:rPr>
        <w:t>module chuẩn hóa văn bản chưa chuẩn xác, câu được tổng hợp hay bị đứt đoạn giữa chừng khi gặp các từ không chuẩn</w:t>
      </w:r>
      <w:r w:rsidRPr="00C53F70">
        <w:rPr>
          <w:lang w:val="vi-VN"/>
        </w:rPr>
        <w:t xml:space="preserve"> phức tạp</w:t>
      </w:r>
      <w:r>
        <w:rPr>
          <w:lang w:val="vi-VN"/>
        </w:rPr>
        <w:t>; (iii) module dự đoán cách đọc từ nước ngoài có thời gian dự đoán quá l</w:t>
      </w:r>
      <w:r w:rsidRPr="00C53F70">
        <w:rPr>
          <w:lang w:val="vi-VN"/>
        </w:rPr>
        <w:t>âu</w:t>
      </w:r>
      <w:r>
        <w:rPr>
          <w:lang w:val="vi-VN"/>
        </w:rPr>
        <w:t xml:space="preserve">, khiến </w:t>
      </w:r>
      <w:r w:rsidR="00995BD9">
        <w:rPr>
          <w:lang w:val="vi-VN"/>
        </w:rPr>
        <w:t>tiếng nói</w:t>
      </w:r>
      <w:r>
        <w:rPr>
          <w:lang w:val="vi-VN"/>
        </w:rPr>
        <w:t xml:space="preserve"> được tổng hợp bị trễ so với thời gian thực; (iv) sản phẩm chưa được đóng gói để người sử dụng có thể dễ dàng cài đặt trên máy </w:t>
      </w:r>
      <w:r w:rsidRPr="00C53F70">
        <w:rPr>
          <w:lang w:val="vi-VN"/>
        </w:rPr>
        <w:t>tính</w:t>
      </w:r>
      <w:r>
        <w:rPr>
          <w:lang w:val="vi-VN"/>
        </w:rPr>
        <w:t>.</w:t>
      </w:r>
    </w:p>
    <w:p w14:paraId="7304D061" w14:textId="0B0E287F" w:rsidR="00B04664" w:rsidRPr="00C53F70" w:rsidRDefault="0019575E">
      <w:pPr>
        <w:rPr>
          <w:lang w:val="vi-VN"/>
        </w:rPr>
      </w:pPr>
      <w:r w:rsidRPr="00C53F70">
        <w:rPr>
          <w:lang w:val="vi-VN"/>
        </w:rPr>
        <w:t>Đồng thời, theo khảo sát thực tế, rất ít</w:t>
      </w:r>
      <w:r w:rsidR="0064152C" w:rsidRPr="0064152C">
        <w:rPr>
          <w:lang w:val="vi-VN"/>
        </w:rPr>
        <w:t xml:space="preserve"> bộ</w:t>
      </w:r>
      <w:r w:rsidRPr="00C53F70">
        <w:rPr>
          <w:lang w:val="vi-VN"/>
        </w:rPr>
        <w:t xml:space="preserve"> tổng hợp </w:t>
      </w:r>
      <w:r w:rsidR="00995BD9">
        <w:rPr>
          <w:lang w:val="vi-VN"/>
        </w:rPr>
        <w:t>tiếng nói</w:t>
      </w:r>
      <w:r w:rsidRPr="00C53F70">
        <w:rPr>
          <w:lang w:val="vi-VN"/>
        </w:rPr>
        <w:t xml:space="preserve"> tiếng Việt có thể hỗ trợ đa nền tảng, có kích thước gọn nhẹ để có thể áp dụng trên các thiết bị có dung lượng bộ nhớ nhỏ như thiết bị nhúng, máy tính đơn bo mạch... eSpeak NG</w:t>
      </w:r>
      <w:r w:rsidR="00C135EE" w:rsidRPr="00C135EE">
        <w:rPr>
          <w:lang w:val="vi-VN"/>
        </w:rPr>
        <w:t xml:space="preserve"> </w:t>
      </w:r>
      <w:r w:rsidR="00287044">
        <w:rPr>
          <w:lang w:val="vi-VN"/>
        </w:rPr>
        <w:fldChar w:fldCharType="begin"/>
      </w:r>
      <w:r w:rsidR="00287044">
        <w:rPr>
          <w:lang w:val="vi-VN"/>
        </w:rPr>
        <w:instrText xml:space="preserve"> ADDIN ZOTERO_ITEM CSL_CITATION {"citationID":"upxwPAEG","properties":{"formattedCitation":"[6]","plainCitation":"[6]","noteIndex":0},"citationItems":[{"id":63,"uris":["http://zotero.org/users/local/LaWVfAA6/items/L3TYIFW6"],"uri":["http://zotero.org/users/local/LaWVfAA6/items/L3TYIFW6"],"itemData":{"id":63,"type":"webpage","title":"GitHub - espeak-ng/espeak-ng: eSpeak NG is an open source speech synthesizer that supports 107 languages and accents.","URL":"https://github.com/espeak-ng/espeak-ng","accessed":{"date-parts":[["2019",5,21]]}}}],"schema":"https://github.com/citation-style-language/schema/raw/master/csl-citation.json"} </w:instrText>
      </w:r>
      <w:r w:rsidR="00287044">
        <w:rPr>
          <w:lang w:val="vi-VN"/>
        </w:rPr>
        <w:fldChar w:fldCharType="separate"/>
      </w:r>
      <w:r w:rsidR="00287044" w:rsidRPr="00287044">
        <w:rPr>
          <w:lang w:val="vi-VN"/>
        </w:rPr>
        <w:t>[6]</w:t>
      </w:r>
      <w:r w:rsidR="00287044">
        <w:rPr>
          <w:lang w:val="vi-VN"/>
        </w:rPr>
        <w:fldChar w:fldCharType="end"/>
      </w:r>
      <w:r w:rsidRPr="00C53F70">
        <w:rPr>
          <w:lang w:val="vi-VN"/>
        </w:rPr>
        <w:t xml:space="preserve"> là một </w:t>
      </w:r>
      <w:r w:rsidR="000B7654" w:rsidRPr="000B7654">
        <w:rPr>
          <w:lang w:val="vi-VN"/>
        </w:rPr>
        <w:t xml:space="preserve">bộ </w:t>
      </w:r>
      <w:r w:rsidRPr="00C53F70">
        <w:rPr>
          <w:lang w:val="vi-VN"/>
        </w:rPr>
        <w:t xml:space="preserve">tổng hợp </w:t>
      </w:r>
      <w:r w:rsidR="00995BD9">
        <w:rPr>
          <w:lang w:val="vi-VN"/>
        </w:rPr>
        <w:t>tiếng nói</w:t>
      </w:r>
      <w:r w:rsidRPr="00C53F70">
        <w:rPr>
          <w:lang w:val="vi-VN"/>
        </w:rPr>
        <w:t xml:space="preserve"> nhỏ gọn, mã nguồn mở cho Linux, Windows Android và các nền tảng khác, có thể triển khai trên các thiết bị nhúng và máy tính đơn bo mạch như Raspberry Pi. Công cụ này sử dụng phương pháp tổng hợp Formant, cung cấp nhiều ngôn ngữ trong một kích thước nhỏ. Do kích thước nhỏ và hỗ trợ nhiều ngôn ngữ, eSpeak NG được sử dụng làm </w:t>
      </w:r>
      <w:r w:rsidR="001D449C">
        <w:rPr>
          <w:lang w:val="vi-VN"/>
        </w:rPr>
        <w:t>bộ</w:t>
      </w:r>
      <w:r w:rsidRPr="00C53F70">
        <w:rPr>
          <w:lang w:val="vi-VN"/>
        </w:rPr>
        <w:t xml:space="preserve"> tổng hợp </w:t>
      </w:r>
      <w:r w:rsidR="00995BD9">
        <w:rPr>
          <w:lang w:val="vi-VN"/>
        </w:rPr>
        <w:t>tiếng nói</w:t>
      </w:r>
      <w:r w:rsidRPr="00C53F70">
        <w:rPr>
          <w:lang w:val="vi-VN"/>
        </w:rPr>
        <w:t xml:space="preserve"> mặc định trong phần mềm đọc màn hình nguồn mở NVDA</w:t>
      </w:r>
      <w:r w:rsidR="00163C67" w:rsidRPr="00717A0E">
        <w:rPr>
          <w:lang w:val="vi-VN"/>
        </w:rPr>
        <w:t xml:space="preserve"> </w:t>
      </w:r>
      <w:r w:rsidRPr="00C53F70">
        <w:rPr>
          <w:lang w:val="vi-VN"/>
        </w:rPr>
        <w:t xml:space="preserve">cho Windows, được triển khai thành ứng dụng trên </w:t>
      </w:r>
      <w:r w:rsidRPr="00C53F70">
        <w:rPr>
          <w:lang w:val="vi-VN"/>
        </w:rPr>
        <w:lastRenderedPageBreak/>
        <w:t>Android, Ubuntu và các bản phân phối Linux khác. eSpeak NG cũng hỗ trợ giọng đọc tiếng Việt, tuy nhiên chất lượng giọng đọc tiếng Việt của eSpeak NG rất kém, gần như là không sử dụng được cho tiếng Việt. Các thanh điệu tiếng Việt không chuẩn xác, các âm vị tiếng Việt rất khó nghe, tiếng nói được tổng hợp rất nhân tạo.</w:t>
      </w:r>
    </w:p>
    <w:p w14:paraId="1ABB104D" w14:textId="77777777" w:rsidR="00B04664" w:rsidRDefault="0019575E">
      <w:pPr>
        <w:pStyle w:val="u2"/>
        <w:rPr>
          <w:lang w:val="vi-VN"/>
        </w:rPr>
      </w:pPr>
      <w:bookmarkStart w:id="31" w:name="_Toc1158895208"/>
      <w:bookmarkStart w:id="32" w:name="_Toc9941063"/>
      <w:r>
        <w:rPr>
          <w:lang w:val="vi-VN"/>
        </w:rPr>
        <w:t>Mục tiêu và phạm vi đề tài</w:t>
      </w:r>
      <w:bookmarkEnd w:id="31"/>
      <w:bookmarkEnd w:id="32"/>
    </w:p>
    <w:p w14:paraId="156D2594" w14:textId="3E532CA2" w:rsidR="00B04664" w:rsidRPr="00C53F70" w:rsidRDefault="0019575E">
      <w:pPr>
        <w:rPr>
          <w:lang w:val="vi-VN"/>
        </w:rPr>
      </w:pPr>
      <w:r>
        <w:rPr>
          <w:lang w:val="vi-VN"/>
        </w:rPr>
        <w:t xml:space="preserve">Từ các vấn đề đặt ra như trên, cũng như từ nhu cầu của không ít những người khiếm thị Việt Nam, trong </w:t>
      </w:r>
      <w:r w:rsidR="001D449C" w:rsidRPr="001D449C">
        <w:rPr>
          <w:lang w:val="vi-VN"/>
        </w:rPr>
        <w:t xml:space="preserve">đồ án </w:t>
      </w:r>
      <w:r>
        <w:rPr>
          <w:lang w:val="vi-VN"/>
        </w:rPr>
        <w:t xml:space="preserve">này, </w:t>
      </w:r>
      <w:r w:rsidR="00B80335">
        <w:rPr>
          <w:lang w:val="vi-VN"/>
        </w:rPr>
        <w:t>tôi</w:t>
      </w:r>
      <w:r>
        <w:rPr>
          <w:lang w:val="vi-VN"/>
        </w:rPr>
        <w:t xml:space="preserve"> tập trung vào cải tiến chất lượng giọng đọc tiếng Việt của</w:t>
      </w:r>
      <w:r w:rsidRPr="00C53F70">
        <w:rPr>
          <w:lang w:val="vi-VN"/>
        </w:rPr>
        <w:t xml:space="preserve"> bộ đọc tiếng Việt BKVoice và </w:t>
      </w:r>
      <w:r w:rsidR="00DA44BE">
        <w:rPr>
          <w:lang w:val="vi-VN"/>
        </w:rPr>
        <w:t>bộ</w:t>
      </w:r>
      <w:r w:rsidRPr="00C53F70">
        <w:rPr>
          <w:lang w:val="vi-VN"/>
        </w:rPr>
        <w:t xml:space="preserve"> tổng hợp tiếng nói </w:t>
      </w:r>
      <w:r>
        <w:rPr>
          <w:lang w:val="vi-VN"/>
        </w:rPr>
        <w:t>eSpeak NG</w:t>
      </w:r>
      <w:r w:rsidRPr="00C53F70">
        <w:rPr>
          <w:lang w:val="vi-VN"/>
        </w:rPr>
        <w:t>.</w:t>
      </w:r>
    </w:p>
    <w:p w14:paraId="17475CCF" w14:textId="251C44C0" w:rsidR="00B04664" w:rsidRDefault="0019575E">
      <w:pPr>
        <w:rPr>
          <w:lang w:val="vi-VN"/>
        </w:rPr>
      </w:pPr>
      <w:r w:rsidRPr="00C53F70">
        <w:rPr>
          <w:lang w:val="vi-VN"/>
        </w:rPr>
        <w:t xml:space="preserve">Đối với bộ đọc BKVoice, </w:t>
      </w:r>
      <w:r w:rsidR="00B80335">
        <w:rPr>
          <w:lang w:val="vi-VN"/>
        </w:rPr>
        <w:t>tôi</w:t>
      </w:r>
      <w:r w:rsidRPr="00C53F70">
        <w:rPr>
          <w:lang w:val="vi-VN"/>
        </w:rPr>
        <w:t xml:space="preserve"> tập trung vào giải quyết các vấn đề bao gồm: </w:t>
      </w:r>
      <w:r>
        <w:rPr>
          <w:lang w:val="vi-VN"/>
        </w:rPr>
        <w:t xml:space="preserve"> (i) </w:t>
      </w:r>
      <w:r w:rsidRPr="00C53F70">
        <w:rPr>
          <w:lang w:val="vi-VN"/>
        </w:rPr>
        <w:t xml:space="preserve">gia tăng </w:t>
      </w:r>
      <w:r>
        <w:rPr>
          <w:lang w:val="vi-VN"/>
        </w:rPr>
        <w:t xml:space="preserve">tốc độ </w:t>
      </w:r>
      <w:r w:rsidRPr="00C53F70">
        <w:rPr>
          <w:lang w:val="vi-VN"/>
        </w:rPr>
        <w:t xml:space="preserve">khởi động </w:t>
      </w:r>
      <w:r>
        <w:rPr>
          <w:lang w:val="vi-VN"/>
        </w:rPr>
        <w:t>và chuyển đổi với các bộ đọc khác</w:t>
      </w:r>
      <w:r w:rsidRPr="00C53F70">
        <w:rPr>
          <w:lang w:val="vi-VN"/>
        </w:rPr>
        <w:t xml:space="preserve"> của BKVoice</w:t>
      </w:r>
      <w:r>
        <w:rPr>
          <w:lang w:val="vi-VN"/>
        </w:rPr>
        <w:t>; (ii)</w:t>
      </w:r>
      <w:r w:rsidRPr="00C53F70">
        <w:rPr>
          <w:lang w:val="vi-VN"/>
        </w:rPr>
        <w:t xml:space="preserve"> cải thiện </w:t>
      </w:r>
      <w:r>
        <w:rPr>
          <w:lang w:val="vi-VN"/>
        </w:rPr>
        <w:t>tính ổn định của phần mềm,</w:t>
      </w:r>
      <w:r w:rsidRPr="00C53F70">
        <w:rPr>
          <w:lang w:val="vi-VN"/>
        </w:rPr>
        <w:t xml:space="preserve"> hoàn thiện </w:t>
      </w:r>
      <w:r>
        <w:rPr>
          <w:lang w:val="vi-VN"/>
        </w:rPr>
        <w:t xml:space="preserve">module chuẩn hóa văn bản; (iii) </w:t>
      </w:r>
      <w:r w:rsidRPr="00C53F70">
        <w:rPr>
          <w:lang w:val="vi-VN"/>
        </w:rPr>
        <w:t xml:space="preserve">tăng tốc </w:t>
      </w:r>
      <w:r>
        <w:rPr>
          <w:lang w:val="vi-VN"/>
        </w:rPr>
        <w:t xml:space="preserve">module dự đoán cách đọc từ nước ngoài, </w:t>
      </w:r>
      <w:r w:rsidRPr="00C53F70">
        <w:rPr>
          <w:lang w:val="vi-VN"/>
        </w:rPr>
        <w:t xml:space="preserve">để </w:t>
      </w:r>
      <w:r w:rsidR="00995BD9">
        <w:rPr>
          <w:lang w:val="vi-VN"/>
        </w:rPr>
        <w:t>tiếng nói</w:t>
      </w:r>
      <w:r>
        <w:rPr>
          <w:lang w:val="vi-VN"/>
        </w:rPr>
        <w:t xml:space="preserve"> được tổng hợp </w:t>
      </w:r>
      <w:r w:rsidRPr="00C53F70">
        <w:rPr>
          <w:lang w:val="vi-VN"/>
        </w:rPr>
        <w:t xml:space="preserve">có tốc độ </w:t>
      </w:r>
      <w:r>
        <w:rPr>
          <w:lang w:val="vi-VN"/>
        </w:rPr>
        <w:t xml:space="preserve">thời gian thực; (iv) </w:t>
      </w:r>
      <w:r w:rsidRPr="00C53F70">
        <w:rPr>
          <w:lang w:val="vi-VN"/>
        </w:rPr>
        <w:t xml:space="preserve">đóng gói hoàn thiện </w:t>
      </w:r>
      <w:r>
        <w:rPr>
          <w:lang w:val="vi-VN"/>
        </w:rPr>
        <w:t xml:space="preserve">sản phẩm để người sử dụng có thể dễ dàng cài đặt trên máy </w:t>
      </w:r>
      <w:r w:rsidRPr="00C53F70">
        <w:rPr>
          <w:lang w:val="vi-VN"/>
        </w:rPr>
        <w:t>tính</w:t>
      </w:r>
      <w:r>
        <w:rPr>
          <w:lang w:val="vi-VN"/>
        </w:rPr>
        <w:t xml:space="preserve">. </w:t>
      </w:r>
    </w:p>
    <w:p w14:paraId="27C033F6" w14:textId="622531D7" w:rsidR="00B04664" w:rsidRDefault="0019575E">
      <w:pPr>
        <w:rPr>
          <w:lang w:val="vi-VN"/>
        </w:rPr>
      </w:pPr>
      <w:r w:rsidRPr="00C53F70">
        <w:rPr>
          <w:lang w:val="vi-VN"/>
        </w:rPr>
        <w:t xml:space="preserve">Đối với </w:t>
      </w:r>
      <w:r w:rsidR="00DA44BE">
        <w:rPr>
          <w:lang w:val="vi-VN"/>
        </w:rPr>
        <w:t>bộ</w:t>
      </w:r>
      <w:r w:rsidRPr="00C53F70">
        <w:rPr>
          <w:lang w:val="vi-VN"/>
        </w:rPr>
        <w:t xml:space="preserve"> tổng hợp </w:t>
      </w:r>
      <w:r w:rsidR="00995BD9">
        <w:rPr>
          <w:lang w:val="vi-VN"/>
        </w:rPr>
        <w:t>tiếng nói</w:t>
      </w:r>
      <w:r w:rsidRPr="00C53F70">
        <w:rPr>
          <w:lang w:val="vi-VN"/>
        </w:rPr>
        <w:t xml:space="preserve"> eSpeak</w:t>
      </w:r>
      <w:r w:rsidR="003B60C0">
        <w:rPr>
          <w:lang w:val="vi-VN"/>
        </w:rPr>
        <w:t xml:space="preserve"> NG</w:t>
      </w:r>
      <w:r w:rsidRPr="00C53F70">
        <w:rPr>
          <w:lang w:val="vi-VN"/>
        </w:rPr>
        <w:t xml:space="preserve">, </w:t>
      </w:r>
      <w:r w:rsidR="00B80335">
        <w:rPr>
          <w:lang w:val="vi-VN"/>
        </w:rPr>
        <w:t>tôi</w:t>
      </w:r>
      <w:r w:rsidRPr="00C53F70">
        <w:rPr>
          <w:lang w:val="vi-VN"/>
        </w:rPr>
        <w:t xml:space="preserve"> tập trung vào </w:t>
      </w:r>
      <w:r>
        <w:rPr>
          <w:lang w:val="vi-VN"/>
        </w:rPr>
        <w:t>giải quyết các vấn đề bao gồm: (i) cải thiện chất lượng các âm vị tiếng Việt, (ii) cải thiện chất lượng thanh điệu tiếng Việt, (iii) tùy chỉnh các tham số cơ bản của mô hình sinh tiếng nói nhằm giảm bớt tính nhân tạo.</w:t>
      </w:r>
    </w:p>
    <w:p w14:paraId="13963824" w14:textId="77777777" w:rsidR="00B04664" w:rsidRDefault="0019575E">
      <w:pPr>
        <w:pStyle w:val="u2"/>
      </w:pPr>
      <w:bookmarkStart w:id="33" w:name="_Toc127071227"/>
      <w:bookmarkStart w:id="34" w:name="_Toc9941064"/>
      <w:r>
        <w:t>Định hướng giải pháp</w:t>
      </w:r>
      <w:bookmarkEnd w:id="33"/>
      <w:bookmarkEnd w:id="34"/>
    </w:p>
    <w:p w14:paraId="04F47368" w14:textId="6BA9A407" w:rsidR="00B04664" w:rsidRDefault="0019575E">
      <w:pPr>
        <w:rPr>
          <w:lang w:val="en"/>
        </w:rPr>
      </w:pPr>
      <w:r>
        <w:rPr>
          <w:lang w:val="en"/>
        </w:rPr>
        <w:t xml:space="preserve">Đối với bộ đọc BKVoice, </w:t>
      </w:r>
      <w:r>
        <w:rPr>
          <w:lang w:val="vi-VN"/>
        </w:rPr>
        <w:t>(i)</w:t>
      </w:r>
      <w:r>
        <w:rPr>
          <w:lang w:val="en"/>
        </w:rPr>
        <w:t xml:space="preserve"> để</w:t>
      </w:r>
      <w:r>
        <w:rPr>
          <w:lang w:val="vi-VN"/>
        </w:rPr>
        <w:t xml:space="preserve"> </w:t>
      </w:r>
      <w:r>
        <w:rPr>
          <w:lang w:val="en"/>
        </w:rPr>
        <w:t xml:space="preserve">gia tăng </w:t>
      </w:r>
      <w:r>
        <w:rPr>
          <w:lang w:val="vi-VN"/>
        </w:rPr>
        <w:t xml:space="preserve">tốc độ </w:t>
      </w:r>
      <w:r>
        <w:rPr>
          <w:lang w:val="en"/>
        </w:rPr>
        <w:t xml:space="preserve">khởi động </w:t>
      </w:r>
      <w:r>
        <w:rPr>
          <w:lang w:val="vi-VN"/>
        </w:rPr>
        <w:t>và chuyển đổi với các bộ đọc khác</w:t>
      </w:r>
      <w:r>
        <w:rPr>
          <w:lang w:val="en"/>
        </w:rPr>
        <w:t xml:space="preserve"> của BKVoice, </w:t>
      </w:r>
      <w:r w:rsidR="00B80335">
        <w:rPr>
          <w:lang w:val="en"/>
        </w:rPr>
        <w:t>tôi</w:t>
      </w:r>
      <w:r>
        <w:rPr>
          <w:lang w:val="en"/>
        </w:rPr>
        <w:t xml:space="preserve"> đã tối ưu cách thức đọc và nạp dữ liệu của BKVoice để việc nạp và chuyển đổi bộ đọc trở nên trong suốt đối với người dùng</w:t>
      </w:r>
      <w:r>
        <w:rPr>
          <w:lang w:val="vi-VN"/>
        </w:rPr>
        <w:t>; (ii)</w:t>
      </w:r>
      <w:r>
        <w:rPr>
          <w:lang w:val="en"/>
        </w:rPr>
        <w:t xml:space="preserve"> để cải thiện </w:t>
      </w:r>
      <w:r>
        <w:rPr>
          <w:lang w:val="vi-VN"/>
        </w:rPr>
        <w:t>tính ổn định của phần mềm,</w:t>
      </w:r>
      <w:r>
        <w:rPr>
          <w:lang w:val="en"/>
        </w:rPr>
        <w:t xml:space="preserve"> </w:t>
      </w:r>
      <w:r w:rsidR="00B80335">
        <w:rPr>
          <w:lang w:val="en"/>
        </w:rPr>
        <w:t>tôi</w:t>
      </w:r>
      <w:r>
        <w:rPr>
          <w:lang w:val="en"/>
        </w:rPr>
        <w:t xml:space="preserve"> đã hoàn thiện module tách từ và chuẩn hóa văn bản từ những nghiên cứu trước đó</w:t>
      </w:r>
      <w:r>
        <w:rPr>
          <w:lang w:val="vi-VN"/>
        </w:rPr>
        <w:t xml:space="preserve">; (iii) </w:t>
      </w:r>
      <w:r>
        <w:rPr>
          <w:lang w:val="en"/>
        </w:rPr>
        <w:t xml:space="preserve">để tăng tốc </w:t>
      </w:r>
      <w:r>
        <w:rPr>
          <w:lang w:val="vi-VN"/>
        </w:rPr>
        <w:t xml:space="preserve">module dự đoán cách đọc từ nước ngoài, </w:t>
      </w:r>
      <w:r w:rsidR="00B80335">
        <w:rPr>
          <w:lang w:val="en"/>
        </w:rPr>
        <w:t>tôi</w:t>
      </w:r>
      <w:r>
        <w:rPr>
          <w:lang w:val="en"/>
        </w:rPr>
        <w:t xml:space="preserve"> đã cải tiến giải thuật tìm cách đọc tối ưu bằng cách hạn chế thời gian CPU được sử dụng cho giải thuật</w:t>
      </w:r>
      <w:r>
        <w:rPr>
          <w:lang w:val="vi-VN"/>
        </w:rPr>
        <w:t xml:space="preserve">; (iv) </w:t>
      </w:r>
      <w:r>
        <w:rPr>
          <w:lang w:val="en"/>
        </w:rPr>
        <w:t xml:space="preserve">cuối cùng, </w:t>
      </w:r>
      <w:r w:rsidR="00B80335">
        <w:rPr>
          <w:lang w:val="en"/>
        </w:rPr>
        <w:t>tôi</w:t>
      </w:r>
      <w:r>
        <w:rPr>
          <w:lang w:val="en"/>
        </w:rPr>
        <w:t xml:space="preserve"> đã đóng gói hoàn thiện </w:t>
      </w:r>
      <w:r>
        <w:rPr>
          <w:lang w:val="vi-VN"/>
        </w:rPr>
        <w:t xml:space="preserve">sản phẩm để người sử dụng có thể dễ dàng cài đặt trên máy </w:t>
      </w:r>
      <w:r>
        <w:rPr>
          <w:lang w:val="en"/>
        </w:rPr>
        <w:t>tính.</w:t>
      </w:r>
    </w:p>
    <w:p w14:paraId="30FC0458" w14:textId="36582D95" w:rsidR="00B04664" w:rsidRDefault="0019575E">
      <w:r>
        <w:rPr>
          <w:lang w:val="en"/>
        </w:rPr>
        <w:lastRenderedPageBreak/>
        <w:t xml:space="preserve">Đối với </w:t>
      </w:r>
      <w:r w:rsidR="00DA44BE">
        <w:rPr>
          <w:lang w:val="en"/>
        </w:rPr>
        <w:t>bộ</w:t>
      </w:r>
      <w:r>
        <w:rPr>
          <w:lang w:val="en"/>
        </w:rPr>
        <w:t xml:space="preserve"> tổng hợp </w:t>
      </w:r>
      <w:r w:rsidR="00995BD9">
        <w:rPr>
          <w:lang w:val="en"/>
        </w:rPr>
        <w:t>tiếng nói</w:t>
      </w:r>
      <w:r>
        <w:rPr>
          <w:lang w:val="en"/>
        </w:rPr>
        <w:t xml:space="preserve"> eSpeak, (i) đ</w:t>
      </w:r>
      <w:r>
        <w:rPr>
          <w:lang w:val="vi-VN"/>
        </w:rPr>
        <w:t xml:space="preserve">ể cải thiện chất lượng phát âm tiếng Việt, </w:t>
      </w:r>
      <w:r w:rsidR="00B80335">
        <w:rPr>
          <w:lang w:val="vi-VN"/>
        </w:rPr>
        <w:t>tôi</w:t>
      </w:r>
      <w:r>
        <w:rPr>
          <w:lang w:val="vi-VN"/>
        </w:rPr>
        <w:t xml:space="preserve"> đã nghiên cứu các đặc trưng formant của các nguyên âm, từ đó tùy chỉnh các tham số dữ liệu âm vị của eSpeak NG</w:t>
      </w:r>
      <w:r>
        <w:rPr>
          <w:lang w:val="en"/>
        </w:rPr>
        <w:t>;</w:t>
      </w:r>
      <w:r>
        <w:rPr>
          <w:lang w:val="vi-VN"/>
        </w:rPr>
        <w:t xml:space="preserve"> </w:t>
      </w:r>
      <w:r>
        <w:rPr>
          <w:lang w:val="en"/>
        </w:rPr>
        <w:t xml:space="preserve">(ii) để </w:t>
      </w:r>
      <w:r>
        <w:rPr>
          <w:lang w:val="vi-VN"/>
        </w:rPr>
        <w:t xml:space="preserve">cải thiện chất lượng thanh điệu tiếng Việt, </w:t>
      </w:r>
      <w:r w:rsidR="00B80335">
        <w:rPr>
          <w:lang w:val="vi-VN"/>
        </w:rPr>
        <w:t>tôi</w:t>
      </w:r>
      <w:r>
        <w:rPr>
          <w:lang w:val="vi-VN"/>
        </w:rPr>
        <w:t xml:space="preserve"> đã nghiên cứu biến thiên cao độ của các nguyên âm tiếng Việt trong kết hợp với các thanh điệu, từ đó tùy chỉnh tham số thanh điệu tiếng Việt trong phần mềm eSpeak NG</w:t>
      </w:r>
      <w:r>
        <w:rPr>
          <w:lang w:val="en"/>
        </w:rPr>
        <w:t>; (iii) đ</w:t>
      </w:r>
      <w:r>
        <w:rPr>
          <w:lang w:val="vi-VN"/>
        </w:rPr>
        <w:t xml:space="preserve">ể tạo ra một giảm bớt tính nhân tạo của giọng đọc, </w:t>
      </w:r>
      <w:r w:rsidR="00B80335">
        <w:rPr>
          <w:lang w:val="vi-VN"/>
        </w:rPr>
        <w:t>tôi</w:t>
      </w:r>
      <w:r>
        <w:rPr>
          <w:lang w:val="vi-VN"/>
        </w:rPr>
        <w:t xml:space="preserve"> đã nghiên cứu đặc trưng chung của </w:t>
      </w:r>
      <w:r w:rsidR="00995BD9">
        <w:rPr>
          <w:lang w:val="vi-VN"/>
        </w:rPr>
        <w:t>tiếng nói</w:t>
      </w:r>
      <w:r>
        <w:rPr>
          <w:lang w:val="vi-VN"/>
        </w:rPr>
        <w:t xml:space="preserve"> tiếng Việt, từ đó tùy chỉnh tham số chung của </w:t>
      </w:r>
      <w:r w:rsidR="00995BD9">
        <w:rPr>
          <w:lang w:val="vi-VN"/>
        </w:rPr>
        <w:t>tiếng nói</w:t>
      </w:r>
      <w:r>
        <w:rPr>
          <w:lang w:val="vi-VN"/>
        </w:rPr>
        <w:t xml:space="preserve"> tiếng Việt.</w:t>
      </w:r>
    </w:p>
    <w:p w14:paraId="4F3F7A36" w14:textId="77777777" w:rsidR="00B04664" w:rsidRDefault="0019575E">
      <w:pPr>
        <w:pStyle w:val="u2"/>
      </w:pPr>
      <w:bookmarkStart w:id="35" w:name="_Toc1787885217"/>
      <w:bookmarkStart w:id="36" w:name="_Toc9941065"/>
      <w:r>
        <w:t>Bố cục đồ án</w:t>
      </w:r>
      <w:bookmarkEnd w:id="35"/>
      <w:bookmarkEnd w:id="36"/>
    </w:p>
    <w:p w14:paraId="51404614" w14:textId="77777777" w:rsidR="00B04664" w:rsidRDefault="0019575E">
      <w:r>
        <w:t>Phần còn lại của đồ án được bố cục như sau.</w:t>
      </w:r>
    </w:p>
    <w:p w14:paraId="480C4218" w14:textId="13C02F5C" w:rsidR="00D973A8" w:rsidRDefault="000B2CB0">
      <w:r>
        <w:t xml:space="preserve">Chương 2 </w:t>
      </w:r>
      <w:r w:rsidR="0019575E">
        <w:t xml:space="preserve">sẽ trình bày các cơ sở lý thuyết và các công nghệ áp dụng để </w:t>
      </w:r>
      <w:r w:rsidR="0019575E">
        <w:rPr>
          <w:lang w:val="en"/>
        </w:rPr>
        <w:t>cải thiện</w:t>
      </w:r>
      <w:r w:rsidR="0019575E">
        <w:t xml:space="preserve"> </w:t>
      </w:r>
      <w:r w:rsidR="00C84864">
        <w:t xml:space="preserve">chất lượng </w:t>
      </w:r>
      <w:r w:rsidR="00DA44BE">
        <w:rPr>
          <w:lang w:val="en"/>
        </w:rPr>
        <w:t>bộ</w:t>
      </w:r>
      <w:r w:rsidR="00362471">
        <w:rPr>
          <w:lang w:val="en"/>
        </w:rPr>
        <w:t xml:space="preserve"> tổng hợp </w:t>
      </w:r>
      <w:r w:rsidR="00995BD9">
        <w:rPr>
          <w:lang w:val="en"/>
        </w:rPr>
        <w:t>tiếng nói</w:t>
      </w:r>
      <w:r w:rsidR="00362471">
        <w:rPr>
          <w:lang w:val="en"/>
        </w:rPr>
        <w:t xml:space="preserve"> eSpeak NG và </w:t>
      </w:r>
      <w:r w:rsidR="0019575E">
        <w:t>bộ đọc BKVoice trên Windows trong phạm vì đồ án này.</w:t>
      </w:r>
    </w:p>
    <w:p w14:paraId="29FFEBFC" w14:textId="019001CE" w:rsidR="00B04664" w:rsidRPr="00D973A8" w:rsidRDefault="001B6180">
      <w:pPr>
        <w:rPr>
          <w:lang w:val="vi-VN"/>
        </w:rPr>
      </w:pPr>
      <w:r>
        <w:t xml:space="preserve">Chương 3 </w:t>
      </w:r>
      <w:r w:rsidR="0019575E">
        <w:t xml:space="preserve">sẽ </w:t>
      </w:r>
      <w:r w:rsidR="009647F7">
        <w:t xml:space="preserve">tập trung vào </w:t>
      </w:r>
      <w:r w:rsidR="0019575E">
        <w:t xml:space="preserve">quá trình </w:t>
      </w:r>
      <w:r w:rsidR="0019575E">
        <w:rPr>
          <w:lang w:val="en"/>
        </w:rPr>
        <w:t>cải</w:t>
      </w:r>
      <w:r w:rsidR="00550047">
        <w:rPr>
          <w:lang w:val="en"/>
        </w:rPr>
        <w:t xml:space="preserve"> thiện</w:t>
      </w:r>
      <w:r w:rsidR="0019575E">
        <w:rPr>
          <w:lang w:val="en"/>
        </w:rPr>
        <w:t xml:space="preserve"> </w:t>
      </w:r>
      <w:r w:rsidR="00F43632">
        <w:rPr>
          <w:lang w:val="en"/>
        </w:rPr>
        <w:t>chất lượng</w:t>
      </w:r>
      <w:r w:rsidR="00DA44BE">
        <w:rPr>
          <w:lang w:val="en"/>
        </w:rPr>
        <w:t xml:space="preserve"> tiếng nói</w:t>
      </w:r>
      <w:r w:rsidR="00F43632">
        <w:rPr>
          <w:lang w:val="en"/>
        </w:rPr>
        <w:t xml:space="preserve"> tiếng Việt của </w:t>
      </w:r>
      <w:r w:rsidR="00DA44BE">
        <w:rPr>
          <w:lang w:val="en"/>
        </w:rPr>
        <w:t>bộ</w:t>
      </w:r>
      <w:r w:rsidR="0019575E">
        <w:rPr>
          <w:lang w:val="en"/>
        </w:rPr>
        <w:t xml:space="preserve"> tổng hợp </w:t>
      </w:r>
      <w:r w:rsidR="00995BD9">
        <w:rPr>
          <w:lang w:val="en"/>
        </w:rPr>
        <w:t>tiếng nói</w:t>
      </w:r>
      <w:r w:rsidR="0019575E">
        <w:rPr>
          <w:lang w:val="en"/>
        </w:rPr>
        <w:t xml:space="preserve"> eSpeak NG </w:t>
      </w:r>
      <w:r w:rsidR="004F0A01">
        <w:t xml:space="preserve">dựa trên cơ sở lý thuyết </w:t>
      </w:r>
      <w:r w:rsidR="00BA7AD2">
        <w:t xml:space="preserve">và các công nghệ </w:t>
      </w:r>
      <w:r w:rsidR="004F0A01">
        <w:t>được đề cập ở Chương 2</w:t>
      </w:r>
      <w:r w:rsidR="0019575E" w:rsidRPr="00D973A8">
        <w:rPr>
          <w:lang w:val="vi-VN"/>
        </w:rPr>
        <w:t xml:space="preserve">. Chương này sẽ </w:t>
      </w:r>
      <w:r w:rsidR="00191DE0" w:rsidRPr="00191DE0">
        <w:rPr>
          <w:lang w:val="vi-VN"/>
        </w:rPr>
        <w:t xml:space="preserve">phân tích các vấn đề hiện có và </w:t>
      </w:r>
      <w:r w:rsidR="0019575E" w:rsidRPr="00D973A8">
        <w:rPr>
          <w:lang w:val="vi-VN"/>
        </w:rPr>
        <w:t xml:space="preserve">trình bày chi tiết giải pháp cải thiện chất lượng </w:t>
      </w:r>
      <w:r w:rsidR="00DA44BE" w:rsidRPr="00DA44BE">
        <w:rPr>
          <w:lang w:val="vi-VN"/>
        </w:rPr>
        <w:t xml:space="preserve">tiếng nói </w:t>
      </w:r>
      <w:r w:rsidR="00EA5144" w:rsidRPr="00EA5144">
        <w:rPr>
          <w:lang w:val="vi-VN"/>
        </w:rPr>
        <w:t xml:space="preserve">tiếng Việt </w:t>
      </w:r>
      <w:r w:rsidR="0019575E" w:rsidRPr="00D973A8">
        <w:rPr>
          <w:lang w:val="vi-VN"/>
        </w:rPr>
        <w:t>của eSpeak NG.</w:t>
      </w:r>
    </w:p>
    <w:p w14:paraId="5A0CE622" w14:textId="4A24DF8A" w:rsidR="00B04664" w:rsidRPr="00D973A8" w:rsidRDefault="009D52BC">
      <w:pPr>
        <w:rPr>
          <w:lang w:val="vi-VN"/>
        </w:rPr>
      </w:pPr>
      <w:r w:rsidRPr="009D52BC">
        <w:rPr>
          <w:lang w:val="vi-VN"/>
        </w:rPr>
        <w:t xml:space="preserve">Chương 4 </w:t>
      </w:r>
      <w:r w:rsidR="0019575E" w:rsidRPr="00D973A8">
        <w:rPr>
          <w:lang w:val="vi-VN"/>
        </w:rPr>
        <w:t xml:space="preserve">sẽ </w:t>
      </w:r>
      <w:r w:rsidR="001E482E" w:rsidRPr="001E482E">
        <w:rPr>
          <w:lang w:val="vi-VN"/>
        </w:rPr>
        <w:t xml:space="preserve">đi sâu </w:t>
      </w:r>
      <w:r w:rsidR="0019575E" w:rsidRPr="00D973A8">
        <w:rPr>
          <w:lang w:val="vi-VN"/>
        </w:rPr>
        <w:t xml:space="preserve">vào việc cải </w:t>
      </w:r>
      <w:r w:rsidR="00716D28" w:rsidRPr="00716D28">
        <w:rPr>
          <w:lang w:val="vi-VN"/>
        </w:rPr>
        <w:t>thiện</w:t>
      </w:r>
      <w:r w:rsidR="0019575E" w:rsidRPr="00D973A8">
        <w:rPr>
          <w:lang w:val="vi-VN"/>
        </w:rPr>
        <w:t xml:space="preserve"> chất lượng và đóng gói sản phẩm bộ đọc BKVoice trên Windows. Chương này sẽ </w:t>
      </w:r>
      <w:r w:rsidR="00191DE0" w:rsidRPr="00191DE0">
        <w:rPr>
          <w:lang w:val="vi-VN"/>
        </w:rPr>
        <w:t xml:space="preserve">phân tích các vấn đề cần </w:t>
      </w:r>
      <w:r w:rsidR="00F4345A" w:rsidRPr="00F4345A">
        <w:rPr>
          <w:lang w:val="vi-VN"/>
        </w:rPr>
        <w:t xml:space="preserve">khắc phục </w:t>
      </w:r>
      <w:r w:rsidR="0019575E" w:rsidRPr="00D973A8">
        <w:rPr>
          <w:lang w:val="vi-VN"/>
        </w:rPr>
        <w:t xml:space="preserve">của bộ đọc BKVoice </w:t>
      </w:r>
      <w:r w:rsidR="00875DBB" w:rsidRPr="00875DBB">
        <w:rPr>
          <w:lang w:val="vi-VN"/>
        </w:rPr>
        <w:t xml:space="preserve">và </w:t>
      </w:r>
      <w:r w:rsidR="0019575E" w:rsidRPr="00D973A8">
        <w:rPr>
          <w:lang w:val="vi-VN"/>
        </w:rPr>
        <w:t>các giải pháp cải thiện</w:t>
      </w:r>
      <w:r w:rsidR="00875DBB" w:rsidRPr="00875DBB">
        <w:rPr>
          <w:lang w:val="vi-VN"/>
        </w:rPr>
        <w:t xml:space="preserve">, cũng như quá trình </w:t>
      </w:r>
      <w:r w:rsidR="0019575E" w:rsidRPr="00D973A8">
        <w:rPr>
          <w:lang w:val="vi-VN"/>
        </w:rPr>
        <w:t>đóng gói bộ đọc BKVoice để có thể phân phối tới tay người khiếm thị.</w:t>
      </w:r>
    </w:p>
    <w:p w14:paraId="6D87F413" w14:textId="60BE16AF" w:rsidR="00B04664" w:rsidRDefault="0019575E" w:rsidP="00353721">
      <w:pPr>
        <w:rPr>
          <w:lang w:val="vi-VN"/>
        </w:rPr>
      </w:pPr>
      <w:r w:rsidRPr="00D973A8">
        <w:rPr>
          <w:lang w:val="vi-VN"/>
        </w:rPr>
        <w:t xml:space="preserve">Cuối cùng, </w:t>
      </w:r>
      <w:r w:rsidR="00AE395C" w:rsidRPr="00AE395C">
        <w:rPr>
          <w:lang w:val="vi-VN"/>
        </w:rPr>
        <w:t xml:space="preserve">Chương 5 </w:t>
      </w:r>
      <w:r w:rsidRPr="00D973A8">
        <w:rPr>
          <w:lang w:val="vi-VN"/>
        </w:rPr>
        <w:t xml:space="preserve">sẽ đưa ra kết luận sau khi hoàn thành đồ án cũng như hướng phát triển trong tương lai đối với </w:t>
      </w:r>
      <w:r w:rsidR="00DA44BE">
        <w:rPr>
          <w:lang w:val="vi-VN"/>
        </w:rPr>
        <w:t>bộ</w:t>
      </w:r>
      <w:r w:rsidR="00634B01" w:rsidRPr="00D973A8">
        <w:rPr>
          <w:lang w:val="vi-VN"/>
        </w:rPr>
        <w:t xml:space="preserve"> tổng hợp </w:t>
      </w:r>
      <w:r w:rsidR="00995BD9">
        <w:rPr>
          <w:lang w:val="vi-VN"/>
        </w:rPr>
        <w:t>tiếng nói</w:t>
      </w:r>
      <w:r w:rsidR="00634B01" w:rsidRPr="00D973A8">
        <w:rPr>
          <w:lang w:val="vi-VN"/>
        </w:rPr>
        <w:t xml:space="preserve"> eSpeak NG </w:t>
      </w:r>
      <w:r w:rsidR="00634B01" w:rsidRPr="00634B01">
        <w:rPr>
          <w:lang w:val="vi-VN"/>
        </w:rPr>
        <w:t xml:space="preserve">và </w:t>
      </w:r>
      <w:r w:rsidRPr="00D973A8">
        <w:rPr>
          <w:lang w:val="vi-VN"/>
        </w:rPr>
        <w:t>sản phẩm bộ đọc BKVoice.</w:t>
      </w:r>
      <w:r w:rsidR="00353721">
        <w:rPr>
          <w:lang w:val="vi-VN"/>
        </w:rPr>
        <w:t xml:space="preserve"> </w:t>
      </w:r>
    </w:p>
    <w:p w14:paraId="3A5BC59D" w14:textId="268F38E4" w:rsidR="00B04664" w:rsidRDefault="0019575E">
      <w:pPr>
        <w:pStyle w:val="u1"/>
        <w:framePr w:w="9076" w:wrap="notBeside" w:hAnchor="page" w:x="1862" w:y="63"/>
        <w:rPr>
          <w:lang w:val="vi-VN"/>
        </w:rPr>
      </w:pPr>
      <w:bookmarkStart w:id="37" w:name="_Ref8907168"/>
      <w:bookmarkStart w:id="38" w:name="_Ref8907332"/>
      <w:bookmarkStart w:id="39" w:name="_Toc9941066"/>
      <w:bookmarkStart w:id="40" w:name="_Toc510882203"/>
      <w:bookmarkStart w:id="41" w:name="_Ref510876811"/>
      <w:r w:rsidRPr="00CC7196">
        <w:rPr>
          <w:lang w:val="vi-VN"/>
        </w:rPr>
        <w:lastRenderedPageBreak/>
        <w:t>Cơ sở lý thuyết và Công nghệ sử dụng</w:t>
      </w:r>
      <w:bookmarkEnd w:id="37"/>
      <w:bookmarkEnd w:id="38"/>
      <w:bookmarkEnd w:id="39"/>
      <w:r>
        <w:rPr>
          <w:lang w:val="vi-VN"/>
        </w:rPr>
        <w:t xml:space="preserve"> </w:t>
      </w:r>
      <w:bookmarkEnd w:id="40"/>
      <w:bookmarkEnd w:id="41"/>
    </w:p>
    <w:p w14:paraId="5F863D3C" w14:textId="066691EB" w:rsidR="00AA153B" w:rsidRPr="003D3CFC" w:rsidRDefault="009F259B" w:rsidP="00AA153B">
      <w:pPr>
        <w:rPr>
          <w:lang w:val="vi-VN"/>
        </w:rPr>
      </w:pPr>
      <w:r w:rsidRPr="00EC735F">
        <w:rPr>
          <w:lang w:val="vi-VN"/>
        </w:rPr>
        <w:t xml:space="preserve">Ở chương 1 </w:t>
      </w:r>
      <w:r w:rsidR="00CC61DB" w:rsidRPr="00AE041D">
        <w:rPr>
          <w:lang w:val="vi-VN"/>
        </w:rPr>
        <w:t xml:space="preserve">đồ án </w:t>
      </w:r>
      <w:r w:rsidR="00EC735F" w:rsidRPr="00EC735F">
        <w:rPr>
          <w:lang w:val="vi-VN"/>
        </w:rPr>
        <w:t xml:space="preserve">đã trình bày </w:t>
      </w:r>
      <w:r w:rsidR="00AE041D" w:rsidRPr="00AE041D">
        <w:rPr>
          <w:lang w:val="vi-VN"/>
        </w:rPr>
        <w:t>tầm quan trọng của việc cải thiện chất lượng bộ đọc tiếng Việt</w:t>
      </w:r>
      <w:r w:rsidR="00EF77E0" w:rsidRPr="00EF77E0">
        <w:rPr>
          <w:lang w:val="vi-VN"/>
        </w:rPr>
        <w:t xml:space="preserve">. </w:t>
      </w:r>
      <w:r w:rsidR="00EF77E0" w:rsidRPr="00DB2463">
        <w:rPr>
          <w:lang w:val="vi-VN"/>
        </w:rPr>
        <w:t xml:space="preserve">Trong chương 2, </w:t>
      </w:r>
      <w:r w:rsidR="00B80335">
        <w:rPr>
          <w:lang w:val="vi-VN"/>
        </w:rPr>
        <w:t>tôi</w:t>
      </w:r>
      <w:r w:rsidR="00DB2463" w:rsidRPr="00DB2463">
        <w:rPr>
          <w:lang w:val="vi-VN"/>
        </w:rPr>
        <w:t xml:space="preserve"> sẽ trình bày các lý thuyết và công nghệ liên quan tới việc phát triển bộ đọc</w:t>
      </w:r>
      <w:r w:rsidR="003D3CFC" w:rsidRPr="003D3CFC">
        <w:rPr>
          <w:lang w:val="vi-VN"/>
        </w:rPr>
        <w:t>.</w:t>
      </w:r>
    </w:p>
    <w:p w14:paraId="6DB8EB94" w14:textId="27B93704" w:rsidR="00B04664" w:rsidRPr="00671CE6" w:rsidRDefault="0019575E">
      <w:pPr>
        <w:pStyle w:val="u2"/>
        <w:rPr>
          <w:lang w:val="vi-VN"/>
        </w:rPr>
      </w:pPr>
      <w:bookmarkStart w:id="42" w:name="_Toc111684888"/>
      <w:bookmarkStart w:id="43" w:name="_Toc9941067"/>
      <w:r w:rsidRPr="00671CE6">
        <w:rPr>
          <w:lang w:val="vi-VN"/>
        </w:rPr>
        <w:t xml:space="preserve">Quá trình tổng hợp </w:t>
      </w:r>
      <w:r w:rsidR="00995BD9">
        <w:rPr>
          <w:lang w:val="vi-VN"/>
        </w:rPr>
        <w:t>tiếng nói</w:t>
      </w:r>
      <w:bookmarkEnd w:id="42"/>
      <w:bookmarkEnd w:id="43"/>
    </w:p>
    <w:p w14:paraId="2DA21716" w14:textId="1B9B7B56" w:rsidR="00B04664" w:rsidRPr="00F954E6" w:rsidRDefault="0019575E" w:rsidP="00F954E6">
      <w:pPr>
        <w:pStyle w:val="u3"/>
        <w:rPr>
          <w:lang w:val="vi-VN"/>
        </w:rPr>
      </w:pPr>
      <w:bookmarkStart w:id="44" w:name="_Toc515352142"/>
      <w:bookmarkStart w:id="45" w:name="_Toc329664978"/>
      <w:bookmarkStart w:id="46" w:name="_Toc9941068"/>
      <w:r w:rsidRPr="00744B06">
        <w:rPr>
          <w:lang w:val="vi-VN"/>
        </w:rPr>
        <w:t xml:space="preserve">Giới thiệu về tổng hợp </w:t>
      </w:r>
      <w:r w:rsidR="00995BD9">
        <w:rPr>
          <w:lang w:val="vi-VN"/>
        </w:rPr>
        <w:t>tiếng nói</w:t>
      </w:r>
      <w:bookmarkEnd w:id="44"/>
      <w:bookmarkEnd w:id="45"/>
      <w:bookmarkEnd w:id="46"/>
    </w:p>
    <w:p w14:paraId="3E5C63AF" w14:textId="77777777" w:rsidR="00B04664" w:rsidRDefault="0019575E">
      <w:pPr>
        <w:keepNext/>
        <w:jc w:val="center"/>
      </w:pPr>
      <w:r>
        <w:rPr>
          <w:noProof/>
        </w:rPr>
        <w:drawing>
          <wp:inline distT="0" distB="0" distL="0" distR="0" wp14:anchorId="3ED59866" wp14:editId="23444D1C">
            <wp:extent cx="5570220" cy="2979420"/>
            <wp:effectExtent l="0" t="0" r="1143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570220" cy="2979420"/>
                    </a:xfrm>
                    <a:prstGeom prst="rect">
                      <a:avLst/>
                    </a:prstGeom>
                    <a:noFill/>
                    <a:ln>
                      <a:noFill/>
                    </a:ln>
                  </pic:spPr>
                </pic:pic>
              </a:graphicData>
            </a:graphic>
          </wp:inline>
        </w:drawing>
      </w:r>
    </w:p>
    <w:p w14:paraId="79690F5B" w14:textId="5B753263" w:rsidR="00B04664" w:rsidRDefault="0019575E">
      <w:pPr>
        <w:pStyle w:val="Chuthich"/>
        <w:keepNext/>
        <w:rPr>
          <w:lang w:val="en"/>
        </w:rPr>
      </w:pPr>
      <w:bookmarkStart w:id="47" w:name="_Ref473494549"/>
      <w:bookmarkStart w:id="48" w:name="_Toc9805440"/>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w:t>
      </w:r>
      <w:r w:rsidR="00CB4ADB">
        <w:rPr>
          <w:noProof/>
        </w:rPr>
        <w:fldChar w:fldCharType="end"/>
      </w:r>
      <w:bookmarkEnd w:id="47"/>
      <w:r>
        <w:rPr>
          <w:lang w:val="en"/>
        </w:rPr>
        <w:t xml:space="preserve">. </w:t>
      </w:r>
      <w:r>
        <w:t xml:space="preserve">Kiến trúc một hệ thống </w:t>
      </w:r>
      <w:r w:rsidR="00E07353">
        <w:rPr>
          <w:lang w:val="en"/>
        </w:rPr>
        <w:t xml:space="preserve">tổng hợp </w:t>
      </w:r>
      <w:r w:rsidR="00995BD9">
        <w:rPr>
          <w:lang w:val="en"/>
        </w:rPr>
        <w:t>tiếng nói</w:t>
      </w:r>
      <w:bookmarkEnd w:id="48"/>
    </w:p>
    <w:p w14:paraId="6D760410" w14:textId="42BD34C8" w:rsidR="00F954E6" w:rsidRPr="003F2FFB" w:rsidRDefault="00F954E6">
      <w:pPr>
        <w:rPr>
          <w:lang w:val="vi-VN"/>
        </w:rPr>
      </w:pPr>
      <w:r w:rsidRPr="00744B06">
        <w:rPr>
          <w:lang w:val="vi-VN"/>
        </w:rPr>
        <w:t>Tổng</w:t>
      </w:r>
      <w:r>
        <w:rPr>
          <w:lang w:val="vi-VN"/>
        </w:rPr>
        <w:t xml:space="preserve"> hợp</w:t>
      </w:r>
      <w:r w:rsidRPr="00744B06">
        <w:rPr>
          <w:lang w:val="vi-VN"/>
        </w:rPr>
        <w:t xml:space="preserve"> </w:t>
      </w:r>
      <w:r>
        <w:rPr>
          <w:lang w:val="vi-VN"/>
        </w:rPr>
        <w:t>tiếng nói là việc tạo ra tiếng nói của</w:t>
      </w:r>
      <w:r w:rsidRPr="00744B06">
        <w:rPr>
          <w:lang w:val="vi-VN"/>
        </w:rPr>
        <w:t xml:space="preserve"> con</w:t>
      </w:r>
      <w:r>
        <w:rPr>
          <w:lang w:val="vi-VN"/>
        </w:rPr>
        <w:t xml:space="preserve"> người từ đầu vào là văn bản hay các mã hóa việc phát âm</w:t>
      </w:r>
      <w:r w:rsidRPr="00744B06">
        <w:rPr>
          <w:lang w:val="vi-VN"/>
        </w:rPr>
        <w:t xml:space="preserve"> (ví dụ mã IPA</w:t>
      </w:r>
      <w:r w:rsidRPr="00B948A4">
        <w:rPr>
          <w:lang w:val="vi-VN"/>
        </w:rPr>
        <w:t xml:space="preserve"> </w:t>
      </w:r>
      <w:r>
        <w:fldChar w:fldCharType="begin"/>
      </w:r>
      <w:r>
        <w:rPr>
          <w:lang w:val="vi-VN"/>
        </w:rPr>
        <w:instrText xml:space="preserve"> ADDIN ZOTERO_ITEM CSL_CITATION {"citationID":"a0pXf4Re","properties":{"formattedCitation":"[7]","plainCitation":"[7]","noteIndex":0},"citationItems":[{"id":8,"uris":["http://zotero.org/users/local/LaWVfAA6/items/EYAG4Q5E"],"uri":["http://zotero.org/users/local/LaWVfAA6/items/EYAG4Q5E"],"itemData":{"id":8,"type":"webpage","title":"International Phonetic Association | ɪntə'næʃənəl fə'nɛtɪk əsoʊsi'eɪʃn","URL":"https://www.internationalphoneticassociation.org/","accessed":{"date-parts":[["2019",5,15]]}}}],"schema":"https://github.com/citation-style-language/schema/raw/master/csl-citation.json"} </w:instrText>
      </w:r>
      <w:r>
        <w:fldChar w:fldCharType="separate"/>
      </w:r>
      <w:r w:rsidRPr="003B60C0">
        <w:rPr>
          <w:lang w:val="vi-VN"/>
        </w:rPr>
        <w:t>[7]</w:t>
      </w:r>
      <w:r>
        <w:fldChar w:fldCharType="end"/>
      </w:r>
      <w:r w:rsidRPr="00744B06">
        <w:rPr>
          <w:lang w:val="vi-VN"/>
        </w:rPr>
        <w:t>)</w:t>
      </w:r>
      <w:r>
        <w:rPr>
          <w:lang w:val="vi-VN"/>
        </w:rPr>
        <w:t xml:space="preserve">. Hệ thống </w:t>
      </w:r>
      <w:r w:rsidRPr="00CC7196">
        <w:rPr>
          <w:lang w:val="vi-VN"/>
        </w:rPr>
        <w:t xml:space="preserve">thực hiện nhiệm vụ </w:t>
      </w:r>
      <w:r w:rsidRPr="00A3715C">
        <w:rPr>
          <w:lang w:val="vi-VN"/>
        </w:rPr>
        <w:t xml:space="preserve">tổng hợp hợp </w:t>
      </w:r>
      <w:r>
        <w:rPr>
          <w:lang w:val="vi-VN"/>
        </w:rPr>
        <w:t>tiếng nói</w:t>
      </w:r>
      <w:r w:rsidRPr="00A3715C">
        <w:rPr>
          <w:lang w:val="vi-VN"/>
        </w:rPr>
        <w:t xml:space="preserve"> </w:t>
      </w:r>
      <w:r>
        <w:rPr>
          <w:lang w:val="vi-VN"/>
        </w:rPr>
        <w:t xml:space="preserve">được gọi là </w:t>
      </w:r>
      <w:r>
        <w:rPr>
          <w:i/>
          <w:lang w:val="vi-VN"/>
        </w:rPr>
        <w:t>hệ thống chuyển</w:t>
      </w:r>
      <w:r>
        <w:rPr>
          <w:lang w:val="vi-VN"/>
        </w:rPr>
        <w:t xml:space="preserve"> </w:t>
      </w:r>
      <w:r>
        <w:rPr>
          <w:i/>
          <w:lang w:val="vi-VN"/>
        </w:rPr>
        <w:t>văn bản-sang-tiếng nói</w:t>
      </w:r>
      <w:r>
        <w:rPr>
          <w:lang w:val="vi-VN"/>
        </w:rPr>
        <w:t xml:space="preserve"> (</w:t>
      </w:r>
      <w:r>
        <w:rPr>
          <w:i/>
          <w:lang w:val="vi-VN"/>
        </w:rPr>
        <w:t>text-to-speech engine, TTS</w:t>
      </w:r>
      <w:r w:rsidRPr="00CC7196">
        <w:rPr>
          <w:i/>
          <w:lang w:val="vi-VN"/>
        </w:rPr>
        <w:t xml:space="preserve"> engine</w:t>
      </w:r>
      <w:r>
        <w:rPr>
          <w:lang w:val="vi-VN"/>
        </w:rPr>
        <w:t>).</w:t>
      </w:r>
    </w:p>
    <w:p w14:paraId="4E7F0DA5" w14:textId="1CF8CC77" w:rsidR="00B04664" w:rsidRDefault="0019575E">
      <w:pPr>
        <w:rPr>
          <w:lang w:val="vi-VN"/>
        </w:rPr>
      </w:pPr>
      <w:r>
        <w:rPr>
          <w:lang w:val="vi-VN"/>
        </w:rPr>
        <w:lastRenderedPageBreak/>
        <w:t>Kiến trúc cơ bản của một hệ thống</w:t>
      </w:r>
      <w:r w:rsidR="00174F7B" w:rsidRPr="00F954E6">
        <w:rPr>
          <w:lang w:val="vi-VN"/>
        </w:rPr>
        <w:t xml:space="preserve"> tổng hợp </w:t>
      </w:r>
      <w:r w:rsidR="00995BD9" w:rsidRPr="00F954E6">
        <w:rPr>
          <w:lang w:val="vi-VN"/>
        </w:rPr>
        <w:t>tiếng nói</w:t>
      </w:r>
      <w:r>
        <w:rPr>
          <w:lang w:val="vi-VN"/>
        </w:rPr>
        <w:t xml:space="preserve"> được mô tả như ở </w:t>
      </w:r>
      <w:r>
        <w:rPr>
          <w:lang w:val="vi-VN"/>
        </w:rPr>
        <w:fldChar w:fldCharType="begin"/>
      </w:r>
      <w:r>
        <w:rPr>
          <w:lang w:val="vi-VN"/>
        </w:rPr>
        <w:instrText xml:space="preserve"> REF _Ref473494549 \h </w:instrText>
      </w:r>
      <w:r>
        <w:rPr>
          <w:lang w:val="vi-VN"/>
        </w:rPr>
      </w:r>
      <w:r>
        <w:rPr>
          <w:lang w:val="vi-VN"/>
        </w:rPr>
        <w:fldChar w:fldCharType="separate"/>
      </w:r>
      <w:r w:rsidR="008A6E56" w:rsidRPr="008A6E56">
        <w:rPr>
          <w:lang w:val="vi-VN"/>
        </w:rPr>
        <w:t xml:space="preserve">Hình </w:t>
      </w:r>
      <w:r w:rsidR="008A6E56" w:rsidRPr="008A6E56">
        <w:rPr>
          <w:noProof/>
          <w:lang w:val="vi-VN"/>
        </w:rPr>
        <w:t>1</w:t>
      </w:r>
      <w:r>
        <w:rPr>
          <w:lang w:val="vi-VN"/>
        </w:rPr>
        <w:fldChar w:fldCharType="end"/>
      </w:r>
      <w:r w:rsidR="008B3A65" w:rsidRPr="003F2FFB">
        <w:rPr>
          <w:lang w:val="vi-VN"/>
        </w:rPr>
        <w:t xml:space="preserve"> </w:t>
      </w:r>
      <w:r w:rsidR="0093162A">
        <w:fldChar w:fldCharType="begin"/>
      </w:r>
      <w:r w:rsidR="0093162A" w:rsidRPr="003F2FFB">
        <w:rPr>
          <w:lang w:val="vi-VN"/>
        </w:rPr>
        <w:instrText xml:space="preserve"> ADDIN ZOTERO_ITEM CSL_CITATION {"citationID":"IPS5pqGj","properties":{"formattedCitation":"[8]","plainCitation":"[8]","noteIndex":0},"citationItems":[{"id":11,"uris":["http://zotero.org/users/local/LaWVfAA6/items/IE4V7FIY"],"uri":["http://zotero.org/users/local/LaWVfAA6/items/IE4V7FIY"],"itemData":{"id":11,"type":"article-journal","title":"HMM-based Vietnamese Text-To-Speech: Prosodic Phrasing Modeling, Corpus Design System Design, and Evaluation","page":"285","source":"Zotero","language":"en","author":[{"family":"Nguyen","given":"Thi Thu Trang"}]}}],"schema":"https://github.com/citation-style-language/schema/raw/master/csl-citation.json"} </w:instrText>
      </w:r>
      <w:r w:rsidR="0093162A">
        <w:fldChar w:fldCharType="separate"/>
      </w:r>
      <w:r w:rsidR="0093162A" w:rsidRPr="003F2FFB">
        <w:rPr>
          <w:lang w:val="vi-VN"/>
        </w:rPr>
        <w:t>[8]</w:t>
      </w:r>
      <w:r w:rsidR="0093162A">
        <w:fldChar w:fldCharType="end"/>
      </w:r>
      <w:r>
        <w:rPr>
          <w:lang w:val="vi-VN"/>
        </w:rPr>
        <w:t>, bao gồm 2 phần chính: (i) Tổng hợp tiếng nói mức cao</w:t>
      </w:r>
      <w:r w:rsidR="00822323" w:rsidRPr="00F954E6">
        <w:rPr>
          <w:lang w:val="vi-VN"/>
        </w:rPr>
        <w:t xml:space="preserve">, hay còn gọi là </w:t>
      </w:r>
      <w:r>
        <w:rPr>
          <w:lang w:val="vi-VN"/>
        </w:rPr>
        <w:t>Xử lý ngôn ngữ tự nhiên</w:t>
      </w:r>
      <w:r w:rsidR="00D24892" w:rsidRPr="00F954E6">
        <w:rPr>
          <w:lang w:val="vi-VN"/>
        </w:rPr>
        <w:t xml:space="preserve"> (Natural Langua</w:t>
      </w:r>
      <w:r w:rsidR="001306A5" w:rsidRPr="00F954E6">
        <w:rPr>
          <w:lang w:val="vi-VN"/>
        </w:rPr>
        <w:t xml:space="preserve">ge Processing, </w:t>
      </w:r>
      <w:r>
        <w:rPr>
          <w:lang w:val="vi-VN"/>
        </w:rPr>
        <w:t>NLP) và (ii) Tổng hợp tiếng nói mức thấp</w:t>
      </w:r>
      <w:r w:rsidR="00721979" w:rsidRPr="00F954E6">
        <w:rPr>
          <w:lang w:val="vi-VN"/>
        </w:rPr>
        <w:t xml:space="preserve">, hay còn gọi là </w:t>
      </w:r>
      <w:r>
        <w:rPr>
          <w:lang w:val="vi-VN"/>
        </w:rPr>
        <w:t xml:space="preserve">Xử lý tín hiệu số </w:t>
      </w:r>
      <w:r w:rsidR="00210FE5" w:rsidRPr="00F954E6">
        <w:rPr>
          <w:lang w:val="vi-VN"/>
        </w:rPr>
        <w:t xml:space="preserve">(Digital Signal Processing, </w:t>
      </w:r>
      <w:r>
        <w:rPr>
          <w:lang w:val="vi-VN"/>
        </w:rPr>
        <w:t xml:space="preserve">DSP). </w:t>
      </w:r>
      <w:r w:rsidR="00067355" w:rsidRPr="0041755D">
        <w:rPr>
          <w:lang w:val="vi-VN"/>
        </w:rPr>
        <w:t>X</w:t>
      </w:r>
      <w:r>
        <w:rPr>
          <w:lang w:val="vi-VN"/>
        </w:rPr>
        <w:t xml:space="preserve">ử lý ngôn ngữ tự nhiên </w:t>
      </w:r>
      <w:r w:rsidR="00696786" w:rsidRPr="00696786">
        <w:rPr>
          <w:lang w:val="vi-VN"/>
        </w:rPr>
        <w:t xml:space="preserve">được cấu </w:t>
      </w:r>
      <w:r w:rsidR="00A6004A" w:rsidRPr="00A6004A">
        <w:rPr>
          <w:lang w:val="vi-VN"/>
        </w:rPr>
        <w:t xml:space="preserve">tạo </w:t>
      </w:r>
      <w:r w:rsidR="00696786" w:rsidRPr="00696786">
        <w:rPr>
          <w:lang w:val="vi-VN"/>
        </w:rPr>
        <w:t xml:space="preserve">từ </w:t>
      </w:r>
      <w:r w:rsidR="00F311AE" w:rsidRPr="00F311AE">
        <w:rPr>
          <w:lang w:val="vi-VN"/>
        </w:rPr>
        <w:t>ba</w:t>
      </w:r>
      <w:r w:rsidR="00051319" w:rsidRPr="00051319">
        <w:rPr>
          <w:lang w:val="vi-VN"/>
        </w:rPr>
        <w:t xml:space="preserve"> </w:t>
      </w:r>
      <w:r w:rsidR="00A6004A" w:rsidRPr="00A6004A">
        <w:rPr>
          <w:lang w:val="vi-VN"/>
        </w:rPr>
        <w:t>th</w:t>
      </w:r>
      <w:r w:rsidR="00A6004A" w:rsidRPr="003A71D9">
        <w:rPr>
          <w:lang w:val="vi-VN"/>
        </w:rPr>
        <w:t xml:space="preserve">ành </w:t>
      </w:r>
      <w:r w:rsidR="00051319" w:rsidRPr="00051319">
        <w:rPr>
          <w:lang w:val="vi-VN"/>
        </w:rPr>
        <w:t>ph</w:t>
      </w:r>
      <w:r w:rsidR="00051319" w:rsidRPr="00561CBE">
        <w:rPr>
          <w:lang w:val="vi-VN"/>
        </w:rPr>
        <w:t>ần</w:t>
      </w:r>
      <w:r w:rsidR="00EE773F" w:rsidRPr="00EE773F">
        <w:rPr>
          <w:lang w:val="vi-VN"/>
        </w:rPr>
        <w:t xml:space="preserve"> </w:t>
      </w:r>
      <w:r w:rsidR="001734AD" w:rsidRPr="001734AD">
        <w:rPr>
          <w:lang w:val="vi-VN"/>
        </w:rPr>
        <w:t>chính</w:t>
      </w:r>
      <w:r>
        <w:rPr>
          <w:lang w:val="vi-VN"/>
        </w:rPr>
        <w:t>: (i) Xử lý văn bản</w:t>
      </w:r>
      <w:r w:rsidR="009571BD" w:rsidRPr="009571BD">
        <w:rPr>
          <w:lang w:val="vi-VN"/>
        </w:rPr>
        <w:t xml:space="preserve"> (Text Processing)</w:t>
      </w:r>
      <w:r>
        <w:rPr>
          <w:lang w:val="vi-VN"/>
        </w:rPr>
        <w:t xml:space="preserve">, (ii) </w:t>
      </w:r>
      <w:r w:rsidR="003A71D9" w:rsidRPr="001241E6">
        <w:rPr>
          <w:lang w:val="vi-VN"/>
        </w:rPr>
        <w:t>P</w:t>
      </w:r>
      <w:r>
        <w:rPr>
          <w:lang w:val="vi-VN"/>
        </w:rPr>
        <w:t>hiên âm</w:t>
      </w:r>
      <w:r w:rsidR="009571BD" w:rsidRPr="009571BD">
        <w:rPr>
          <w:lang w:val="vi-VN"/>
        </w:rPr>
        <w:t xml:space="preserve"> (Grapheme-to-Phoneme</w:t>
      </w:r>
      <w:r w:rsidR="00032AC5" w:rsidRPr="00032AC5">
        <w:rPr>
          <w:lang w:val="vi-VN"/>
        </w:rPr>
        <w:t xml:space="preserve"> Conversion</w:t>
      </w:r>
      <w:r w:rsidR="009571BD" w:rsidRPr="00032AC5">
        <w:rPr>
          <w:lang w:val="vi-VN"/>
        </w:rPr>
        <w:t>)</w:t>
      </w:r>
      <w:r>
        <w:rPr>
          <w:lang w:val="vi-VN"/>
        </w:rPr>
        <w:t xml:space="preserve">, (iii) </w:t>
      </w:r>
      <w:r w:rsidR="003A71D9" w:rsidRPr="003A71D9">
        <w:rPr>
          <w:lang w:val="vi-VN"/>
        </w:rPr>
        <w:t>B</w:t>
      </w:r>
      <w:r>
        <w:rPr>
          <w:lang w:val="vi-VN"/>
        </w:rPr>
        <w:t>ổ sung đặc trưng âm vị học</w:t>
      </w:r>
      <w:r w:rsidR="00561CBE" w:rsidRPr="00561CBE">
        <w:rPr>
          <w:lang w:val="vi-VN"/>
        </w:rPr>
        <w:t xml:space="preserve"> (Prosody Modeling</w:t>
      </w:r>
      <w:r w:rsidR="00561CBE" w:rsidRPr="002037A8">
        <w:rPr>
          <w:lang w:val="vi-VN"/>
        </w:rPr>
        <w:t>)</w:t>
      </w:r>
      <w:r>
        <w:rPr>
          <w:lang w:val="vi-VN"/>
        </w:rPr>
        <w:t xml:space="preserve">. </w:t>
      </w:r>
      <w:r w:rsidR="003D2325" w:rsidRPr="003D2325">
        <w:rPr>
          <w:lang w:val="vi-VN"/>
        </w:rPr>
        <w:t>C</w:t>
      </w:r>
      <w:r w:rsidR="003D2325">
        <w:rPr>
          <w:lang w:val="vi-VN"/>
        </w:rPr>
        <w:t xml:space="preserve">huỗi văn bản đầu vào </w:t>
      </w:r>
      <w:r w:rsidR="003D2325" w:rsidRPr="003D2325">
        <w:rPr>
          <w:lang w:val="vi-VN"/>
        </w:rPr>
        <w:t>thông qua t</w:t>
      </w:r>
      <w:r>
        <w:rPr>
          <w:lang w:val="vi-VN"/>
        </w:rPr>
        <w:t xml:space="preserve">hành phần </w:t>
      </w:r>
      <w:r w:rsidR="006A60FC" w:rsidRPr="006A60FC">
        <w:rPr>
          <w:lang w:val="vi-VN"/>
        </w:rPr>
        <w:t>X</w:t>
      </w:r>
      <w:r>
        <w:rPr>
          <w:lang w:val="vi-VN"/>
        </w:rPr>
        <w:t>ử lý văn bản</w:t>
      </w:r>
      <w:r w:rsidR="0041755D" w:rsidRPr="0041755D">
        <w:rPr>
          <w:lang w:val="vi-VN"/>
        </w:rPr>
        <w:t xml:space="preserve"> </w:t>
      </w:r>
      <w:r w:rsidR="005A6231" w:rsidRPr="005A6231">
        <w:rPr>
          <w:lang w:val="vi-VN"/>
        </w:rPr>
        <w:t xml:space="preserve">sẽ </w:t>
      </w:r>
      <w:r w:rsidR="00E84FAD" w:rsidRPr="00E84FAD">
        <w:rPr>
          <w:lang w:val="vi-VN"/>
        </w:rPr>
        <w:t xml:space="preserve">được </w:t>
      </w:r>
      <w:r>
        <w:rPr>
          <w:lang w:val="vi-VN"/>
        </w:rPr>
        <w:t xml:space="preserve">chuyển đổi thành </w:t>
      </w:r>
      <w:r w:rsidR="00D14DB4" w:rsidRPr="00D14DB4">
        <w:rPr>
          <w:lang w:val="vi-VN"/>
        </w:rPr>
        <w:t xml:space="preserve">định </w:t>
      </w:r>
      <w:r>
        <w:rPr>
          <w:lang w:val="vi-VN"/>
        </w:rPr>
        <w:t>dạng có thể đọc được</w:t>
      </w:r>
      <w:r w:rsidR="005E0F1E" w:rsidRPr="005E0F1E">
        <w:rPr>
          <w:lang w:val="vi-VN"/>
        </w:rPr>
        <w:t>,</w:t>
      </w:r>
      <w:r>
        <w:rPr>
          <w:lang w:val="vi-VN"/>
        </w:rPr>
        <w:t xml:space="preserve"> là </w:t>
      </w:r>
      <w:r w:rsidR="00CD4BF4" w:rsidRPr="00CD4BF4">
        <w:rPr>
          <w:lang w:val="vi-VN"/>
        </w:rPr>
        <w:t xml:space="preserve">các </w:t>
      </w:r>
      <w:r>
        <w:rPr>
          <w:lang w:val="vi-VN"/>
        </w:rPr>
        <w:t>câu</w:t>
      </w:r>
      <w:r w:rsidR="00CD4BF4" w:rsidRPr="00CD4BF4">
        <w:rPr>
          <w:lang w:val="vi-VN"/>
        </w:rPr>
        <w:t>, mỗi câ</w:t>
      </w:r>
      <w:r w:rsidR="00CD4BF4" w:rsidRPr="00095135">
        <w:rPr>
          <w:lang w:val="vi-VN"/>
        </w:rPr>
        <w:t>u</w:t>
      </w:r>
      <w:r>
        <w:rPr>
          <w:lang w:val="vi-VN"/>
        </w:rPr>
        <w:t xml:space="preserve"> gồm các từ </w:t>
      </w:r>
      <w:r w:rsidR="00757A7D" w:rsidRPr="00757A7D">
        <w:rPr>
          <w:lang w:val="vi-VN"/>
        </w:rPr>
        <w:t xml:space="preserve">đã </w:t>
      </w:r>
      <w:r>
        <w:rPr>
          <w:lang w:val="vi-VN"/>
        </w:rPr>
        <w:t xml:space="preserve">được tách và chuẩn hóa. </w:t>
      </w:r>
      <w:r w:rsidR="00A5642D" w:rsidRPr="00A5642D">
        <w:rPr>
          <w:lang w:val="vi-VN"/>
        </w:rPr>
        <w:t>C</w:t>
      </w:r>
      <w:r w:rsidR="00A5642D">
        <w:rPr>
          <w:lang w:val="vi-VN"/>
        </w:rPr>
        <w:t xml:space="preserve">ác </w:t>
      </w:r>
      <w:r w:rsidR="00095135" w:rsidRPr="00095135">
        <w:rPr>
          <w:lang w:val="vi-VN"/>
        </w:rPr>
        <w:t xml:space="preserve">câu và từ </w:t>
      </w:r>
      <w:r w:rsidR="00A5642D">
        <w:rPr>
          <w:lang w:val="vi-VN"/>
        </w:rPr>
        <w:t xml:space="preserve">được </w:t>
      </w:r>
      <w:r w:rsidR="00A5642D" w:rsidRPr="00A5642D">
        <w:rPr>
          <w:lang w:val="vi-VN"/>
        </w:rPr>
        <w:t xml:space="preserve">sau khi được xử lý bởi </w:t>
      </w:r>
      <w:r w:rsidR="00552961" w:rsidRPr="00552961">
        <w:rPr>
          <w:lang w:val="vi-VN"/>
        </w:rPr>
        <w:t xml:space="preserve">thành </w:t>
      </w:r>
      <w:r w:rsidR="00A5642D" w:rsidRPr="00A5642D">
        <w:rPr>
          <w:lang w:val="vi-VN"/>
        </w:rPr>
        <w:t xml:space="preserve">phần Xử lý văn bản sẽ được </w:t>
      </w:r>
      <w:r>
        <w:rPr>
          <w:lang w:val="vi-VN"/>
        </w:rPr>
        <w:t xml:space="preserve">phiên âm về dạng </w:t>
      </w:r>
      <w:r w:rsidR="00D161F3" w:rsidRPr="00D161F3">
        <w:rPr>
          <w:lang w:val="vi-VN"/>
        </w:rPr>
        <w:t>âm vị</w:t>
      </w:r>
      <w:r w:rsidR="0022173E" w:rsidRPr="0022173E">
        <w:rPr>
          <w:lang w:val="vi-VN"/>
        </w:rPr>
        <w:t xml:space="preserve"> </w:t>
      </w:r>
      <w:r w:rsidR="0022173E">
        <w:rPr>
          <w:lang w:val="vi-VN"/>
        </w:rPr>
        <w:t>(phonemes)</w:t>
      </w:r>
      <w:r w:rsidR="00D161F3" w:rsidRPr="00D161F3">
        <w:rPr>
          <w:lang w:val="vi-VN"/>
        </w:rPr>
        <w:t xml:space="preserve">, là </w:t>
      </w:r>
      <w:r>
        <w:rPr>
          <w:lang w:val="vi-VN"/>
        </w:rPr>
        <w:t>đơn vị cơ bản của âm thanh</w:t>
      </w:r>
      <w:r w:rsidR="00F25967" w:rsidRPr="00942053">
        <w:rPr>
          <w:lang w:val="vi-VN"/>
        </w:rPr>
        <w:t>,</w:t>
      </w:r>
      <w:r>
        <w:rPr>
          <w:lang w:val="vi-VN"/>
        </w:rPr>
        <w:t xml:space="preserve"> </w:t>
      </w:r>
      <w:r w:rsidR="00942053" w:rsidRPr="00942053">
        <w:rPr>
          <w:lang w:val="vi-VN"/>
        </w:rPr>
        <w:t xml:space="preserve">bao gồm </w:t>
      </w:r>
      <w:r>
        <w:rPr>
          <w:lang w:val="vi-VN"/>
        </w:rPr>
        <w:t>các thông tin về cách đọc, cách phát âm, thanh điệu</w:t>
      </w:r>
      <w:r w:rsidR="000E1411">
        <w:rPr>
          <w:lang w:val="vi-VN"/>
        </w:rPr>
        <w:t>…</w:t>
      </w:r>
      <w:r>
        <w:rPr>
          <w:lang w:val="vi-VN"/>
        </w:rPr>
        <w:t xml:space="preserve"> Sau đó, </w:t>
      </w:r>
      <w:r w:rsidR="001241E6" w:rsidRPr="001241E6">
        <w:rPr>
          <w:lang w:val="vi-VN"/>
        </w:rPr>
        <w:t xml:space="preserve">các âm vị sẽ được bổ sung </w:t>
      </w:r>
      <w:r w:rsidR="001241E6">
        <w:rPr>
          <w:lang w:val="vi-VN"/>
        </w:rPr>
        <w:t>các tham số âm học như: cao</w:t>
      </w:r>
      <w:r w:rsidR="004C5455" w:rsidRPr="004C5455">
        <w:rPr>
          <w:lang w:val="vi-VN"/>
        </w:rPr>
        <w:t xml:space="preserve"> đ</w:t>
      </w:r>
      <w:r w:rsidR="004C5455" w:rsidRPr="00082506">
        <w:rPr>
          <w:lang w:val="vi-VN"/>
        </w:rPr>
        <w:t>ộ</w:t>
      </w:r>
      <w:r w:rsidR="001241E6">
        <w:rPr>
          <w:lang w:val="vi-VN"/>
        </w:rPr>
        <w:t xml:space="preserve">, trường độ, âm lượng… </w:t>
      </w:r>
      <w:r w:rsidR="004667D4" w:rsidRPr="004667D4">
        <w:rPr>
          <w:lang w:val="vi-VN"/>
        </w:rPr>
        <w:t xml:space="preserve">để </w:t>
      </w:r>
      <w:r>
        <w:rPr>
          <w:lang w:val="vi-VN"/>
        </w:rPr>
        <w:t>phục vụ cho việc tạo ra tiếng nói</w:t>
      </w:r>
      <w:r w:rsidR="00C87C46" w:rsidRPr="00C87C46">
        <w:rPr>
          <w:lang w:val="vi-VN"/>
        </w:rPr>
        <w:t>.</w:t>
      </w:r>
      <w:r>
        <w:rPr>
          <w:lang w:val="vi-VN"/>
        </w:rPr>
        <w:t xml:space="preserve"> Sau bước xử lý ngôn ngữ tự nhiên, các âm vị </w:t>
      </w:r>
      <w:r w:rsidR="00AB56EB" w:rsidRPr="00AB56EB">
        <w:rPr>
          <w:lang w:val="vi-VN"/>
        </w:rPr>
        <w:t xml:space="preserve">cùng các đặc trưng âm </w:t>
      </w:r>
      <w:r w:rsidR="00D77460" w:rsidRPr="00D77460">
        <w:rPr>
          <w:lang w:val="vi-VN"/>
        </w:rPr>
        <w:t xml:space="preserve">vị </w:t>
      </w:r>
      <w:r w:rsidR="00AB56EB" w:rsidRPr="00AB56EB">
        <w:rPr>
          <w:lang w:val="vi-VN"/>
        </w:rPr>
        <w:t xml:space="preserve">học </w:t>
      </w:r>
      <w:r>
        <w:rPr>
          <w:lang w:val="vi-VN"/>
        </w:rPr>
        <w:t xml:space="preserve">sẽ được </w:t>
      </w:r>
      <w:r w:rsidR="00082506" w:rsidRPr="00082506">
        <w:rPr>
          <w:lang w:val="vi-VN"/>
        </w:rPr>
        <w:t xml:space="preserve">đưa </w:t>
      </w:r>
      <w:r>
        <w:rPr>
          <w:lang w:val="vi-VN"/>
        </w:rPr>
        <w:t>vào bộ</w:t>
      </w:r>
      <w:r w:rsidR="001E13BB" w:rsidRPr="001E13BB">
        <w:rPr>
          <w:lang w:val="vi-VN"/>
        </w:rPr>
        <w:t xml:space="preserve"> xử lý tín hiệu số</w:t>
      </w:r>
      <w:r w:rsidR="00D64F47" w:rsidRPr="00D64F47">
        <w:rPr>
          <w:lang w:val="vi-VN"/>
        </w:rPr>
        <w:t xml:space="preserve"> </w:t>
      </w:r>
      <w:r>
        <w:rPr>
          <w:lang w:val="vi-VN"/>
        </w:rPr>
        <w:t xml:space="preserve">để tạo thành </w:t>
      </w:r>
      <w:r w:rsidR="00995BD9">
        <w:rPr>
          <w:lang w:val="vi-VN"/>
        </w:rPr>
        <w:t>tiếng nói</w:t>
      </w:r>
      <w:r>
        <w:rPr>
          <w:lang w:val="vi-VN"/>
        </w:rPr>
        <w:t xml:space="preserve"> mà thiết bị phát ra.</w:t>
      </w:r>
    </w:p>
    <w:p w14:paraId="10471E8E" w14:textId="3298D639" w:rsidR="002F32CD" w:rsidRDefault="002F32CD" w:rsidP="002F32CD">
      <w:pPr>
        <w:pStyle w:val="u3"/>
        <w:rPr>
          <w:lang w:val="vi-VN"/>
        </w:rPr>
      </w:pPr>
      <w:bookmarkStart w:id="49" w:name="_Toc9941069"/>
      <w:r w:rsidRPr="002F32CD">
        <w:rPr>
          <w:lang w:val="vi-VN"/>
        </w:rPr>
        <w:t xml:space="preserve">Các phương pháp tổng hợp </w:t>
      </w:r>
      <w:r w:rsidR="00995BD9">
        <w:rPr>
          <w:lang w:val="vi-VN"/>
        </w:rPr>
        <w:t>tiếng nói</w:t>
      </w:r>
      <w:r w:rsidRPr="002F32CD">
        <w:rPr>
          <w:lang w:val="vi-VN"/>
        </w:rPr>
        <w:t xml:space="preserve"> phổ biến</w:t>
      </w:r>
      <w:bookmarkEnd w:id="49"/>
    </w:p>
    <w:p w14:paraId="406E1749" w14:textId="56E89B9C" w:rsidR="002F32CD" w:rsidRPr="00982946" w:rsidRDefault="00E219B0" w:rsidP="002F32CD">
      <w:pPr>
        <w:pStyle w:val="u4"/>
        <w:rPr>
          <w:lang w:val="vi-VN"/>
        </w:rPr>
      </w:pPr>
      <w:bookmarkStart w:id="50" w:name="_Toc617805718"/>
      <w:r>
        <w:t>T</w:t>
      </w:r>
      <w:r w:rsidR="002F32CD">
        <w:rPr>
          <w:lang w:val="vi-VN"/>
        </w:rPr>
        <w:t xml:space="preserve">ổng hợp </w:t>
      </w:r>
      <w:r w:rsidR="00995BD9">
        <w:t>tiếng nói</w:t>
      </w:r>
      <w:r w:rsidR="002F32CD">
        <w:rPr>
          <w:lang w:val="vi-VN"/>
        </w:rPr>
        <w:t xml:space="preserve"> theo phương pháp formant</w:t>
      </w:r>
      <w:bookmarkEnd w:id="50"/>
    </w:p>
    <w:p w14:paraId="5A803551" w14:textId="76D33748" w:rsidR="002F32CD" w:rsidRDefault="002F32CD" w:rsidP="002F32CD">
      <w:pPr>
        <w:rPr>
          <w:lang w:val="en"/>
        </w:rPr>
      </w:pPr>
      <w:r>
        <w:rPr>
          <w:lang w:val="en"/>
        </w:rPr>
        <w:t>Han Mieko (1969) trong “Studies in phonology of Asian Languages: Vietnamese Vowel”</w:t>
      </w:r>
      <w:r w:rsidR="005E4594">
        <w:rPr>
          <w:lang w:val="en"/>
        </w:rPr>
        <w:t xml:space="preserve"> </w:t>
      </w:r>
      <w:r>
        <w:rPr>
          <w:lang w:val="en"/>
        </w:rPr>
        <w:fldChar w:fldCharType="begin"/>
      </w:r>
      <w:r w:rsidR="003B60C0">
        <w:rPr>
          <w:lang w:val="en"/>
        </w:rPr>
        <w:instrText xml:space="preserve"> ADDIN ZOTERO_ITEM CSL_CITATION {"citationID":"UQXiTRq6","properties":{"formattedCitation":"[9]","plainCitation":"[9]","noteIndex":0},"citationItems":[{"id":14,"uris":["http://zotero.org/users/local/LaWVfAA6/items/C6MRYJI2"],"uri":["http://zotero.org/users/local/LaWVfAA6/items/C6MRYJI2"],"itemData":{"id":14,"type":"book","title":"Studies in the Phonology of Asian Languages; IV, Vietnamese Vowels","publisher":"Federal Clearinghouse for Scientific and Technical Information, Springfield, Va","source":"ERIC","abstract":"This study applies the spectrographic techniques to the analysis of the 11 vowels in the Hanoi dialect of Vietnamese. The analysis involves 5,500 spectrograms made of 869 common words containing these vowels, which are identified and described in terms of their Formant 1 and Formant 2 frequencies. Chapter 1 discusses the dialectal features of the Hanoi and other major dialects of Vietnamese. Following chapters deal with materials and techniques of spectographic analysis, the formant measurements of the 11 Hanoi vowels, domains of vowel phonemes, tone influence and consonant effect on vowel quality, and the inherent duration of vowels. The first three volumes of this series deal with the Korean language. Forthcoming volumes will be based on Korean, Vietnamese, and other Asian  languages. (AMM)","language":"en","author":[{"family":"Han","given":"Mieko S."}],"issued":{"date-parts":[["1966",7]]},"accessed":{"date-parts":[["2019",5,15]]}}}],"schema":"https://github.com/citation-style-language/schema/raw/master/csl-citation.json"} </w:instrText>
      </w:r>
      <w:r>
        <w:rPr>
          <w:lang w:val="en"/>
        </w:rPr>
        <w:fldChar w:fldCharType="separate"/>
      </w:r>
      <w:r w:rsidR="003B60C0" w:rsidRPr="003B60C0">
        <w:t>[9]</w:t>
      </w:r>
      <w:r>
        <w:rPr>
          <w:lang w:val="en"/>
        </w:rPr>
        <w:fldChar w:fldCharType="end"/>
      </w:r>
      <w:r>
        <w:rPr>
          <w:lang w:val="en"/>
        </w:rPr>
        <w:t xml:space="preserve">  đã định nghĩa: “Nguyên âm được mô tả bởi khoang cộng hưởng tương đối lớn trong so sánh với phụ âm. Khoang cộng hưởng này được mạnh thêm ở những vùng khác nhau theo khẩu hình đặc trưng của bộ máy phát âm của âm thanh lời nói. Những vùng có cộng hưởng tăng mạnh được gọi là các formant. Mỗi nguyên âm có một kiểu formant đặc trưng, và thực nghiệm đã chứng tỏ rằng hai formant đầu tiên mang hầu hết thông tin về phẩm chất của nguyên âm”. Có hai khoang cộng hưởng quan trọng nhất được ngăn cách và thay đổi do sự chuyển động của lưỡi tạo nên hai formant cơ bản của một nguyên âm: F1: ứng với cộng hưởng vùng họng; F2: ứng với cộng hưởng khoang miệng. Khi nói, các âm mũi sẽ có sự xuất hiện của formant F3, các formant khác F4, F5… liên quan đến các đặc trưng </w:t>
      </w:r>
      <w:r w:rsidR="00995BD9">
        <w:rPr>
          <w:lang w:val="en"/>
        </w:rPr>
        <w:t>tiếng nói</w:t>
      </w:r>
      <w:r>
        <w:rPr>
          <w:lang w:val="en"/>
        </w:rPr>
        <w:t xml:space="preserve"> riêng của mỗi cá nhân. Do đó, việc xác định giá trị các formant sẽ cho </w:t>
      </w:r>
      <w:r>
        <w:rPr>
          <w:lang w:val="en"/>
        </w:rPr>
        <w:lastRenderedPageBreak/>
        <w:t>phép miêu tả được hình dáng, kích thước của khoang cộng hưởng, tức là độ mở của miệng, vị trí của lưỡi, hình dáng của môi.</w:t>
      </w:r>
    </w:p>
    <w:p w14:paraId="6A0E44B1" w14:textId="75E12EA6" w:rsidR="002F32CD" w:rsidRDefault="002F32CD" w:rsidP="002F32CD">
      <w:pPr>
        <w:rPr>
          <w:lang w:val="en"/>
        </w:rPr>
      </w:pPr>
      <w:r>
        <w:rPr>
          <w:lang w:val="en"/>
        </w:rPr>
        <w:t>Tổng hợp tần số formant sử dụng lý thuyết mô hình nguồn lọc để tạo tiếng nói. Mô hình này sử dụng một tập các bộ lọc để mô phỏng hiện tượng cộng hưởng của các cơ quan phát âm. Các bộ lọc này còn được gọi là các bộ cộng hưởng formant, chúng có thể được kết hợp song song hoặc nối tiếp với nhau hoặc kết hợp cả hai</w:t>
      </w:r>
      <w:r w:rsidR="005E1615">
        <w:rPr>
          <w:lang w:val="en"/>
        </w:rPr>
        <w:t xml:space="preserve"> </w:t>
      </w:r>
      <w:r>
        <w:rPr>
          <w:lang w:val="en"/>
        </w:rPr>
        <w:fldChar w:fldCharType="begin"/>
      </w:r>
      <w:r w:rsidR="00315AD5">
        <w:rPr>
          <w:lang w:val="en"/>
        </w:rPr>
        <w:instrText xml:space="preserve"> ADDIN ZOTERO_ITEM CSL_CITATION {"citationID":"zta7LNDW","properties":{"formattedCitation":"[10]","plainCitation":"[10]","noteIndex":0},"citationItems":[{"id":16,"uris":["http://zotero.org/users/local/LaWVfAA6/items/A24JJP6Q"],"uri":["http://zotero.org/users/local/LaWVfAA6/items/A24JJP6Q"],"itemData":{"id":16,"type":"article-journal","title":"Một số vấn đề về tổng hợp tiếng nói tiếng Việt","container-title":"Hội thảo quốc gia 2014 về Điện tử, Truyền thông và Công nghệ thông tin","source":"www.academia.edu","abstract":"Ngôn ngữ là một công cụ giao tiếp mạnh mẽ, con người dễ dàng giao tiếp thông qua việc sử dụng các ngôn ngữ của nhau. Trong tình hình hội nhập và giao lưu quốc tế hiện nay, việc trao đổi thông tin giữa các quốc gia vẫn vấp phải rào cản về ngôn ngữ.","URL":"https://www.academia.edu/9946578/M%E1%BB%99t_s%E1%BB%91_v%E1%BA%A5n_%C4%91%E1%BB%81_v%E1%BB%81_t%E1%BB%95ng_h%E1%BB%A3p_ti%E1%BA%BFng_n%C3%B3i_ti%E1%BA%BFng_Vi%E1%BB%87t","language":"en","author":[{"family":"Phan","given":"Thanh Sơn"}],"issued":{"date-parts":[["2014"]]},"accessed":{"date-parts":[["2019",5,15]]}}}],"schema":"https://github.com/citation-style-language/schema/raw/master/csl-citation.json"} </w:instrText>
      </w:r>
      <w:r>
        <w:rPr>
          <w:lang w:val="en"/>
        </w:rPr>
        <w:fldChar w:fldCharType="separate"/>
      </w:r>
      <w:r w:rsidR="003B60C0" w:rsidRPr="003B60C0">
        <w:t>[10]</w:t>
      </w:r>
      <w:r>
        <w:rPr>
          <w:lang w:val="en"/>
        </w:rPr>
        <w:fldChar w:fldCharType="end"/>
      </w:r>
      <w:r>
        <w:rPr>
          <w:lang w:val="en"/>
        </w:rPr>
        <w:t>. Phương pháp tổng hợp formant không dựa trực tiếp trên mẫu giọng thực tế nào. Thay vào đó, tín hiệu âm thanh được tổng hợp dựa trên một mô hình tuyến âm (vocal tract). Tuy nhiên, để có thể trích xuất được các đặc trưng formant, trường độ hay năng lượng tiếng nói, phương pháp này vẫn cần mẫu giọng thật ở bước phân tích</w:t>
      </w:r>
      <w:r w:rsidR="000B10E1">
        <w:rPr>
          <w:lang w:val="en"/>
        </w:rPr>
        <w:t xml:space="preserve"> </w:t>
      </w:r>
      <w:r w:rsidR="000B10E1">
        <w:rPr>
          <w:lang w:val="en"/>
        </w:rPr>
        <w:fldChar w:fldCharType="begin"/>
      </w:r>
      <w:r w:rsidR="003B60C0">
        <w:rPr>
          <w:lang w:val="en"/>
        </w:rPr>
        <w:instrText xml:space="preserve"> ADDIN ZOTERO_ITEM CSL_CITATION {"citationID":"NJ188oWm","properties":{"formattedCitation":"[11]","plainCitation":"[11]","noteIndex":0},"citationItems":[{"id":19,"uris":["http://zotero.org/users/local/LaWVfAA6/items/ZVPNIFGI"],"uri":["http://zotero.org/users/local/LaWVfAA6/items/ZVPNIFGI"],"itemData":{"id":19,"type":"article-journal","title":"Review of text‐to‐speech conversion for English","container-title":"The Journal of the Acoustical Society of America","page":"737-793","volume":"82","issue":"3","source":"DOI.org (Crossref)","abstract":"LINGUISTIC REPRESENTATION: /•\"o)'et hzz s'up./ locatioonfsthesteype'sofboundariEeasc. hsyllabolefa wordin a sentencecanbeassigneda strengthor stresslevel. Differencesin assignedstressmakesomesyllablesstandout fromtheothers.The stresspatternhasaneffectonthedurationsof soundsand on the pitchchangesoveran utterance (fundamentalfrequencyof vocal cord vibrations,or fo ). The phonologicaclomponenot f thegrammarconvertsphonemic representationsand information about stressand boundarytypesinto ( 1) a stringof phoneticsegmentsplus (2) a superimposepdatternof timing,intensity,andfo motionsrathelatterthreeaspectsbeingknownassentencperosody.","DOI":"10.1121/1.395275","ISSN":"0001-4966","journalAbbreviation":"The Journal of the Acoustical Society of America","language":"en","author":[{"family":"Klatt","given":"Dennis H."}],"issued":{"date-parts":[["1987",9]]}}}],"schema":"https://github.com/citation-style-language/schema/raw/master/csl-citation.json"} </w:instrText>
      </w:r>
      <w:r w:rsidR="000B10E1">
        <w:rPr>
          <w:lang w:val="en"/>
        </w:rPr>
        <w:fldChar w:fldCharType="separate"/>
      </w:r>
      <w:r w:rsidR="003B60C0" w:rsidRPr="003B60C0">
        <w:t>[11]</w:t>
      </w:r>
      <w:r w:rsidR="000B10E1">
        <w:rPr>
          <w:lang w:val="en"/>
        </w:rPr>
        <w:fldChar w:fldCharType="end"/>
      </w:r>
      <w:r>
        <w:rPr>
          <w:lang w:val="en"/>
        </w:rPr>
        <w:t>.</w:t>
      </w:r>
    </w:p>
    <w:p w14:paraId="2AA9FAF1" w14:textId="3CD926DD" w:rsidR="00C43D12" w:rsidRDefault="004E44FC" w:rsidP="002F32CD">
      <w:pPr>
        <w:rPr>
          <w:lang w:val="en"/>
        </w:rPr>
      </w:pPr>
      <w:r w:rsidRPr="004E44FC">
        <w:t xml:space="preserve">Đi theo hướng này có ưu điểm là tiết kiệm được bộ nhớ, có khả năng điều khiển mềm dẻo các tham số âm học của tiếng nói. Nhược điểm của phương pháp này là khó xây dựng, cần nghiên cứu sâu sắc về ngữ âm của ngôn ngữ, phức tạp trong việc xác định các tham số điều khiển bộ tổng hợp, hạn chế về tính tự nhiên, độ giống tiếng người của tiếng nói tạo ra, chất lượng tiếng nói không tự nhiên (nói nghe như tiếng robot, khác hoàn toàn </w:t>
      </w:r>
      <w:r w:rsidR="00995BD9">
        <w:t>tiếng nói</w:t>
      </w:r>
      <w:r w:rsidRPr="004E44FC">
        <w:t xml:space="preserve"> con người) và phụ thuộc nhiều vào chất lượng của quá trình phân tích tiếng nói của từng ngôn ngữ. Ngoài ra, tổng hợp formant yêu cầu chuẩn bị trước các tham số chính xác trước khi tiến hành tổng hợp tiếng nói, khiến cho quá trình tổng hợp thiếu linh hoạt</w:t>
      </w:r>
      <w:r w:rsidR="00115488">
        <w:t xml:space="preserve"> </w:t>
      </w:r>
      <w:r w:rsidR="00115488">
        <w:fldChar w:fldCharType="begin"/>
      </w:r>
      <w:r w:rsidR="00315AD5">
        <w:instrText xml:space="preserve"> ADDIN ZOTERO_ITEM CSL_CITATION {"citationID":"fdWKnFFU","properties":{"formattedCitation":"[10]","plainCitation":"[10]","noteIndex":0},"citationItems":[{"id":16,"uris":["http://zotero.org/users/local/LaWVfAA6/items/A24JJP6Q"],"uri":["http://zotero.org/users/local/LaWVfAA6/items/A24JJP6Q"],"itemData":{"id":16,"type":"article-journal","title":"Một số vấn đề về tổng hợp tiếng nói tiếng Việt","container-title":"Hội thảo quốc gia 2014 về Điện tử, Truyền thông và Công nghệ thông tin","source":"www.academia.edu","abstract":"Ngôn ngữ là một công cụ giao tiếp mạnh mẽ, con người dễ dàng giao tiếp thông qua việc sử dụng các ngôn ngữ của nhau. Trong tình hình hội nhập và giao lưu quốc tế hiện nay, việc trao đổi thông tin giữa các quốc gia vẫn vấp phải rào cản về ngôn ngữ.","URL":"https://www.academia.edu/9946578/M%E1%BB%99t_s%E1%BB%91_v%E1%BA%A5n_%C4%91%E1%BB%81_v%E1%BB%81_t%E1%BB%95ng_h%E1%BB%A3p_ti%E1%BA%BFng_n%C3%B3i_ti%E1%BA%BFng_Vi%E1%BB%87t","language":"en","author":[{"family":"Phan","given":"Thanh Sơn"}],"issued":{"date-parts":[["2014"]]},"accessed":{"date-parts":[["2019",5,15]]}}}],"schema":"https://github.com/citation-style-language/schema/raw/master/csl-citation.json"} </w:instrText>
      </w:r>
      <w:r w:rsidR="00115488">
        <w:fldChar w:fldCharType="separate"/>
      </w:r>
      <w:r w:rsidR="003B60C0" w:rsidRPr="003B60C0">
        <w:t>[10]</w:t>
      </w:r>
      <w:r w:rsidR="00115488">
        <w:fldChar w:fldCharType="end"/>
      </w:r>
      <w:r w:rsidRPr="004E44FC">
        <w:t>.</w:t>
      </w:r>
    </w:p>
    <w:p w14:paraId="330F6063" w14:textId="77777777" w:rsidR="00185E91" w:rsidRPr="00607C19" w:rsidRDefault="00185E91" w:rsidP="00185E91">
      <w:pPr>
        <w:pStyle w:val="u4"/>
        <w:spacing w:before="240"/>
        <w:rPr>
          <w:lang w:val="vi-VN"/>
        </w:rPr>
      </w:pPr>
      <w:r w:rsidRPr="00607C19">
        <w:rPr>
          <w:lang w:val="vi-VN"/>
        </w:rPr>
        <w:t>Phương pháp ghép nối</w:t>
      </w:r>
    </w:p>
    <w:p w14:paraId="54C3873C" w14:textId="36333F13" w:rsidR="00185E91" w:rsidRDefault="00185E91" w:rsidP="00185E91">
      <w:pPr>
        <w:rPr>
          <w:lang w:val="vi-VN"/>
        </w:rPr>
      </w:pPr>
      <w:r>
        <w:rPr>
          <w:lang w:val="vi-VN"/>
        </w:rPr>
        <w:t>Phương pháp ghép nối</w:t>
      </w:r>
      <w:r w:rsidR="00E5598E" w:rsidRPr="00E5598E">
        <w:rPr>
          <w:lang w:val="vi-VN"/>
        </w:rPr>
        <w:t xml:space="preserve"> </w:t>
      </w:r>
      <w:r w:rsidR="00E5598E">
        <w:rPr>
          <w:lang w:val="vi-VN"/>
        </w:rPr>
        <w:fldChar w:fldCharType="begin"/>
      </w:r>
      <w:r w:rsidR="003B60C0">
        <w:rPr>
          <w:lang w:val="vi-VN"/>
        </w:rPr>
        <w:instrText xml:space="preserve"> ADDIN ZOTERO_ITEM CSL_CITATION {"citationID":"x7IqUmT4","properties":{"formattedCitation":"[8]","plainCitation":"[8]","noteIndex":0},"citationItems":[{"id":11,"uris":["http://zotero.org/users/local/LaWVfAA6/items/IE4V7FIY"],"uri":["http://zotero.org/users/local/LaWVfAA6/items/IE4V7FIY"],"itemData":{"id":11,"type":"article-journal","title":"HMM-based Vietnamese Text-To-Speech: Prosodic Phrasing Modeling, Corpus Design System Design, and Evaluation","page":"285","source":"Zotero","language":"en","author":[{"family":"Nguyen","given":"Thi Thu Trang"}]}}],"schema":"https://github.com/citation-style-language/schema/raw/master/csl-citation.json"} </w:instrText>
      </w:r>
      <w:r w:rsidR="00E5598E">
        <w:rPr>
          <w:lang w:val="vi-VN"/>
        </w:rPr>
        <w:fldChar w:fldCharType="separate"/>
      </w:r>
      <w:r w:rsidR="003B60C0" w:rsidRPr="003B60C0">
        <w:rPr>
          <w:lang w:val="vi-VN"/>
        </w:rPr>
        <w:t>[8]</w:t>
      </w:r>
      <w:r w:rsidR="00E5598E">
        <w:rPr>
          <w:lang w:val="vi-VN"/>
        </w:rPr>
        <w:fldChar w:fldCharType="end"/>
      </w:r>
      <w:r>
        <w:rPr>
          <w:lang w:val="vi-VN"/>
        </w:rPr>
        <w:t xml:space="preserve"> </w:t>
      </w:r>
      <w:r w:rsidR="0008436B" w:rsidRPr="0008436B">
        <w:rPr>
          <w:lang w:val="vi-VN"/>
        </w:rPr>
        <w:t>áp d</w:t>
      </w:r>
      <w:r w:rsidR="0008436B" w:rsidRPr="001D33DF">
        <w:rPr>
          <w:lang w:val="vi-VN"/>
        </w:rPr>
        <w:t xml:space="preserve">ụng </w:t>
      </w:r>
      <w:r w:rsidRPr="00607C19">
        <w:rPr>
          <w:lang w:val="vi-VN"/>
        </w:rPr>
        <w:t xml:space="preserve">việc ghép nối những </w:t>
      </w:r>
      <w:r w:rsidR="001D33DF" w:rsidRPr="001D33DF">
        <w:rPr>
          <w:lang w:val="vi-VN"/>
        </w:rPr>
        <w:t xml:space="preserve">đơn vị </w:t>
      </w:r>
      <w:r w:rsidR="000B44DE" w:rsidRPr="000B44DE">
        <w:rPr>
          <w:lang w:val="vi-VN"/>
        </w:rPr>
        <w:t xml:space="preserve">âm của </w:t>
      </w:r>
      <w:r w:rsidR="00995BD9">
        <w:rPr>
          <w:lang w:val="vi-VN"/>
        </w:rPr>
        <w:t>tiếng nói</w:t>
      </w:r>
      <w:r w:rsidR="000B44DE" w:rsidRPr="000B44DE">
        <w:rPr>
          <w:lang w:val="vi-VN"/>
        </w:rPr>
        <w:t xml:space="preserve"> thực </w:t>
      </w:r>
      <w:r w:rsidRPr="00607C19">
        <w:rPr>
          <w:lang w:val="vi-VN"/>
        </w:rPr>
        <w:t xml:space="preserve">đã được </w:t>
      </w:r>
      <w:r w:rsidR="000B44DE" w:rsidRPr="000B44DE">
        <w:rPr>
          <w:lang w:val="vi-VN"/>
        </w:rPr>
        <w:t xml:space="preserve">thu </w:t>
      </w:r>
      <w:r w:rsidR="005A7C88" w:rsidRPr="005A7C88">
        <w:rPr>
          <w:lang w:val="vi-VN"/>
        </w:rPr>
        <w:t>âm</w:t>
      </w:r>
      <w:r w:rsidR="000B44DE" w:rsidRPr="000B44DE">
        <w:rPr>
          <w:lang w:val="vi-VN"/>
        </w:rPr>
        <w:t xml:space="preserve"> trước đó</w:t>
      </w:r>
      <w:r w:rsidRPr="00607C19">
        <w:rPr>
          <w:lang w:val="vi-VN"/>
        </w:rPr>
        <w:t xml:space="preserve">. </w:t>
      </w:r>
      <w:r w:rsidR="00EC2F05" w:rsidRPr="00721303">
        <w:rPr>
          <w:lang w:val="vi-VN"/>
        </w:rPr>
        <w:t>Phương pháp</w:t>
      </w:r>
      <w:r w:rsidR="00F0284A" w:rsidRPr="00F0284A">
        <w:rPr>
          <w:lang w:val="vi-VN"/>
        </w:rPr>
        <w:t xml:space="preserve"> này</w:t>
      </w:r>
      <w:r w:rsidRPr="00707B60">
        <w:rPr>
          <w:lang w:val="vi-VN"/>
        </w:rPr>
        <w:t xml:space="preserve"> cho </w:t>
      </w:r>
      <w:r w:rsidR="00721303" w:rsidRPr="00721303">
        <w:rPr>
          <w:lang w:val="vi-VN"/>
        </w:rPr>
        <w:t xml:space="preserve">ra </w:t>
      </w:r>
      <w:r w:rsidR="00995BD9">
        <w:rPr>
          <w:lang w:val="vi-VN"/>
        </w:rPr>
        <w:t>tiếng nói</w:t>
      </w:r>
      <w:r w:rsidR="00721303" w:rsidRPr="00721303">
        <w:rPr>
          <w:lang w:val="vi-VN"/>
        </w:rPr>
        <w:t xml:space="preserve"> </w:t>
      </w:r>
      <w:r w:rsidRPr="00707B60">
        <w:rPr>
          <w:lang w:val="vi-VN"/>
        </w:rPr>
        <w:t>giống</w:t>
      </w:r>
      <w:r w:rsidR="00F70731" w:rsidRPr="00F70731">
        <w:rPr>
          <w:lang w:val="vi-VN"/>
        </w:rPr>
        <w:t xml:space="preserve"> </w:t>
      </w:r>
      <w:r w:rsidR="00995BD9">
        <w:rPr>
          <w:lang w:val="vi-VN"/>
        </w:rPr>
        <w:t>tiếng nói</w:t>
      </w:r>
      <w:r w:rsidR="00F70731" w:rsidRPr="00F70731">
        <w:rPr>
          <w:lang w:val="vi-VN"/>
        </w:rPr>
        <w:t xml:space="preserve"> thực</w:t>
      </w:r>
      <w:r w:rsidR="00A957E6" w:rsidRPr="00A957E6">
        <w:rPr>
          <w:lang w:val="vi-VN"/>
        </w:rPr>
        <w:t xml:space="preserve"> tế</w:t>
      </w:r>
      <w:r w:rsidRPr="00707B60">
        <w:rPr>
          <w:lang w:val="vi-VN"/>
        </w:rPr>
        <w:t xml:space="preserve"> nhất</w:t>
      </w:r>
      <w:r w:rsidR="00FF2429" w:rsidRPr="00FF2429">
        <w:rPr>
          <w:lang w:val="vi-VN"/>
        </w:rPr>
        <w:t xml:space="preserve"> nếu chỉ</w:t>
      </w:r>
      <w:r w:rsidR="00721303" w:rsidRPr="00721303">
        <w:rPr>
          <w:lang w:val="vi-VN"/>
        </w:rPr>
        <w:t xml:space="preserve"> </w:t>
      </w:r>
      <w:r w:rsidR="00A71651" w:rsidRPr="00A71651">
        <w:rPr>
          <w:lang w:val="vi-VN"/>
        </w:rPr>
        <w:t xml:space="preserve">khảo sát trên </w:t>
      </w:r>
      <w:r w:rsidR="00721197" w:rsidRPr="00721197">
        <w:rPr>
          <w:lang w:val="vi-VN"/>
        </w:rPr>
        <w:t>từng đơn vị âm</w:t>
      </w:r>
      <w:r w:rsidRPr="00607C19">
        <w:rPr>
          <w:lang w:val="vi-VN"/>
        </w:rPr>
        <w:t xml:space="preserve">. Tuy nhiên, </w:t>
      </w:r>
      <w:r w:rsidR="0018131D" w:rsidRPr="0018131D">
        <w:rPr>
          <w:lang w:val="vi-VN"/>
        </w:rPr>
        <w:t xml:space="preserve">sự gián đoạn tại các điểm ghép nối có thể khiến cho âm thanh </w:t>
      </w:r>
      <w:r w:rsidR="000937A9" w:rsidRPr="000937A9">
        <w:rPr>
          <w:lang w:val="vi-VN"/>
        </w:rPr>
        <w:t xml:space="preserve">bị </w:t>
      </w:r>
      <w:r w:rsidR="0018131D" w:rsidRPr="0018131D">
        <w:rPr>
          <w:lang w:val="vi-VN"/>
        </w:rPr>
        <w:t>biến dạng. Hơn nữa, do dữ liệu âm bị giới hạn về số lượng cũng như nội dung, dẫn đến kết quả tổng hợp nghe “thô ráp”, không phù hợp ngữ cảnh</w:t>
      </w:r>
      <w:r w:rsidR="0078437D" w:rsidRPr="0078437D">
        <w:rPr>
          <w:lang w:val="vi-VN"/>
        </w:rPr>
        <w:t xml:space="preserve"> </w:t>
      </w:r>
      <w:r w:rsidR="0078437D">
        <w:rPr>
          <w:lang w:val="vi-VN"/>
        </w:rPr>
        <w:fldChar w:fldCharType="begin"/>
      </w:r>
      <w:r w:rsidR="00315AD5">
        <w:rPr>
          <w:lang w:val="vi-VN"/>
        </w:rPr>
        <w:instrText xml:space="preserve"> ADDIN ZOTERO_ITEM CSL_CITATION {"citationID":"hHTetFrD","properties":{"formattedCitation":"[10]","plainCitation":"[10]","noteIndex":0},"citationItems":[{"id":16,"uris":["http://zotero.org/users/local/LaWVfAA6/items/A24JJP6Q"],"uri":["http://zotero.org/users/local/LaWVfAA6/items/A24JJP6Q"],"itemData":{"id":16,"type":"article-journal","title":"Một số vấn đề về tổng hợp tiếng nói tiếng Việt","container-title":"Hội thảo quốc gia 2014 về Điện tử, Truyền thông và Công nghệ thông tin","source":"www.academia.edu","abstract":"Ngôn ngữ là một công cụ giao tiếp mạnh mẽ, con người dễ dàng giao tiếp thông qua việc sử dụng các ngôn ngữ của nhau. Trong tình hình hội nhập và giao lưu quốc tế hiện nay, việc trao đổi thông tin giữa các quốc gia vẫn vấp phải rào cản về ngôn ngữ.","URL":"https://www.academia.edu/9946578/M%E1%BB%99t_s%E1%BB%91_v%E1%BA%A5n_%C4%91%E1%BB%81_v%E1%BB%81_t%E1%BB%95ng_h%E1%BB%A3p_ti%E1%BA%BFng_n%C3%B3i_ti%E1%BA%BFng_Vi%E1%BB%87t","language":"en","author":[{"family":"Phan","given":"Thanh Sơn"}],"issued":{"date-parts":[["2014"]]},"accessed":{"date-parts":[["2019",5,15]]}}}],"schema":"https://github.com/citation-style-language/schema/raw/master/csl-citation.json"} </w:instrText>
      </w:r>
      <w:r w:rsidR="0078437D">
        <w:rPr>
          <w:lang w:val="vi-VN"/>
        </w:rPr>
        <w:fldChar w:fldCharType="separate"/>
      </w:r>
      <w:r w:rsidR="003B60C0" w:rsidRPr="003B60C0">
        <w:rPr>
          <w:lang w:val="vi-VN"/>
        </w:rPr>
        <w:t>[10]</w:t>
      </w:r>
      <w:r w:rsidR="0078437D">
        <w:rPr>
          <w:lang w:val="vi-VN"/>
        </w:rPr>
        <w:fldChar w:fldCharType="end"/>
      </w:r>
      <w:r w:rsidRPr="00607C19">
        <w:rPr>
          <w:lang w:val="vi-VN"/>
        </w:rPr>
        <w:t>.</w:t>
      </w:r>
    </w:p>
    <w:p w14:paraId="2CE2CFDA" w14:textId="275EFED6" w:rsidR="009C50A7" w:rsidRPr="00982946" w:rsidRDefault="009C50A7" w:rsidP="009C50A7">
      <w:pPr>
        <w:pStyle w:val="u3"/>
        <w:rPr>
          <w:lang w:val="vi-VN"/>
        </w:rPr>
      </w:pPr>
      <w:bookmarkStart w:id="51" w:name="_Toc612025532"/>
      <w:bookmarkStart w:id="52" w:name="_Toc9941070"/>
      <w:r w:rsidRPr="00982946">
        <w:rPr>
          <w:lang w:val="vi-VN"/>
        </w:rPr>
        <w:lastRenderedPageBreak/>
        <w:t xml:space="preserve">Tổng hợp </w:t>
      </w:r>
      <w:r w:rsidR="00995BD9">
        <w:rPr>
          <w:lang w:val="vi-VN"/>
        </w:rPr>
        <w:t>tiếng nói</w:t>
      </w:r>
      <w:r w:rsidRPr="00982946">
        <w:rPr>
          <w:lang w:val="vi-VN"/>
        </w:rPr>
        <w:t xml:space="preserve"> dựa HMM</w:t>
      </w:r>
      <w:bookmarkEnd w:id="51"/>
      <w:bookmarkEnd w:id="52"/>
    </w:p>
    <w:p w14:paraId="3AF0C19A" w14:textId="6C194804" w:rsidR="009F5B23" w:rsidRPr="00892586" w:rsidRDefault="009C50A7" w:rsidP="00892586">
      <w:pPr>
        <w:rPr>
          <w:lang w:val="vi-VN"/>
        </w:rPr>
      </w:pPr>
      <w:r>
        <w:rPr>
          <w:lang w:val="vi-VN"/>
        </w:rPr>
        <w:t xml:space="preserve">Trong hệ thống </w:t>
      </w:r>
      <w:r w:rsidRPr="00982946">
        <w:rPr>
          <w:lang w:val="vi-VN"/>
        </w:rPr>
        <w:t>tổng hợp tiếng nói dựa HMM</w:t>
      </w:r>
      <w:r>
        <w:rPr>
          <w:lang w:val="vi-VN"/>
        </w:rPr>
        <w:t>, phổ tần số, tần số cơ bản và ngữ điệu của tiếng nói được mô hình hóa đồng thời bằng mô hình Markov ẩn (</w:t>
      </w:r>
      <w:r w:rsidRPr="00982946">
        <w:rPr>
          <w:lang w:val="vi-VN"/>
        </w:rPr>
        <w:t xml:space="preserve">HMM: </w:t>
      </w:r>
      <w:r>
        <w:rPr>
          <w:lang w:val="vi-VN"/>
        </w:rPr>
        <w:t>Hidden Markov Model)</w:t>
      </w:r>
      <w:r w:rsidR="00F80C39" w:rsidRPr="00F80C39">
        <w:rPr>
          <w:lang w:val="vi-VN"/>
        </w:rPr>
        <w:t xml:space="preserve"> </w:t>
      </w:r>
      <w:r>
        <w:rPr>
          <w:lang w:val="vi-VN"/>
        </w:rPr>
        <w:fldChar w:fldCharType="begin"/>
      </w:r>
      <w:r w:rsidR="003B60C0">
        <w:rPr>
          <w:lang w:val="vi-VN"/>
        </w:rPr>
        <w:instrText xml:space="preserve"> ADDIN ZOTERO_ITEM CSL_CITATION {"citationID":"Ex2xRqAa","properties":{"formattedCitation":"[12]","plainCitation":"[12]","noteIndex":0},"citationItems":[{"id":25,"uris":["http://zotero.org/users/local/LaWVfAA6/items/Z2S3RTP4"],"uri":["http://zotero.org/users/local/LaWVfAA6/items/Z2S3RTP4"],"itemData":{"id":25,"type":"article-journal","title":"A Tutorial on Hidden Markov Models and Selected Applications in Speech Recognition","container-title":"PROCEEDINGS OF THE IEEE","page":"30","volume":"77","issue":"2","source":"Zotero","language":"en","author":[{"family":"Rabiner","given":"Lawrence R"}],"issued":{"date-parts":[["1989"]]}}}],"schema":"https://github.com/citation-style-language/schema/raw/master/csl-citation.json"} </w:instrText>
      </w:r>
      <w:r>
        <w:rPr>
          <w:lang w:val="vi-VN"/>
        </w:rPr>
        <w:fldChar w:fldCharType="separate"/>
      </w:r>
      <w:r w:rsidR="003B60C0" w:rsidRPr="003B60C0">
        <w:rPr>
          <w:lang w:val="vi-VN"/>
        </w:rPr>
        <w:t>[12]</w:t>
      </w:r>
      <w:r>
        <w:rPr>
          <w:lang w:val="vi-VN"/>
        </w:rPr>
        <w:fldChar w:fldCharType="end"/>
      </w:r>
      <w:r>
        <w:rPr>
          <w:lang w:val="vi-VN"/>
        </w:rPr>
        <w:t xml:space="preserve">. Hàm sóng của tiếng nói được tạo ra từ chính những HMM đó dựa trên tiêu chí tối đa khả năng. Giọng tổng hợp sẽ ổn định hơn so với ghép nối và tự nhiên hơn so với </w:t>
      </w:r>
      <w:r w:rsidRPr="00982946">
        <w:rPr>
          <w:lang w:val="vi-VN"/>
        </w:rPr>
        <w:t xml:space="preserve">phương pháp </w:t>
      </w:r>
      <w:r>
        <w:rPr>
          <w:lang w:val="vi-VN"/>
        </w:rPr>
        <w:t>Formant.</w:t>
      </w:r>
      <w:r w:rsidR="00AB5B56" w:rsidRPr="003F2FFB">
        <w:rPr>
          <w:lang w:val="vi-VN"/>
        </w:rPr>
        <w:t xml:space="preserve"> Hình 2 mô tả</w:t>
      </w:r>
      <w:r w:rsidR="001A0C3B" w:rsidRPr="003F2FFB">
        <w:rPr>
          <w:lang w:val="vi-VN"/>
        </w:rPr>
        <w:t xml:space="preserve"> kiến trúc</w:t>
      </w:r>
      <w:r w:rsidR="00AB5B56" w:rsidRPr="003F2FFB">
        <w:rPr>
          <w:lang w:val="vi-VN"/>
        </w:rPr>
        <w:t xml:space="preserve"> hệ thống tổng hợp tiếng nói dựa HMM</w:t>
      </w:r>
      <w:r w:rsidR="001A55E6" w:rsidRPr="003F2FFB">
        <w:rPr>
          <w:lang w:val="vi-VN"/>
        </w:rPr>
        <w:t xml:space="preserve"> </w:t>
      </w:r>
      <w:r w:rsidR="00242EDA">
        <w:fldChar w:fldCharType="begin"/>
      </w:r>
      <w:r w:rsidR="00242EDA" w:rsidRPr="003F2FFB">
        <w:rPr>
          <w:lang w:val="vi-VN"/>
        </w:rPr>
        <w:instrText xml:space="preserve"> ADDIN ZOTERO_ITEM CSL_CITATION {"citationID":"Ld21539R","properties":{"formattedCitation":"[10]","plainCitation":"[10]","noteIndex":0},"citationItems":[{"id":16,"uris":["http://zotero.org/users/local/LaWVfAA6/items/A24JJP6Q"],"uri":["http://zotero.org/users/local/LaWVfAA6/items/A24JJP6Q"],"itemData":{"id":16,"type":"article-journal","title":"Một số vấn đề về tổng hợp tiếng nói tiếng Việt","container-title":"Hội thảo quốc gia 2014 về Điện tử, Truyền thông và Công nghệ thông tin","source":"www.academia.edu","abstract":"Ngôn ngữ là một công cụ giao tiếp mạnh mẽ, con người dễ dàng giao tiếp thông qua việc sử dụng các ngôn ngữ của nhau. Trong tình hình hội nhập và giao lưu quốc tế hiện nay, việc trao đổi thông tin giữa các quốc gia vẫn vấp phải rào cản về ngôn ngữ.","URL":"https://www.academia.edu/9946578/M%E1%BB%99t_s%E1%BB%91_v%E1%BA%A5n_%C4%91%E1%BB%81_v%E1%BB%81_t%E1%BB%95ng_h%E1%BB%A3p_ti%E1%BA%BFng_n%C3%B3i_ti%E1%BA%BFng_Vi%E1%BB%87t","language":"en","author":[{"family":"Phan","given":"Thanh Sơn"}],"issued":{"date-parts":[["2014"]]},"accessed":{"date-parts":[["2019",5,15]]}}}],"schema":"https://github.com/citation-style-language/schema/raw/master/csl-citation.json"} </w:instrText>
      </w:r>
      <w:r w:rsidR="00242EDA">
        <w:fldChar w:fldCharType="separate"/>
      </w:r>
      <w:r w:rsidR="00242EDA" w:rsidRPr="003F2FFB">
        <w:rPr>
          <w:lang w:val="vi-VN"/>
        </w:rPr>
        <w:t>[10]</w:t>
      </w:r>
      <w:r w:rsidR="00242EDA">
        <w:fldChar w:fldCharType="end"/>
      </w:r>
      <w:r w:rsidR="00AB5B56" w:rsidRPr="003F2FFB">
        <w:rPr>
          <w:lang w:val="vi-VN"/>
        </w:rPr>
        <w:t>.</w:t>
      </w:r>
    </w:p>
    <w:p w14:paraId="0EFAFC2C" w14:textId="058ADA99" w:rsidR="0096034E" w:rsidRDefault="003F2FFB" w:rsidP="0096034E">
      <w:pPr>
        <w:keepNext/>
        <w:jc w:val="center"/>
      </w:pPr>
      <w:r>
        <w:rPr>
          <w:noProof/>
        </w:rPr>
        <w:drawing>
          <wp:inline distT="0" distB="0" distL="0" distR="0" wp14:anchorId="3CAECCE6" wp14:editId="58BA3F07">
            <wp:extent cx="5194412" cy="4259580"/>
            <wp:effectExtent l="0" t="0" r="6350" b="7620"/>
            <wp:docPr id="9" name="Hình ảnh 9" descr="Ảnh có chứa văn bản, ảnh chụp màn hình&#10;&#10;Mô tả được tạo với mức tin cậy rất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MM_SS.png"/>
                    <pic:cNvPicPr/>
                  </pic:nvPicPr>
                  <pic:blipFill rotWithShape="1">
                    <a:blip r:embed="rId12">
                      <a:extLst>
                        <a:ext uri="{28A0092B-C50C-407E-A947-70E740481C1C}">
                          <a14:useLocalDpi xmlns:a14="http://schemas.microsoft.com/office/drawing/2010/main" val="0"/>
                        </a:ext>
                      </a:extLst>
                    </a:blip>
                    <a:srcRect l="7106" r="5569"/>
                    <a:stretch/>
                  </pic:blipFill>
                  <pic:spPr bwMode="auto">
                    <a:xfrm>
                      <a:off x="0" y="0"/>
                      <a:ext cx="5209482" cy="4271938"/>
                    </a:xfrm>
                    <a:prstGeom prst="rect">
                      <a:avLst/>
                    </a:prstGeom>
                    <a:ln>
                      <a:noFill/>
                    </a:ln>
                    <a:extLst>
                      <a:ext uri="{53640926-AAD7-44D8-BBD7-CCE9431645EC}">
                        <a14:shadowObscured xmlns:a14="http://schemas.microsoft.com/office/drawing/2010/main"/>
                      </a:ext>
                    </a:extLst>
                  </pic:spPr>
                </pic:pic>
              </a:graphicData>
            </a:graphic>
          </wp:inline>
        </w:drawing>
      </w:r>
    </w:p>
    <w:p w14:paraId="4CFE2405" w14:textId="0D1F1989" w:rsidR="0096034E" w:rsidRPr="00185E91" w:rsidRDefault="0096034E" w:rsidP="0096034E">
      <w:pPr>
        <w:pStyle w:val="Chuthich"/>
        <w:rPr>
          <w:lang w:val="vi-VN"/>
        </w:rPr>
      </w:pPr>
      <w:bookmarkStart w:id="53" w:name="_Toc9805441"/>
      <w:r>
        <w:t xml:space="preserve">Hình </w:t>
      </w:r>
      <w:r w:rsidR="006444ED">
        <w:rPr>
          <w:noProof/>
        </w:rPr>
        <w:fldChar w:fldCharType="begin"/>
      </w:r>
      <w:r w:rsidR="006444ED">
        <w:rPr>
          <w:noProof/>
        </w:rPr>
        <w:instrText xml:space="preserve"> SEQ Hình \* ARABIC </w:instrText>
      </w:r>
      <w:r w:rsidR="006444ED">
        <w:rPr>
          <w:noProof/>
        </w:rPr>
        <w:fldChar w:fldCharType="separate"/>
      </w:r>
      <w:r w:rsidR="008A6E56">
        <w:rPr>
          <w:noProof/>
        </w:rPr>
        <w:t>2</w:t>
      </w:r>
      <w:r w:rsidR="006444ED">
        <w:rPr>
          <w:noProof/>
        </w:rPr>
        <w:fldChar w:fldCharType="end"/>
      </w:r>
      <w:r w:rsidR="00A11C9F">
        <w:t>.</w:t>
      </w:r>
      <w:r w:rsidR="00DE733C">
        <w:t xml:space="preserve"> Kiến trúc</w:t>
      </w:r>
      <w:r w:rsidR="00A11C9F" w:rsidRPr="00A11C9F">
        <w:t xml:space="preserve"> hệ thống </w:t>
      </w:r>
      <w:r w:rsidR="00D426B8">
        <w:t>tổng hợp tiếng nói dựa HMM.</w:t>
      </w:r>
      <w:bookmarkEnd w:id="53"/>
    </w:p>
    <w:p w14:paraId="2C67ED0E" w14:textId="0D292CAD" w:rsidR="00B04664" w:rsidRPr="00315EE6" w:rsidRDefault="0019575E" w:rsidP="00315EE6">
      <w:pPr>
        <w:pStyle w:val="u2"/>
        <w:rPr>
          <w:lang w:val="vi-VN"/>
        </w:rPr>
      </w:pPr>
      <w:bookmarkStart w:id="54" w:name="_Toc851495180"/>
      <w:bookmarkStart w:id="55" w:name="_Toc9941071"/>
      <w:r w:rsidRPr="00315EE6">
        <w:rPr>
          <w:lang w:val="vi-VN"/>
        </w:rPr>
        <w:t>Âm vị học tiếng Việt</w:t>
      </w:r>
      <w:bookmarkEnd w:id="54"/>
      <w:bookmarkEnd w:id="55"/>
    </w:p>
    <w:p w14:paraId="24DCE54B" w14:textId="0B4168AF" w:rsidR="00C875CE" w:rsidRDefault="0019575E">
      <w:pPr>
        <w:rPr>
          <w:lang w:val="vi-VN"/>
        </w:rPr>
      </w:pPr>
      <w:r>
        <w:rPr>
          <w:lang w:val="vi-VN"/>
        </w:rPr>
        <w:t>Một âm tiết tiếng Việt đầy đủ gồm 5 thành phần là bốn âm vị: phụ âm đầu, âm đệm, nguyên âm chính, âm cuối xếp nối tiếp nhau và thanh điệu</w:t>
      </w:r>
      <w:r w:rsidR="00F54755" w:rsidRPr="00F54755">
        <w:rPr>
          <w:lang w:val="vi-VN"/>
        </w:rPr>
        <w:t xml:space="preserve"> </w:t>
      </w:r>
      <w:r w:rsidR="001A4F44">
        <w:rPr>
          <w:lang w:val="vi-VN"/>
        </w:rPr>
        <w:fldChar w:fldCharType="begin"/>
      </w:r>
      <w:r w:rsidR="00C51102">
        <w:rPr>
          <w:lang w:val="vi-VN"/>
        </w:rPr>
        <w:instrText xml:space="preserve"> ADDIN ZOTERO_ITEM CSL_CITATION {"citationID":"1zcXMqRf","properties":{"formattedCitation":"[13]","plainCitation":"[13]","noteIndex":0},"citationItems":[{"id":12,"uris":["http://zotero.org/users/local/LaWVfAA6/items/FXH4HCTL"],"uri":["http://zotero.org/users/local/LaWVfAA6/items/FXH4HCTL"],"itemData":{"id":12,"type":"book","title":"Ngữ âm tiếng Việt","publisher":"Đại học Quốc Gia Hà Nội","source":"repository.vnu.edu.vn","abstract":"252 tr.","URL":"http://repository.vnu.edu.vn/handle/VNU_123/59688","language":"other","author":[{"family":"Đoàn","given":"Thiện Thuật"}],"issued":{"date-parts":[["2016"]]},"accessed":{"date-parts":[["2019",5,15]]}}}],"schema":"https://github.com/citation-style-language/schema/raw/master/csl-citation.json"} </w:instrText>
      </w:r>
      <w:r w:rsidR="001A4F44">
        <w:rPr>
          <w:lang w:val="vi-VN"/>
        </w:rPr>
        <w:fldChar w:fldCharType="separate"/>
      </w:r>
      <w:r w:rsidR="003B60C0" w:rsidRPr="003B60C0">
        <w:rPr>
          <w:lang w:val="vi-VN"/>
        </w:rPr>
        <w:t>[13]</w:t>
      </w:r>
      <w:r w:rsidR="001A4F44">
        <w:rPr>
          <w:lang w:val="vi-VN"/>
        </w:rPr>
        <w:fldChar w:fldCharType="end"/>
      </w:r>
      <w:r>
        <w:rPr>
          <w:lang w:val="vi-VN"/>
        </w:rPr>
        <w:t xml:space="preserve">. </w:t>
      </w:r>
      <w:r w:rsidR="00565A78" w:rsidRPr="00565A78">
        <w:rPr>
          <w:lang w:val="vi-VN"/>
        </w:rPr>
        <w:t xml:space="preserve">Trong phạm vi đồ án này, </w:t>
      </w:r>
      <w:r w:rsidR="00B80335">
        <w:rPr>
          <w:lang w:val="vi-VN"/>
        </w:rPr>
        <w:t>tôi</w:t>
      </w:r>
      <w:r w:rsidR="00565A78" w:rsidRPr="00565A78">
        <w:rPr>
          <w:lang w:val="vi-VN"/>
        </w:rPr>
        <w:t xml:space="preserve"> tập trung vào đặc trưng của </w:t>
      </w:r>
      <w:r w:rsidR="003510FA" w:rsidRPr="003510FA">
        <w:rPr>
          <w:lang w:val="vi-VN"/>
        </w:rPr>
        <w:t xml:space="preserve">tiếng Việt </w:t>
      </w:r>
      <w:r w:rsidR="00565A78" w:rsidRPr="00565A78">
        <w:rPr>
          <w:lang w:val="vi-VN"/>
        </w:rPr>
        <w:t xml:space="preserve">giọng Hà Nội. </w:t>
      </w:r>
      <w:r>
        <w:rPr>
          <w:lang w:val="vi-VN"/>
        </w:rPr>
        <w:t xml:space="preserve">Phụ âm đầu gồm 19 âm vị: 7 phụ âm bật hơi, trong đó </w:t>
      </w:r>
      <w:r w:rsidRPr="00982946">
        <w:rPr>
          <w:lang w:val="vi-VN"/>
        </w:rPr>
        <w:t>5</w:t>
      </w:r>
      <w:r>
        <w:rPr>
          <w:lang w:val="vi-VN"/>
        </w:rPr>
        <w:t xml:space="preserve"> âm vô thanh là: /p, t, t’, tɕ,  k/; 2 âm hữu </w:t>
      </w:r>
      <w:r>
        <w:rPr>
          <w:lang w:val="vi-VN"/>
        </w:rPr>
        <w:lastRenderedPageBreak/>
        <w:t xml:space="preserve">thanh là: /b, d/; 7 phụ âm xát, trong đó 4 âm vô thanh là: /f, s, χ, h/; 3 âm hữu thanh là: /v, z, ɣ/; 4 phụ âm mũi hữu thanh: /m, n, ŋ, ɲ/; 1 phụ âm vang bên hữu thanh: /l/. Tiếng Việt chỉ có 1 âm đệm, được quy ước viết là </w:t>
      </w:r>
      <w:r>
        <w:rPr>
          <w:rFonts w:ascii="Liberation Serif" w:hAnsi="Liberation Serif" w:cs="Liberation Serif"/>
          <w:lang w:val="vi-VN"/>
        </w:rPr>
        <w:t>/</w:t>
      </w:r>
      <w:r>
        <w:rPr>
          <w:rFonts w:ascii="Liberation Serif" w:hAnsi="Liberation Serif" w:cs="Liberation Serif"/>
          <w:lang w:val="vi-VN" w:eastAsia="zh-CN"/>
        </w:rPr>
        <w:t>w̯</w:t>
      </w:r>
      <w:r>
        <w:rPr>
          <w:rFonts w:ascii="Liberation Serif" w:hAnsi="Liberation Serif" w:cs="Liberation Serif"/>
          <w:lang w:val="vi-VN"/>
        </w:rPr>
        <w:t>/</w:t>
      </w:r>
      <w:r>
        <w:rPr>
          <w:lang w:val="vi-VN"/>
        </w:rPr>
        <w:t xml:space="preserve">, xuất hiện dưới dạng 2 chữ ‘u’ và ‘o’. Nguyên âm gồm 16 âm vị: 9 nguyên âm đơn là: /a, ɛ, e, ɔ, o, ɤ, u, </w:t>
      </w:r>
      <w:r w:rsidRPr="00982946">
        <w:rPr>
          <w:lang w:val="vi-VN"/>
        </w:rPr>
        <w:t>ɯ</w:t>
      </w:r>
      <w:r>
        <w:rPr>
          <w:lang w:val="vi-VN"/>
        </w:rPr>
        <w:t xml:space="preserve">, i/, 4 nguyên âm ngắn là: </w:t>
      </w:r>
      <w:r w:rsidRPr="00982946">
        <w:rPr>
          <w:lang w:val="vi-VN"/>
        </w:rPr>
        <w:t xml:space="preserve"> </w:t>
      </w:r>
      <w:r>
        <w:rPr>
          <w:rFonts w:ascii="Liberation Serif" w:hAnsi="Liberation Serif" w:cs="Liberation Serif"/>
          <w:szCs w:val="26"/>
          <w:lang w:val="vi-VN"/>
        </w:rPr>
        <w:t>/ɑ̆/, /ɛ̆/, /ɔ̆/, /ɤ̆/</w:t>
      </w:r>
      <w:r>
        <w:rPr>
          <w:lang w:val="vi-VN"/>
        </w:rPr>
        <w:t xml:space="preserve">, 3 nguyên âm đôi là: /uə, </w:t>
      </w:r>
      <w:r w:rsidRPr="00982946">
        <w:rPr>
          <w:lang w:val="vi-VN"/>
        </w:rPr>
        <w:t>ɯ</w:t>
      </w:r>
      <w:r>
        <w:rPr>
          <w:lang w:val="vi-VN"/>
        </w:rPr>
        <w:t>ə, iə/. Phụ âm cuối bao gồm 9 âm vị: /t, p, n, ɲ, ŋ, m, k, w, j/. 6 thanh điệu bao gồm ngang, huyền, sắc, hỏi, ngã, nặng</w:t>
      </w:r>
      <w:r w:rsidR="00DF0DDC" w:rsidRPr="00DF0DDC">
        <w:rPr>
          <w:lang w:val="vi-VN"/>
        </w:rPr>
        <w:t xml:space="preserve"> </w:t>
      </w:r>
      <w:r w:rsidR="009E668F">
        <w:rPr>
          <w:lang w:val="vi-VN"/>
        </w:rPr>
        <w:fldChar w:fldCharType="begin"/>
      </w:r>
      <w:r w:rsidR="003B60C0">
        <w:rPr>
          <w:lang w:val="vi-VN"/>
        </w:rPr>
        <w:instrText xml:space="preserve"> ADDIN ZOTERO_ITEM CSL_CITATION {"citationID":"UUBeUiIt","properties":{"formattedCitation":"[8]","plainCitation":"[8]","noteIndex":0},"citationItems":[{"id":11,"uris":["http://zotero.org/users/local/LaWVfAA6/items/IE4V7FIY"],"uri":["http://zotero.org/users/local/LaWVfAA6/items/IE4V7FIY"],"itemData":{"id":11,"type":"article-journal","title":"HMM-based Vietnamese Text-To-Speech: Prosodic Phrasing Modeling, Corpus Design System Design, and Evaluation","page":"285","source":"Zotero","language":"en","author":[{"family":"Nguyen","given":"Thi Thu Trang"}]}}],"schema":"https://github.com/citation-style-language/schema/raw/master/csl-citation.json"} </w:instrText>
      </w:r>
      <w:r w:rsidR="009E668F">
        <w:rPr>
          <w:lang w:val="vi-VN"/>
        </w:rPr>
        <w:fldChar w:fldCharType="separate"/>
      </w:r>
      <w:r w:rsidR="003B60C0" w:rsidRPr="003B60C0">
        <w:rPr>
          <w:lang w:val="vi-VN"/>
        </w:rPr>
        <w:t>[8]</w:t>
      </w:r>
      <w:r w:rsidR="009E668F">
        <w:rPr>
          <w:lang w:val="vi-VN"/>
        </w:rPr>
        <w:fldChar w:fldCharType="end"/>
      </w:r>
      <w:r>
        <w:rPr>
          <w:lang w:val="vi-VN"/>
        </w:rPr>
        <w:t>.</w:t>
      </w:r>
    </w:p>
    <w:p w14:paraId="7BD6F8DF" w14:textId="47D364B7" w:rsidR="001A16BC" w:rsidRPr="00460B2C" w:rsidRDefault="001A16BC">
      <w:pPr>
        <w:rPr>
          <w:lang w:val="vi-VN"/>
        </w:rPr>
      </w:pPr>
      <w:r w:rsidRPr="001A16BC">
        <w:rPr>
          <w:lang w:val="vi-VN"/>
        </w:rPr>
        <w:t xml:space="preserve">Bảng 1 </w:t>
      </w:r>
      <w:r w:rsidRPr="002B0A7F">
        <w:rPr>
          <w:lang w:val="vi-VN"/>
        </w:rPr>
        <w:t>mô tả quy tắc xác định phụ âm đầu</w:t>
      </w:r>
      <w:r w:rsidRPr="006F799C">
        <w:rPr>
          <w:lang w:val="vi-VN"/>
        </w:rPr>
        <w:t xml:space="preserve"> </w:t>
      </w:r>
      <w:r w:rsidRPr="002B0A7F">
        <w:rPr>
          <w:lang w:val="vi-VN"/>
        </w:rPr>
        <w:t>của tiếng Việt giọng Hà Nội.</w:t>
      </w:r>
    </w:p>
    <w:p w14:paraId="5E6FB69E" w14:textId="77AEB868" w:rsidR="00907CD1" w:rsidRPr="00907CD1" w:rsidRDefault="00907CD1" w:rsidP="00907CD1">
      <w:pPr>
        <w:pStyle w:val="Chuthich"/>
        <w:keepNext/>
        <w:rPr>
          <w:lang w:val="vi-VN"/>
        </w:rPr>
      </w:pPr>
      <w:bookmarkStart w:id="56" w:name="_Ref9067021"/>
      <w:bookmarkStart w:id="57" w:name="_Toc9805517"/>
      <w:r w:rsidRPr="00907CD1">
        <w:rPr>
          <w:lang w:val="vi-VN"/>
        </w:rPr>
        <w:t xml:space="preserve">Bảng </w:t>
      </w:r>
      <w:r>
        <w:fldChar w:fldCharType="begin"/>
      </w:r>
      <w:r w:rsidRPr="00907CD1">
        <w:rPr>
          <w:lang w:val="vi-VN"/>
        </w:rPr>
        <w:instrText xml:space="preserve"> SEQ Bảng \* ARABIC </w:instrText>
      </w:r>
      <w:r>
        <w:fldChar w:fldCharType="separate"/>
      </w:r>
      <w:r w:rsidR="008A6E56">
        <w:rPr>
          <w:noProof/>
          <w:lang w:val="vi-VN"/>
        </w:rPr>
        <w:t>1</w:t>
      </w:r>
      <w:r>
        <w:fldChar w:fldCharType="end"/>
      </w:r>
      <w:bookmarkEnd w:id="56"/>
      <w:r w:rsidRPr="00907CD1">
        <w:rPr>
          <w:lang w:val="vi-VN"/>
        </w:rPr>
        <w:t>. Quy tắc xác định phụ âm đầu của tiếng Việt giọng Hà Nội</w:t>
      </w:r>
      <w:bookmarkEnd w:id="57"/>
    </w:p>
    <w:tbl>
      <w:tblPr>
        <w:tblStyle w:val="LiBang"/>
        <w:tblW w:w="8784" w:type="dxa"/>
        <w:tblLayout w:type="fixed"/>
        <w:tblLook w:val="04A0" w:firstRow="1" w:lastRow="0" w:firstColumn="1" w:lastColumn="0" w:noHBand="0" w:noVBand="1"/>
      </w:tblPr>
      <w:tblGrid>
        <w:gridCol w:w="988"/>
        <w:gridCol w:w="425"/>
        <w:gridCol w:w="425"/>
        <w:gridCol w:w="425"/>
        <w:gridCol w:w="567"/>
        <w:gridCol w:w="426"/>
        <w:gridCol w:w="283"/>
        <w:gridCol w:w="284"/>
        <w:gridCol w:w="425"/>
        <w:gridCol w:w="567"/>
        <w:gridCol w:w="283"/>
        <w:gridCol w:w="426"/>
        <w:gridCol w:w="425"/>
        <w:gridCol w:w="567"/>
        <w:gridCol w:w="283"/>
        <w:gridCol w:w="284"/>
        <w:gridCol w:w="283"/>
        <w:gridCol w:w="426"/>
        <w:gridCol w:w="567"/>
        <w:gridCol w:w="425"/>
      </w:tblGrid>
      <w:tr w:rsidR="002B0A7F" w:rsidRPr="002B0A7F" w14:paraId="0A752223" w14:textId="09970D10" w:rsidTr="003E3570">
        <w:trPr>
          <w:cnfStyle w:val="100000000000" w:firstRow="1" w:lastRow="0" w:firstColumn="0" w:lastColumn="0" w:oddVBand="0" w:evenVBand="0" w:oddHBand="0" w:evenHBand="0" w:firstRowFirstColumn="0" w:firstRowLastColumn="0" w:lastRowFirstColumn="0" w:lastRowLastColumn="0"/>
        </w:trPr>
        <w:tc>
          <w:tcPr>
            <w:tcW w:w="988" w:type="dxa"/>
          </w:tcPr>
          <w:p w14:paraId="0274BD88" w14:textId="1B18336A" w:rsidR="002B0A7F" w:rsidRPr="008F52FB" w:rsidRDefault="002B0A7F" w:rsidP="00697F2E">
            <w:pPr>
              <w:spacing w:before="120" w:after="0"/>
              <w:jc w:val="center"/>
              <w:rPr>
                <w:sz w:val="20"/>
              </w:rPr>
            </w:pPr>
            <w:r w:rsidRPr="008F52FB">
              <w:rPr>
                <w:sz w:val="20"/>
              </w:rPr>
              <w:t>Chữ viết</w:t>
            </w:r>
          </w:p>
        </w:tc>
        <w:tc>
          <w:tcPr>
            <w:tcW w:w="425" w:type="dxa"/>
          </w:tcPr>
          <w:p w14:paraId="5397C526" w14:textId="6409A6C3" w:rsidR="002B0A7F" w:rsidRPr="002B0A7F" w:rsidRDefault="002B0A7F" w:rsidP="00697F2E">
            <w:pPr>
              <w:spacing w:before="120" w:after="0"/>
              <w:jc w:val="center"/>
              <w:rPr>
                <w:b w:val="0"/>
                <w:sz w:val="20"/>
              </w:rPr>
            </w:pPr>
            <w:r w:rsidRPr="002B0A7F">
              <w:rPr>
                <w:b w:val="0"/>
                <w:sz w:val="20"/>
              </w:rPr>
              <w:t>b</w:t>
            </w:r>
          </w:p>
        </w:tc>
        <w:tc>
          <w:tcPr>
            <w:tcW w:w="425" w:type="dxa"/>
          </w:tcPr>
          <w:p w14:paraId="00732C3C" w14:textId="07749C14" w:rsidR="002B0A7F" w:rsidRPr="002B0A7F" w:rsidRDefault="002B0A7F" w:rsidP="00697F2E">
            <w:pPr>
              <w:spacing w:before="120" w:after="0"/>
              <w:jc w:val="center"/>
              <w:rPr>
                <w:b w:val="0"/>
                <w:sz w:val="20"/>
              </w:rPr>
            </w:pPr>
            <w:r w:rsidRPr="002B0A7F">
              <w:rPr>
                <w:b w:val="0"/>
                <w:sz w:val="20"/>
              </w:rPr>
              <w:t>đ</w:t>
            </w:r>
          </w:p>
        </w:tc>
        <w:tc>
          <w:tcPr>
            <w:tcW w:w="425" w:type="dxa"/>
          </w:tcPr>
          <w:p w14:paraId="5D74B3B7" w14:textId="1C76700E" w:rsidR="002B0A7F" w:rsidRPr="002B0A7F" w:rsidRDefault="002B0A7F" w:rsidP="00697F2E">
            <w:pPr>
              <w:spacing w:before="120" w:after="0"/>
              <w:jc w:val="center"/>
              <w:rPr>
                <w:b w:val="0"/>
                <w:sz w:val="20"/>
              </w:rPr>
            </w:pPr>
            <w:r w:rsidRPr="002B0A7F">
              <w:rPr>
                <w:b w:val="0"/>
                <w:sz w:val="20"/>
              </w:rPr>
              <w:t>x, s</w:t>
            </w:r>
          </w:p>
        </w:tc>
        <w:tc>
          <w:tcPr>
            <w:tcW w:w="567" w:type="dxa"/>
          </w:tcPr>
          <w:p w14:paraId="611F5CFB" w14:textId="06D83B14" w:rsidR="002B0A7F" w:rsidRPr="002B0A7F" w:rsidRDefault="002B0A7F" w:rsidP="00697F2E">
            <w:pPr>
              <w:spacing w:before="120" w:after="0"/>
              <w:jc w:val="center"/>
              <w:rPr>
                <w:b w:val="0"/>
                <w:sz w:val="20"/>
              </w:rPr>
            </w:pPr>
            <w:r w:rsidRPr="002B0A7F">
              <w:rPr>
                <w:b w:val="0"/>
                <w:sz w:val="20"/>
              </w:rPr>
              <w:t>g, gh</w:t>
            </w:r>
          </w:p>
        </w:tc>
        <w:tc>
          <w:tcPr>
            <w:tcW w:w="426" w:type="dxa"/>
          </w:tcPr>
          <w:p w14:paraId="0B3EE4E6" w14:textId="55409927" w:rsidR="002B0A7F" w:rsidRPr="002B0A7F" w:rsidRDefault="002B0A7F" w:rsidP="00697F2E">
            <w:pPr>
              <w:spacing w:before="120" w:after="0"/>
              <w:jc w:val="center"/>
              <w:rPr>
                <w:b w:val="0"/>
                <w:sz w:val="20"/>
              </w:rPr>
            </w:pPr>
            <w:r w:rsidRPr="002B0A7F">
              <w:rPr>
                <w:b w:val="0"/>
                <w:sz w:val="20"/>
              </w:rPr>
              <w:t>kh</w:t>
            </w:r>
          </w:p>
        </w:tc>
        <w:tc>
          <w:tcPr>
            <w:tcW w:w="283" w:type="dxa"/>
          </w:tcPr>
          <w:p w14:paraId="06E00B9F" w14:textId="280D4AE1" w:rsidR="002B0A7F" w:rsidRPr="002B0A7F" w:rsidRDefault="002B0A7F" w:rsidP="00697F2E">
            <w:pPr>
              <w:spacing w:before="120" w:after="0"/>
              <w:jc w:val="center"/>
              <w:rPr>
                <w:b w:val="0"/>
                <w:sz w:val="20"/>
              </w:rPr>
            </w:pPr>
            <w:r w:rsidRPr="002B0A7F">
              <w:rPr>
                <w:b w:val="0"/>
                <w:sz w:val="20"/>
              </w:rPr>
              <w:t>l</w:t>
            </w:r>
          </w:p>
        </w:tc>
        <w:tc>
          <w:tcPr>
            <w:tcW w:w="284" w:type="dxa"/>
          </w:tcPr>
          <w:p w14:paraId="5C2A91DA" w14:textId="574C9B00" w:rsidR="002B0A7F" w:rsidRPr="002B0A7F" w:rsidRDefault="002B0A7F" w:rsidP="00697F2E">
            <w:pPr>
              <w:spacing w:before="120" w:after="0"/>
              <w:jc w:val="center"/>
              <w:rPr>
                <w:b w:val="0"/>
                <w:sz w:val="20"/>
              </w:rPr>
            </w:pPr>
            <w:r w:rsidRPr="002B0A7F">
              <w:rPr>
                <w:b w:val="0"/>
                <w:sz w:val="20"/>
              </w:rPr>
              <w:t>v</w:t>
            </w:r>
          </w:p>
        </w:tc>
        <w:tc>
          <w:tcPr>
            <w:tcW w:w="425" w:type="dxa"/>
          </w:tcPr>
          <w:p w14:paraId="682A2FC9" w14:textId="2E84F122" w:rsidR="002B0A7F" w:rsidRPr="002B0A7F" w:rsidRDefault="002B0A7F" w:rsidP="00697F2E">
            <w:pPr>
              <w:spacing w:before="120" w:after="0"/>
              <w:jc w:val="center"/>
              <w:rPr>
                <w:b w:val="0"/>
                <w:sz w:val="20"/>
              </w:rPr>
            </w:pPr>
            <w:r w:rsidRPr="002B0A7F">
              <w:rPr>
                <w:b w:val="0"/>
                <w:sz w:val="20"/>
              </w:rPr>
              <w:t>th</w:t>
            </w:r>
          </w:p>
        </w:tc>
        <w:tc>
          <w:tcPr>
            <w:tcW w:w="567" w:type="dxa"/>
          </w:tcPr>
          <w:p w14:paraId="357818D2" w14:textId="2C088BB8" w:rsidR="002B0A7F" w:rsidRPr="002B0A7F" w:rsidRDefault="002B0A7F" w:rsidP="00697F2E">
            <w:pPr>
              <w:spacing w:before="120" w:after="0"/>
              <w:jc w:val="center"/>
              <w:rPr>
                <w:b w:val="0"/>
                <w:sz w:val="20"/>
              </w:rPr>
            </w:pPr>
            <w:r w:rsidRPr="002B0A7F">
              <w:rPr>
                <w:b w:val="0"/>
                <w:sz w:val="20"/>
              </w:rPr>
              <w:t>d, r, gi</w:t>
            </w:r>
          </w:p>
        </w:tc>
        <w:tc>
          <w:tcPr>
            <w:tcW w:w="283" w:type="dxa"/>
          </w:tcPr>
          <w:p w14:paraId="5B5D1238" w14:textId="6C1A328B" w:rsidR="002B0A7F" w:rsidRPr="002B0A7F" w:rsidRDefault="002B0A7F" w:rsidP="00697F2E">
            <w:pPr>
              <w:spacing w:before="120" w:after="0"/>
              <w:jc w:val="center"/>
              <w:rPr>
                <w:b w:val="0"/>
                <w:sz w:val="20"/>
              </w:rPr>
            </w:pPr>
            <w:r w:rsidRPr="002B0A7F">
              <w:rPr>
                <w:b w:val="0"/>
                <w:sz w:val="20"/>
              </w:rPr>
              <w:t>h</w:t>
            </w:r>
          </w:p>
        </w:tc>
        <w:tc>
          <w:tcPr>
            <w:tcW w:w="426" w:type="dxa"/>
          </w:tcPr>
          <w:p w14:paraId="1C90D7B2" w14:textId="708CD427" w:rsidR="002B0A7F" w:rsidRPr="002B0A7F" w:rsidRDefault="002B0A7F" w:rsidP="00697F2E">
            <w:pPr>
              <w:spacing w:before="120" w:after="0"/>
              <w:jc w:val="center"/>
              <w:rPr>
                <w:b w:val="0"/>
                <w:sz w:val="20"/>
              </w:rPr>
            </w:pPr>
            <w:r w:rsidRPr="002B0A7F">
              <w:rPr>
                <w:b w:val="0"/>
                <w:sz w:val="20"/>
              </w:rPr>
              <w:t>ph</w:t>
            </w:r>
          </w:p>
        </w:tc>
        <w:tc>
          <w:tcPr>
            <w:tcW w:w="425" w:type="dxa"/>
          </w:tcPr>
          <w:p w14:paraId="7BAF89F9" w14:textId="16572DDE" w:rsidR="002B0A7F" w:rsidRPr="002B0A7F" w:rsidRDefault="002B0A7F" w:rsidP="00697F2E">
            <w:pPr>
              <w:spacing w:before="120" w:after="0"/>
              <w:jc w:val="center"/>
              <w:rPr>
                <w:b w:val="0"/>
                <w:sz w:val="20"/>
              </w:rPr>
            </w:pPr>
            <w:r w:rsidRPr="002B0A7F">
              <w:rPr>
                <w:b w:val="0"/>
                <w:sz w:val="20"/>
              </w:rPr>
              <w:t>tr, ch</w:t>
            </w:r>
          </w:p>
        </w:tc>
        <w:tc>
          <w:tcPr>
            <w:tcW w:w="567" w:type="dxa"/>
          </w:tcPr>
          <w:p w14:paraId="184D0C25" w14:textId="170E6428" w:rsidR="002B0A7F" w:rsidRPr="002B0A7F" w:rsidRDefault="002B0A7F" w:rsidP="00697F2E">
            <w:pPr>
              <w:spacing w:before="120" w:after="0"/>
              <w:jc w:val="center"/>
              <w:rPr>
                <w:b w:val="0"/>
                <w:sz w:val="20"/>
              </w:rPr>
            </w:pPr>
            <w:r w:rsidRPr="002B0A7F">
              <w:rPr>
                <w:b w:val="0"/>
                <w:sz w:val="20"/>
              </w:rPr>
              <w:t>k, c, qu</w:t>
            </w:r>
          </w:p>
        </w:tc>
        <w:tc>
          <w:tcPr>
            <w:tcW w:w="283" w:type="dxa"/>
          </w:tcPr>
          <w:p w14:paraId="5ED7B67D" w14:textId="708EFC9F" w:rsidR="002B0A7F" w:rsidRPr="002B0A7F" w:rsidRDefault="002B0A7F" w:rsidP="00697F2E">
            <w:pPr>
              <w:spacing w:before="120" w:after="0"/>
              <w:jc w:val="center"/>
              <w:rPr>
                <w:b w:val="0"/>
                <w:sz w:val="20"/>
              </w:rPr>
            </w:pPr>
            <w:r w:rsidRPr="002B0A7F">
              <w:rPr>
                <w:b w:val="0"/>
                <w:sz w:val="20"/>
              </w:rPr>
              <w:t>t</w:t>
            </w:r>
          </w:p>
        </w:tc>
        <w:tc>
          <w:tcPr>
            <w:tcW w:w="284" w:type="dxa"/>
          </w:tcPr>
          <w:p w14:paraId="1480CB74" w14:textId="6037BAE0" w:rsidR="002B0A7F" w:rsidRPr="002B0A7F" w:rsidRDefault="002B0A7F" w:rsidP="00697F2E">
            <w:pPr>
              <w:spacing w:before="120" w:after="0"/>
              <w:jc w:val="center"/>
              <w:rPr>
                <w:b w:val="0"/>
                <w:sz w:val="20"/>
              </w:rPr>
            </w:pPr>
            <w:r w:rsidRPr="002B0A7F">
              <w:rPr>
                <w:b w:val="0"/>
                <w:sz w:val="20"/>
              </w:rPr>
              <w:t>p</w:t>
            </w:r>
          </w:p>
        </w:tc>
        <w:tc>
          <w:tcPr>
            <w:tcW w:w="283" w:type="dxa"/>
          </w:tcPr>
          <w:p w14:paraId="2C09E627" w14:textId="592E2761" w:rsidR="002B0A7F" w:rsidRPr="002B0A7F" w:rsidRDefault="002B0A7F" w:rsidP="00697F2E">
            <w:pPr>
              <w:spacing w:before="120" w:after="0"/>
              <w:jc w:val="center"/>
              <w:rPr>
                <w:b w:val="0"/>
                <w:sz w:val="20"/>
              </w:rPr>
            </w:pPr>
            <w:r w:rsidRPr="002B0A7F">
              <w:rPr>
                <w:b w:val="0"/>
                <w:sz w:val="20"/>
              </w:rPr>
              <w:t>n</w:t>
            </w:r>
          </w:p>
        </w:tc>
        <w:tc>
          <w:tcPr>
            <w:tcW w:w="426" w:type="dxa"/>
          </w:tcPr>
          <w:p w14:paraId="12CF24D0" w14:textId="56E56D8A" w:rsidR="002B0A7F" w:rsidRPr="002B0A7F" w:rsidRDefault="002B0A7F" w:rsidP="00697F2E">
            <w:pPr>
              <w:spacing w:before="120" w:after="0"/>
              <w:jc w:val="center"/>
              <w:rPr>
                <w:b w:val="0"/>
                <w:sz w:val="20"/>
              </w:rPr>
            </w:pPr>
            <w:r w:rsidRPr="002B0A7F">
              <w:rPr>
                <w:b w:val="0"/>
                <w:sz w:val="20"/>
              </w:rPr>
              <w:t>nh</w:t>
            </w:r>
          </w:p>
        </w:tc>
        <w:tc>
          <w:tcPr>
            <w:tcW w:w="567" w:type="dxa"/>
          </w:tcPr>
          <w:p w14:paraId="2FC3ED58" w14:textId="608D548A" w:rsidR="002B0A7F" w:rsidRPr="002B0A7F" w:rsidRDefault="002B0A7F" w:rsidP="00697F2E">
            <w:pPr>
              <w:spacing w:before="120" w:after="0"/>
              <w:jc w:val="center"/>
              <w:rPr>
                <w:b w:val="0"/>
                <w:sz w:val="20"/>
                <w:lang w:val="vi-VN"/>
              </w:rPr>
            </w:pPr>
            <w:r w:rsidRPr="002B0A7F">
              <w:rPr>
                <w:b w:val="0"/>
                <w:sz w:val="20"/>
              </w:rPr>
              <w:t>ng, ngh</w:t>
            </w:r>
          </w:p>
        </w:tc>
        <w:tc>
          <w:tcPr>
            <w:tcW w:w="425" w:type="dxa"/>
          </w:tcPr>
          <w:p w14:paraId="02DCE2B4" w14:textId="50B2FE4F" w:rsidR="002B0A7F" w:rsidRPr="002B0A7F" w:rsidRDefault="002B0A7F" w:rsidP="00697F2E">
            <w:pPr>
              <w:spacing w:before="120" w:after="0"/>
              <w:jc w:val="center"/>
              <w:rPr>
                <w:b w:val="0"/>
                <w:sz w:val="20"/>
              </w:rPr>
            </w:pPr>
            <w:r w:rsidRPr="002B0A7F">
              <w:rPr>
                <w:b w:val="0"/>
                <w:sz w:val="20"/>
              </w:rPr>
              <w:t>m</w:t>
            </w:r>
          </w:p>
        </w:tc>
      </w:tr>
      <w:tr w:rsidR="002B0A7F" w:rsidRPr="002B0A7F" w14:paraId="332F1C02" w14:textId="6EF1B63B" w:rsidTr="003E3570">
        <w:tc>
          <w:tcPr>
            <w:tcW w:w="988" w:type="dxa"/>
          </w:tcPr>
          <w:p w14:paraId="4AAB5209" w14:textId="5FD4EFBD" w:rsidR="002B0A7F" w:rsidRPr="008F52FB" w:rsidRDefault="002B0A7F" w:rsidP="00697F2E">
            <w:pPr>
              <w:spacing w:before="120" w:after="0"/>
              <w:jc w:val="center"/>
              <w:rPr>
                <w:b/>
                <w:sz w:val="20"/>
              </w:rPr>
            </w:pPr>
            <w:r w:rsidRPr="008F52FB">
              <w:rPr>
                <w:b/>
                <w:sz w:val="20"/>
              </w:rPr>
              <w:t>Âm vị</w:t>
            </w:r>
          </w:p>
        </w:tc>
        <w:tc>
          <w:tcPr>
            <w:tcW w:w="425" w:type="dxa"/>
          </w:tcPr>
          <w:p w14:paraId="2976FB63" w14:textId="614F7429" w:rsidR="002B0A7F" w:rsidRPr="002B0A7F" w:rsidRDefault="002B0A7F" w:rsidP="00697F2E">
            <w:pPr>
              <w:spacing w:before="120" w:after="0"/>
              <w:jc w:val="center"/>
              <w:rPr>
                <w:sz w:val="20"/>
              </w:rPr>
            </w:pPr>
            <w:r w:rsidRPr="002B0A7F">
              <w:rPr>
                <w:sz w:val="20"/>
              </w:rPr>
              <w:t>b</w:t>
            </w:r>
          </w:p>
        </w:tc>
        <w:tc>
          <w:tcPr>
            <w:tcW w:w="425" w:type="dxa"/>
          </w:tcPr>
          <w:p w14:paraId="5496CFD1" w14:textId="1F94700D" w:rsidR="002B0A7F" w:rsidRPr="002B0A7F" w:rsidRDefault="002B0A7F" w:rsidP="00697F2E">
            <w:pPr>
              <w:spacing w:before="120" w:after="0"/>
              <w:jc w:val="center"/>
              <w:rPr>
                <w:sz w:val="20"/>
              </w:rPr>
            </w:pPr>
            <w:r w:rsidRPr="002B0A7F">
              <w:rPr>
                <w:sz w:val="20"/>
              </w:rPr>
              <w:t>d</w:t>
            </w:r>
          </w:p>
        </w:tc>
        <w:tc>
          <w:tcPr>
            <w:tcW w:w="425" w:type="dxa"/>
          </w:tcPr>
          <w:p w14:paraId="38AF7060" w14:textId="06B5924B" w:rsidR="002B0A7F" w:rsidRPr="002B0A7F" w:rsidRDefault="002B0A7F" w:rsidP="00697F2E">
            <w:pPr>
              <w:spacing w:before="120" w:after="0"/>
              <w:jc w:val="center"/>
              <w:rPr>
                <w:sz w:val="20"/>
              </w:rPr>
            </w:pPr>
            <w:r w:rsidRPr="002B0A7F">
              <w:rPr>
                <w:sz w:val="20"/>
              </w:rPr>
              <w:t>s</w:t>
            </w:r>
          </w:p>
        </w:tc>
        <w:tc>
          <w:tcPr>
            <w:tcW w:w="567" w:type="dxa"/>
          </w:tcPr>
          <w:p w14:paraId="3D76D87C" w14:textId="305F2F61" w:rsidR="002B0A7F" w:rsidRPr="002B0A7F" w:rsidRDefault="002B0A7F" w:rsidP="00697F2E">
            <w:pPr>
              <w:spacing w:before="120" w:after="0"/>
              <w:jc w:val="center"/>
              <w:rPr>
                <w:sz w:val="20"/>
              </w:rPr>
            </w:pPr>
            <w:r w:rsidRPr="002B0A7F">
              <w:rPr>
                <w:sz w:val="20"/>
              </w:rPr>
              <w:t>g</w:t>
            </w:r>
          </w:p>
        </w:tc>
        <w:tc>
          <w:tcPr>
            <w:tcW w:w="426" w:type="dxa"/>
          </w:tcPr>
          <w:p w14:paraId="135BDD13" w14:textId="01AB69FA" w:rsidR="002B0A7F" w:rsidRPr="002B0A7F" w:rsidRDefault="002B0A7F" w:rsidP="00697F2E">
            <w:pPr>
              <w:spacing w:before="120" w:after="0"/>
              <w:jc w:val="center"/>
              <w:rPr>
                <w:sz w:val="20"/>
                <w:lang w:val="vi-VN"/>
              </w:rPr>
            </w:pPr>
            <w:r w:rsidRPr="002B0A7F">
              <w:rPr>
                <w:sz w:val="20"/>
              </w:rPr>
              <w:t>χ</w:t>
            </w:r>
          </w:p>
        </w:tc>
        <w:tc>
          <w:tcPr>
            <w:tcW w:w="283" w:type="dxa"/>
          </w:tcPr>
          <w:p w14:paraId="463CD514" w14:textId="20FE4FEA" w:rsidR="002B0A7F" w:rsidRPr="002B0A7F" w:rsidRDefault="002B0A7F" w:rsidP="00697F2E">
            <w:pPr>
              <w:spacing w:before="120" w:after="0"/>
              <w:jc w:val="center"/>
              <w:rPr>
                <w:sz w:val="20"/>
              </w:rPr>
            </w:pPr>
            <w:r w:rsidRPr="002B0A7F">
              <w:rPr>
                <w:sz w:val="20"/>
              </w:rPr>
              <w:t>l</w:t>
            </w:r>
          </w:p>
        </w:tc>
        <w:tc>
          <w:tcPr>
            <w:tcW w:w="284" w:type="dxa"/>
          </w:tcPr>
          <w:p w14:paraId="26C73C6E" w14:textId="30E3246B" w:rsidR="002B0A7F" w:rsidRPr="002B0A7F" w:rsidRDefault="002B0A7F" w:rsidP="00697F2E">
            <w:pPr>
              <w:spacing w:before="120" w:after="0"/>
              <w:jc w:val="center"/>
              <w:rPr>
                <w:sz w:val="20"/>
              </w:rPr>
            </w:pPr>
            <w:r w:rsidRPr="002B0A7F">
              <w:rPr>
                <w:sz w:val="20"/>
              </w:rPr>
              <w:t>v</w:t>
            </w:r>
          </w:p>
        </w:tc>
        <w:tc>
          <w:tcPr>
            <w:tcW w:w="425" w:type="dxa"/>
          </w:tcPr>
          <w:p w14:paraId="44660B79" w14:textId="311B6C21" w:rsidR="002B0A7F" w:rsidRPr="002B0A7F" w:rsidRDefault="002B0A7F" w:rsidP="00697F2E">
            <w:pPr>
              <w:spacing w:before="120" w:after="0"/>
              <w:jc w:val="center"/>
              <w:rPr>
                <w:sz w:val="20"/>
              </w:rPr>
            </w:pPr>
            <w:r w:rsidRPr="002B0A7F">
              <w:rPr>
                <w:sz w:val="20"/>
              </w:rPr>
              <w:t>t’</w:t>
            </w:r>
          </w:p>
        </w:tc>
        <w:tc>
          <w:tcPr>
            <w:tcW w:w="567" w:type="dxa"/>
          </w:tcPr>
          <w:p w14:paraId="19D2EDB0" w14:textId="7DEB5989" w:rsidR="002B0A7F" w:rsidRPr="002B0A7F" w:rsidRDefault="002B0A7F" w:rsidP="00697F2E">
            <w:pPr>
              <w:spacing w:before="120" w:after="0"/>
              <w:jc w:val="center"/>
              <w:rPr>
                <w:sz w:val="20"/>
              </w:rPr>
            </w:pPr>
            <w:r w:rsidRPr="002B0A7F">
              <w:rPr>
                <w:sz w:val="20"/>
              </w:rPr>
              <w:t>z</w:t>
            </w:r>
          </w:p>
        </w:tc>
        <w:tc>
          <w:tcPr>
            <w:tcW w:w="283" w:type="dxa"/>
          </w:tcPr>
          <w:p w14:paraId="4BF52C6A" w14:textId="4411EFB6" w:rsidR="002B0A7F" w:rsidRPr="002B0A7F" w:rsidRDefault="002B0A7F" w:rsidP="00697F2E">
            <w:pPr>
              <w:spacing w:before="120" w:after="0"/>
              <w:jc w:val="center"/>
              <w:rPr>
                <w:sz w:val="20"/>
              </w:rPr>
            </w:pPr>
            <w:r w:rsidRPr="002B0A7F">
              <w:rPr>
                <w:sz w:val="20"/>
              </w:rPr>
              <w:t>h</w:t>
            </w:r>
          </w:p>
        </w:tc>
        <w:tc>
          <w:tcPr>
            <w:tcW w:w="426" w:type="dxa"/>
          </w:tcPr>
          <w:p w14:paraId="17B5B02F" w14:textId="65B3CE95" w:rsidR="002B0A7F" w:rsidRPr="002B0A7F" w:rsidRDefault="002B0A7F" w:rsidP="00697F2E">
            <w:pPr>
              <w:spacing w:before="120" w:after="0"/>
              <w:jc w:val="center"/>
              <w:rPr>
                <w:sz w:val="20"/>
              </w:rPr>
            </w:pPr>
            <w:r w:rsidRPr="002B0A7F">
              <w:rPr>
                <w:sz w:val="20"/>
              </w:rPr>
              <w:t>f</w:t>
            </w:r>
          </w:p>
        </w:tc>
        <w:tc>
          <w:tcPr>
            <w:tcW w:w="425" w:type="dxa"/>
          </w:tcPr>
          <w:p w14:paraId="3034AE1A" w14:textId="10341DCA" w:rsidR="002B0A7F" w:rsidRPr="002B0A7F" w:rsidRDefault="002B0A7F" w:rsidP="00697F2E">
            <w:pPr>
              <w:spacing w:before="120" w:after="0"/>
              <w:jc w:val="center"/>
              <w:rPr>
                <w:sz w:val="20"/>
                <w:lang w:val="vi-VN"/>
              </w:rPr>
            </w:pPr>
            <w:r w:rsidRPr="002B0A7F">
              <w:rPr>
                <w:sz w:val="20"/>
              </w:rPr>
              <w:t>tɕ</w:t>
            </w:r>
          </w:p>
        </w:tc>
        <w:tc>
          <w:tcPr>
            <w:tcW w:w="567" w:type="dxa"/>
          </w:tcPr>
          <w:p w14:paraId="7007E9AB" w14:textId="5A830CCD" w:rsidR="002B0A7F" w:rsidRPr="002B0A7F" w:rsidRDefault="002B0A7F" w:rsidP="00697F2E">
            <w:pPr>
              <w:spacing w:before="120" w:after="0"/>
              <w:jc w:val="center"/>
              <w:rPr>
                <w:sz w:val="20"/>
              </w:rPr>
            </w:pPr>
            <w:r w:rsidRPr="002B0A7F">
              <w:rPr>
                <w:sz w:val="20"/>
              </w:rPr>
              <w:t>k</w:t>
            </w:r>
          </w:p>
        </w:tc>
        <w:tc>
          <w:tcPr>
            <w:tcW w:w="283" w:type="dxa"/>
          </w:tcPr>
          <w:p w14:paraId="7A9C373C" w14:textId="387E4C09" w:rsidR="002B0A7F" w:rsidRPr="002B0A7F" w:rsidRDefault="002B0A7F" w:rsidP="00697F2E">
            <w:pPr>
              <w:spacing w:before="120" w:after="0"/>
              <w:jc w:val="center"/>
              <w:rPr>
                <w:sz w:val="20"/>
              </w:rPr>
            </w:pPr>
            <w:r w:rsidRPr="002B0A7F">
              <w:rPr>
                <w:sz w:val="20"/>
              </w:rPr>
              <w:t>t</w:t>
            </w:r>
          </w:p>
        </w:tc>
        <w:tc>
          <w:tcPr>
            <w:tcW w:w="284" w:type="dxa"/>
          </w:tcPr>
          <w:p w14:paraId="55FFEB36" w14:textId="550919C3" w:rsidR="002B0A7F" w:rsidRPr="002B0A7F" w:rsidRDefault="002B0A7F" w:rsidP="00697F2E">
            <w:pPr>
              <w:spacing w:before="120" w:after="0"/>
              <w:jc w:val="center"/>
              <w:rPr>
                <w:sz w:val="20"/>
              </w:rPr>
            </w:pPr>
            <w:r w:rsidRPr="002B0A7F">
              <w:rPr>
                <w:sz w:val="20"/>
              </w:rPr>
              <w:t>p</w:t>
            </w:r>
          </w:p>
        </w:tc>
        <w:tc>
          <w:tcPr>
            <w:tcW w:w="283" w:type="dxa"/>
          </w:tcPr>
          <w:p w14:paraId="55EF5E8B" w14:textId="5AA99066" w:rsidR="002B0A7F" w:rsidRPr="002B0A7F" w:rsidRDefault="002B0A7F" w:rsidP="00697F2E">
            <w:pPr>
              <w:spacing w:before="120" w:after="0"/>
              <w:jc w:val="center"/>
              <w:rPr>
                <w:sz w:val="20"/>
              </w:rPr>
            </w:pPr>
            <w:r w:rsidRPr="002B0A7F">
              <w:rPr>
                <w:sz w:val="20"/>
              </w:rPr>
              <w:t>n</w:t>
            </w:r>
          </w:p>
        </w:tc>
        <w:tc>
          <w:tcPr>
            <w:tcW w:w="426" w:type="dxa"/>
          </w:tcPr>
          <w:p w14:paraId="5B0AD1DC" w14:textId="7855BA29" w:rsidR="002B0A7F" w:rsidRPr="002B0A7F" w:rsidRDefault="002B0A7F" w:rsidP="00697F2E">
            <w:pPr>
              <w:spacing w:before="120" w:after="0"/>
              <w:jc w:val="center"/>
              <w:rPr>
                <w:sz w:val="20"/>
                <w:lang w:val="vi-VN"/>
              </w:rPr>
            </w:pPr>
            <w:r w:rsidRPr="002B0A7F">
              <w:rPr>
                <w:sz w:val="20"/>
              </w:rPr>
              <w:t>ɲ</w:t>
            </w:r>
          </w:p>
        </w:tc>
        <w:tc>
          <w:tcPr>
            <w:tcW w:w="567" w:type="dxa"/>
          </w:tcPr>
          <w:p w14:paraId="4921DD2E" w14:textId="7B33A96F" w:rsidR="002B0A7F" w:rsidRPr="002B0A7F" w:rsidRDefault="002B0A7F" w:rsidP="00697F2E">
            <w:pPr>
              <w:spacing w:before="120" w:after="0"/>
              <w:jc w:val="center"/>
              <w:rPr>
                <w:sz w:val="20"/>
                <w:lang w:val="vi-VN"/>
              </w:rPr>
            </w:pPr>
            <w:r w:rsidRPr="002B0A7F">
              <w:rPr>
                <w:sz w:val="20"/>
              </w:rPr>
              <w:t>ŋ</w:t>
            </w:r>
          </w:p>
        </w:tc>
        <w:tc>
          <w:tcPr>
            <w:tcW w:w="425" w:type="dxa"/>
          </w:tcPr>
          <w:p w14:paraId="49E8E108" w14:textId="07F803B5" w:rsidR="002B0A7F" w:rsidRPr="002B0A7F" w:rsidRDefault="002B0A7F" w:rsidP="00697F2E">
            <w:pPr>
              <w:spacing w:before="120" w:after="0"/>
              <w:jc w:val="center"/>
              <w:rPr>
                <w:sz w:val="20"/>
              </w:rPr>
            </w:pPr>
            <w:r w:rsidRPr="002B0A7F">
              <w:rPr>
                <w:sz w:val="20"/>
              </w:rPr>
              <w:t>m</w:t>
            </w:r>
          </w:p>
        </w:tc>
      </w:tr>
    </w:tbl>
    <w:p w14:paraId="37C963AF" w14:textId="3AC9E8DA" w:rsidR="00A97B53" w:rsidRDefault="00A97B53" w:rsidP="00A97B53">
      <w:pPr>
        <w:rPr>
          <w:lang w:val="vi-VN"/>
        </w:rPr>
      </w:pPr>
      <w:bookmarkStart w:id="58" w:name="_Ref9067375"/>
      <w:r>
        <w:t xml:space="preserve">Bảng </w:t>
      </w:r>
      <w:r w:rsidR="00A60E0E">
        <w:t>2</w:t>
      </w:r>
      <w:r>
        <w:t xml:space="preserve"> </w:t>
      </w:r>
      <w:r w:rsidRPr="002B0A7F">
        <w:rPr>
          <w:lang w:val="vi-VN"/>
        </w:rPr>
        <w:t>mô tả quy tắc xác định</w:t>
      </w:r>
      <w:r>
        <w:t xml:space="preserve"> âm đệm</w:t>
      </w:r>
      <w:r w:rsidRPr="006F799C">
        <w:rPr>
          <w:lang w:val="vi-VN"/>
        </w:rPr>
        <w:t xml:space="preserve"> </w:t>
      </w:r>
      <w:r w:rsidRPr="002B0A7F">
        <w:rPr>
          <w:lang w:val="vi-VN"/>
        </w:rPr>
        <w:t>của tiếng Việt giọng Hà Nội.</w:t>
      </w:r>
    </w:p>
    <w:p w14:paraId="64A168DF" w14:textId="2A3060B2" w:rsidR="00D02176" w:rsidRPr="00566D90" w:rsidRDefault="00D02176" w:rsidP="00566D90">
      <w:pPr>
        <w:pStyle w:val="Chuthich"/>
        <w:keepNext/>
        <w:rPr>
          <w:lang w:val="vi-VN"/>
        </w:rPr>
      </w:pPr>
      <w:bookmarkStart w:id="59" w:name="_Toc9805518"/>
      <w:r w:rsidRPr="00566D90">
        <w:rPr>
          <w:lang w:val="vi-VN"/>
        </w:rPr>
        <w:t xml:space="preserve">Bảng </w:t>
      </w:r>
      <w:r>
        <w:fldChar w:fldCharType="begin"/>
      </w:r>
      <w:r w:rsidRPr="00566D90">
        <w:rPr>
          <w:lang w:val="vi-VN"/>
        </w:rPr>
        <w:instrText xml:space="preserve"> SEQ Bảng \* ARABIC </w:instrText>
      </w:r>
      <w:r>
        <w:fldChar w:fldCharType="separate"/>
      </w:r>
      <w:r w:rsidR="008A6E56">
        <w:rPr>
          <w:noProof/>
          <w:lang w:val="vi-VN"/>
        </w:rPr>
        <w:t>2</w:t>
      </w:r>
      <w:r>
        <w:fldChar w:fldCharType="end"/>
      </w:r>
      <w:bookmarkEnd w:id="58"/>
      <w:r w:rsidRPr="00566D90">
        <w:rPr>
          <w:lang w:val="vi-VN"/>
        </w:rPr>
        <w:t>. Q</w:t>
      </w:r>
      <w:r w:rsidRPr="00D02176">
        <w:rPr>
          <w:lang w:val="vi-VN"/>
        </w:rPr>
        <w:t>uy tắc xác định âm đệm</w:t>
      </w:r>
      <w:r w:rsidR="00566D90" w:rsidRPr="00566D90">
        <w:rPr>
          <w:lang w:val="vi-VN"/>
        </w:rPr>
        <w:t xml:space="preserve"> của tiếng Việt giọng Hà Nội</w:t>
      </w:r>
      <w:bookmarkEnd w:id="59"/>
    </w:p>
    <w:tbl>
      <w:tblPr>
        <w:tblW w:w="8779" w:type="dxa"/>
        <w:jc w:val="center"/>
        <w:tblCellMar>
          <w:top w:w="15" w:type="dxa"/>
          <w:left w:w="15" w:type="dxa"/>
          <w:bottom w:w="15" w:type="dxa"/>
          <w:right w:w="15" w:type="dxa"/>
        </w:tblCellMar>
        <w:tblLook w:val="04A0" w:firstRow="1" w:lastRow="0" w:firstColumn="1" w:lastColumn="0" w:noHBand="0" w:noVBand="1"/>
      </w:tblPr>
      <w:tblGrid>
        <w:gridCol w:w="699"/>
        <w:gridCol w:w="4660"/>
        <w:gridCol w:w="3420"/>
      </w:tblGrid>
      <w:tr w:rsidR="00193D52" w:rsidRPr="0003345A" w14:paraId="786DF19D" w14:textId="77777777" w:rsidTr="009A773A">
        <w:trPr>
          <w:trHeight w:val="20"/>
          <w:jc w:val="center"/>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89160C" w14:textId="77777777" w:rsidR="00193D52" w:rsidRPr="0003345A" w:rsidRDefault="00193D52" w:rsidP="00697F2E">
            <w:pPr>
              <w:spacing w:before="120" w:after="0"/>
              <w:jc w:val="center"/>
              <w:rPr>
                <w:b/>
                <w:sz w:val="24"/>
              </w:rPr>
            </w:pPr>
            <w:r w:rsidRPr="0003345A">
              <w:rPr>
                <w:b/>
                <w:bCs/>
                <w:sz w:val="24"/>
              </w:rPr>
              <w:t>STT</w:t>
            </w:r>
          </w:p>
        </w:tc>
        <w:tc>
          <w:tcPr>
            <w:tcW w:w="4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F87B9" w14:textId="77777777" w:rsidR="00193D52" w:rsidRPr="0003345A" w:rsidRDefault="00193D52" w:rsidP="00697F2E">
            <w:pPr>
              <w:spacing w:before="120" w:after="0"/>
              <w:jc w:val="center"/>
              <w:rPr>
                <w:b/>
                <w:sz w:val="24"/>
              </w:rPr>
            </w:pPr>
            <w:r w:rsidRPr="0003345A">
              <w:rPr>
                <w:b/>
                <w:sz w:val="24"/>
              </w:rPr>
              <w:t>Chữ viết</w:t>
            </w:r>
          </w:p>
        </w:tc>
        <w:tc>
          <w:tcPr>
            <w:tcW w:w="3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A6BB58" w14:textId="77777777" w:rsidR="00193D52" w:rsidRPr="0003345A" w:rsidRDefault="00193D52" w:rsidP="00697F2E">
            <w:pPr>
              <w:spacing w:before="120" w:after="0"/>
              <w:jc w:val="center"/>
              <w:rPr>
                <w:b/>
                <w:sz w:val="24"/>
              </w:rPr>
            </w:pPr>
            <w:r w:rsidRPr="0003345A">
              <w:rPr>
                <w:b/>
                <w:sz w:val="24"/>
              </w:rPr>
              <w:t>Âm vị</w:t>
            </w:r>
          </w:p>
        </w:tc>
      </w:tr>
      <w:tr w:rsidR="00193D52" w:rsidRPr="00193D52" w14:paraId="7AD3C90C" w14:textId="77777777" w:rsidTr="009A773A">
        <w:trPr>
          <w:trHeight w:val="20"/>
          <w:jc w:val="center"/>
        </w:trPr>
        <w:tc>
          <w:tcPr>
            <w:tcW w:w="699"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vAlign w:val="center"/>
            <w:hideMark/>
          </w:tcPr>
          <w:p w14:paraId="2CDAFB4A" w14:textId="77777777" w:rsidR="00193D52" w:rsidRPr="00193D52" w:rsidRDefault="00193D52" w:rsidP="00697F2E">
            <w:pPr>
              <w:spacing w:before="120" w:after="0"/>
              <w:jc w:val="center"/>
              <w:rPr>
                <w:sz w:val="24"/>
              </w:rPr>
            </w:pPr>
            <w:r w:rsidRPr="00193D52">
              <w:rPr>
                <w:sz w:val="24"/>
              </w:rPr>
              <w:t>1</w:t>
            </w:r>
          </w:p>
        </w:tc>
        <w:tc>
          <w:tcPr>
            <w:tcW w:w="466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vAlign w:val="center"/>
            <w:hideMark/>
          </w:tcPr>
          <w:p w14:paraId="67E7050C" w14:textId="77777777" w:rsidR="00193D52" w:rsidRPr="00193D52" w:rsidRDefault="00193D52" w:rsidP="00697F2E">
            <w:pPr>
              <w:spacing w:before="120" w:after="0"/>
              <w:jc w:val="center"/>
              <w:rPr>
                <w:sz w:val="24"/>
              </w:rPr>
            </w:pPr>
            <w:r w:rsidRPr="00193D52">
              <w:rPr>
                <w:sz w:val="24"/>
              </w:rPr>
              <w:t>Không phải ‘u’ hoặc ‘o’</w:t>
            </w:r>
          </w:p>
        </w:tc>
        <w:tc>
          <w:tcPr>
            <w:tcW w:w="342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vAlign w:val="center"/>
            <w:hideMark/>
          </w:tcPr>
          <w:p w14:paraId="24B97BEC" w14:textId="77777777" w:rsidR="00193D52" w:rsidRPr="00193D52" w:rsidRDefault="00193D52" w:rsidP="00697F2E">
            <w:pPr>
              <w:spacing w:before="120" w:after="0"/>
              <w:jc w:val="center"/>
              <w:rPr>
                <w:sz w:val="24"/>
              </w:rPr>
            </w:pPr>
            <w:r w:rsidRPr="00193D52">
              <w:rPr>
                <w:sz w:val="24"/>
              </w:rPr>
              <w:t>-</w:t>
            </w:r>
          </w:p>
        </w:tc>
      </w:tr>
      <w:tr w:rsidR="00193D52" w:rsidRPr="00193D52" w14:paraId="596D3A53" w14:textId="77777777" w:rsidTr="009A773A">
        <w:trPr>
          <w:trHeight w:val="20"/>
          <w:jc w:val="center"/>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D4DA08" w14:textId="77777777" w:rsidR="00193D52" w:rsidRPr="00193D52" w:rsidRDefault="00193D52" w:rsidP="00697F2E">
            <w:pPr>
              <w:spacing w:before="120" w:after="0"/>
              <w:jc w:val="center"/>
              <w:rPr>
                <w:sz w:val="24"/>
              </w:rPr>
            </w:pPr>
            <w:r w:rsidRPr="00193D52">
              <w:rPr>
                <w:sz w:val="24"/>
              </w:rPr>
              <w:t>2</w:t>
            </w:r>
          </w:p>
        </w:tc>
        <w:tc>
          <w:tcPr>
            <w:tcW w:w="4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BD245E" w14:textId="77777777" w:rsidR="00193D52" w:rsidRPr="00193D52" w:rsidRDefault="00193D52" w:rsidP="00697F2E">
            <w:pPr>
              <w:spacing w:before="120" w:after="0"/>
              <w:jc w:val="center"/>
              <w:rPr>
                <w:sz w:val="24"/>
              </w:rPr>
            </w:pPr>
            <w:r w:rsidRPr="00193D52">
              <w:rPr>
                <w:sz w:val="24"/>
              </w:rPr>
              <w:t>Sau ‘u’ hoặc ‘o’ là phụ âm</w:t>
            </w:r>
          </w:p>
        </w:tc>
        <w:tc>
          <w:tcPr>
            <w:tcW w:w="3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292495" w14:textId="77777777" w:rsidR="00193D52" w:rsidRPr="00193D52" w:rsidRDefault="00193D52" w:rsidP="00697F2E">
            <w:pPr>
              <w:spacing w:before="120" w:after="0"/>
              <w:jc w:val="center"/>
              <w:rPr>
                <w:sz w:val="24"/>
              </w:rPr>
            </w:pPr>
            <w:r w:rsidRPr="00193D52">
              <w:rPr>
                <w:sz w:val="24"/>
              </w:rPr>
              <w:t>-</w:t>
            </w:r>
          </w:p>
        </w:tc>
      </w:tr>
      <w:tr w:rsidR="00193D52" w:rsidRPr="00193D52" w14:paraId="6EFC2287" w14:textId="77777777" w:rsidTr="009A773A">
        <w:trPr>
          <w:trHeight w:val="20"/>
          <w:jc w:val="center"/>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365F5" w14:textId="77777777" w:rsidR="00193D52" w:rsidRPr="00193D52" w:rsidRDefault="00193D52" w:rsidP="00697F2E">
            <w:pPr>
              <w:spacing w:before="120" w:after="0"/>
              <w:jc w:val="center"/>
              <w:rPr>
                <w:sz w:val="24"/>
              </w:rPr>
            </w:pPr>
            <w:r w:rsidRPr="00193D52">
              <w:rPr>
                <w:sz w:val="24"/>
              </w:rPr>
              <w:t>3</w:t>
            </w:r>
          </w:p>
        </w:tc>
        <w:tc>
          <w:tcPr>
            <w:tcW w:w="4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4B3FBE" w14:textId="77777777" w:rsidR="00193D52" w:rsidRPr="00193D52" w:rsidRDefault="00193D52" w:rsidP="00697F2E">
            <w:pPr>
              <w:spacing w:before="120" w:after="0"/>
              <w:jc w:val="center"/>
              <w:rPr>
                <w:sz w:val="24"/>
              </w:rPr>
            </w:pPr>
            <w:r w:rsidRPr="00193D52">
              <w:rPr>
                <w:sz w:val="24"/>
              </w:rPr>
              <w:t>ua, uô, ui, oo</w:t>
            </w:r>
          </w:p>
        </w:tc>
        <w:tc>
          <w:tcPr>
            <w:tcW w:w="3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D950C4" w14:textId="77777777" w:rsidR="00193D52" w:rsidRPr="00193D52" w:rsidRDefault="00193D52" w:rsidP="00697F2E">
            <w:pPr>
              <w:spacing w:before="120" w:after="0"/>
              <w:jc w:val="center"/>
              <w:rPr>
                <w:sz w:val="24"/>
              </w:rPr>
            </w:pPr>
            <w:r w:rsidRPr="00193D52">
              <w:rPr>
                <w:sz w:val="24"/>
              </w:rPr>
              <w:t>-</w:t>
            </w:r>
          </w:p>
        </w:tc>
      </w:tr>
      <w:tr w:rsidR="00193D52" w:rsidRPr="00193D52" w14:paraId="1D9EF204" w14:textId="77777777" w:rsidTr="009A773A">
        <w:trPr>
          <w:trHeight w:val="20"/>
          <w:jc w:val="center"/>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57F24" w14:textId="77777777" w:rsidR="00193D52" w:rsidRPr="00193D52" w:rsidRDefault="00193D52" w:rsidP="00697F2E">
            <w:pPr>
              <w:spacing w:before="120" w:after="0"/>
              <w:jc w:val="center"/>
              <w:rPr>
                <w:sz w:val="24"/>
              </w:rPr>
            </w:pPr>
            <w:r w:rsidRPr="00193D52">
              <w:rPr>
                <w:sz w:val="24"/>
              </w:rPr>
              <w:t>4</w:t>
            </w:r>
          </w:p>
        </w:tc>
        <w:tc>
          <w:tcPr>
            <w:tcW w:w="4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B69B7" w14:textId="15451A29" w:rsidR="00193D52" w:rsidRPr="00193D52" w:rsidRDefault="00236DEB" w:rsidP="00697F2E">
            <w:pPr>
              <w:spacing w:before="120" w:after="0"/>
              <w:jc w:val="center"/>
              <w:rPr>
                <w:sz w:val="24"/>
              </w:rPr>
            </w:pPr>
            <w:r>
              <w:rPr>
                <w:sz w:val="24"/>
              </w:rPr>
              <w:t>S</w:t>
            </w:r>
            <w:r w:rsidR="00193D52" w:rsidRPr="00193D52">
              <w:rPr>
                <w:sz w:val="24"/>
              </w:rPr>
              <w:t>au ‘u’ hoặc ‘o’ là nguyên âm, không phải 3</w:t>
            </w:r>
          </w:p>
        </w:tc>
        <w:tc>
          <w:tcPr>
            <w:tcW w:w="3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33898" w14:textId="77777777" w:rsidR="00193D52" w:rsidRPr="00193D52" w:rsidRDefault="00193D52" w:rsidP="00697F2E">
            <w:pPr>
              <w:spacing w:before="120" w:after="0"/>
              <w:jc w:val="center"/>
              <w:rPr>
                <w:sz w:val="24"/>
              </w:rPr>
            </w:pPr>
            <w:r w:rsidRPr="00193D52">
              <w:rPr>
                <w:sz w:val="24"/>
              </w:rPr>
              <w:t>w̯</w:t>
            </w:r>
          </w:p>
        </w:tc>
      </w:tr>
    </w:tbl>
    <w:p w14:paraId="0F834A52" w14:textId="74FE18CA" w:rsidR="003C2E28" w:rsidRDefault="003C2E28" w:rsidP="003C2E28">
      <w:pPr>
        <w:rPr>
          <w:lang w:val="vi-VN"/>
        </w:rPr>
      </w:pPr>
      <w:bookmarkStart w:id="60" w:name="_Ref9067869"/>
      <w:r>
        <w:t xml:space="preserve">Bảng 3 </w:t>
      </w:r>
      <w:r w:rsidRPr="002B0A7F">
        <w:rPr>
          <w:lang w:val="vi-VN"/>
        </w:rPr>
        <w:t>mô tả quy tắc xác định</w:t>
      </w:r>
      <w:r w:rsidR="00B222D6">
        <w:t xml:space="preserve"> nguyên âm chính</w:t>
      </w:r>
      <w:r w:rsidRPr="006F799C">
        <w:rPr>
          <w:lang w:val="vi-VN"/>
        </w:rPr>
        <w:t xml:space="preserve"> </w:t>
      </w:r>
      <w:r w:rsidRPr="002B0A7F">
        <w:rPr>
          <w:lang w:val="vi-VN"/>
        </w:rPr>
        <w:t>của tiếng Việt giọng Hà Nội.</w:t>
      </w:r>
    </w:p>
    <w:p w14:paraId="5309FD36" w14:textId="08A339B3" w:rsidR="00D210B7" w:rsidRDefault="00D210B7" w:rsidP="003C2E28">
      <w:pPr>
        <w:rPr>
          <w:lang w:val="vi-VN"/>
        </w:rPr>
      </w:pPr>
      <w:r w:rsidRPr="00D210B7">
        <w:rPr>
          <w:lang w:val="vi-VN"/>
        </w:rPr>
        <w:t xml:space="preserve">Bảng 4 </w:t>
      </w:r>
      <w:r w:rsidRPr="002B0A7F">
        <w:rPr>
          <w:lang w:val="vi-VN"/>
        </w:rPr>
        <w:t xml:space="preserve">mô tả quy tắc xác định phụ âm </w:t>
      </w:r>
      <w:r w:rsidRPr="00D210B7">
        <w:rPr>
          <w:lang w:val="vi-VN"/>
        </w:rPr>
        <w:t xml:space="preserve">cuối </w:t>
      </w:r>
      <w:r w:rsidRPr="002B0A7F">
        <w:rPr>
          <w:lang w:val="vi-VN"/>
        </w:rPr>
        <w:t>của tiếng Việt giọng Hà Nội.</w:t>
      </w:r>
    </w:p>
    <w:p w14:paraId="67883D5D" w14:textId="3E740E15" w:rsidR="00C6776D" w:rsidRPr="00C6776D" w:rsidRDefault="00C6776D" w:rsidP="00C6776D">
      <w:pPr>
        <w:pStyle w:val="Chuthich"/>
        <w:keepNext/>
        <w:rPr>
          <w:lang w:val="vi-VN"/>
        </w:rPr>
      </w:pPr>
      <w:bookmarkStart w:id="61" w:name="_Toc9805519"/>
      <w:r w:rsidRPr="00C6776D">
        <w:rPr>
          <w:lang w:val="vi-VN"/>
        </w:rPr>
        <w:lastRenderedPageBreak/>
        <w:t xml:space="preserve">Bảng </w:t>
      </w:r>
      <w:r>
        <w:fldChar w:fldCharType="begin"/>
      </w:r>
      <w:r w:rsidRPr="00C6776D">
        <w:rPr>
          <w:lang w:val="vi-VN"/>
        </w:rPr>
        <w:instrText xml:space="preserve"> SEQ Bảng \* ARABIC </w:instrText>
      </w:r>
      <w:r>
        <w:fldChar w:fldCharType="separate"/>
      </w:r>
      <w:r w:rsidR="008A6E56">
        <w:rPr>
          <w:noProof/>
          <w:lang w:val="vi-VN"/>
        </w:rPr>
        <w:t>3</w:t>
      </w:r>
      <w:r>
        <w:fldChar w:fldCharType="end"/>
      </w:r>
      <w:bookmarkEnd w:id="60"/>
      <w:r w:rsidRPr="00C6776D">
        <w:rPr>
          <w:lang w:val="vi-VN"/>
        </w:rPr>
        <w:t xml:space="preserve">. Quy tắc xác định nguyên âm </w:t>
      </w:r>
      <w:r>
        <w:rPr>
          <w:lang w:val="vi-VN"/>
        </w:rPr>
        <w:t>ch</w:t>
      </w:r>
      <w:r w:rsidR="003F2FFB" w:rsidRPr="009F1F89">
        <w:rPr>
          <w:lang w:val="vi-VN"/>
        </w:rPr>
        <w:t>í</w:t>
      </w:r>
      <w:r>
        <w:rPr>
          <w:lang w:val="vi-VN"/>
        </w:rPr>
        <w:t>nh</w:t>
      </w:r>
      <w:r w:rsidRPr="00C6776D">
        <w:rPr>
          <w:lang w:val="vi-VN"/>
        </w:rPr>
        <w:t xml:space="preserve"> của tiếng Việt giọng Hà Nội</w:t>
      </w:r>
      <w:bookmarkEnd w:id="61"/>
    </w:p>
    <w:tbl>
      <w:tblPr>
        <w:tblW w:w="0" w:type="auto"/>
        <w:jc w:val="center"/>
        <w:tblCellMar>
          <w:top w:w="15" w:type="dxa"/>
          <w:left w:w="15" w:type="dxa"/>
          <w:bottom w:w="15" w:type="dxa"/>
          <w:right w:w="15" w:type="dxa"/>
        </w:tblCellMar>
        <w:tblLook w:val="04A0" w:firstRow="1" w:lastRow="0" w:firstColumn="1" w:lastColumn="0" w:noHBand="0" w:noVBand="1"/>
      </w:tblPr>
      <w:tblGrid>
        <w:gridCol w:w="670"/>
        <w:gridCol w:w="1856"/>
        <w:gridCol w:w="1376"/>
        <w:gridCol w:w="836"/>
      </w:tblGrid>
      <w:tr w:rsidR="00321757" w:rsidRPr="00D269D9" w14:paraId="2B8276BF" w14:textId="77777777" w:rsidTr="000837A6">
        <w:trPr>
          <w:tblHeade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8124C7" w14:textId="77777777" w:rsidR="00321757" w:rsidRPr="00D269D9" w:rsidRDefault="00321757" w:rsidP="009F1F89">
            <w:pPr>
              <w:spacing w:before="120" w:after="0"/>
              <w:jc w:val="center"/>
              <w:rPr>
                <w:b/>
                <w:sz w:val="24"/>
              </w:rPr>
            </w:pPr>
            <w:bookmarkStart w:id="62" w:name="_Hlk7535741"/>
            <w:r w:rsidRPr="00D269D9">
              <w:rPr>
                <w:b/>
                <w:sz w:val="24"/>
              </w:rPr>
              <w:t>ST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6CBC89" w14:textId="77777777" w:rsidR="00321757" w:rsidRPr="00D269D9" w:rsidRDefault="00321757" w:rsidP="00831EE5">
            <w:pPr>
              <w:spacing w:before="120" w:after="0"/>
              <w:rPr>
                <w:b/>
                <w:sz w:val="24"/>
              </w:rPr>
            </w:pPr>
            <w:r w:rsidRPr="00D269D9">
              <w:rPr>
                <w:b/>
                <w:sz w:val="24"/>
              </w:rPr>
              <w:t>Loại</w:t>
            </w:r>
          </w:p>
          <w:p w14:paraId="4889B03B" w14:textId="77777777" w:rsidR="00321757" w:rsidRPr="00D269D9" w:rsidRDefault="00321757" w:rsidP="00831EE5">
            <w:pPr>
              <w:spacing w:before="120" w:after="0"/>
              <w:rPr>
                <w:b/>
                <w:sz w:val="24"/>
              </w:rPr>
            </w:pPr>
            <w:r w:rsidRPr="00D269D9">
              <w:rPr>
                <w:b/>
                <w:sz w:val="24"/>
              </w:rPr>
              <w:t>Nguyên â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3AA6D1" w14:textId="77777777" w:rsidR="00321757" w:rsidRPr="00D269D9" w:rsidRDefault="00321757" w:rsidP="00831EE5">
            <w:pPr>
              <w:spacing w:before="120" w:after="0"/>
              <w:rPr>
                <w:b/>
                <w:sz w:val="24"/>
              </w:rPr>
            </w:pPr>
            <w:r w:rsidRPr="00D269D9">
              <w:rPr>
                <w:b/>
                <w:sz w:val="24"/>
              </w:rPr>
              <w:t>Chữ viế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1E8289" w14:textId="77777777" w:rsidR="00321757" w:rsidRPr="00D269D9" w:rsidRDefault="00321757" w:rsidP="00831EE5">
            <w:pPr>
              <w:spacing w:before="120" w:after="0"/>
              <w:rPr>
                <w:b/>
                <w:sz w:val="24"/>
              </w:rPr>
            </w:pPr>
            <w:r w:rsidRPr="00D269D9">
              <w:rPr>
                <w:b/>
                <w:sz w:val="24"/>
              </w:rPr>
              <w:t>Âm vị</w:t>
            </w:r>
          </w:p>
        </w:tc>
      </w:tr>
      <w:tr w:rsidR="00321757" w:rsidRPr="00F12FEF" w14:paraId="4B0BFE88"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1240F9" w14:textId="77777777" w:rsidR="00321757" w:rsidRPr="00F12FEF" w:rsidRDefault="00321757" w:rsidP="009F1F89">
            <w:pPr>
              <w:spacing w:before="120" w:after="0"/>
              <w:jc w:val="center"/>
              <w:rPr>
                <w:sz w:val="24"/>
              </w:rPr>
            </w:pPr>
            <w:r w:rsidRPr="00F12FEF">
              <w:rPr>
                <w:sz w:val="24"/>
              </w:rPr>
              <w:t>1</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536427" w14:textId="77777777" w:rsidR="00321757" w:rsidRPr="00F12FEF" w:rsidRDefault="00321757" w:rsidP="00831EE5">
            <w:pPr>
              <w:spacing w:before="120" w:after="0"/>
              <w:rPr>
                <w:sz w:val="24"/>
              </w:rPr>
            </w:pPr>
            <w:r w:rsidRPr="00F12FEF">
              <w:rPr>
                <w:sz w:val="24"/>
              </w:rPr>
              <w:t>Nguyên âm đơ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3601E2" w14:textId="77777777" w:rsidR="00321757" w:rsidRPr="00F12FEF" w:rsidRDefault="00321757" w:rsidP="00831EE5">
            <w:pPr>
              <w:spacing w:before="120" w:after="0"/>
              <w:rPr>
                <w:sz w:val="24"/>
              </w:rPr>
            </w:pPr>
            <w:r w:rsidRPr="00F12FEF">
              <w:rPr>
                <w:sz w:val="24"/>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F33383" w14:textId="77777777" w:rsidR="00321757" w:rsidRPr="00F12FEF" w:rsidRDefault="00321757" w:rsidP="00831EE5">
            <w:pPr>
              <w:spacing w:before="120" w:after="0"/>
              <w:rPr>
                <w:sz w:val="24"/>
              </w:rPr>
            </w:pPr>
            <w:r w:rsidRPr="00F12FEF">
              <w:rPr>
                <w:sz w:val="24"/>
              </w:rPr>
              <w:t>a</w:t>
            </w:r>
          </w:p>
        </w:tc>
      </w:tr>
      <w:tr w:rsidR="00321757" w:rsidRPr="00F12FEF" w14:paraId="094165B6"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08E5C" w14:textId="77777777" w:rsidR="00321757" w:rsidRPr="00F12FEF" w:rsidRDefault="00321757" w:rsidP="009F1F89">
            <w:pPr>
              <w:spacing w:before="120" w:after="0"/>
              <w:jc w:val="center"/>
              <w:rPr>
                <w:sz w:val="24"/>
              </w:rPr>
            </w:pPr>
            <w:r w:rsidRPr="00F12FEF">
              <w:rPr>
                <w:sz w:val="24"/>
              </w:rPr>
              <w:t>2</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D228EE"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78ED35" w14:textId="77777777" w:rsidR="00321757" w:rsidRPr="00F12FEF" w:rsidRDefault="00321757" w:rsidP="00831EE5">
            <w:pPr>
              <w:spacing w:before="120" w:after="0"/>
              <w:rPr>
                <w:sz w:val="24"/>
              </w:rPr>
            </w:pPr>
            <w:r w:rsidRPr="00F12FEF">
              <w:rPr>
                <w:sz w:val="24"/>
              </w:rPr>
              <w: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30CD51" w14:textId="77777777" w:rsidR="00321757" w:rsidRPr="00F12FEF" w:rsidRDefault="00321757" w:rsidP="00831EE5">
            <w:pPr>
              <w:spacing w:before="120" w:after="0"/>
              <w:rPr>
                <w:sz w:val="24"/>
              </w:rPr>
            </w:pPr>
            <w:r w:rsidRPr="00F12FEF">
              <w:rPr>
                <w:sz w:val="24"/>
              </w:rPr>
              <w:t xml:space="preserve">ɛ </w:t>
            </w:r>
          </w:p>
        </w:tc>
      </w:tr>
      <w:tr w:rsidR="00321757" w:rsidRPr="00F12FEF" w14:paraId="27C09FC9"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E79CF5" w14:textId="77777777" w:rsidR="00321757" w:rsidRPr="00F12FEF" w:rsidRDefault="00321757" w:rsidP="009F1F89">
            <w:pPr>
              <w:spacing w:before="120" w:after="0"/>
              <w:jc w:val="center"/>
              <w:rPr>
                <w:sz w:val="24"/>
              </w:rPr>
            </w:pPr>
            <w:r w:rsidRPr="00F12FEF">
              <w:rPr>
                <w:sz w:val="24"/>
              </w:rPr>
              <w:t>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7D326D"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046E1D" w14:textId="77777777" w:rsidR="00321757" w:rsidRPr="00F12FEF" w:rsidRDefault="00321757" w:rsidP="00831EE5">
            <w:pPr>
              <w:spacing w:before="120" w:after="0"/>
              <w:rPr>
                <w:sz w:val="24"/>
              </w:rPr>
            </w:pPr>
            <w:r w:rsidRPr="00F12FEF">
              <w:rPr>
                <w:sz w:val="24"/>
              </w:rPr>
              <w:t>ê</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014BAB" w14:textId="77777777" w:rsidR="00321757" w:rsidRPr="00F12FEF" w:rsidRDefault="00321757" w:rsidP="00831EE5">
            <w:pPr>
              <w:spacing w:before="120" w:after="0"/>
              <w:rPr>
                <w:sz w:val="24"/>
              </w:rPr>
            </w:pPr>
            <w:r w:rsidRPr="00F12FEF">
              <w:rPr>
                <w:sz w:val="24"/>
              </w:rPr>
              <w:t>e</w:t>
            </w:r>
          </w:p>
        </w:tc>
      </w:tr>
      <w:tr w:rsidR="00321757" w:rsidRPr="00F12FEF" w14:paraId="5998082E"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BEB27F" w14:textId="77777777" w:rsidR="00321757" w:rsidRPr="00F12FEF" w:rsidRDefault="00321757" w:rsidP="009F1F89">
            <w:pPr>
              <w:spacing w:before="120" w:after="0"/>
              <w:jc w:val="center"/>
              <w:rPr>
                <w:sz w:val="24"/>
              </w:rPr>
            </w:pPr>
            <w:r w:rsidRPr="00F12FEF">
              <w:rPr>
                <w:sz w:val="24"/>
              </w:rPr>
              <w:t>4</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D268C2"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09C446" w14:textId="77777777" w:rsidR="00321757" w:rsidRPr="00F12FEF" w:rsidRDefault="00321757" w:rsidP="00831EE5">
            <w:pPr>
              <w:spacing w:before="120" w:after="0"/>
              <w:rPr>
                <w:sz w:val="24"/>
              </w:rPr>
            </w:pPr>
            <w:r w:rsidRPr="00F12FEF">
              <w:rPr>
                <w:sz w:val="24"/>
              </w:rPr>
              <w:t>i, 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BB9D8E" w14:textId="77777777" w:rsidR="00321757" w:rsidRPr="00F12FEF" w:rsidRDefault="00321757" w:rsidP="00831EE5">
            <w:pPr>
              <w:spacing w:before="120" w:after="0"/>
              <w:rPr>
                <w:sz w:val="24"/>
              </w:rPr>
            </w:pPr>
            <w:r w:rsidRPr="00F12FEF">
              <w:rPr>
                <w:sz w:val="24"/>
              </w:rPr>
              <w:t>i</w:t>
            </w:r>
          </w:p>
        </w:tc>
      </w:tr>
      <w:tr w:rsidR="00321757" w:rsidRPr="00F12FEF" w14:paraId="52EEB78B"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7EC45F" w14:textId="77777777" w:rsidR="00321757" w:rsidRPr="00F12FEF" w:rsidRDefault="00321757" w:rsidP="009F1F89">
            <w:pPr>
              <w:spacing w:before="120" w:after="0"/>
              <w:jc w:val="center"/>
              <w:rPr>
                <w:sz w:val="24"/>
              </w:rPr>
            </w:pPr>
            <w:r w:rsidRPr="00F12FEF">
              <w:rPr>
                <w:sz w:val="24"/>
              </w:rPr>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404D6C"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E70B11" w14:textId="77777777" w:rsidR="00321757" w:rsidRPr="00F12FEF" w:rsidRDefault="00321757" w:rsidP="00831EE5">
            <w:pPr>
              <w:spacing w:before="120" w:after="0"/>
              <w:rPr>
                <w:sz w:val="24"/>
              </w:rPr>
            </w:pPr>
            <w:r w:rsidRPr="00F12FEF">
              <w:rPr>
                <w:sz w:val="24"/>
              </w:rPr>
              <w:t>o, o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A05521" w14:textId="77777777" w:rsidR="00321757" w:rsidRPr="00F12FEF" w:rsidRDefault="00321757" w:rsidP="00831EE5">
            <w:pPr>
              <w:spacing w:before="120" w:after="0"/>
              <w:rPr>
                <w:sz w:val="24"/>
              </w:rPr>
            </w:pPr>
            <w:r w:rsidRPr="00F12FEF">
              <w:rPr>
                <w:sz w:val="24"/>
              </w:rPr>
              <w:t>ɔ</w:t>
            </w:r>
          </w:p>
        </w:tc>
      </w:tr>
      <w:tr w:rsidR="00321757" w:rsidRPr="00F12FEF" w14:paraId="287504E5"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042032" w14:textId="77777777" w:rsidR="00321757" w:rsidRPr="00F12FEF" w:rsidRDefault="00321757" w:rsidP="009F1F89">
            <w:pPr>
              <w:spacing w:before="120" w:after="0"/>
              <w:jc w:val="center"/>
              <w:rPr>
                <w:sz w:val="24"/>
              </w:rPr>
            </w:pPr>
            <w:r w:rsidRPr="00F12FEF">
              <w:rPr>
                <w:sz w:val="24"/>
              </w:rPr>
              <w:t>6</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853E9B1"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908BD" w14:textId="77777777" w:rsidR="00321757" w:rsidRPr="00F12FEF" w:rsidRDefault="00321757" w:rsidP="00831EE5">
            <w:pPr>
              <w:spacing w:before="120" w:after="0"/>
              <w:rPr>
                <w:sz w:val="24"/>
              </w:rPr>
            </w:pPr>
            <w:r w:rsidRPr="00F12FEF">
              <w:rPr>
                <w:sz w:val="24"/>
              </w:rPr>
              <w:t>ô</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11018A" w14:textId="77777777" w:rsidR="00321757" w:rsidRPr="00F12FEF" w:rsidRDefault="00321757" w:rsidP="00831EE5">
            <w:pPr>
              <w:spacing w:before="120" w:after="0"/>
              <w:rPr>
                <w:sz w:val="24"/>
              </w:rPr>
            </w:pPr>
            <w:r w:rsidRPr="00F12FEF">
              <w:rPr>
                <w:sz w:val="24"/>
              </w:rPr>
              <w:t>o</w:t>
            </w:r>
          </w:p>
        </w:tc>
      </w:tr>
      <w:tr w:rsidR="00321757" w:rsidRPr="00F12FEF" w14:paraId="04C4F90A"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497F1D" w14:textId="77777777" w:rsidR="00321757" w:rsidRPr="00F12FEF" w:rsidRDefault="00321757" w:rsidP="009F1F89">
            <w:pPr>
              <w:spacing w:before="120" w:after="0"/>
              <w:jc w:val="center"/>
              <w:rPr>
                <w:sz w:val="24"/>
              </w:rPr>
            </w:pPr>
            <w:r w:rsidRPr="00F12FEF">
              <w:rPr>
                <w:sz w:val="24"/>
              </w:rPr>
              <w:t>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9E3EAC"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D71CBC" w14:textId="77777777" w:rsidR="00321757" w:rsidRPr="00F12FEF" w:rsidRDefault="00321757" w:rsidP="00831EE5">
            <w:pPr>
              <w:spacing w:before="120" w:after="0"/>
              <w:rPr>
                <w:sz w:val="24"/>
              </w:rPr>
            </w:pPr>
            <w:r w:rsidRPr="00F12FEF">
              <w:rPr>
                <w:sz w:val="24"/>
              </w:rPr>
              <w:t>ơ</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762061" w14:textId="77777777" w:rsidR="00321757" w:rsidRPr="00F12FEF" w:rsidRDefault="00321757" w:rsidP="00831EE5">
            <w:pPr>
              <w:spacing w:before="120" w:after="0"/>
              <w:rPr>
                <w:sz w:val="24"/>
              </w:rPr>
            </w:pPr>
            <w:r w:rsidRPr="00F12FEF">
              <w:rPr>
                <w:sz w:val="24"/>
              </w:rPr>
              <w:t>ɤ</w:t>
            </w:r>
          </w:p>
        </w:tc>
      </w:tr>
      <w:tr w:rsidR="00321757" w:rsidRPr="00F12FEF" w14:paraId="3C1938CD"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92B945" w14:textId="77777777" w:rsidR="00321757" w:rsidRPr="00F12FEF" w:rsidRDefault="00321757" w:rsidP="009F1F89">
            <w:pPr>
              <w:spacing w:before="120" w:after="0"/>
              <w:jc w:val="center"/>
              <w:rPr>
                <w:sz w:val="24"/>
              </w:rPr>
            </w:pPr>
            <w:r w:rsidRPr="00F12FEF">
              <w:rPr>
                <w:sz w:val="24"/>
              </w:rPr>
              <w:t>8</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DA4E39"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F7EFD3" w14:textId="77777777" w:rsidR="00321757" w:rsidRPr="00F12FEF" w:rsidRDefault="00321757" w:rsidP="00831EE5">
            <w:pPr>
              <w:spacing w:before="120" w:after="0"/>
              <w:rPr>
                <w:sz w:val="24"/>
              </w:rPr>
            </w:pPr>
            <w:r w:rsidRPr="00F12FEF">
              <w:rPr>
                <w:sz w:val="24"/>
              </w:rPr>
              <w:t>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B822BC" w14:textId="77777777" w:rsidR="00321757" w:rsidRPr="00F12FEF" w:rsidRDefault="00321757" w:rsidP="00831EE5">
            <w:pPr>
              <w:spacing w:before="120" w:after="0"/>
              <w:rPr>
                <w:sz w:val="24"/>
              </w:rPr>
            </w:pPr>
            <w:r w:rsidRPr="00F12FEF">
              <w:rPr>
                <w:sz w:val="24"/>
              </w:rPr>
              <w:t>u</w:t>
            </w:r>
          </w:p>
        </w:tc>
      </w:tr>
      <w:tr w:rsidR="00321757" w:rsidRPr="00F12FEF" w14:paraId="648673AC"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A4D449" w14:textId="77777777" w:rsidR="00321757" w:rsidRPr="00F12FEF" w:rsidRDefault="00321757" w:rsidP="009F1F89">
            <w:pPr>
              <w:spacing w:before="120" w:after="0"/>
              <w:jc w:val="center"/>
              <w:rPr>
                <w:sz w:val="24"/>
              </w:rPr>
            </w:pPr>
            <w:r w:rsidRPr="00F12FEF">
              <w:rPr>
                <w:sz w:val="24"/>
              </w:rPr>
              <w:t>9</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470B6C3"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1FF9D4" w14:textId="77777777" w:rsidR="00321757" w:rsidRPr="00F12FEF" w:rsidRDefault="00321757" w:rsidP="00831EE5">
            <w:pPr>
              <w:spacing w:before="120" w:after="0"/>
              <w:rPr>
                <w:sz w:val="24"/>
              </w:rPr>
            </w:pPr>
            <w:r w:rsidRPr="00F12FEF">
              <w:rPr>
                <w:sz w:val="24"/>
              </w:rPr>
              <w:t xml:space="preserve">ư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C0338D" w14:textId="77777777" w:rsidR="00321757" w:rsidRPr="00F12FEF" w:rsidRDefault="00321757" w:rsidP="00831EE5">
            <w:pPr>
              <w:spacing w:before="120" w:after="0"/>
              <w:rPr>
                <w:sz w:val="24"/>
              </w:rPr>
            </w:pPr>
            <w:r w:rsidRPr="00F12FEF">
              <w:rPr>
                <w:sz w:val="24"/>
              </w:rPr>
              <w:t>ɯ</w:t>
            </w:r>
          </w:p>
        </w:tc>
      </w:tr>
      <w:tr w:rsidR="00321757" w:rsidRPr="00F12FEF" w14:paraId="5F93EFC7"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108A51" w14:textId="77777777" w:rsidR="00321757" w:rsidRPr="00F12FEF" w:rsidRDefault="00321757" w:rsidP="009F1F89">
            <w:pPr>
              <w:spacing w:before="120" w:after="0"/>
              <w:jc w:val="center"/>
              <w:rPr>
                <w:sz w:val="24"/>
              </w:rPr>
            </w:pPr>
            <w:r w:rsidRPr="00F12FEF">
              <w:rPr>
                <w:sz w:val="24"/>
              </w:rPr>
              <w:t>10</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97106E" w14:textId="77777777" w:rsidR="00321757" w:rsidRPr="00F12FEF" w:rsidRDefault="00321757" w:rsidP="00831EE5">
            <w:pPr>
              <w:spacing w:before="120" w:after="0"/>
              <w:rPr>
                <w:sz w:val="24"/>
              </w:rPr>
            </w:pPr>
            <w:r w:rsidRPr="00F12FEF">
              <w:rPr>
                <w:sz w:val="24"/>
              </w:rPr>
              <w:t>Nguyên âm ngắ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5E1EFB" w14:textId="77777777" w:rsidR="00321757" w:rsidRPr="00F12FEF" w:rsidRDefault="00321757" w:rsidP="00831EE5">
            <w:pPr>
              <w:spacing w:before="120" w:after="0"/>
              <w:rPr>
                <w:sz w:val="24"/>
              </w:rPr>
            </w:pPr>
            <w:r w:rsidRPr="00F12FEF">
              <w:rPr>
                <w:sz w:val="24"/>
              </w:rPr>
              <w:t>ă, a (au, a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D766EA" w14:textId="77777777" w:rsidR="00321757" w:rsidRPr="00F12FEF" w:rsidRDefault="00321757" w:rsidP="00831EE5">
            <w:pPr>
              <w:spacing w:before="120" w:after="0"/>
              <w:rPr>
                <w:sz w:val="24"/>
              </w:rPr>
            </w:pPr>
            <w:r w:rsidRPr="00F12FEF">
              <w:rPr>
                <w:sz w:val="24"/>
              </w:rPr>
              <w:t>ă</w:t>
            </w:r>
          </w:p>
        </w:tc>
      </w:tr>
      <w:tr w:rsidR="00321757" w:rsidRPr="00F12FEF" w14:paraId="08411239"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629E27" w14:textId="77777777" w:rsidR="00321757" w:rsidRPr="00F12FEF" w:rsidRDefault="00321757" w:rsidP="009F1F89">
            <w:pPr>
              <w:spacing w:before="120" w:after="0"/>
              <w:jc w:val="center"/>
              <w:rPr>
                <w:sz w:val="24"/>
              </w:rPr>
            </w:pPr>
            <w:r w:rsidRPr="00F12FEF">
              <w:rPr>
                <w:sz w:val="24"/>
              </w:rPr>
              <w:t>11</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5A177B"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43B74F" w14:textId="77777777" w:rsidR="00321757" w:rsidRPr="00F12FEF" w:rsidRDefault="00321757" w:rsidP="00831EE5">
            <w:pPr>
              <w:spacing w:before="120" w:after="0"/>
              <w:rPr>
                <w:sz w:val="24"/>
              </w:rPr>
            </w:pPr>
            <w:r w:rsidRPr="00F12FEF">
              <w:rPr>
                <w:sz w:val="24"/>
              </w:rPr>
              <w:t>â</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DBFB35" w14:textId="77777777" w:rsidR="00321757" w:rsidRPr="00F12FEF" w:rsidRDefault="00321757" w:rsidP="00831EE5">
            <w:pPr>
              <w:spacing w:before="120" w:after="0"/>
              <w:rPr>
                <w:sz w:val="24"/>
              </w:rPr>
            </w:pPr>
            <w:r w:rsidRPr="00F12FEF">
              <w:rPr>
                <w:sz w:val="24"/>
              </w:rPr>
              <w:t>ɤ̆</w:t>
            </w:r>
          </w:p>
        </w:tc>
      </w:tr>
      <w:tr w:rsidR="00321757" w:rsidRPr="00F12FEF" w14:paraId="64BE1C77"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64D2D3" w14:textId="77777777" w:rsidR="00321757" w:rsidRPr="00F12FEF" w:rsidRDefault="00321757" w:rsidP="009F1F89">
            <w:pPr>
              <w:spacing w:before="120" w:after="0"/>
              <w:jc w:val="center"/>
              <w:rPr>
                <w:sz w:val="24"/>
              </w:rPr>
            </w:pPr>
            <w:r w:rsidRPr="00F12FEF">
              <w:rPr>
                <w:sz w:val="24"/>
              </w:rPr>
              <w:t>12</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F8B263"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E02941" w14:textId="77777777" w:rsidR="00321757" w:rsidRPr="00F12FEF" w:rsidRDefault="00321757" w:rsidP="00831EE5">
            <w:pPr>
              <w:spacing w:before="120" w:after="0"/>
              <w:rPr>
                <w:sz w:val="24"/>
              </w:rPr>
            </w:pPr>
            <w:r w:rsidRPr="00F12FEF">
              <w:rPr>
                <w:sz w:val="24"/>
              </w:rPr>
              <w:t>a (anh, ac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9B594F" w14:textId="77777777" w:rsidR="00321757" w:rsidRPr="00F12FEF" w:rsidRDefault="00321757" w:rsidP="00831EE5">
            <w:pPr>
              <w:spacing w:before="120" w:after="0"/>
              <w:rPr>
                <w:sz w:val="24"/>
              </w:rPr>
            </w:pPr>
            <w:r w:rsidRPr="00F12FEF">
              <w:rPr>
                <w:sz w:val="24"/>
              </w:rPr>
              <w:t>ɛ̆</w:t>
            </w:r>
          </w:p>
        </w:tc>
      </w:tr>
      <w:tr w:rsidR="00321757" w:rsidRPr="00F12FEF" w14:paraId="73A6D105"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56E93B" w14:textId="77777777" w:rsidR="00321757" w:rsidRPr="00F12FEF" w:rsidRDefault="00321757" w:rsidP="009F1F89">
            <w:pPr>
              <w:spacing w:before="120" w:after="0"/>
              <w:jc w:val="center"/>
              <w:rPr>
                <w:sz w:val="24"/>
              </w:rPr>
            </w:pPr>
            <w:r w:rsidRPr="00F12FEF">
              <w:rPr>
                <w:sz w:val="24"/>
              </w:rPr>
              <w:t>1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3E5AC4"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2D056B" w14:textId="77777777" w:rsidR="00321757" w:rsidRPr="00F12FEF" w:rsidRDefault="00321757" w:rsidP="00831EE5">
            <w:pPr>
              <w:spacing w:before="120" w:after="0"/>
              <w:rPr>
                <w:sz w:val="24"/>
              </w:rPr>
            </w:pPr>
            <w:r w:rsidRPr="00F12FEF">
              <w:rPr>
                <w:sz w:val="24"/>
              </w:rPr>
              <w:t>o (ong, o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5A926" w14:textId="77777777" w:rsidR="00321757" w:rsidRPr="00F12FEF" w:rsidRDefault="00321757" w:rsidP="00831EE5">
            <w:pPr>
              <w:spacing w:before="120" w:after="0"/>
              <w:rPr>
                <w:sz w:val="24"/>
              </w:rPr>
            </w:pPr>
            <w:r w:rsidRPr="00F12FEF">
              <w:rPr>
                <w:sz w:val="24"/>
              </w:rPr>
              <w:t>ɔ̆</w:t>
            </w:r>
          </w:p>
        </w:tc>
      </w:tr>
      <w:tr w:rsidR="00321757" w:rsidRPr="00F12FEF" w14:paraId="24359F3E"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ADB230" w14:textId="77777777" w:rsidR="00321757" w:rsidRPr="00F12FEF" w:rsidRDefault="00321757" w:rsidP="009F1F89">
            <w:pPr>
              <w:spacing w:before="120" w:after="0"/>
              <w:jc w:val="center"/>
              <w:rPr>
                <w:sz w:val="24"/>
              </w:rPr>
            </w:pPr>
            <w:r w:rsidRPr="00F12FEF">
              <w:rPr>
                <w:sz w:val="24"/>
              </w:rPr>
              <w:t>14</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99C190" w14:textId="77777777" w:rsidR="00321757" w:rsidRPr="00F12FEF" w:rsidRDefault="00321757" w:rsidP="00831EE5">
            <w:pPr>
              <w:spacing w:before="120" w:after="0"/>
              <w:rPr>
                <w:sz w:val="24"/>
              </w:rPr>
            </w:pPr>
            <w:r w:rsidRPr="00F12FEF">
              <w:rPr>
                <w:sz w:val="24"/>
              </w:rPr>
              <w:t>Nguyên âm đô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A3A142" w14:textId="77777777" w:rsidR="00321757" w:rsidRPr="00F12FEF" w:rsidRDefault="00321757" w:rsidP="00831EE5">
            <w:pPr>
              <w:spacing w:before="120" w:after="0"/>
              <w:rPr>
                <w:sz w:val="24"/>
              </w:rPr>
            </w:pPr>
            <w:r w:rsidRPr="00F12FEF">
              <w:rPr>
                <w:sz w:val="24"/>
              </w:rPr>
              <w:t>ia, iê, yê, 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6E22B1" w14:textId="77777777" w:rsidR="00321757" w:rsidRPr="00F12FEF" w:rsidRDefault="00321757" w:rsidP="00831EE5">
            <w:pPr>
              <w:spacing w:before="120" w:after="0"/>
              <w:rPr>
                <w:sz w:val="24"/>
              </w:rPr>
            </w:pPr>
            <w:r w:rsidRPr="00F12FEF">
              <w:rPr>
                <w:sz w:val="24"/>
              </w:rPr>
              <w:t>iə</w:t>
            </w:r>
          </w:p>
        </w:tc>
      </w:tr>
      <w:tr w:rsidR="00321757" w:rsidRPr="00F12FEF" w14:paraId="78DBE4EB"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2AD72E" w14:textId="77777777" w:rsidR="00321757" w:rsidRPr="00F12FEF" w:rsidRDefault="00321757" w:rsidP="009F1F89">
            <w:pPr>
              <w:spacing w:before="120" w:after="0"/>
              <w:jc w:val="center"/>
              <w:rPr>
                <w:sz w:val="24"/>
              </w:rPr>
            </w:pPr>
            <w:r w:rsidRPr="00F12FEF">
              <w:rPr>
                <w:sz w:val="24"/>
              </w:rPr>
              <w:t>1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8DC864"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4D8584" w14:textId="77777777" w:rsidR="00321757" w:rsidRPr="00F12FEF" w:rsidRDefault="00321757" w:rsidP="00831EE5">
            <w:pPr>
              <w:spacing w:before="120" w:after="0"/>
              <w:rPr>
                <w:sz w:val="24"/>
              </w:rPr>
            </w:pPr>
            <w:r w:rsidRPr="00F12FEF">
              <w:rPr>
                <w:sz w:val="24"/>
              </w:rPr>
              <w:t>ua, uô</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07BC9F" w14:textId="77777777" w:rsidR="00321757" w:rsidRPr="00F12FEF" w:rsidRDefault="00321757" w:rsidP="00831EE5">
            <w:pPr>
              <w:spacing w:before="120" w:after="0"/>
              <w:rPr>
                <w:sz w:val="24"/>
              </w:rPr>
            </w:pPr>
            <w:r w:rsidRPr="00F12FEF">
              <w:rPr>
                <w:sz w:val="24"/>
              </w:rPr>
              <w:t>uə</w:t>
            </w:r>
          </w:p>
        </w:tc>
      </w:tr>
      <w:tr w:rsidR="00321757" w:rsidRPr="00F12FEF" w14:paraId="7DFAE563" w14:textId="77777777" w:rsidTr="008C467D">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EA0CB3" w14:textId="77777777" w:rsidR="00321757" w:rsidRPr="00F12FEF" w:rsidRDefault="00321757" w:rsidP="009F1F89">
            <w:pPr>
              <w:spacing w:before="120" w:after="0"/>
              <w:jc w:val="center"/>
              <w:rPr>
                <w:sz w:val="24"/>
              </w:rPr>
            </w:pPr>
            <w:r w:rsidRPr="00F12FEF">
              <w:rPr>
                <w:sz w:val="24"/>
              </w:rPr>
              <w:t>16</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F5F648" w14:textId="77777777" w:rsidR="00321757" w:rsidRPr="00F12FEF" w:rsidRDefault="00321757" w:rsidP="00831EE5">
            <w:pPr>
              <w:spacing w:before="120" w:after="0"/>
              <w:rPr>
                <w:sz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F61E65" w14:textId="56CB691C" w:rsidR="00321757" w:rsidRPr="00F12FEF" w:rsidRDefault="00321757" w:rsidP="00831EE5">
            <w:pPr>
              <w:spacing w:before="120" w:after="0"/>
              <w:rPr>
                <w:sz w:val="24"/>
              </w:rPr>
            </w:pPr>
            <w:r w:rsidRPr="00F12FEF">
              <w:rPr>
                <w:sz w:val="24"/>
              </w:rPr>
              <w:t>ưa,</w:t>
            </w:r>
            <w:r w:rsidR="00BE42D3">
              <w:rPr>
                <w:sz w:val="24"/>
              </w:rPr>
              <w:t xml:space="preserve"> </w:t>
            </w:r>
            <w:r w:rsidRPr="00F12FEF">
              <w:rPr>
                <w:sz w:val="24"/>
              </w:rPr>
              <w:t>ươ</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F8D471" w14:textId="77777777" w:rsidR="00321757" w:rsidRPr="00F12FEF" w:rsidRDefault="00321757" w:rsidP="00831EE5">
            <w:pPr>
              <w:spacing w:before="120" w:after="0"/>
              <w:rPr>
                <w:sz w:val="24"/>
              </w:rPr>
            </w:pPr>
            <w:r w:rsidRPr="00F12FEF">
              <w:rPr>
                <w:sz w:val="24"/>
              </w:rPr>
              <w:t>ɯə</w:t>
            </w:r>
          </w:p>
        </w:tc>
      </w:tr>
    </w:tbl>
    <w:p w14:paraId="11C26605" w14:textId="272053C0" w:rsidR="00740388" w:rsidRPr="00740388" w:rsidRDefault="00740388" w:rsidP="00740388">
      <w:pPr>
        <w:pStyle w:val="Chuthich"/>
        <w:keepNext/>
        <w:rPr>
          <w:lang w:val="vi-VN"/>
        </w:rPr>
      </w:pPr>
      <w:bookmarkStart w:id="63" w:name="_Ref9067876"/>
      <w:bookmarkStart w:id="64" w:name="_Toc9805520"/>
      <w:bookmarkEnd w:id="62"/>
      <w:r w:rsidRPr="00740388">
        <w:rPr>
          <w:lang w:val="vi-VN"/>
        </w:rPr>
        <w:t xml:space="preserve">Bảng </w:t>
      </w:r>
      <w:r>
        <w:fldChar w:fldCharType="begin"/>
      </w:r>
      <w:r w:rsidRPr="00740388">
        <w:rPr>
          <w:lang w:val="vi-VN"/>
        </w:rPr>
        <w:instrText xml:space="preserve"> SEQ Bảng \* ARABIC </w:instrText>
      </w:r>
      <w:r>
        <w:fldChar w:fldCharType="separate"/>
      </w:r>
      <w:r w:rsidR="008A6E56">
        <w:rPr>
          <w:noProof/>
          <w:lang w:val="vi-VN"/>
        </w:rPr>
        <w:t>4</w:t>
      </w:r>
      <w:r>
        <w:fldChar w:fldCharType="end"/>
      </w:r>
      <w:bookmarkEnd w:id="63"/>
      <w:r w:rsidRPr="00740388">
        <w:rPr>
          <w:lang w:val="vi-VN"/>
        </w:rPr>
        <w:t>. Quy tắc xác định phụ âm cuối của tiếng Việt giọng Hà Nội</w:t>
      </w:r>
      <w:bookmarkEnd w:id="64"/>
    </w:p>
    <w:tbl>
      <w:tblPr>
        <w:tblStyle w:val="LiBang"/>
        <w:tblW w:w="7508" w:type="dxa"/>
        <w:jc w:val="center"/>
        <w:tblLayout w:type="fixed"/>
        <w:tblLook w:val="04A0" w:firstRow="1" w:lastRow="0" w:firstColumn="1" w:lastColumn="0" w:noHBand="0" w:noVBand="1"/>
      </w:tblPr>
      <w:tblGrid>
        <w:gridCol w:w="1696"/>
        <w:gridCol w:w="567"/>
        <w:gridCol w:w="567"/>
        <w:gridCol w:w="567"/>
        <w:gridCol w:w="567"/>
        <w:gridCol w:w="567"/>
        <w:gridCol w:w="993"/>
        <w:gridCol w:w="567"/>
        <w:gridCol w:w="708"/>
        <w:gridCol w:w="709"/>
      </w:tblGrid>
      <w:tr w:rsidR="00C913D0" w:rsidRPr="00C913D0" w14:paraId="4E7D3970" w14:textId="02D09FD7" w:rsidTr="00CD51B1">
        <w:trPr>
          <w:cnfStyle w:val="100000000000" w:firstRow="1" w:lastRow="0" w:firstColumn="0" w:lastColumn="0" w:oddVBand="0" w:evenVBand="0" w:oddHBand="0" w:evenHBand="0" w:firstRowFirstColumn="0" w:firstRowLastColumn="0" w:lastRowFirstColumn="0" w:lastRowLastColumn="0"/>
          <w:jc w:val="center"/>
        </w:trPr>
        <w:tc>
          <w:tcPr>
            <w:tcW w:w="1696" w:type="dxa"/>
            <w:vAlign w:val="center"/>
          </w:tcPr>
          <w:p w14:paraId="223B040C" w14:textId="77777777" w:rsidR="00C913D0" w:rsidRPr="00AF192D" w:rsidRDefault="00C913D0" w:rsidP="00863CE0">
            <w:pPr>
              <w:spacing w:before="120" w:after="0"/>
              <w:jc w:val="center"/>
              <w:rPr>
                <w:sz w:val="24"/>
              </w:rPr>
            </w:pPr>
            <w:r w:rsidRPr="00AF192D">
              <w:rPr>
                <w:sz w:val="24"/>
              </w:rPr>
              <w:t>Chữ viết</w:t>
            </w:r>
          </w:p>
        </w:tc>
        <w:tc>
          <w:tcPr>
            <w:tcW w:w="567" w:type="dxa"/>
            <w:vAlign w:val="center"/>
          </w:tcPr>
          <w:p w14:paraId="59AC9773" w14:textId="198DC07C" w:rsidR="00C913D0" w:rsidRPr="00C913D0" w:rsidRDefault="00C913D0" w:rsidP="00863CE0">
            <w:pPr>
              <w:spacing w:before="120" w:after="0"/>
              <w:jc w:val="center"/>
              <w:rPr>
                <w:b w:val="0"/>
                <w:sz w:val="24"/>
              </w:rPr>
            </w:pPr>
            <w:r w:rsidRPr="00C913D0">
              <w:rPr>
                <w:b w:val="0"/>
                <w:sz w:val="24"/>
              </w:rPr>
              <w:t>c</w:t>
            </w:r>
          </w:p>
        </w:tc>
        <w:tc>
          <w:tcPr>
            <w:tcW w:w="567" w:type="dxa"/>
            <w:vAlign w:val="center"/>
          </w:tcPr>
          <w:p w14:paraId="4D3AF93C" w14:textId="77777777" w:rsidR="00C913D0" w:rsidRPr="00C913D0" w:rsidRDefault="00C913D0" w:rsidP="00863CE0">
            <w:pPr>
              <w:spacing w:before="120" w:after="0"/>
              <w:jc w:val="center"/>
              <w:rPr>
                <w:b w:val="0"/>
                <w:sz w:val="24"/>
              </w:rPr>
            </w:pPr>
            <w:r w:rsidRPr="00C913D0">
              <w:rPr>
                <w:b w:val="0"/>
                <w:sz w:val="24"/>
              </w:rPr>
              <w:t>t</w:t>
            </w:r>
          </w:p>
        </w:tc>
        <w:tc>
          <w:tcPr>
            <w:tcW w:w="567" w:type="dxa"/>
            <w:vAlign w:val="center"/>
          </w:tcPr>
          <w:p w14:paraId="6A784032" w14:textId="77777777" w:rsidR="00C913D0" w:rsidRPr="00C913D0" w:rsidRDefault="00C913D0" w:rsidP="00863CE0">
            <w:pPr>
              <w:spacing w:before="120" w:after="0"/>
              <w:jc w:val="center"/>
              <w:rPr>
                <w:b w:val="0"/>
                <w:sz w:val="24"/>
              </w:rPr>
            </w:pPr>
            <w:r w:rsidRPr="00C913D0">
              <w:rPr>
                <w:b w:val="0"/>
                <w:sz w:val="24"/>
              </w:rPr>
              <w:t>p</w:t>
            </w:r>
          </w:p>
        </w:tc>
        <w:tc>
          <w:tcPr>
            <w:tcW w:w="567" w:type="dxa"/>
            <w:vAlign w:val="center"/>
          </w:tcPr>
          <w:p w14:paraId="2243B05B" w14:textId="77777777" w:rsidR="00C913D0" w:rsidRPr="00C913D0" w:rsidRDefault="00C913D0" w:rsidP="00863CE0">
            <w:pPr>
              <w:spacing w:before="120" w:after="0"/>
              <w:jc w:val="center"/>
              <w:rPr>
                <w:b w:val="0"/>
                <w:sz w:val="24"/>
              </w:rPr>
            </w:pPr>
            <w:r w:rsidRPr="00C913D0">
              <w:rPr>
                <w:b w:val="0"/>
                <w:sz w:val="24"/>
              </w:rPr>
              <w:t>n</w:t>
            </w:r>
          </w:p>
        </w:tc>
        <w:tc>
          <w:tcPr>
            <w:tcW w:w="567" w:type="dxa"/>
            <w:vAlign w:val="center"/>
          </w:tcPr>
          <w:p w14:paraId="19D16602" w14:textId="77777777" w:rsidR="00C913D0" w:rsidRPr="00C913D0" w:rsidRDefault="00C913D0" w:rsidP="00863CE0">
            <w:pPr>
              <w:spacing w:before="120" w:after="0"/>
              <w:jc w:val="center"/>
              <w:rPr>
                <w:b w:val="0"/>
                <w:sz w:val="24"/>
              </w:rPr>
            </w:pPr>
            <w:r w:rsidRPr="00C913D0">
              <w:rPr>
                <w:b w:val="0"/>
                <w:sz w:val="24"/>
              </w:rPr>
              <w:t>nh</w:t>
            </w:r>
          </w:p>
        </w:tc>
        <w:tc>
          <w:tcPr>
            <w:tcW w:w="993" w:type="dxa"/>
            <w:vAlign w:val="center"/>
          </w:tcPr>
          <w:p w14:paraId="11431121" w14:textId="77777777" w:rsidR="00C913D0" w:rsidRPr="00C913D0" w:rsidRDefault="00C913D0" w:rsidP="00863CE0">
            <w:pPr>
              <w:spacing w:before="120" w:after="0"/>
              <w:jc w:val="center"/>
              <w:rPr>
                <w:b w:val="0"/>
                <w:sz w:val="24"/>
                <w:lang w:val="vi-VN"/>
              </w:rPr>
            </w:pPr>
            <w:r w:rsidRPr="00C913D0">
              <w:rPr>
                <w:b w:val="0"/>
                <w:sz w:val="24"/>
              </w:rPr>
              <w:t>ng, ngh</w:t>
            </w:r>
          </w:p>
        </w:tc>
        <w:tc>
          <w:tcPr>
            <w:tcW w:w="567" w:type="dxa"/>
            <w:vAlign w:val="center"/>
          </w:tcPr>
          <w:p w14:paraId="54F4CD85" w14:textId="77777777" w:rsidR="00C913D0" w:rsidRPr="00C913D0" w:rsidRDefault="00C913D0" w:rsidP="00863CE0">
            <w:pPr>
              <w:spacing w:before="120" w:after="0"/>
              <w:jc w:val="center"/>
              <w:rPr>
                <w:b w:val="0"/>
                <w:sz w:val="24"/>
              </w:rPr>
            </w:pPr>
            <w:r w:rsidRPr="00C913D0">
              <w:rPr>
                <w:b w:val="0"/>
                <w:sz w:val="24"/>
              </w:rPr>
              <w:t>m</w:t>
            </w:r>
          </w:p>
        </w:tc>
        <w:tc>
          <w:tcPr>
            <w:tcW w:w="708" w:type="dxa"/>
            <w:vAlign w:val="center"/>
          </w:tcPr>
          <w:p w14:paraId="4BD01379" w14:textId="4619BF74" w:rsidR="00C913D0" w:rsidRPr="00C913D0" w:rsidRDefault="00C913D0" w:rsidP="00863CE0">
            <w:pPr>
              <w:spacing w:before="120" w:after="0"/>
              <w:jc w:val="center"/>
              <w:rPr>
                <w:b w:val="0"/>
                <w:sz w:val="24"/>
              </w:rPr>
            </w:pPr>
            <w:r w:rsidRPr="00C913D0">
              <w:rPr>
                <w:b w:val="0"/>
                <w:sz w:val="24"/>
              </w:rPr>
              <w:t>u, o</w:t>
            </w:r>
          </w:p>
        </w:tc>
        <w:tc>
          <w:tcPr>
            <w:tcW w:w="709" w:type="dxa"/>
            <w:vAlign w:val="center"/>
          </w:tcPr>
          <w:p w14:paraId="1890BA33" w14:textId="023C5E63" w:rsidR="00C913D0" w:rsidRPr="00C913D0" w:rsidRDefault="00C913D0" w:rsidP="00863CE0">
            <w:pPr>
              <w:spacing w:before="120" w:after="0"/>
              <w:jc w:val="center"/>
              <w:rPr>
                <w:b w:val="0"/>
                <w:sz w:val="24"/>
              </w:rPr>
            </w:pPr>
            <w:r w:rsidRPr="00C913D0">
              <w:rPr>
                <w:b w:val="0"/>
                <w:sz w:val="24"/>
              </w:rPr>
              <w:t>i, y</w:t>
            </w:r>
          </w:p>
        </w:tc>
      </w:tr>
      <w:tr w:rsidR="00C913D0" w:rsidRPr="00C913D0" w14:paraId="5F58F0D5" w14:textId="0343E7C3" w:rsidTr="00CD51B1">
        <w:trPr>
          <w:jc w:val="center"/>
        </w:trPr>
        <w:tc>
          <w:tcPr>
            <w:tcW w:w="1696" w:type="dxa"/>
            <w:vAlign w:val="center"/>
          </w:tcPr>
          <w:p w14:paraId="35115A86" w14:textId="77777777" w:rsidR="00C913D0" w:rsidRPr="00AF192D" w:rsidRDefault="00C913D0" w:rsidP="00863CE0">
            <w:pPr>
              <w:spacing w:before="120" w:after="0"/>
              <w:jc w:val="center"/>
              <w:rPr>
                <w:b/>
                <w:sz w:val="24"/>
              </w:rPr>
            </w:pPr>
            <w:r w:rsidRPr="00AF192D">
              <w:rPr>
                <w:b/>
                <w:sz w:val="24"/>
              </w:rPr>
              <w:t>Âm vị</w:t>
            </w:r>
          </w:p>
        </w:tc>
        <w:tc>
          <w:tcPr>
            <w:tcW w:w="567" w:type="dxa"/>
            <w:vAlign w:val="center"/>
          </w:tcPr>
          <w:p w14:paraId="037ABEF4" w14:textId="77777777" w:rsidR="00C913D0" w:rsidRPr="00C913D0" w:rsidRDefault="00C913D0" w:rsidP="00863CE0">
            <w:pPr>
              <w:spacing w:before="120" w:after="0"/>
              <w:jc w:val="center"/>
              <w:rPr>
                <w:sz w:val="24"/>
              </w:rPr>
            </w:pPr>
            <w:r w:rsidRPr="00C913D0">
              <w:rPr>
                <w:sz w:val="24"/>
              </w:rPr>
              <w:t>k</w:t>
            </w:r>
          </w:p>
        </w:tc>
        <w:tc>
          <w:tcPr>
            <w:tcW w:w="567" w:type="dxa"/>
            <w:vAlign w:val="center"/>
          </w:tcPr>
          <w:p w14:paraId="16FC4FBD" w14:textId="77777777" w:rsidR="00C913D0" w:rsidRPr="00C913D0" w:rsidRDefault="00C913D0" w:rsidP="00863CE0">
            <w:pPr>
              <w:spacing w:before="120" w:after="0"/>
              <w:jc w:val="center"/>
              <w:rPr>
                <w:sz w:val="24"/>
              </w:rPr>
            </w:pPr>
            <w:r w:rsidRPr="00C913D0">
              <w:rPr>
                <w:sz w:val="24"/>
              </w:rPr>
              <w:t>t</w:t>
            </w:r>
          </w:p>
        </w:tc>
        <w:tc>
          <w:tcPr>
            <w:tcW w:w="567" w:type="dxa"/>
            <w:vAlign w:val="center"/>
          </w:tcPr>
          <w:p w14:paraId="688BC8DE" w14:textId="77777777" w:rsidR="00C913D0" w:rsidRPr="00C913D0" w:rsidRDefault="00C913D0" w:rsidP="00863CE0">
            <w:pPr>
              <w:spacing w:before="120" w:after="0"/>
              <w:jc w:val="center"/>
              <w:rPr>
                <w:sz w:val="24"/>
              </w:rPr>
            </w:pPr>
            <w:r w:rsidRPr="00C913D0">
              <w:rPr>
                <w:sz w:val="24"/>
              </w:rPr>
              <w:t>p</w:t>
            </w:r>
          </w:p>
        </w:tc>
        <w:tc>
          <w:tcPr>
            <w:tcW w:w="567" w:type="dxa"/>
            <w:vAlign w:val="center"/>
          </w:tcPr>
          <w:p w14:paraId="55A5EA3A" w14:textId="77777777" w:rsidR="00C913D0" w:rsidRPr="00C913D0" w:rsidRDefault="00C913D0" w:rsidP="00863CE0">
            <w:pPr>
              <w:spacing w:before="120" w:after="0"/>
              <w:jc w:val="center"/>
              <w:rPr>
                <w:sz w:val="24"/>
              </w:rPr>
            </w:pPr>
            <w:r w:rsidRPr="00C913D0">
              <w:rPr>
                <w:sz w:val="24"/>
              </w:rPr>
              <w:t>n</w:t>
            </w:r>
          </w:p>
        </w:tc>
        <w:tc>
          <w:tcPr>
            <w:tcW w:w="567" w:type="dxa"/>
            <w:vAlign w:val="center"/>
          </w:tcPr>
          <w:p w14:paraId="59179D64" w14:textId="77777777" w:rsidR="00C913D0" w:rsidRPr="00C913D0" w:rsidRDefault="00C913D0" w:rsidP="00863CE0">
            <w:pPr>
              <w:spacing w:before="120" w:after="0"/>
              <w:jc w:val="center"/>
              <w:rPr>
                <w:sz w:val="24"/>
                <w:lang w:val="vi-VN"/>
              </w:rPr>
            </w:pPr>
            <w:r w:rsidRPr="00C913D0">
              <w:rPr>
                <w:sz w:val="24"/>
              </w:rPr>
              <w:t>ɲ</w:t>
            </w:r>
          </w:p>
        </w:tc>
        <w:tc>
          <w:tcPr>
            <w:tcW w:w="993" w:type="dxa"/>
            <w:vAlign w:val="center"/>
          </w:tcPr>
          <w:p w14:paraId="79FDFBDD" w14:textId="77777777" w:rsidR="00C913D0" w:rsidRPr="00C913D0" w:rsidRDefault="00C913D0" w:rsidP="00863CE0">
            <w:pPr>
              <w:spacing w:before="120" w:after="0"/>
              <w:jc w:val="center"/>
              <w:rPr>
                <w:sz w:val="24"/>
                <w:lang w:val="vi-VN"/>
              </w:rPr>
            </w:pPr>
            <w:r w:rsidRPr="00C913D0">
              <w:rPr>
                <w:sz w:val="24"/>
              </w:rPr>
              <w:t>ŋ</w:t>
            </w:r>
          </w:p>
        </w:tc>
        <w:tc>
          <w:tcPr>
            <w:tcW w:w="567" w:type="dxa"/>
            <w:vAlign w:val="center"/>
          </w:tcPr>
          <w:p w14:paraId="1FB434C3" w14:textId="77777777" w:rsidR="00C913D0" w:rsidRPr="00C913D0" w:rsidRDefault="00C913D0" w:rsidP="00863CE0">
            <w:pPr>
              <w:spacing w:before="120" w:after="0"/>
              <w:jc w:val="center"/>
              <w:rPr>
                <w:sz w:val="24"/>
              </w:rPr>
            </w:pPr>
            <w:r w:rsidRPr="00C913D0">
              <w:rPr>
                <w:sz w:val="24"/>
              </w:rPr>
              <w:t>m</w:t>
            </w:r>
          </w:p>
        </w:tc>
        <w:tc>
          <w:tcPr>
            <w:tcW w:w="708" w:type="dxa"/>
            <w:vAlign w:val="center"/>
          </w:tcPr>
          <w:p w14:paraId="5E347361" w14:textId="3E1674CA" w:rsidR="00C913D0" w:rsidRPr="00C913D0" w:rsidRDefault="00C913D0" w:rsidP="00863CE0">
            <w:pPr>
              <w:spacing w:before="120" w:after="0"/>
              <w:jc w:val="center"/>
              <w:rPr>
                <w:sz w:val="24"/>
              </w:rPr>
            </w:pPr>
            <w:r w:rsidRPr="00C913D0">
              <w:rPr>
                <w:sz w:val="24"/>
              </w:rPr>
              <w:t>w</w:t>
            </w:r>
          </w:p>
        </w:tc>
        <w:tc>
          <w:tcPr>
            <w:tcW w:w="709" w:type="dxa"/>
            <w:vAlign w:val="center"/>
          </w:tcPr>
          <w:p w14:paraId="5F1ED4EB" w14:textId="58776936" w:rsidR="00C913D0" w:rsidRPr="00C913D0" w:rsidRDefault="00C913D0" w:rsidP="00863CE0">
            <w:pPr>
              <w:spacing w:before="120" w:after="0"/>
              <w:jc w:val="center"/>
              <w:rPr>
                <w:sz w:val="24"/>
              </w:rPr>
            </w:pPr>
            <w:r w:rsidRPr="00C913D0">
              <w:rPr>
                <w:sz w:val="24"/>
              </w:rPr>
              <w:t>j</w:t>
            </w:r>
          </w:p>
        </w:tc>
      </w:tr>
    </w:tbl>
    <w:p w14:paraId="7F5AE0DE" w14:textId="31CB3A4E" w:rsidR="00B04664" w:rsidRPr="001F2BCA" w:rsidRDefault="0019575E" w:rsidP="001F2BCA">
      <w:pPr>
        <w:pStyle w:val="u2"/>
        <w:rPr>
          <w:lang w:val="vi-VN"/>
        </w:rPr>
      </w:pPr>
      <w:bookmarkStart w:id="65" w:name="_Toc515352144"/>
      <w:bookmarkStart w:id="66" w:name="_Toc698286889"/>
      <w:bookmarkStart w:id="67" w:name="_Toc9941072"/>
      <w:r>
        <w:rPr>
          <w:lang w:val="vi-VN"/>
        </w:rPr>
        <w:lastRenderedPageBreak/>
        <w:t xml:space="preserve">Tổng hợp </w:t>
      </w:r>
      <w:r w:rsidR="00995BD9">
        <w:rPr>
          <w:lang w:val="vi-VN"/>
        </w:rPr>
        <w:t>tiếng nói</w:t>
      </w:r>
      <w:r>
        <w:rPr>
          <w:lang w:val="vi-VN"/>
        </w:rPr>
        <w:t xml:space="preserve"> </w:t>
      </w:r>
      <w:r w:rsidRPr="00E972C6">
        <w:rPr>
          <w:lang w:val="vi-VN"/>
        </w:rPr>
        <w:t xml:space="preserve">tiếng Việt </w:t>
      </w:r>
      <w:r>
        <w:rPr>
          <w:lang w:val="vi-VN"/>
        </w:rPr>
        <w:t>dựa HMM</w:t>
      </w:r>
      <w:bookmarkEnd w:id="65"/>
      <w:bookmarkEnd w:id="66"/>
      <w:bookmarkEnd w:id="67"/>
    </w:p>
    <w:p w14:paraId="16EF385E" w14:textId="1B1E6B7B" w:rsidR="004F6E84" w:rsidRPr="003F2FFB" w:rsidRDefault="0019575E">
      <w:pPr>
        <w:rPr>
          <w:lang w:val="vi-VN"/>
        </w:rPr>
      </w:pPr>
      <w:r w:rsidRPr="00982946">
        <w:rPr>
          <w:lang w:val="vi-VN"/>
        </w:rPr>
        <w:t>K</w:t>
      </w:r>
      <w:r>
        <w:rPr>
          <w:lang w:val="vi-VN"/>
        </w:rPr>
        <w:t xml:space="preserve">iến trúc đề xuất của một hệ thống </w:t>
      </w:r>
      <w:r w:rsidRPr="00982946">
        <w:rPr>
          <w:lang w:val="vi-VN"/>
        </w:rPr>
        <w:t xml:space="preserve">chuyển văn bản thành </w:t>
      </w:r>
      <w:r w:rsidR="00995BD9">
        <w:rPr>
          <w:lang w:val="vi-VN"/>
        </w:rPr>
        <w:t>tiếng nói</w:t>
      </w:r>
      <w:r>
        <w:rPr>
          <w:lang w:val="vi-VN"/>
        </w:rPr>
        <w:t xml:space="preserve"> dựa trên HMM cho tiếng Việt được minh họa trong</w:t>
      </w:r>
      <w:r w:rsidR="00627F60" w:rsidRPr="00627F60">
        <w:rPr>
          <w:lang w:val="vi-VN"/>
        </w:rPr>
        <w:t xml:space="preserve"> </w:t>
      </w:r>
      <w:r w:rsidR="00627F60">
        <w:rPr>
          <w:lang w:val="vi-VN"/>
        </w:rPr>
        <w:fldChar w:fldCharType="begin"/>
      </w:r>
      <w:r w:rsidR="00627F60">
        <w:rPr>
          <w:lang w:val="vi-VN"/>
        </w:rPr>
        <w:instrText xml:space="preserve"> REF _Ref9614734 \h </w:instrText>
      </w:r>
      <w:r w:rsidR="00627F60">
        <w:rPr>
          <w:lang w:val="vi-VN"/>
        </w:rPr>
      </w:r>
      <w:r w:rsidR="00627F60">
        <w:rPr>
          <w:lang w:val="vi-VN"/>
        </w:rPr>
        <w:fldChar w:fldCharType="separate"/>
      </w:r>
      <w:r w:rsidR="008A6E56" w:rsidRPr="008A6E56">
        <w:rPr>
          <w:lang w:val="vi-VN"/>
        </w:rPr>
        <w:t xml:space="preserve">Hình </w:t>
      </w:r>
      <w:r w:rsidR="008A6E56" w:rsidRPr="008A6E56">
        <w:rPr>
          <w:noProof/>
          <w:lang w:val="vi-VN"/>
        </w:rPr>
        <w:t>3</w:t>
      </w:r>
      <w:r w:rsidR="00627F60">
        <w:rPr>
          <w:lang w:val="vi-VN"/>
        </w:rPr>
        <w:fldChar w:fldCharType="end"/>
      </w:r>
      <w:r>
        <w:rPr>
          <w:lang w:val="vi-VN"/>
        </w:rPr>
        <w:t xml:space="preserve">. </w:t>
      </w:r>
    </w:p>
    <w:p w14:paraId="10E1F006" w14:textId="2A8EE8A6" w:rsidR="00B04664" w:rsidRDefault="0019575E">
      <w:pPr>
        <w:jc w:val="center"/>
        <w:rPr>
          <w:color w:val="000000"/>
          <w:sz w:val="20"/>
          <w:szCs w:val="20"/>
        </w:rPr>
      </w:pPr>
      <w:r>
        <w:rPr>
          <w:color w:val="000000"/>
          <w:sz w:val="20"/>
          <w:szCs w:val="20"/>
        </w:rPr>
        <w:fldChar w:fldCharType="begin"/>
      </w:r>
      <w:r>
        <w:rPr>
          <w:color w:val="000000"/>
          <w:sz w:val="20"/>
          <w:szCs w:val="20"/>
        </w:rPr>
        <w:instrText xml:space="preserve"> INCLUDEPICTURE "https://lh5.googleusercontent.com/f1jmx9GEhUhSK6x35uRM-By1F0hDCoAu66AYDf3LoHiaWW6AzRByfsYIgvpf5WnijDQSIXS1VzCx_MDUoo45WqUstfYTYKmS7xE-d5nJAWJZ5yY2nJKBQGZlYTZ_GP_7gBVH_8W-" \* MERGEFORMATINET </w:instrText>
      </w:r>
      <w:r>
        <w:rPr>
          <w:color w:val="000000"/>
          <w:sz w:val="20"/>
          <w:szCs w:val="20"/>
        </w:rPr>
        <w:fldChar w:fldCharType="separate"/>
      </w:r>
      <w:r w:rsidR="008A6E56">
        <w:rPr>
          <w:color w:val="000000"/>
          <w:sz w:val="20"/>
          <w:szCs w:val="20"/>
        </w:rPr>
        <w:fldChar w:fldCharType="begin"/>
      </w:r>
      <w:r w:rsidR="008A6E56">
        <w:rPr>
          <w:color w:val="000000"/>
          <w:sz w:val="20"/>
          <w:szCs w:val="20"/>
        </w:rPr>
        <w:instrText xml:space="preserve"> INCLUDEPICTURE  "https://lh5.googleusercontent.com/f1jmx9GEhUhSK6x35uRM-By1F0hDCoAu66AYDf3LoHiaWW6AzRByfsYIgvpf5WnijDQSIXS1VzCx_MDUoo45WqUstfYTYKmS7xE-d5nJAWJZ5yY2nJKBQGZlYTZ_GP_7gBVH_8W-" \* MERGEFORMATINET </w:instrText>
      </w:r>
      <w:r w:rsidR="008A6E56">
        <w:rPr>
          <w:color w:val="000000"/>
          <w:sz w:val="20"/>
          <w:szCs w:val="20"/>
        </w:rPr>
        <w:fldChar w:fldCharType="separate"/>
      </w:r>
      <w:r w:rsidR="00951045">
        <w:rPr>
          <w:color w:val="000000"/>
          <w:sz w:val="20"/>
          <w:szCs w:val="20"/>
        </w:rPr>
        <w:fldChar w:fldCharType="begin"/>
      </w:r>
      <w:r w:rsidR="00951045">
        <w:rPr>
          <w:color w:val="000000"/>
          <w:sz w:val="20"/>
          <w:szCs w:val="20"/>
        </w:rPr>
        <w:instrText xml:space="preserve"> INCLUDEPICTURE  "https://lh5.googleusercontent.com/f1jmx9GEhUhSK6x35uRM-By1F0hDCoAu66AYDf3LoHiaWW6AzRByfsYIgvpf5WnijDQSIXS1VzCx_MDUoo45WqUstfYTYKmS7xE-d5nJAWJZ5yY2nJKBQGZlYTZ_GP_7gBVH_8W-" \* MERGEFORMATINET </w:instrText>
      </w:r>
      <w:r w:rsidR="00951045">
        <w:rPr>
          <w:color w:val="000000"/>
          <w:sz w:val="20"/>
          <w:szCs w:val="20"/>
        </w:rPr>
        <w:fldChar w:fldCharType="separate"/>
      </w:r>
      <w:r w:rsidR="00725A27">
        <w:rPr>
          <w:color w:val="000000"/>
          <w:sz w:val="20"/>
          <w:szCs w:val="20"/>
        </w:rPr>
        <w:fldChar w:fldCharType="begin"/>
      </w:r>
      <w:r w:rsidR="00725A27">
        <w:rPr>
          <w:color w:val="000000"/>
          <w:sz w:val="20"/>
          <w:szCs w:val="20"/>
        </w:rPr>
        <w:instrText xml:space="preserve"> </w:instrText>
      </w:r>
      <w:r w:rsidR="00725A27">
        <w:rPr>
          <w:color w:val="000000"/>
          <w:sz w:val="20"/>
          <w:szCs w:val="20"/>
        </w:rPr>
        <w:instrText>INCLUDEPICTURE  "https://lh5.googleusercontent.com/f1jmx9GEhUhSK6x35uRM-By1F0hDCoAu66AYDf3LoHiaWW6AzRByfsYIgvpf5WnijDQSIXS1VzCx_MDUoo45WqUstfYTYKmS7xE-d5nJAWJZ5yY2nJKBQGZlYTZ_GP_7gBVH_8W-" \* MERGEFORMATINET</w:instrText>
      </w:r>
      <w:r w:rsidR="00725A27">
        <w:rPr>
          <w:color w:val="000000"/>
          <w:sz w:val="20"/>
          <w:szCs w:val="20"/>
        </w:rPr>
        <w:instrText xml:space="preserve"> </w:instrText>
      </w:r>
      <w:r w:rsidR="00725A27">
        <w:rPr>
          <w:color w:val="000000"/>
          <w:sz w:val="20"/>
          <w:szCs w:val="20"/>
        </w:rPr>
        <w:fldChar w:fldCharType="separate"/>
      </w:r>
      <w:r w:rsidR="00B42CB1">
        <w:rPr>
          <w:color w:val="000000"/>
          <w:sz w:val="20"/>
          <w:szCs w:val="20"/>
        </w:rPr>
        <w:pict w14:anchorId="0723CF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6pt;height:363pt">
            <v:imagedata r:id="rId13" r:href="rId14"/>
          </v:shape>
        </w:pict>
      </w:r>
      <w:r w:rsidR="00725A27">
        <w:rPr>
          <w:color w:val="000000"/>
          <w:sz w:val="20"/>
          <w:szCs w:val="20"/>
        </w:rPr>
        <w:fldChar w:fldCharType="end"/>
      </w:r>
      <w:r w:rsidR="00951045">
        <w:rPr>
          <w:color w:val="000000"/>
          <w:sz w:val="20"/>
          <w:szCs w:val="20"/>
        </w:rPr>
        <w:fldChar w:fldCharType="end"/>
      </w:r>
      <w:r w:rsidR="008A6E56">
        <w:rPr>
          <w:color w:val="000000"/>
          <w:sz w:val="20"/>
          <w:szCs w:val="20"/>
        </w:rPr>
        <w:fldChar w:fldCharType="end"/>
      </w:r>
      <w:r>
        <w:rPr>
          <w:color w:val="000000"/>
          <w:sz w:val="20"/>
          <w:szCs w:val="20"/>
        </w:rPr>
        <w:fldChar w:fldCharType="end"/>
      </w:r>
      <w:bookmarkStart w:id="68" w:name="_Ref514483679"/>
      <w:bookmarkStart w:id="69" w:name="_Ref514483443"/>
      <w:bookmarkStart w:id="70" w:name="_Toc515352187"/>
    </w:p>
    <w:p w14:paraId="46C1CBFA" w14:textId="1199976E" w:rsidR="00B04664" w:rsidRDefault="0019575E">
      <w:pPr>
        <w:pStyle w:val="Chuthich"/>
        <w:rPr>
          <w:lang w:val="en"/>
        </w:rPr>
      </w:pPr>
      <w:bookmarkStart w:id="71" w:name="_Ref9614734"/>
      <w:bookmarkStart w:id="72" w:name="_Toc9805442"/>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3</w:t>
      </w:r>
      <w:r w:rsidR="00CB4ADB">
        <w:rPr>
          <w:noProof/>
        </w:rPr>
        <w:fldChar w:fldCharType="end"/>
      </w:r>
      <w:bookmarkEnd w:id="68"/>
      <w:bookmarkEnd w:id="69"/>
      <w:bookmarkEnd w:id="70"/>
      <w:bookmarkEnd w:id="71"/>
      <w:r>
        <w:rPr>
          <w:lang w:val="en"/>
        </w:rPr>
        <w:t xml:space="preserve">. Tổng hợp tiếng nói </w:t>
      </w:r>
      <w:r w:rsidR="00A228D3">
        <w:rPr>
          <w:lang w:val="en"/>
        </w:rPr>
        <w:t xml:space="preserve">tiếng Việt </w:t>
      </w:r>
      <w:r>
        <w:rPr>
          <w:lang w:val="en"/>
        </w:rPr>
        <w:t>dựa HMM</w:t>
      </w:r>
      <w:bookmarkEnd w:id="72"/>
    </w:p>
    <w:p w14:paraId="04BFFA50" w14:textId="53F273C7" w:rsidR="000E45CF" w:rsidRPr="000E45CF" w:rsidRDefault="000E45CF" w:rsidP="000E45CF">
      <w:pPr>
        <w:rPr>
          <w:lang w:val="vi-VN"/>
        </w:rPr>
      </w:pPr>
      <w:r>
        <w:rPr>
          <w:lang w:val="vi-VN"/>
        </w:rPr>
        <w:t xml:space="preserve">Có ba phần trong kiến trúc này: (i) Xử lý ngôn ngữ tự nhiên, (ii) Huấn luyện và (iii) Tổng hợp. </w:t>
      </w:r>
      <w:r w:rsidRPr="00870B39">
        <w:rPr>
          <w:lang w:val="vi-VN"/>
        </w:rPr>
        <w:t xml:space="preserve">Phần xử lý ngôn ngữ tự nhiên có nhiệm vụ </w:t>
      </w:r>
      <w:r w:rsidRPr="00C9224E">
        <w:rPr>
          <w:lang w:val="vi-VN"/>
        </w:rPr>
        <w:t xml:space="preserve">chuyển đổi </w:t>
      </w:r>
      <w:r w:rsidRPr="00870B39">
        <w:rPr>
          <w:lang w:val="vi-VN"/>
        </w:rPr>
        <w:t xml:space="preserve">văn bản đầu vào </w:t>
      </w:r>
      <w:r w:rsidRPr="00224DB4">
        <w:rPr>
          <w:lang w:val="vi-VN"/>
        </w:rPr>
        <w:t xml:space="preserve">thành </w:t>
      </w:r>
      <w:r w:rsidRPr="00E22756">
        <w:rPr>
          <w:lang w:val="vi-VN"/>
        </w:rPr>
        <w:t xml:space="preserve">các âm vị cùng các đặc trưng </w:t>
      </w:r>
      <w:r w:rsidRPr="00C9718C">
        <w:rPr>
          <w:lang w:val="vi-VN"/>
        </w:rPr>
        <w:t xml:space="preserve">theo </w:t>
      </w:r>
      <w:r w:rsidRPr="00E22756">
        <w:rPr>
          <w:lang w:val="vi-VN"/>
        </w:rPr>
        <w:t>ngữ cảnh.</w:t>
      </w:r>
      <w:r w:rsidRPr="00F0349D">
        <w:rPr>
          <w:lang w:val="vi-VN"/>
        </w:rPr>
        <w:t xml:space="preserve"> </w:t>
      </w:r>
      <w:r w:rsidRPr="001565D3">
        <w:rPr>
          <w:lang w:val="vi-VN"/>
        </w:rPr>
        <w:t xml:space="preserve">Phần </w:t>
      </w:r>
      <w:r>
        <w:rPr>
          <w:lang w:val="vi-VN"/>
        </w:rPr>
        <w:t>Huấn luyện</w:t>
      </w:r>
      <w:r w:rsidRPr="001565D3">
        <w:rPr>
          <w:lang w:val="vi-VN"/>
        </w:rPr>
        <w:t xml:space="preserve"> sẽ căn chỉnh </w:t>
      </w:r>
      <w:r>
        <w:rPr>
          <w:lang w:val="vi-VN"/>
        </w:rPr>
        <w:t>các</w:t>
      </w:r>
      <w:r w:rsidRPr="00BF09D9">
        <w:rPr>
          <w:lang w:val="vi-VN"/>
        </w:rPr>
        <w:t xml:space="preserve"> âm vị cùng</w:t>
      </w:r>
      <w:r>
        <w:rPr>
          <w:lang w:val="vi-VN"/>
        </w:rPr>
        <w:t xml:space="preserve"> </w:t>
      </w:r>
      <w:r w:rsidRPr="009C0738">
        <w:rPr>
          <w:lang w:val="vi-VN"/>
        </w:rPr>
        <w:t xml:space="preserve">những </w:t>
      </w:r>
      <w:r>
        <w:rPr>
          <w:lang w:val="vi-VN"/>
        </w:rPr>
        <w:t xml:space="preserve">đặc trưng </w:t>
      </w:r>
      <w:r w:rsidRPr="00BF09D9">
        <w:rPr>
          <w:lang w:val="vi-VN"/>
        </w:rPr>
        <w:t xml:space="preserve">của chúng </w:t>
      </w:r>
      <w:r>
        <w:rPr>
          <w:lang w:val="vi-VN"/>
        </w:rPr>
        <w:t>với các nhãn đơn vị tiếng nói (</w:t>
      </w:r>
      <w:r>
        <w:rPr>
          <w:i/>
          <w:lang w:val="vi-VN"/>
        </w:rPr>
        <w:t>labels</w:t>
      </w:r>
      <w:r>
        <w:rPr>
          <w:lang w:val="vi-VN"/>
        </w:rPr>
        <w:t>)</w:t>
      </w:r>
      <w:r w:rsidRPr="003F0359">
        <w:rPr>
          <w:lang w:val="vi-VN"/>
        </w:rPr>
        <w:t xml:space="preserve">, </w:t>
      </w:r>
      <w:r w:rsidRPr="000057C0">
        <w:rPr>
          <w:lang w:val="vi-VN"/>
        </w:rPr>
        <w:t>sau đ</w:t>
      </w:r>
      <w:r w:rsidRPr="0059329A">
        <w:rPr>
          <w:lang w:val="vi-VN"/>
        </w:rPr>
        <w:t xml:space="preserve">ó </w:t>
      </w:r>
      <w:r w:rsidRPr="001F5936">
        <w:rPr>
          <w:lang w:val="vi-VN"/>
        </w:rPr>
        <w:t xml:space="preserve">sử dụng </w:t>
      </w:r>
      <w:r>
        <w:rPr>
          <w:lang w:val="vi-VN"/>
        </w:rPr>
        <w:t xml:space="preserve">các tham số </w:t>
      </w:r>
      <w:r w:rsidRPr="00B5082F">
        <w:rPr>
          <w:lang w:val="vi-VN"/>
        </w:rPr>
        <w:t xml:space="preserve">của </w:t>
      </w:r>
      <w:r>
        <w:rPr>
          <w:lang w:val="vi-VN"/>
        </w:rPr>
        <w:t xml:space="preserve">tiếng nói </w:t>
      </w:r>
      <w:r w:rsidRPr="00B5082F">
        <w:rPr>
          <w:lang w:val="vi-VN"/>
        </w:rPr>
        <w:t xml:space="preserve">thực </w:t>
      </w:r>
      <w:r>
        <w:rPr>
          <w:lang w:val="vi-VN"/>
        </w:rPr>
        <w:t>(phổ và kích thích) để</w:t>
      </w:r>
      <w:r w:rsidRPr="0097282A">
        <w:rPr>
          <w:lang w:val="vi-VN"/>
        </w:rPr>
        <w:t xml:space="preserve"> huấn luyện v</w:t>
      </w:r>
      <w:r w:rsidRPr="00B5082F">
        <w:rPr>
          <w:lang w:val="vi-VN"/>
        </w:rPr>
        <w:t>à</w:t>
      </w:r>
      <w:r>
        <w:rPr>
          <w:lang w:val="vi-VN"/>
        </w:rPr>
        <w:t xml:space="preserve"> xây dựng các HMM phụ thuộc ngữ cảnh</w:t>
      </w:r>
      <w:r w:rsidRPr="00FF25B9">
        <w:rPr>
          <w:lang w:val="vi-VN"/>
        </w:rPr>
        <w:t xml:space="preserve">. </w:t>
      </w:r>
      <w:r w:rsidRPr="00985E73">
        <w:rPr>
          <w:lang w:val="vi-VN"/>
        </w:rPr>
        <w:t>Đầu ra của phần Huấn luyện</w:t>
      </w:r>
      <w:r>
        <w:rPr>
          <w:lang w:val="vi-VN"/>
        </w:rPr>
        <w:t xml:space="preserve"> chính là mô hình tiếng nói</w:t>
      </w:r>
      <w:r w:rsidRPr="009C0738">
        <w:rPr>
          <w:lang w:val="vi-VN"/>
        </w:rPr>
        <w:t xml:space="preserve"> dựa HMM</w:t>
      </w:r>
      <w:r>
        <w:rPr>
          <w:lang w:val="vi-VN"/>
        </w:rPr>
        <w:t xml:space="preserve">. </w:t>
      </w:r>
      <w:r w:rsidRPr="0059329A">
        <w:rPr>
          <w:lang w:val="vi-VN"/>
        </w:rPr>
        <w:t xml:space="preserve">Tại bước </w:t>
      </w:r>
      <w:r>
        <w:rPr>
          <w:lang w:val="vi-VN"/>
        </w:rPr>
        <w:t>Tổng hợp, dựa vào</w:t>
      </w:r>
      <w:r w:rsidRPr="009F53F3">
        <w:rPr>
          <w:lang w:val="vi-VN"/>
        </w:rPr>
        <w:t xml:space="preserve"> mô hình </w:t>
      </w:r>
      <w:r>
        <w:rPr>
          <w:lang w:val="vi-VN"/>
        </w:rPr>
        <w:t>tiếng nói</w:t>
      </w:r>
      <w:r w:rsidRPr="009F53F3">
        <w:rPr>
          <w:lang w:val="vi-VN"/>
        </w:rPr>
        <w:t xml:space="preserve"> dựa HM</w:t>
      </w:r>
      <w:r w:rsidRPr="000A1056">
        <w:rPr>
          <w:lang w:val="vi-VN"/>
        </w:rPr>
        <w:t>M</w:t>
      </w:r>
      <w:r>
        <w:rPr>
          <w:lang w:val="vi-VN"/>
        </w:rPr>
        <w:t xml:space="preserve">, một chuỗi các tham số tiếng nói </w:t>
      </w:r>
      <w:r w:rsidRPr="000A1056">
        <w:rPr>
          <w:lang w:val="vi-VN"/>
        </w:rPr>
        <w:t xml:space="preserve">được sinh ra từ </w:t>
      </w:r>
      <w:r>
        <w:rPr>
          <w:lang w:val="vi-VN"/>
        </w:rPr>
        <w:t xml:space="preserve">các </w:t>
      </w:r>
      <w:r w:rsidRPr="00B0708B">
        <w:rPr>
          <w:lang w:val="vi-VN"/>
        </w:rPr>
        <w:t xml:space="preserve">âm vị và </w:t>
      </w:r>
      <w:r>
        <w:rPr>
          <w:lang w:val="vi-VN"/>
        </w:rPr>
        <w:t xml:space="preserve">đặc trưng theo </w:t>
      </w:r>
      <w:r>
        <w:rPr>
          <w:lang w:val="vi-VN"/>
        </w:rPr>
        <w:lastRenderedPageBreak/>
        <w:t>ngữ cản</w:t>
      </w:r>
      <w:r w:rsidRPr="000A1056">
        <w:rPr>
          <w:lang w:val="vi-VN"/>
        </w:rPr>
        <w:t>h</w:t>
      </w:r>
      <w:r w:rsidRPr="00B0708B">
        <w:rPr>
          <w:lang w:val="vi-VN"/>
        </w:rPr>
        <w:t xml:space="preserve"> được phân tích ở bước xử lý văn b</w:t>
      </w:r>
      <w:r w:rsidRPr="008D2570">
        <w:rPr>
          <w:lang w:val="vi-VN"/>
        </w:rPr>
        <w:t>ản</w:t>
      </w:r>
      <w:r>
        <w:rPr>
          <w:lang w:val="vi-VN"/>
        </w:rPr>
        <w:t xml:space="preserve">. </w:t>
      </w:r>
      <w:r w:rsidRPr="008D2570">
        <w:rPr>
          <w:lang w:val="vi-VN"/>
        </w:rPr>
        <w:t xml:space="preserve">Dựa trên các tham số </w:t>
      </w:r>
      <w:r>
        <w:rPr>
          <w:lang w:val="vi-VN"/>
        </w:rPr>
        <w:t>tiếng nói</w:t>
      </w:r>
      <w:r w:rsidRPr="008D2570">
        <w:rPr>
          <w:lang w:val="vi-VN"/>
        </w:rPr>
        <w:t xml:space="preserve"> này, </w:t>
      </w:r>
      <w:r w:rsidRPr="00C678DA">
        <w:rPr>
          <w:lang w:val="vi-VN"/>
        </w:rPr>
        <w:t xml:space="preserve">một </w:t>
      </w:r>
      <w:r w:rsidRPr="008D2570">
        <w:rPr>
          <w:lang w:val="vi-VN"/>
        </w:rPr>
        <w:t xml:space="preserve">bộ tổng hợp </w:t>
      </w:r>
      <w:r w:rsidRPr="00C678DA">
        <w:rPr>
          <w:lang w:val="vi-VN"/>
        </w:rPr>
        <w:t xml:space="preserve">sẽ tạo thành </w:t>
      </w:r>
      <w:r>
        <w:rPr>
          <w:lang w:val="vi-VN"/>
        </w:rPr>
        <w:t>tiếng nói</w:t>
      </w:r>
      <w:r w:rsidRPr="003F3DDA">
        <w:rPr>
          <w:lang w:val="vi-VN"/>
        </w:rPr>
        <w:t xml:space="preserve"> để phát ra thiết bị.</w:t>
      </w:r>
    </w:p>
    <w:p w14:paraId="37AEE475" w14:textId="77777777" w:rsidR="00B04664" w:rsidRDefault="0019575E">
      <w:pPr>
        <w:pStyle w:val="u2"/>
        <w:rPr>
          <w:lang w:val="en"/>
        </w:rPr>
      </w:pPr>
      <w:bookmarkStart w:id="73" w:name="_Toc434236256"/>
      <w:bookmarkStart w:id="74" w:name="_Toc9941073"/>
      <w:r>
        <w:rPr>
          <w:lang w:val="en"/>
        </w:rPr>
        <w:t>Windows API</w:t>
      </w:r>
      <w:bookmarkEnd w:id="73"/>
      <w:bookmarkEnd w:id="74"/>
    </w:p>
    <w:p w14:paraId="4B7F33DF" w14:textId="52B1D6BD" w:rsidR="00B04664" w:rsidRDefault="0019575E">
      <w:pPr>
        <w:rPr>
          <w:lang w:val="en" w:eastAsia="zh-CN"/>
        </w:rPr>
      </w:pPr>
      <w:r>
        <w:rPr>
          <w:lang w:val="en"/>
        </w:rPr>
        <w:t>Windows API</w:t>
      </w:r>
      <w:r w:rsidR="002A5784">
        <w:rPr>
          <w:lang w:val="en"/>
        </w:rPr>
        <w:t xml:space="preserve"> </w:t>
      </w:r>
      <w:r w:rsidR="008E3490">
        <w:rPr>
          <w:lang w:val="en"/>
        </w:rPr>
        <w:fldChar w:fldCharType="begin"/>
      </w:r>
      <w:r w:rsidR="003B60C0">
        <w:rPr>
          <w:lang w:val="en"/>
        </w:rPr>
        <w:instrText xml:space="preserve"> ADDIN ZOTERO_ITEM CSL_CITATION {"citationID":"TtmgecIu","properties":{"formattedCitation":"[14]","plainCitation":"[14]","noteIndex":0},"citationItems":[{"id":39,"uris":["http://zotero.org/users/local/LaWVfAA6/items/2U22YIEK"],"uri":["http://zotero.org/users/local/LaWVfAA6/items/2U22YIEK"],"itemData":{"id":39,"type":"webpage","title":"Programming reference for Windows API | Microsoft Docs","URL":"https://docs.microsoft.com/en-us/windows/desktop/api/","accessed":{"date-parts":[["2019",5,15]]}}}],"schema":"https://github.com/citation-style-language/schema/raw/master/csl-citation.json"} </w:instrText>
      </w:r>
      <w:r w:rsidR="008E3490">
        <w:rPr>
          <w:lang w:val="en"/>
        </w:rPr>
        <w:fldChar w:fldCharType="separate"/>
      </w:r>
      <w:r w:rsidR="003B60C0" w:rsidRPr="003B60C0">
        <w:t>[14]</w:t>
      </w:r>
      <w:r w:rsidR="008E3490">
        <w:rPr>
          <w:lang w:val="en"/>
        </w:rPr>
        <w:fldChar w:fldCharType="end"/>
      </w:r>
      <w:r>
        <w:rPr>
          <w:lang w:val="en"/>
        </w:rPr>
        <w:t xml:space="preserve"> là tập các </w:t>
      </w:r>
      <w:r>
        <w:rPr>
          <w:lang w:val="en" w:eastAsia="zh-CN"/>
        </w:rPr>
        <w:t xml:space="preserve">giao diện lập trình ứng dụng (Application Programming Interface) cốt lõi của Microsoft được sử dụng để </w:t>
      </w:r>
      <w:r w:rsidR="002E0E74">
        <w:rPr>
          <w:lang w:val="en" w:eastAsia="zh-CN"/>
        </w:rPr>
        <w:t>xây dựng</w:t>
      </w:r>
      <w:r>
        <w:rPr>
          <w:lang w:val="en" w:eastAsia="zh-CN"/>
        </w:rPr>
        <w:t xml:space="preserve"> chương trình Windows</w:t>
      </w:r>
      <w:r w:rsidR="00D007CA">
        <w:rPr>
          <w:lang w:val="en" w:eastAsia="zh-CN"/>
        </w:rPr>
        <w:t xml:space="preserve">, sử dụng </w:t>
      </w:r>
      <w:r>
        <w:rPr>
          <w:lang w:val="en" w:eastAsia="zh-CN"/>
        </w:rPr>
        <w:t>ngôn ngữ lập trình C và C++.</w:t>
      </w:r>
      <w:r w:rsidR="00BF0207">
        <w:rPr>
          <w:lang w:val="en" w:eastAsia="zh-CN"/>
        </w:rPr>
        <w:t xml:space="preserve"> Windows API bao gồm các khai báo của các hàm, unions, cấu trúc, kiểu dữ liệu, macro, hằng và các thành phần lập trình khác. Windows API được mô tả chủ yếu bởi MSDN (Microsoft Developer Network)</w:t>
      </w:r>
      <w:r w:rsidR="002A5784">
        <w:rPr>
          <w:lang w:val="en" w:eastAsia="zh-CN"/>
        </w:rPr>
        <w:t xml:space="preserve"> </w:t>
      </w:r>
      <w:r w:rsidR="00BF0207">
        <w:rPr>
          <w:lang w:val="en" w:eastAsia="zh-CN"/>
        </w:rPr>
        <w:fldChar w:fldCharType="begin"/>
      </w:r>
      <w:r w:rsidR="003B60C0">
        <w:rPr>
          <w:lang w:val="en" w:eastAsia="zh-CN"/>
        </w:rPr>
        <w:instrText xml:space="preserve"> ADDIN ZOTERO_ITEM CSL_CITATION {"citationID":"YJnRanyl","properties":{"formattedCitation":"[15]","plainCitation":"[15]","noteIndex":0},"citationItems":[{"id":41,"uris":["http://zotero.org/users/local/LaWVfAA6/items/Q2995LHW"],"uri":["http://zotero.org/users/local/LaWVfAA6/items/Q2995LHW"],"itemData":{"id":41,"type":"webpage","title":"Learn to Develop with Microsoft Developer Network | MSDN","URL":"https://msdn.microsoft.com/en-us/","accessed":{"date-parts":[["2019",5,15]]}}}],"schema":"https://github.com/citation-style-language/schema/raw/master/csl-citation.json"} </w:instrText>
      </w:r>
      <w:r w:rsidR="00BF0207">
        <w:rPr>
          <w:lang w:val="en" w:eastAsia="zh-CN"/>
        </w:rPr>
        <w:fldChar w:fldCharType="separate"/>
      </w:r>
      <w:r w:rsidR="003B60C0" w:rsidRPr="003B60C0">
        <w:t>[15]</w:t>
      </w:r>
      <w:r w:rsidR="00BF0207">
        <w:rPr>
          <w:lang w:val="en" w:eastAsia="zh-CN"/>
        </w:rPr>
        <w:fldChar w:fldCharType="end"/>
      </w:r>
      <w:r w:rsidR="00BF0207">
        <w:rPr>
          <w:lang w:val="en" w:eastAsia="zh-CN"/>
        </w:rPr>
        <w:t xml:space="preserve"> và nằm trong các Windows C header. Việc triển khai các hàm của Windows API được đặt trong các thư viện động (DLL). Ví dụ: kernel32.dll, user32.dll, gdi32.dll hoặc shell32.dll trong thư mục hệ thống Windows.</w:t>
      </w:r>
    </w:p>
    <w:p w14:paraId="14698994" w14:textId="2472764D" w:rsidR="00B04664" w:rsidRDefault="0019575E">
      <w:pPr>
        <w:rPr>
          <w:rStyle w:val="tlid-translation"/>
          <w:lang w:val="vi-VN"/>
        </w:rPr>
      </w:pPr>
      <w:r>
        <w:rPr>
          <w:lang w:val="en" w:eastAsia="zh-CN"/>
        </w:rPr>
        <w:t>Windows API có thể được chia thành nhiều thành phần</w:t>
      </w:r>
      <w:r w:rsidR="00BE6A6F">
        <w:rPr>
          <w:lang w:val="en" w:eastAsia="zh-CN"/>
        </w:rPr>
        <w:t xml:space="preserve">, được mô tả trong </w:t>
      </w:r>
      <w:r w:rsidR="00D04D32">
        <w:rPr>
          <w:lang w:val="en" w:eastAsia="zh-CN"/>
        </w:rPr>
        <w:fldChar w:fldCharType="begin"/>
      </w:r>
      <w:r w:rsidR="00D04D32">
        <w:rPr>
          <w:lang w:val="en" w:eastAsia="zh-CN"/>
        </w:rPr>
        <w:instrText xml:space="preserve"> REF _Ref9294738 \h </w:instrText>
      </w:r>
      <w:r w:rsidR="00D04D32">
        <w:rPr>
          <w:lang w:val="en" w:eastAsia="zh-CN"/>
        </w:rPr>
      </w:r>
      <w:r w:rsidR="00D04D32">
        <w:rPr>
          <w:lang w:val="en" w:eastAsia="zh-CN"/>
        </w:rPr>
        <w:fldChar w:fldCharType="separate"/>
      </w:r>
      <w:r w:rsidR="008A6E56" w:rsidRPr="00BE6A6F">
        <w:rPr>
          <w:lang w:val="vi-VN"/>
        </w:rPr>
        <w:t xml:space="preserve">Bảng </w:t>
      </w:r>
      <w:r w:rsidR="008A6E56">
        <w:rPr>
          <w:noProof/>
          <w:lang w:val="vi-VN"/>
        </w:rPr>
        <w:t>5</w:t>
      </w:r>
      <w:r w:rsidR="00D04D32">
        <w:rPr>
          <w:lang w:val="en" w:eastAsia="zh-CN"/>
        </w:rPr>
        <w:fldChar w:fldCharType="end"/>
      </w:r>
      <w:r w:rsidR="00D04D32">
        <w:rPr>
          <w:lang w:val="en" w:eastAsia="zh-CN"/>
        </w:rPr>
        <w:t>.</w:t>
      </w:r>
    </w:p>
    <w:p w14:paraId="52F83F45" w14:textId="4A28309F" w:rsidR="00BE6A6F" w:rsidRPr="00BE6A6F" w:rsidRDefault="00BE6A6F" w:rsidP="00BE6A6F">
      <w:pPr>
        <w:pStyle w:val="Chuthich"/>
        <w:keepNext/>
      </w:pPr>
      <w:bookmarkStart w:id="75" w:name="_Ref9294738"/>
      <w:bookmarkStart w:id="76" w:name="_Toc9805521"/>
      <w:r w:rsidRPr="00BE6A6F">
        <w:rPr>
          <w:lang w:val="vi-VN"/>
        </w:rPr>
        <w:t xml:space="preserve">Bảng </w:t>
      </w:r>
      <w:r>
        <w:fldChar w:fldCharType="begin"/>
      </w:r>
      <w:r w:rsidRPr="00BE6A6F">
        <w:rPr>
          <w:lang w:val="vi-VN"/>
        </w:rPr>
        <w:instrText xml:space="preserve"> SEQ Bảng \* ARABIC </w:instrText>
      </w:r>
      <w:r>
        <w:fldChar w:fldCharType="separate"/>
      </w:r>
      <w:r w:rsidR="008A6E56">
        <w:rPr>
          <w:noProof/>
          <w:lang w:val="vi-VN"/>
        </w:rPr>
        <w:t>5</w:t>
      </w:r>
      <w:r>
        <w:fldChar w:fldCharType="end"/>
      </w:r>
      <w:bookmarkEnd w:id="75"/>
      <w:r w:rsidRPr="00BE6A6F">
        <w:rPr>
          <w:lang w:val="vi-VN"/>
        </w:rPr>
        <w:t>. Các thành phần của Wi</w:t>
      </w:r>
      <w:r>
        <w:t>ndows API</w:t>
      </w:r>
      <w:bookmarkEnd w:id="76"/>
    </w:p>
    <w:tbl>
      <w:tblPr>
        <w:tblStyle w:val="LiBang"/>
        <w:tblW w:w="0" w:type="auto"/>
        <w:tblLook w:val="04A0" w:firstRow="1" w:lastRow="0" w:firstColumn="1" w:lastColumn="0" w:noHBand="0" w:noVBand="1"/>
      </w:tblPr>
      <w:tblGrid>
        <w:gridCol w:w="2802"/>
        <w:gridCol w:w="3543"/>
        <w:gridCol w:w="2426"/>
      </w:tblGrid>
      <w:tr w:rsidR="00262F15" w:rsidRPr="00F35DD2" w14:paraId="69887FA5" w14:textId="77777777" w:rsidTr="00336EA7">
        <w:trPr>
          <w:cnfStyle w:val="100000000000" w:firstRow="1" w:lastRow="0" w:firstColumn="0" w:lastColumn="0" w:oddVBand="0" w:evenVBand="0" w:oddHBand="0" w:evenHBand="0" w:firstRowFirstColumn="0" w:firstRowLastColumn="0" w:lastRowFirstColumn="0" w:lastRowLastColumn="0"/>
          <w:tblHeader/>
        </w:trPr>
        <w:tc>
          <w:tcPr>
            <w:tcW w:w="2802" w:type="dxa"/>
          </w:tcPr>
          <w:p w14:paraId="2EC92C90" w14:textId="3A689468" w:rsidR="00262F15" w:rsidRPr="00F35DD2" w:rsidRDefault="00262F15" w:rsidP="000870B6">
            <w:pPr>
              <w:spacing w:before="120" w:after="0"/>
              <w:jc w:val="center"/>
              <w:rPr>
                <w:rStyle w:val="tlid-translation"/>
                <w:sz w:val="24"/>
              </w:rPr>
            </w:pPr>
            <w:r w:rsidRPr="00F35DD2">
              <w:rPr>
                <w:rStyle w:val="tlid-translation"/>
                <w:sz w:val="24"/>
              </w:rPr>
              <w:t>Thành phần</w:t>
            </w:r>
          </w:p>
        </w:tc>
        <w:tc>
          <w:tcPr>
            <w:tcW w:w="3543" w:type="dxa"/>
          </w:tcPr>
          <w:p w14:paraId="76BF6281" w14:textId="129C94AE" w:rsidR="00262F15" w:rsidRPr="00F35DD2" w:rsidRDefault="006A2D36" w:rsidP="000870B6">
            <w:pPr>
              <w:spacing w:before="120" w:after="0"/>
              <w:jc w:val="center"/>
              <w:rPr>
                <w:rStyle w:val="tlid-translation"/>
                <w:sz w:val="24"/>
              </w:rPr>
            </w:pPr>
            <w:r>
              <w:rPr>
                <w:rStyle w:val="tlid-translation"/>
                <w:sz w:val="24"/>
              </w:rPr>
              <w:t>Chức năng</w:t>
            </w:r>
          </w:p>
        </w:tc>
        <w:tc>
          <w:tcPr>
            <w:tcW w:w="2426" w:type="dxa"/>
          </w:tcPr>
          <w:p w14:paraId="2732F908" w14:textId="4E02AA12" w:rsidR="00262F15" w:rsidRPr="00F35DD2" w:rsidRDefault="00262F15" w:rsidP="000870B6">
            <w:pPr>
              <w:spacing w:before="120" w:after="0"/>
              <w:jc w:val="center"/>
              <w:rPr>
                <w:rStyle w:val="tlid-translation"/>
                <w:sz w:val="24"/>
              </w:rPr>
            </w:pPr>
            <w:r w:rsidRPr="00F35DD2">
              <w:rPr>
                <w:rStyle w:val="tlid-translation"/>
                <w:sz w:val="24"/>
              </w:rPr>
              <w:t>DLL</w:t>
            </w:r>
          </w:p>
        </w:tc>
      </w:tr>
      <w:tr w:rsidR="00262F15" w:rsidRPr="00F35DD2" w14:paraId="7AC2864C" w14:textId="77777777" w:rsidTr="00336EA7">
        <w:tc>
          <w:tcPr>
            <w:tcW w:w="2802" w:type="dxa"/>
          </w:tcPr>
          <w:p w14:paraId="3495D1AE" w14:textId="676B6C13" w:rsidR="00262F15" w:rsidRPr="00F35DD2" w:rsidRDefault="00262F15" w:rsidP="00F900E5">
            <w:pPr>
              <w:spacing w:before="120" w:after="0"/>
              <w:jc w:val="left"/>
              <w:rPr>
                <w:rStyle w:val="tlid-translation"/>
                <w:sz w:val="24"/>
                <w:lang w:val="vi-VN"/>
              </w:rPr>
            </w:pPr>
            <w:r w:rsidRPr="00F35DD2">
              <w:rPr>
                <w:sz w:val="24"/>
                <w:lang w:val="vi-VN" w:eastAsia="zh-CN"/>
              </w:rPr>
              <w:t>Các dịch vụ cơ sở (Base Services)</w:t>
            </w:r>
          </w:p>
        </w:tc>
        <w:tc>
          <w:tcPr>
            <w:tcW w:w="3543" w:type="dxa"/>
          </w:tcPr>
          <w:p w14:paraId="7299D9E6" w14:textId="23162E71" w:rsidR="00262F15" w:rsidRPr="00F35DD2" w:rsidRDefault="00262F15" w:rsidP="00F900E5">
            <w:pPr>
              <w:spacing w:before="120" w:after="0"/>
              <w:jc w:val="left"/>
              <w:rPr>
                <w:rStyle w:val="tlid-translation"/>
                <w:sz w:val="24"/>
                <w:lang w:val="vi-VN"/>
              </w:rPr>
            </w:pPr>
            <w:r w:rsidRPr="00F35DD2">
              <w:rPr>
                <w:sz w:val="24"/>
                <w:lang w:val="vi-VN" w:eastAsia="zh-CN"/>
              </w:rPr>
              <w:t>Cung cấp quyền truy cập vào các tài nguyên cơ bản trên Windows, bao gồm hệ thống tệp, thiết bị, tiến trình, luồng và xử lý lỗi.</w:t>
            </w:r>
          </w:p>
        </w:tc>
        <w:tc>
          <w:tcPr>
            <w:tcW w:w="2426" w:type="dxa"/>
          </w:tcPr>
          <w:p w14:paraId="5312EA3D" w14:textId="77777777" w:rsidR="007322DF" w:rsidRPr="00F35DD2" w:rsidRDefault="00262F15" w:rsidP="00F900E5">
            <w:pPr>
              <w:spacing w:before="120" w:after="0"/>
              <w:jc w:val="left"/>
              <w:rPr>
                <w:sz w:val="24"/>
                <w:lang w:val="vi-VN" w:eastAsia="zh-CN"/>
              </w:rPr>
            </w:pPr>
            <w:r w:rsidRPr="00F35DD2">
              <w:rPr>
                <w:sz w:val="24"/>
                <w:lang w:val="vi-VN" w:eastAsia="zh-CN"/>
              </w:rPr>
              <w:t>kernel32.dll</w:t>
            </w:r>
          </w:p>
          <w:p w14:paraId="134936A8" w14:textId="61CEBC19" w:rsidR="00262F15" w:rsidRPr="00F35DD2" w:rsidRDefault="00262F15" w:rsidP="00F900E5">
            <w:pPr>
              <w:spacing w:before="120" w:after="0"/>
              <w:jc w:val="left"/>
              <w:rPr>
                <w:rStyle w:val="tlid-translation"/>
                <w:sz w:val="24"/>
                <w:lang w:val="vi-VN"/>
              </w:rPr>
            </w:pPr>
            <w:r w:rsidRPr="00F35DD2">
              <w:rPr>
                <w:sz w:val="24"/>
                <w:lang w:val="vi-VN" w:eastAsia="zh-CN"/>
              </w:rPr>
              <w:t>KernelBase.dll</w:t>
            </w:r>
          </w:p>
        </w:tc>
      </w:tr>
      <w:tr w:rsidR="00262F15" w:rsidRPr="00F35DD2" w14:paraId="692836FC" w14:textId="77777777" w:rsidTr="00336EA7">
        <w:tc>
          <w:tcPr>
            <w:tcW w:w="2802" w:type="dxa"/>
          </w:tcPr>
          <w:p w14:paraId="13A70574" w14:textId="1F1DF304" w:rsidR="00262F15" w:rsidRPr="00F35DD2" w:rsidRDefault="007322DF" w:rsidP="00F900E5">
            <w:pPr>
              <w:spacing w:before="120" w:after="0"/>
              <w:jc w:val="left"/>
              <w:rPr>
                <w:rStyle w:val="tlid-translation"/>
                <w:sz w:val="24"/>
                <w:lang w:val="vi-VN"/>
              </w:rPr>
            </w:pPr>
            <w:r w:rsidRPr="00F35DD2">
              <w:rPr>
                <w:sz w:val="24"/>
                <w:lang w:val="vi-VN" w:eastAsia="zh-CN"/>
              </w:rPr>
              <w:t>Các dịch vụ nâng cao (Advanced Services</w:t>
            </w:r>
            <w:r w:rsidRPr="00F35DD2">
              <w:rPr>
                <w:rStyle w:val="tlid-translation"/>
                <w:sz w:val="24"/>
                <w:lang w:val="vi-VN" w:eastAsia="zh-CN"/>
              </w:rPr>
              <w:t>)</w:t>
            </w:r>
          </w:p>
        </w:tc>
        <w:tc>
          <w:tcPr>
            <w:tcW w:w="3543" w:type="dxa"/>
          </w:tcPr>
          <w:p w14:paraId="0988DFBA" w14:textId="3A28CC92" w:rsidR="00262F15" w:rsidRPr="00F35DD2" w:rsidRDefault="007322DF" w:rsidP="00F900E5">
            <w:pPr>
              <w:spacing w:before="120" w:after="0"/>
              <w:jc w:val="left"/>
              <w:rPr>
                <w:rStyle w:val="tlid-translation"/>
                <w:sz w:val="24"/>
                <w:lang w:val="vi-VN"/>
              </w:rPr>
            </w:pPr>
            <w:r w:rsidRPr="00F35DD2">
              <w:rPr>
                <w:rStyle w:val="tlid-translation"/>
                <w:sz w:val="24"/>
                <w:lang w:val="vi-VN"/>
              </w:rPr>
              <w:t>Cung cấp quyền truy cập vào các chức năng ngoài kernel, bao gồm Windows registry, tắt/ khởi động lại hệ thống, bắt đầu/ dừng / tạo một dịch vụ Windows, quản lý tài khoản người dùng.</w:t>
            </w:r>
          </w:p>
        </w:tc>
        <w:tc>
          <w:tcPr>
            <w:tcW w:w="2426" w:type="dxa"/>
          </w:tcPr>
          <w:p w14:paraId="08418B01" w14:textId="77777777" w:rsidR="007322DF" w:rsidRPr="00F35DD2" w:rsidRDefault="007322DF" w:rsidP="00F900E5">
            <w:pPr>
              <w:spacing w:before="120" w:after="0"/>
              <w:jc w:val="left"/>
              <w:rPr>
                <w:rStyle w:val="tlid-translation"/>
                <w:sz w:val="24"/>
                <w:lang w:val="vi-VN"/>
              </w:rPr>
            </w:pPr>
            <w:r w:rsidRPr="00F35DD2">
              <w:rPr>
                <w:rStyle w:val="tlid-translation"/>
                <w:sz w:val="24"/>
                <w:lang w:val="vi-VN"/>
              </w:rPr>
              <w:t>advapi32.dll</w:t>
            </w:r>
          </w:p>
          <w:p w14:paraId="62FB98F7" w14:textId="557E58B0" w:rsidR="00262F15" w:rsidRPr="00F35DD2" w:rsidRDefault="007322DF" w:rsidP="00F900E5">
            <w:pPr>
              <w:spacing w:before="120" w:after="0"/>
              <w:jc w:val="left"/>
              <w:rPr>
                <w:rStyle w:val="tlid-translation"/>
                <w:sz w:val="24"/>
                <w:lang w:val="vi-VN"/>
              </w:rPr>
            </w:pPr>
            <w:r w:rsidRPr="00F35DD2">
              <w:rPr>
                <w:rStyle w:val="tlid-translation"/>
                <w:sz w:val="24"/>
                <w:lang w:val="vi-VN"/>
              </w:rPr>
              <w:t>advapires32.dll</w:t>
            </w:r>
          </w:p>
        </w:tc>
      </w:tr>
      <w:tr w:rsidR="008232A2" w:rsidRPr="00F35DD2" w14:paraId="656B9B5A" w14:textId="77777777" w:rsidTr="00336EA7">
        <w:tc>
          <w:tcPr>
            <w:tcW w:w="2802" w:type="dxa"/>
          </w:tcPr>
          <w:p w14:paraId="51DE7D35" w14:textId="6695E1E8" w:rsidR="008232A2" w:rsidRPr="00F35DD2" w:rsidRDefault="008232A2" w:rsidP="00F900E5">
            <w:pPr>
              <w:spacing w:before="120" w:after="0"/>
              <w:jc w:val="left"/>
              <w:rPr>
                <w:sz w:val="24"/>
                <w:lang w:val="vi-VN" w:eastAsia="zh-CN"/>
              </w:rPr>
            </w:pPr>
            <w:r w:rsidRPr="00F35DD2">
              <w:rPr>
                <w:sz w:val="24"/>
                <w:lang w:val="vi-VN" w:eastAsia="zh-CN"/>
              </w:rPr>
              <w:t>Giao diện thiết bị đồ họa (Graphics Device Interface)</w:t>
            </w:r>
          </w:p>
        </w:tc>
        <w:tc>
          <w:tcPr>
            <w:tcW w:w="3543" w:type="dxa"/>
          </w:tcPr>
          <w:p w14:paraId="5F764A45" w14:textId="32C6AF62" w:rsidR="008232A2" w:rsidRPr="00F35DD2" w:rsidRDefault="00781C92" w:rsidP="00F900E5">
            <w:pPr>
              <w:spacing w:before="120" w:after="0"/>
              <w:jc w:val="left"/>
              <w:rPr>
                <w:rStyle w:val="tlid-translation"/>
                <w:sz w:val="24"/>
                <w:lang w:val="vi-VN"/>
              </w:rPr>
            </w:pPr>
            <w:r w:rsidRPr="00781C92">
              <w:rPr>
                <w:sz w:val="24"/>
                <w:lang w:val="vi-VN" w:eastAsia="zh-CN"/>
              </w:rPr>
              <w:t>C</w:t>
            </w:r>
            <w:r w:rsidR="008232A2" w:rsidRPr="00F35DD2">
              <w:rPr>
                <w:sz w:val="24"/>
                <w:lang w:val="vi-VN" w:eastAsia="zh-CN"/>
              </w:rPr>
              <w:t>ung cấp chức năng xuất nội dung đồ họa cho màn hình, máy in và các thiết bị đầu ra khác</w:t>
            </w:r>
          </w:p>
        </w:tc>
        <w:tc>
          <w:tcPr>
            <w:tcW w:w="2426" w:type="dxa"/>
          </w:tcPr>
          <w:p w14:paraId="580C281C" w14:textId="009F1606" w:rsidR="008232A2" w:rsidRPr="00F35DD2" w:rsidRDefault="008232A2" w:rsidP="00F900E5">
            <w:pPr>
              <w:spacing w:before="120" w:after="0"/>
              <w:jc w:val="left"/>
              <w:rPr>
                <w:rStyle w:val="tlid-translation"/>
                <w:sz w:val="24"/>
                <w:lang w:val="vi-VN"/>
              </w:rPr>
            </w:pPr>
            <w:r w:rsidRPr="00F35DD2">
              <w:rPr>
                <w:rStyle w:val="tlid-translation"/>
                <w:sz w:val="24"/>
                <w:lang w:val="vi-VN"/>
              </w:rPr>
              <w:t>gdi32.dll</w:t>
            </w:r>
          </w:p>
        </w:tc>
      </w:tr>
      <w:tr w:rsidR="008232A2" w:rsidRPr="00F35DD2" w14:paraId="263F3CD3" w14:textId="77777777" w:rsidTr="00336EA7">
        <w:tc>
          <w:tcPr>
            <w:tcW w:w="2802" w:type="dxa"/>
          </w:tcPr>
          <w:p w14:paraId="482E6823" w14:textId="44B8095B" w:rsidR="008232A2" w:rsidRPr="00F35DD2" w:rsidRDefault="008232A2" w:rsidP="00F900E5">
            <w:pPr>
              <w:spacing w:before="120" w:after="0"/>
              <w:jc w:val="left"/>
              <w:rPr>
                <w:sz w:val="24"/>
                <w:lang w:val="vi-VN" w:eastAsia="zh-CN"/>
              </w:rPr>
            </w:pPr>
            <w:r w:rsidRPr="00F35DD2">
              <w:rPr>
                <w:sz w:val="24"/>
                <w:lang w:val="vi-VN" w:eastAsia="zh-CN"/>
              </w:rPr>
              <w:t xml:space="preserve">Giao diện người dùng </w:t>
            </w:r>
            <w:r w:rsidRPr="00F35DD2">
              <w:rPr>
                <w:sz w:val="24"/>
                <w:lang w:val="vi-VN" w:eastAsia="zh-CN"/>
              </w:rPr>
              <w:lastRenderedPageBreak/>
              <w:t>(User Interface)</w:t>
            </w:r>
          </w:p>
        </w:tc>
        <w:tc>
          <w:tcPr>
            <w:tcW w:w="3543" w:type="dxa"/>
          </w:tcPr>
          <w:p w14:paraId="375DE5BA" w14:textId="38D386BF" w:rsidR="008232A2" w:rsidRPr="00F35DD2" w:rsidRDefault="00D75A83" w:rsidP="00F900E5">
            <w:pPr>
              <w:spacing w:before="120" w:after="0"/>
              <w:jc w:val="left"/>
              <w:rPr>
                <w:sz w:val="24"/>
                <w:lang w:val="vi-VN" w:eastAsia="zh-CN"/>
              </w:rPr>
            </w:pPr>
            <w:r w:rsidRPr="00F35DD2">
              <w:rPr>
                <w:sz w:val="24"/>
                <w:lang w:val="vi-VN" w:eastAsia="zh-CN"/>
              </w:rPr>
              <w:lastRenderedPageBreak/>
              <w:t>C</w:t>
            </w:r>
            <w:r w:rsidR="008232A2" w:rsidRPr="00F35DD2">
              <w:rPr>
                <w:sz w:val="24"/>
                <w:lang w:val="vi-VN" w:eastAsia="zh-CN"/>
              </w:rPr>
              <w:t xml:space="preserve">ung cấp chức năng để tạo và </w:t>
            </w:r>
            <w:r w:rsidR="008232A2" w:rsidRPr="00F35DD2">
              <w:rPr>
                <w:sz w:val="24"/>
                <w:lang w:val="vi-VN" w:eastAsia="zh-CN"/>
              </w:rPr>
              <w:lastRenderedPageBreak/>
              <w:t xml:space="preserve">quản lý các cửa sổ màn hình và các điều khiển cơ bản như </w:t>
            </w:r>
            <w:r w:rsidR="008232A2" w:rsidRPr="00F35DD2">
              <w:rPr>
                <w:rStyle w:val="tlid-translation"/>
                <w:sz w:val="24"/>
                <w:lang w:val="vi-VN"/>
              </w:rPr>
              <w:t>nút và thanh cuộn, nhận đầu vào chuột và bàn phim, và các chức năng khác được liên kết với phần giao diện người dùng đồ họa (GUI) của Windows</w:t>
            </w:r>
            <w:r w:rsidR="008232A2" w:rsidRPr="00F35DD2">
              <w:rPr>
                <w:sz w:val="24"/>
                <w:lang w:val="vi-VN" w:eastAsia="zh-CN"/>
              </w:rPr>
              <w:t>.</w:t>
            </w:r>
          </w:p>
        </w:tc>
        <w:tc>
          <w:tcPr>
            <w:tcW w:w="2426" w:type="dxa"/>
          </w:tcPr>
          <w:p w14:paraId="2842D056" w14:textId="58221CC4" w:rsidR="008232A2" w:rsidRPr="00F35DD2" w:rsidRDefault="008232A2" w:rsidP="00F900E5">
            <w:pPr>
              <w:spacing w:before="120" w:after="0"/>
              <w:jc w:val="left"/>
              <w:rPr>
                <w:rStyle w:val="tlid-translation"/>
                <w:sz w:val="24"/>
                <w:lang w:val="vi-VN"/>
              </w:rPr>
            </w:pPr>
            <w:r w:rsidRPr="00F35DD2">
              <w:rPr>
                <w:rStyle w:val="tlid-translation"/>
                <w:sz w:val="24"/>
                <w:lang w:val="vi-VN"/>
              </w:rPr>
              <w:lastRenderedPageBreak/>
              <w:t>user32.dll</w:t>
            </w:r>
          </w:p>
        </w:tc>
      </w:tr>
      <w:tr w:rsidR="0051448C" w:rsidRPr="00F35DD2" w14:paraId="7E25C814" w14:textId="77777777" w:rsidTr="00336EA7">
        <w:tc>
          <w:tcPr>
            <w:tcW w:w="2802" w:type="dxa"/>
          </w:tcPr>
          <w:p w14:paraId="16611D65" w14:textId="61CD7FFA" w:rsidR="0051448C" w:rsidRPr="00F35DD2" w:rsidRDefault="0051448C" w:rsidP="00F900E5">
            <w:pPr>
              <w:spacing w:before="120" w:after="0"/>
              <w:jc w:val="left"/>
              <w:rPr>
                <w:sz w:val="24"/>
                <w:lang w:val="vi-VN" w:eastAsia="zh-CN"/>
              </w:rPr>
            </w:pPr>
            <w:r w:rsidRPr="00F35DD2">
              <w:rPr>
                <w:sz w:val="24"/>
                <w:lang w:val="vi-VN" w:eastAsia="zh-CN"/>
              </w:rPr>
              <w:t>Đa phương tiện (Multimedia)</w:t>
            </w:r>
          </w:p>
        </w:tc>
        <w:tc>
          <w:tcPr>
            <w:tcW w:w="3543" w:type="dxa"/>
          </w:tcPr>
          <w:p w14:paraId="26B16D41" w14:textId="302D7AC3" w:rsidR="0051448C" w:rsidRPr="00F35DD2" w:rsidRDefault="00AF42F2" w:rsidP="00F900E5">
            <w:pPr>
              <w:spacing w:before="120" w:after="0"/>
              <w:jc w:val="left"/>
              <w:rPr>
                <w:sz w:val="24"/>
                <w:lang w:val="vi-VN" w:eastAsia="zh-CN"/>
              </w:rPr>
            </w:pPr>
            <w:r w:rsidRPr="00F35DD2">
              <w:rPr>
                <w:sz w:val="24"/>
                <w:lang w:val="vi-VN" w:eastAsia="zh-CN"/>
              </w:rPr>
              <w:t>C</w:t>
            </w:r>
            <w:r w:rsidR="0051448C" w:rsidRPr="00F35DD2">
              <w:rPr>
                <w:sz w:val="24"/>
                <w:lang w:val="vi-VN" w:eastAsia="zh-CN"/>
              </w:rPr>
              <w:t>ung cấp các công cụ để làm việc với các thiết bị video, âm thanh và đầu vào</w:t>
            </w:r>
            <w:r w:rsidR="00C734F1" w:rsidRPr="00F35DD2">
              <w:rPr>
                <w:sz w:val="24"/>
                <w:lang w:val="vi-VN" w:eastAsia="zh-CN"/>
              </w:rPr>
              <w:t>.</w:t>
            </w:r>
          </w:p>
        </w:tc>
        <w:tc>
          <w:tcPr>
            <w:tcW w:w="2426" w:type="dxa"/>
          </w:tcPr>
          <w:p w14:paraId="7FB92DFA" w14:textId="64CB660C" w:rsidR="0051448C" w:rsidRPr="00F35DD2" w:rsidRDefault="0051448C" w:rsidP="00F900E5">
            <w:pPr>
              <w:spacing w:before="120" w:after="0"/>
              <w:jc w:val="left"/>
              <w:rPr>
                <w:rStyle w:val="tlid-translation"/>
                <w:sz w:val="24"/>
                <w:lang w:val="vi-VN"/>
              </w:rPr>
            </w:pPr>
            <w:r w:rsidRPr="00F35DD2">
              <w:rPr>
                <w:sz w:val="24"/>
                <w:lang w:val="vi-VN"/>
              </w:rPr>
              <w:t>winmm.dll</w:t>
            </w:r>
          </w:p>
        </w:tc>
      </w:tr>
      <w:tr w:rsidR="00044EDB" w:rsidRPr="00F35DD2" w14:paraId="32D26946" w14:textId="77777777" w:rsidTr="00336EA7">
        <w:tc>
          <w:tcPr>
            <w:tcW w:w="2802" w:type="dxa"/>
          </w:tcPr>
          <w:p w14:paraId="493597A2" w14:textId="070CD112" w:rsidR="00044EDB" w:rsidRPr="00F35DD2" w:rsidRDefault="00044EDB" w:rsidP="00F900E5">
            <w:pPr>
              <w:spacing w:before="120" w:after="0"/>
              <w:jc w:val="left"/>
              <w:rPr>
                <w:sz w:val="24"/>
                <w:lang w:val="vi-VN" w:eastAsia="zh-CN"/>
              </w:rPr>
            </w:pPr>
            <w:r w:rsidRPr="00F35DD2">
              <w:rPr>
                <w:sz w:val="24"/>
                <w:lang w:val="vi-VN" w:eastAsia="zh-CN"/>
              </w:rPr>
              <w:t>Windows Shell</w:t>
            </w:r>
          </w:p>
        </w:tc>
        <w:tc>
          <w:tcPr>
            <w:tcW w:w="3543" w:type="dxa"/>
          </w:tcPr>
          <w:p w14:paraId="2807044F" w14:textId="7D71E279" w:rsidR="00044EDB" w:rsidRPr="00F35DD2" w:rsidRDefault="00044EDB" w:rsidP="00F900E5">
            <w:pPr>
              <w:spacing w:before="120" w:after="0"/>
              <w:jc w:val="left"/>
              <w:rPr>
                <w:sz w:val="24"/>
                <w:lang w:val="vi-VN" w:eastAsia="zh-CN"/>
              </w:rPr>
            </w:pPr>
            <w:r w:rsidRPr="00F35DD2">
              <w:rPr>
                <w:sz w:val="24"/>
                <w:lang w:val="vi-VN" w:eastAsia="zh-CN"/>
              </w:rPr>
              <w:t xml:space="preserve">Cho phép các ứng dụng truy cập chức năng được cung cấp bởi shell của hệ điều </w:t>
            </w:r>
            <w:r w:rsidR="00167B93" w:rsidRPr="00F35DD2">
              <w:rPr>
                <w:sz w:val="24"/>
                <w:lang w:val="vi-VN" w:eastAsia="zh-CN"/>
              </w:rPr>
              <w:t>hành</w:t>
            </w:r>
            <w:r w:rsidRPr="00F35DD2">
              <w:rPr>
                <w:sz w:val="24"/>
                <w:lang w:val="vi-VN" w:eastAsia="zh-CN"/>
              </w:rPr>
              <w:t>.</w:t>
            </w:r>
          </w:p>
        </w:tc>
        <w:tc>
          <w:tcPr>
            <w:tcW w:w="2426" w:type="dxa"/>
          </w:tcPr>
          <w:p w14:paraId="303D181A" w14:textId="6E116BAC" w:rsidR="00044EDB" w:rsidRPr="00F35DD2" w:rsidRDefault="00167B93" w:rsidP="00F900E5">
            <w:pPr>
              <w:spacing w:before="120" w:after="0"/>
              <w:jc w:val="left"/>
              <w:rPr>
                <w:sz w:val="24"/>
                <w:lang w:val="vi-VN"/>
              </w:rPr>
            </w:pPr>
            <w:r w:rsidRPr="00F35DD2">
              <w:rPr>
                <w:rStyle w:val="tlid-translation"/>
                <w:sz w:val="24"/>
                <w:lang w:val="vi-VN"/>
              </w:rPr>
              <w:t>shell32.dll</w:t>
            </w:r>
          </w:p>
        </w:tc>
      </w:tr>
      <w:tr w:rsidR="008C4FE5" w:rsidRPr="00F35DD2" w14:paraId="6E4EEDE4" w14:textId="77777777" w:rsidTr="00336EA7">
        <w:tc>
          <w:tcPr>
            <w:tcW w:w="2802" w:type="dxa"/>
          </w:tcPr>
          <w:p w14:paraId="1BC03144" w14:textId="74525A88" w:rsidR="008C4FE5" w:rsidRPr="00F35DD2" w:rsidRDefault="008C4FE5" w:rsidP="00F900E5">
            <w:pPr>
              <w:spacing w:before="120" w:after="0"/>
              <w:jc w:val="left"/>
              <w:rPr>
                <w:sz w:val="24"/>
                <w:lang w:val="vi-VN" w:eastAsia="zh-CN"/>
              </w:rPr>
            </w:pPr>
            <w:r w:rsidRPr="00F35DD2">
              <w:rPr>
                <w:sz w:val="24"/>
                <w:lang w:val="vi-VN" w:eastAsia="zh-CN"/>
              </w:rPr>
              <w:t>Các dịch vụ Mạng</w:t>
            </w:r>
          </w:p>
        </w:tc>
        <w:tc>
          <w:tcPr>
            <w:tcW w:w="3543" w:type="dxa"/>
          </w:tcPr>
          <w:p w14:paraId="372EC470" w14:textId="17D8D439" w:rsidR="008C4FE5" w:rsidRPr="00F35DD2" w:rsidRDefault="008C4FE5" w:rsidP="00F900E5">
            <w:pPr>
              <w:spacing w:before="120" w:after="0"/>
              <w:jc w:val="left"/>
              <w:rPr>
                <w:sz w:val="24"/>
                <w:lang w:val="vi-VN" w:eastAsia="zh-CN"/>
              </w:rPr>
            </w:pPr>
            <w:r w:rsidRPr="00F35DD2">
              <w:rPr>
                <w:sz w:val="24"/>
                <w:lang w:val="vi-VN" w:eastAsia="zh-CN"/>
              </w:rPr>
              <w:t>Cung cấp quyền truy cập vào các chức năng mạng của HĐH Windows.</w:t>
            </w:r>
          </w:p>
        </w:tc>
        <w:tc>
          <w:tcPr>
            <w:tcW w:w="2426" w:type="dxa"/>
          </w:tcPr>
          <w:p w14:paraId="1832C226" w14:textId="00FAA345" w:rsidR="008C4FE5" w:rsidRPr="00F35DD2" w:rsidRDefault="008C4FE5" w:rsidP="00F900E5">
            <w:pPr>
              <w:spacing w:before="120" w:after="0"/>
              <w:jc w:val="left"/>
              <w:rPr>
                <w:rStyle w:val="tlid-translation"/>
                <w:sz w:val="24"/>
                <w:lang w:val="vi-VN"/>
              </w:rPr>
            </w:pPr>
            <w:r w:rsidRPr="00F35DD2">
              <w:rPr>
                <w:rStyle w:val="tlid-translation"/>
                <w:sz w:val="24"/>
                <w:lang w:val="vi-VN"/>
              </w:rPr>
              <w:t>netapi32.dll</w:t>
            </w:r>
          </w:p>
        </w:tc>
      </w:tr>
    </w:tbl>
    <w:p w14:paraId="169CB888" w14:textId="356706D5" w:rsidR="00C949B3" w:rsidRDefault="00C949B3" w:rsidP="00C949B3">
      <w:pPr>
        <w:pStyle w:val="u2"/>
        <w:rPr>
          <w:lang w:val="en" w:eastAsia="zh-CN"/>
        </w:rPr>
      </w:pPr>
      <w:bookmarkStart w:id="77" w:name="_Toc9941074"/>
      <w:r>
        <w:rPr>
          <w:lang w:val="en" w:eastAsia="zh-CN"/>
        </w:rPr>
        <w:t>Microsoft Speech API (SAPI)</w:t>
      </w:r>
      <w:bookmarkEnd w:id="77"/>
    </w:p>
    <w:p w14:paraId="4C7DDFBC" w14:textId="091E7EFD" w:rsidR="00C949B3" w:rsidRDefault="00C2514D" w:rsidP="00C949B3">
      <w:pPr>
        <w:rPr>
          <w:lang w:val="en" w:eastAsia="zh-CN"/>
        </w:rPr>
      </w:pPr>
      <w:r w:rsidRPr="00C2514D">
        <w:rPr>
          <w:lang w:val="en" w:eastAsia="zh-CN"/>
        </w:rPr>
        <w:t>SAPI là phần mềm trung gian</w:t>
      </w:r>
      <w:r w:rsidR="005924C3">
        <w:rPr>
          <w:lang w:val="en" w:eastAsia="zh-CN"/>
        </w:rPr>
        <w:t xml:space="preserve"> (middleware)</w:t>
      </w:r>
      <w:r w:rsidRPr="00C2514D">
        <w:rPr>
          <w:lang w:val="en" w:eastAsia="zh-CN"/>
        </w:rPr>
        <w:t xml:space="preserve"> cung cấp API và giao diện trình điều khiển thiết bị (DDI) cho </w:t>
      </w:r>
      <w:r w:rsidR="007439E4">
        <w:rPr>
          <w:lang w:val="en" w:eastAsia="zh-CN"/>
        </w:rPr>
        <w:t xml:space="preserve">giao tiếp giữa các ứng dụng Windows với </w:t>
      </w:r>
      <w:r w:rsidRPr="00C2514D">
        <w:rPr>
          <w:lang w:val="en" w:eastAsia="zh-CN"/>
        </w:rPr>
        <w:t xml:space="preserve">các </w:t>
      </w:r>
      <w:r w:rsidR="00B24C23">
        <w:rPr>
          <w:lang w:val="en" w:eastAsia="zh-CN"/>
        </w:rPr>
        <w:t xml:space="preserve">công cụ </w:t>
      </w:r>
      <w:r w:rsidR="00995BD9">
        <w:rPr>
          <w:lang w:val="en" w:eastAsia="zh-CN"/>
        </w:rPr>
        <w:t>tiếng nói</w:t>
      </w:r>
      <w:r w:rsidR="00B24C23">
        <w:rPr>
          <w:lang w:val="en" w:eastAsia="zh-CN"/>
        </w:rPr>
        <w:t xml:space="preserve"> (speech engine</w:t>
      </w:r>
      <w:r w:rsidR="00331EB5">
        <w:rPr>
          <w:lang w:val="en" w:eastAsia="zh-CN"/>
        </w:rPr>
        <w:t>s</w:t>
      </w:r>
      <w:r w:rsidR="00B24C23">
        <w:rPr>
          <w:lang w:val="en" w:eastAsia="zh-CN"/>
        </w:rPr>
        <w:t>)</w:t>
      </w:r>
      <w:r w:rsidR="00C37AA6">
        <w:rPr>
          <w:lang w:val="en" w:eastAsia="zh-CN"/>
        </w:rPr>
        <w:t>, bao gồm</w:t>
      </w:r>
      <w:r w:rsidR="00B24C23">
        <w:rPr>
          <w:lang w:val="en" w:eastAsia="zh-CN"/>
        </w:rPr>
        <w:t xml:space="preserve"> </w:t>
      </w:r>
      <w:r w:rsidR="00D44393">
        <w:rPr>
          <w:lang w:val="en" w:eastAsia="zh-CN"/>
        </w:rPr>
        <w:t xml:space="preserve">trình </w:t>
      </w:r>
      <w:r w:rsidR="001467D0">
        <w:rPr>
          <w:lang w:val="en" w:eastAsia="zh-CN"/>
        </w:rPr>
        <w:t xml:space="preserve">nhận diện </w:t>
      </w:r>
      <w:r w:rsidR="00995BD9">
        <w:rPr>
          <w:lang w:val="en" w:eastAsia="zh-CN"/>
        </w:rPr>
        <w:t>tiếng nói</w:t>
      </w:r>
      <w:r w:rsidR="00C37AA6">
        <w:rPr>
          <w:lang w:val="en" w:eastAsia="zh-CN"/>
        </w:rPr>
        <w:t xml:space="preserve"> (speech recognizers) </w:t>
      </w:r>
      <w:r w:rsidR="001467D0">
        <w:rPr>
          <w:lang w:val="en" w:eastAsia="zh-CN"/>
        </w:rPr>
        <w:t xml:space="preserve">và </w:t>
      </w:r>
      <w:r w:rsidR="00872C60">
        <w:rPr>
          <w:lang w:val="en" w:eastAsia="zh-CN"/>
        </w:rPr>
        <w:t>bộ tổng hợp</w:t>
      </w:r>
      <w:r w:rsidR="007455C5">
        <w:rPr>
          <w:lang w:val="en" w:eastAsia="zh-CN"/>
        </w:rPr>
        <w:t xml:space="preserve"> </w:t>
      </w:r>
      <w:r w:rsidR="00995BD9">
        <w:rPr>
          <w:lang w:val="en" w:eastAsia="zh-CN"/>
        </w:rPr>
        <w:t>tiếng nói</w:t>
      </w:r>
      <w:r w:rsidR="006438F8">
        <w:rPr>
          <w:lang w:val="en" w:eastAsia="zh-CN"/>
        </w:rPr>
        <w:t xml:space="preserve"> (speech synthesizer</w:t>
      </w:r>
      <w:r w:rsidR="008E1F71">
        <w:rPr>
          <w:lang w:val="en" w:eastAsia="zh-CN"/>
        </w:rPr>
        <w:t>s</w:t>
      </w:r>
      <w:r w:rsidR="006438F8">
        <w:rPr>
          <w:lang w:val="en" w:eastAsia="zh-CN"/>
        </w:rPr>
        <w:t>)</w:t>
      </w:r>
      <w:r w:rsidRPr="00C2514D">
        <w:rPr>
          <w:lang w:val="en" w:eastAsia="zh-CN"/>
        </w:rPr>
        <w:t>.</w:t>
      </w:r>
      <w:r w:rsidR="00D253B6">
        <w:rPr>
          <w:lang w:val="en" w:eastAsia="zh-CN"/>
        </w:rPr>
        <w:t xml:space="preserve"> Các ứng dụng</w:t>
      </w:r>
      <w:r w:rsidRPr="00C2514D">
        <w:rPr>
          <w:lang w:val="en" w:eastAsia="zh-CN"/>
        </w:rPr>
        <w:t xml:space="preserve"> giao tiếp với các </w:t>
      </w:r>
      <w:r w:rsidR="003C7A58">
        <w:rPr>
          <w:lang w:val="en" w:eastAsia="zh-CN"/>
        </w:rPr>
        <w:t xml:space="preserve">công cụ </w:t>
      </w:r>
      <w:r w:rsidRPr="00C2514D">
        <w:rPr>
          <w:lang w:val="en" w:eastAsia="zh-CN"/>
        </w:rPr>
        <w:t xml:space="preserve">này trực tiếp và gián tiếp bằng cách gọi qua </w:t>
      </w:r>
      <w:r w:rsidR="00BD2E6C">
        <w:rPr>
          <w:lang w:val="en" w:eastAsia="zh-CN"/>
        </w:rPr>
        <w:t xml:space="preserve">thư viện động </w:t>
      </w:r>
      <w:r w:rsidRPr="00C2514D">
        <w:rPr>
          <w:lang w:val="en" w:eastAsia="zh-CN"/>
        </w:rPr>
        <w:t xml:space="preserve">Sapi.dll. </w:t>
      </w:r>
      <w:r w:rsidR="00380032">
        <w:rPr>
          <w:lang w:val="en" w:eastAsia="zh-CN"/>
        </w:rPr>
        <w:t xml:space="preserve">Mặc dù </w:t>
      </w:r>
      <w:r w:rsidRPr="00C2514D">
        <w:rPr>
          <w:lang w:val="en" w:eastAsia="zh-CN"/>
        </w:rPr>
        <w:t xml:space="preserve">Windows cung cấp các </w:t>
      </w:r>
      <w:r w:rsidR="00C55BAF">
        <w:rPr>
          <w:lang w:val="en" w:eastAsia="zh-CN"/>
        </w:rPr>
        <w:t xml:space="preserve">trình </w:t>
      </w:r>
      <w:r w:rsidRPr="00C2514D">
        <w:rPr>
          <w:lang w:val="en" w:eastAsia="zh-CN"/>
        </w:rPr>
        <w:t xml:space="preserve">nhận </w:t>
      </w:r>
      <w:r w:rsidR="00C55BAF">
        <w:rPr>
          <w:lang w:val="en" w:eastAsia="zh-CN"/>
        </w:rPr>
        <w:t xml:space="preserve">diện </w:t>
      </w:r>
      <w:r w:rsidRPr="00C2514D">
        <w:rPr>
          <w:lang w:val="en" w:eastAsia="zh-CN"/>
        </w:rPr>
        <w:t xml:space="preserve">và tổng hợp </w:t>
      </w:r>
      <w:r w:rsidR="00995BD9">
        <w:rPr>
          <w:lang w:val="en" w:eastAsia="zh-CN"/>
        </w:rPr>
        <w:t>tiếng nói</w:t>
      </w:r>
      <w:r w:rsidR="00C55BAF">
        <w:rPr>
          <w:lang w:val="en" w:eastAsia="zh-CN"/>
        </w:rPr>
        <w:t xml:space="preserve"> </w:t>
      </w:r>
      <w:r w:rsidRPr="00C2514D">
        <w:rPr>
          <w:lang w:val="en" w:eastAsia="zh-CN"/>
        </w:rPr>
        <w:t xml:space="preserve">mặc định, nhưng kiến trúc này cho phép </w:t>
      </w:r>
      <w:r w:rsidR="00E25E04">
        <w:rPr>
          <w:lang w:val="en" w:eastAsia="zh-CN"/>
        </w:rPr>
        <w:t xml:space="preserve">phát triển </w:t>
      </w:r>
      <w:r w:rsidRPr="00C2514D">
        <w:rPr>
          <w:lang w:val="en" w:eastAsia="zh-CN"/>
        </w:rPr>
        <w:t xml:space="preserve">các công cụ </w:t>
      </w:r>
      <w:r w:rsidR="00A941C0">
        <w:rPr>
          <w:lang w:val="en" w:eastAsia="zh-CN"/>
        </w:rPr>
        <w:t xml:space="preserve">mới </w:t>
      </w:r>
      <w:r w:rsidRPr="00C2514D">
        <w:rPr>
          <w:lang w:val="en" w:eastAsia="zh-CN"/>
        </w:rPr>
        <w:t>mà không cần thay đổi ứng dụng.</w:t>
      </w:r>
      <w:r w:rsidR="009D29C1">
        <w:rPr>
          <w:lang w:val="en" w:eastAsia="zh-CN"/>
        </w:rPr>
        <w:t xml:space="preserve"> Hình 4 mô tả giao tiếp giữa ứng dụng Windows với các công cụ tiếng nói thông qua SAPI.</w:t>
      </w:r>
    </w:p>
    <w:p w14:paraId="19483D4B" w14:textId="77777777" w:rsidR="00ED74DA" w:rsidRDefault="00F417FF" w:rsidP="00ED74DA">
      <w:pPr>
        <w:keepNext/>
        <w:jc w:val="center"/>
      </w:pPr>
      <w:r>
        <w:rPr>
          <w:noProof/>
        </w:rPr>
        <w:lastRenderedPageBreak/>
        <w:drawing>
          <wp:inline distT="0" distB="0" distL="0" distR="0" wp14:anchorId="06312C5B" wp14:editId="4C583CD9">
            <wp:extent cx="3406140" cy="3317995"/>
            <wp:effectExtent l="0" t="0" r="3810" b="0"/>
            <wp:docPr id="18" name="Hình ảnh 18" descr="Bb756992.Top10_O40(en-us,MSDN.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b756992.Top10_O40(en-us,MSDN.10).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4043" cy="3374400"/>
                    </a:xfrm>
                    <a:prstGeom prst="rect">
                      <a:avLst/>
                    </a:prstGeom>
                    <a:noFill/>
                    <a:ln>
                      <a:noFill/>
                    </a:ln>
                  </pic:spPr>
                </pic:pic>
              </a:graphicData>
            </a:graphic>
          </wp:inline>
        </w:drawing>
      </w:r>
    </w:p>
    <w:p w14:paraId="6F5489C1" w14:textId="536E2240" w:rsidR="00F417FF" w:rsidRPr="00C949B3" w:rsidRDefault="00ED74DA" w:rsidP="00ED74DA">
      <w:pPr>
        <w:pStyle w:val="Chuthich"/>
        <w:rPr>
          <w:lang w:val="en" w:eastAsia="zh-CN"/>
        </w:rPr>
      </w:pPr>
      <w:bookmarkStart w:id="78" w:name="_Toc9805443"/>
      <w:r>
        <w:t xml:space="preserve">Hình </w:t>
      </w:r>
      <w:r w:rsidR="006444ED">
        <w:rPr>
          <w:noProof/>
        </w:rPr>
        <w:fldChar w:fldCharType="begin"/>
      </w:r>
      <w:r w:rsidR="006444ED">
        <w:rPr>
          <w:noProof/>
        </w:rPr>
        <w:instrText xml:space="preserve"> SEQ Hình \* ARABIC </w:instrText>
      </w:r>
      <w:r w:rsidR="006444ED">
        <w:rPr>
          <w:noProof/>
        </w:rPr>
        <w:fldChar w:fldCharType="separate"/>
      </w:r>
      <w:r w:rsidR="008A6E56">
        <w:rPr>
          <w:noProof/>
        </w:rPr>
        <w:t>4</w:t>
      </w:r>
      <w:r w:rsidR="006444ED">
        <w:rPr>
          <w:noProof/>
        </w:rPr>
        <w:fldChar w:fldCharType="end"/>
      </w:r>
      <w:r>
        <w:t xml:space="preserve">. </w:t>
      </w:r>
      <w:r w:rsidR="004344B9">
        <w:t>G</w:t>
      </w:r>
      <w:r>
        <w:t xml:space="preserve">iao tiếp </w:t>
      </w:r>
      <w:r w:rsidR="00431BA6">
        <w:t xml:space="preserve">ứng dụng </w:t>
      </w:r>
      <w:r w:rsidR="000A7AF0">
        <w:t xml:space="preserve">tiếng nói </w:t>
      </w:r>
      <w:r w:rsidR="00AB7C98">
        <w:t>thông qua SAPI</w:t>
      </w:r>
      <w:bookmarkEnd w:id="78"/>
    </w:p>
    <w:p w14:paraId="2FCFB4A1" w14:textId="77777777" w:rsidR="00B04664" w:rsidRDefault="0019575E">
      <w:pPr>
        <w:pStyle w:val="u2"/>
        <w:rPr>
          <w:lang w:val="en"/>
        </w:rPr>
      </w:pPr>
      <w:bookmarkStart w:id="79" w:name="_Toc1466801092"/>
      <w:bookmarkStart w:id="80" w:name="_Toc9941075"/>
      <w:r>
        <w:rPr>
          <w:lang w:val="en"/>
        </w:rPr>
        <w:t>Công cụ đóng gói phần mềm Inno Setup</w:t>
      </w:r>
      <w:bookmarkEnd w:id="79"/>
      <w:bookmarkEnd w:id="80"/>
    </w:p>
    <w:p w14:paraId="4E51515D" w14:textId="7275F6A0" w:rsidR="00B04664" w:rsidRDefault="0019575E">
      <w:pPr>
        <w:rPr>
          <w:szCs w:val="26"/>
        </w:rPr>
      </w:pPr>
      <w:r>
        <w:rPr>
          <w:szCs w:val="26"/>
          <w:lang w:val="en"/>
        </w:rPr>
        <w:t>Inno Setup</w:t>
      </w:r>
      <w:r w:rsidR="008664CF">
        <w:rPr>
          <w:szCs w:val="26"/>
          <w:lang w:val="en"/>
        </w:rPr>
        <w:fldChar w:fldCharType="begin"/>
      </w:r>
      <w:r w:rsidR="003B60C0">
        <w:rPr>
          <w:szCs w:val="26"/>
          <w:lang w:val="en"/>
        </w:rPr>
        <w:instrText xml:space="preserve"> ADDIN ZOTERO_ITEM CSL_CITATION {"citationID":"2Klv1i4f","properties":{"formattedCitation":"[16]","plainCitation":"[16]","noteIndex":0},"citationItems":[{"id":43,"uris":["http://zotero.org/users/local/LaWVfAA6/items/M527UXHI"],"uri":["http://zotero.org/users/local/LaWVfAA6/items/M527UXHI"],"itemData":{"id":43,"type":"webpage","title":"Inno Setup","URL":"http://www.jrsoftware.org/isinfo.php","accessed":{"date-parts":[["2019",5,15]]}}}],"schema":"https://github.com/citation-style-language/schema/raw/master/csl-citation.json"} </w:instrText>
      </w:r>
      <w:r w:rsidR="008664CF">
        <w:rPr>
          <w:szCs w:val="26"/>
          <w:lang w:val="en"/>
        </w:rPr>
        <w:fldChar w:fldCharType="separate"/>
      </w:r>
      <w:r w:rsidR="003B60C0" w:rsidRPr="003B60C0">
        <w:t>[16]</w:t>
      </w:r>
      <w:r w:rsidR="008664CF">
        <w:rPr>
          <w:szCs w:val="26"/>
          <w:lang w:val="en"/>
        </w:rPr>
        <w:fldChar w:fldCharType="end"/>
      </w:r>
      <w:r>
        <w:rPr>
          <w:szCs w:val="26"/>
          <w:lang w:val="en"/>
        </w:rPr>
        <w:t xml:space="preserve"> là công cụ đóng gói phần mềm miễn phí trên Windows, đóng gói chương trình và dữ liệu thành một file .exe duy nhất để cài đặt phần mềm, giúp đơn giản hóa việc phân phối sản phẩm. </w:t>
      </w:r>
      <w:r>
        <w:rPr>
          <w:szCs w:val="26"/>
        </w:rPr>
        <w:t>Tệp</w:t>
      </w:r>
      <w:r w:rsidR="00FD5976">
        <w:rPr>
          <w:szCs w:val="26"/>
        </w:rPr>
        <w:t xml:space="preserve"> định nghĩa</w:t>
      </w:r>
      <w:r w:rsidR="00EC210E">
        <w:rPr>
          <w:szCs w:val="26"/>
        </w:rPr>
        <w:t xml:space="preserve"> bộ</w:t>
      </w:r>
      <w:r>
        <w:rPr>
          <w:szCs w:val="26"/>
        </w:rPr>
        <w:t xml:space="preserve"> cài đặt được tạo bằng một tệp mã kịch bản (script), là tệp văn bản được mã hóa ASCII hoặc UTF-8 với định dạng hơi giống với các tệp .INI. Mã kịch bản được sắp xếp thành các phần. Mỗi phần kiểm soát một khía cạnh khác nhau của cài đặt. Một phần được bắt đầu bằng cách chỉ định tên của phần được đặt trong dấu ngoặc vuông []. Bên trong mỗi phần là các mục</w:t>
      </w:r>
      <w:r>
        <w:rPr>
          <w:szCs w:val="26"/>
          <w:lang w:val="en"/>
        </w:rPr>
        <w:t>, cho phép tùy chỉnh các tham số khác nhau của cài đặt</w:t>
      </w:r>
      <w:r>
        <w:rPr>
          <w:szCs w:val="26"/>
        </w:rPr>
        <w:t>.</w:t>
      </w:r>
      <w:r w:rsidR="006A324E">
        <w:rPr>
          <w:szCs w:val="26"/>
        </w:rPr>
        <w:t xml:space="preserve"> </w:t>
      </w:r>
      <w:r w:rsidR="006A324E">
        <w:rPr>
          <w:szCs w:val="26"/>
        </w:rPr>
        <w:fldChar w:fldCharType="begin"/>
      </w:r>
      <w:r w:rsidR="006A324E">
        <w:rPr>
          <w:szCs w:val="26"/>
        </w:rPr>
        <w:instrText xml:space="preserve"> REF _Ref8808234 \h </w:instrText>
      </w:r>
      <w:r w:rsidR="006A324E">
        <w:rPr>
          <w:szCs w:val="26"/>
        </w:rPr>
      </w:r>
      <w:r w:rsidR="006A324E">
        <w:rPr>
          <w:szCs w:val="26"/>
        </w:rPr>
        <w:fldChar w:fldCharType="separate"/>
      </w:r>
      <w:r w:rsidR="008A6E56">
        <w:t xml:space="preserve">Bảng </w:t>
      </w:r>
      <w:r w:rsidR="008A6E56">
        <w:rPr>
          <w:noProof/>
        </w:rPr>
        <w:t>6</w:t>
      </w:r>
      <w:r w:rsidR="006A324E">
        <w:rPr>
          <w:szCs w:val="26"/>
        </w:rPr>
        <w:fldChar w:fldCharType="end"/>
      </w:r>
      <w:r w:rsidR="006A324E">
        <w:rPr>
          <w:szCs w:val="26"/>
        </w:rPr>
        <w:t xml:space="preserve"> mô tả các phần chính của một tệp định nghĩa</w:t>
      </w:r>
      <w:r w:rsidR="002D7C67">
        <w:rPr>
          <w:szCs w:val="26"/>
        </w:rPr>
        <w:t xml:space="preserve"> bộ</w:t>
      </w:r>
      <w:r w:rsidR="006A324E">
        <w:rPr>
          <w:szCs w:val="26"/>
        </w:rPr>
        <w:t xml:space="preserve"> cài đặt phần mềm.</w:t>
      </w:r>
    </w:p>
    <w:p w14:paraId="20AB4490" w14:textId="73B30291" w:rsidR="0032026C" w:rsidRDefault="0032026C" w:rsidP="0032026C">
      <w:pPr>
        <w:pStyle w:val="Chuthich"/>
        <w:keepNext/>
      </w:pPr>
      <w:bookmarkStart w:id="81" w:name="_Ref8808234"/>
      <w:bookmarkStart w:id="82" w:name="_Toc9805522"/>
      <w:r>
        <w:t xml:space="preserve">Bảng </w:t>
      </w:r>
      <w:r w:rsidR="006444ED">
        <w:rPr>
          <w:noProof/>
        </w:rPr>
        <w:fldChar w:fldCharType="begin"/>
      </w:r>
      <w:r w:rsidR="006444ED">
        <w:rPr>
          <w:noProof/>
        </w:rPr>
        <w:instrText xml:space="preserve"> SEQ Bảng \* ARABIC </w:instrText>
      </w:r>
      <w:r w:rsidR="006444ED">
        <w:rPr>
          <w:noProof/>
        </w:rPr>
        <w:fldChar w:fldCharType="separate"/>
      </w:r>
      <w:r w:rsidR="008A6E56">
        <w:rPr>
          <w:noProof/>
        </w:rPr>
        <w:t>6</w:t>
      </w:r>
      <w:r w:rsidR="006444ED">
        <w:rPr>
          <w:noProof/>
        </w:rPr>
        <w:fldChar w:fldCharType="end"/>
      </w:r>
      <w:bookmarkEnd w:id="81"/>
      <w:r>
        <w:t xml:space="preserve">. Các phần chính của một tệp định nghĩa </w:t>
      </w:r>
      <w:r w:rsidR="00872C60">
        <w:t>bộ</w:t>
      </w:r>
      <w:r>
        <w:t xml:space="preserve"> cài đặt</w:t>
      </w:r>
      <w:bookmarkEnd w:id="82"/>
    </w:p>
    <w:tbl>
      <w:tblPr>
        <w:tblStyle w:val="LiBang"/>
        <w:tblW w:w="8770" w:type="dxa"/>
        <w:tblLook w:val="04A0" w:firstRow="1" w:lastRow="0" w:firstColumn="1" w:lastColumn="0" w:noHBand="0" w:noVBand="1"/>
      </w:tblPr>
      <w:tblGrid>
        <w:gridCol w:w="2376"/>
        <w:gridCol w:w="6394"/>
      </w:tblGrid>
      <w:tr w:rsidR="006225EA" w14:paraId="27849271" w14:textId="77777777" w:rsidTr="00EF12DA">
        <w:trPr>
          <w:cnfStyle w:val="100000000000" w:firstRow="1" w:lastRow="0" w:firstColumn="0" w:lastColumn="0" w:oddVBand="0" w:evenVBand="0" w:oddHBand="0" w:evenHBand="0" w:firstRowFirstColumn="0" w:firstRowLastColumn="0" w:lastRowFirstColumn="0" w:lastRowLastColumn="0"/>
        </w:trPr>
        <w:tc>
          <w:tcPr>
            <w:tcW w:w="2376" w:type="dxa"/>
            <w:vAlign w:val="center"/>
          </w:tcPr>
          <w:p w14:paraId="657211BE" w14:textId="77777777" w:rsidR="006225EA" w:rsidRDefault="006225EA" w:rsidP="00674D85">
            <w:pPr>
              <w:spacing w:before="120" w:after="0"/>
              <w:jc w:val="center"/>
              <w:rPr>
                <w:sz w:val="24"/>
              </w:rPr>
            </w:pPr>
            <w:r>
              <w:rPr>
                <w:sz w:val="24"/>
              </w:rPr>
              <w:t>Phần</w:t>
            </w:r>
          </w:p>
        </w:tc>
        <w:tc>
          <w:tcPr>
            <w:tcW w:w="6394" w:type="dxa"/>
            <w:vAlign w:val="center"/>
          </w:tcPr>
          <w:p w14:paraId="641F8029" w14:textId="77777777" w:rsidR="006225EA" w:rsidRDefault="006225EA" w:rsidP="00674D85">
            <w:pPr>
              <w:spacing w:before="120" w:after="0"/>
              <w:jc w:val="center"/>
              <w:rPr>
                <w:sz w:val="24"/>
              </w:rPr>
            </w:pPr>
            <w:r>
              <w:rPr>
                <w:sz w:val="24"/>
              </w:rPr>
              <w:t>Ý nghĩa</w:t>
            </w:r>
          </w:p>
        </w:tc>
      </w:tr>
      <w:tr w:rsidR="006225EA" w14:paraId="4720FA99" w14:textId="77777777" w:rsidTr="00EF12DA">
        <w:tc>
          <w:tcPr>
            <w:tcW w:w="2376" w:type="dxa"/>
            <w:vAlign w:val="center"/>
          </w:tcPr>
          <w:p w14:paraId="23F2C1F5" w14:textId="77777777" w:rsidR="006225EA" w:rsidRDefault="006225EA" w:rsidP="00CE679B">
            <w:pPr>
              <w:spacing w:before="120" w:after="0"/>
              <w:jc w:val="left"/>
              <w:rPr>
                <w:sz w:val="24"/>
              </w:rPr>
            </w:pPr>
            <w:r>
              <w:rPr>
                <w:sz w:val="24"/>
              </w:rPr>
              <w:t>Setup</w:t>
            </w:r>
          </w:p>
        </w:tc>
        <w:tc>
          <w:tcPr>
            <w:tcW w:w="6394" w:type="dxa"/>
            <w:vAlign w:val="center"/>
          </w:tcPr>
          <w:p w14:paraId="3307A3BB" w14:textId="626F0962" w:rsidR="006225EA" w:rsidRDefault="006225EA" w:rsidP="00FE6A66">
            <w:pPr>
              <w:spacing w:before="120" w:after="0"/>
              <w:jc w:val="left"/>
              <w:rPr>
                <w:sz w:val="24"/>
              </w:rPr>
            </w:pPr>
            <w:r>
              <w:rPr>
                <w:sz w:val="24"/>
              </w:rPr>
              <w:t xml:space="preserve">Chứa các thiết lập chung được sử dụng bởi </w:t>
            </w:r>
            <w:r w:rsidR="00872C60">
              <w:rPr>
                <w:sz w:val="24"/>
              </w:rPr>
              <w:t>bộ</w:t>
            </w:r>
            <w:r>
              <w:rPr>
                <w:sz w:val="24"/>
              </w:rPr>
              <w:t xml:space="preserve"> cài đặt và </w:t>
            </w:r>
            <w:r w:rsidR="00872C60">
              <w:rPr>
                <w:sz w:val="24"/>
              </w:rPr>
              <w:t>bộ</w:t>
            </w:r>
            <w:r>
              <w:rPr>
                <w:sz w:val="24"/>
              </w:rPr>
              <w:t xml:space="preserve"> gỡ cài đặt.</w:t>
            </w:r>
          </w:p>
        </w:tc>
      </w:tr>
      <w:tr w:rsidR="006225EA" w14:paraId="48B9913A" w14:textId="77777777" w:rsidTr="00EF12DA">
        <w:tc>
          <w:tcPr>
            <w:tcW w:w="2376" w:type="dxa"/>
            <w:vAlign w:val="center"/>
          </w:tcPr>
          <w:p w14:paraId="573AAC3A" w14:textId="77777777" w:rsidR="006225EA" w:rsidRDefault="006225EA" w:rsidP="00CE679B">
            <w:pPr>
              <w:spacing w:before="120" w:after="0"/>
              <w:jc w:val="left"/>
              <w:rPr>
                <w:sz w:val="24"/>
              </w:rPr>
            </w:pPr>
            <w:r>
              <w:rPr>
                <w:sz w:val="24"/>
              </w:rPr>
              <w:lastRenderedPageBreak/>
              <w:t>Dirs</w:t>
            </w:r>
          </w:p>
        </w:tc>
        <w:tc>
          <w:tcPr>
            <w:tcW w:w="6394" w:type="dxa"/>
            <w:vAlign w:val="center"/>
          </w:tcPr>
          <w:p w14:paraId="00EE1573" w14:textId="77777777" w:rsidR="006225EA" w:rsidRDefault="006225EA" w:rsidP="00FE6A66">
            <w:pPr>
              <w:spacing w:before="120" w:after="0"/>
              <w:jc w:val="left"/>
              <w:rPr>
                <w:sz w:val="24"/>
              </w:rPr>
            </w:pPr>
            <w:r>
              <w:rPr>
                <w:sz w:val="24"/>
              </w:rPr>
              <w:t>Xác định các thư mục bổ sung được tạo ngoài thư mục ứng dụng mà người dùng chọn</w:t>
            </w:r>
          </w:p>
        </w:tc>
      </w:tr>
      <w:tr w:rsidR="006225EA" w14:paraId="58AAB3B8" w14:textId="77777777" w:rsidTr="00EF12DA">
        <w:tc>
          <w:tcPr>
            <w:tcW w:w="2376" w:type="dxa"/>
            <w:vAlign w:val="center"/>
          </w:tcPr>
          <w:p w14:paraId="12053D9C" w14:textId="77777777" w:rsidR="006225EA" w:rsidRDefault="006225EA" w:rsidP="00CE679B">
            <w:pPr>
              <w:spacing w:before="120" w:after="0"/>
              <w:jc w:val="left"/>
              <w:rPr>
                <w:sz w:val="24"/>
              </w:rPr>
            </w:pPr>
            <w:r>
              <w:rPr>
                <w:sz w:val="24"/>
              </w:rPr>
              <w:t>Files</w:t>
            </w:r>
          </w:p>
        </w:tc>
        <w:tc>
          <w:tcPr>
            <w:tcW w:w="6394" w:type="dxa"/>
            <w:vAlign w:val="center"/>
          </w:tcPr>
          <w:p w14:paraId="6E1938F3" w14:textId="77777777" w:rsidR="006225EA" w:rsidRDefault="006225EA" w:rsidP="00FE6A66">
            <w:pPr>
              <w:spacing w:before="120" w:after="0"/>
              <w:jc w:val="left"/>
              <w:rPr>
                <w:sz w:val="24"/>
              </w:rPr>
            </w:pPr>
            <w:r>
              <w:rPr>
                <w:sz w:val="24"/>
              </w:rPr>
              <w:t>Xác định các tệp được cài đặt trên hệ thống của người dùng.</w:t>
            </w:r>
          </w:p>
        </w:tc>
      </w:tr>
      <w:tr w:rsidR="006225EA" w14:paraId="5BA73BD6" w14:textId="77777777" w:rsidTr="00EF12DA">
        <w:tc>
          <w:tcPr>
            <w:tcW w:w="2376" w:type="dxa"/>
            <w:vAlign w:val="center"/>
          </w:tcPr>
          <w:p w14:paraId="27BD73FC" w14:textId="77777777" w:rsidR="006225EA" w:rsidRDefault="006225EA" w:rsidP="00CE679B">
            <w:pPr>
              <w:spacing w:before="120" w:after="0"/>
              <w:jc w:val="left"/>
              <w:rPr>
                <w:sz w:val="24"/>
              </w:rPr>
            </w:pPr>
            <w:r>
              <w:rPr>
                <w:sz w:val="24"/>
              </w:rPr>
              <w:t>Icons</w:t>
            </w:r>
          </w:p>
        </w:tc>
        <w:tc>
          <w:tcPr>
            <w:tcW w:w="6394" w:type="dxa"/>
            <w:vAlign w:val="center"/>
          </w:tcPr>
          <w:p w14:paraId="2A1751BB" w14:textId="77777777" w:rsidR="006225EA" w:rsidRDefault="006225EA" w:rsidP="00FE6A66">
            <w:pPr>
              <w:spacing w:before="120" w:after="0"/>
              <w:jc w:val="left"/>
              <w:rPr>
                <w:sz w:val="24"/>
              </w:rPr>
            </w:pPr>
            <w:r>
              <w:rPr>
                <w:sz w:val="24"/>
              </w:rPr>
              <w:t>Xác định các shortcut được tạo trong Start Menu và / hoặc các vị trí khác, chẳng hạn như Desktop.</w:t>
            </w:r>
          </w:p>
        </w:tc>
      </w:tr>
      <w:tr w:rsidR="006225EA" w14:paraId="7A3F9DA4" w14:textId="77777777" w:rsidTr="00EF12DA">
        <w:tc>
          <w:tcPr>
            <w:tcW w:w="2376" w:type="dxa"/>
            <w:vAlign w:val="center"/>
          </w:tcPr>
          <w:p w14:paraId="39AF76D4" w14:textId="77777777" w:rsidR="006225EA" w:rsidRDefault="006225EA" w:rsidP="00CE679B">
            <w:pPr>
              <w:spacing w:before="120" w:after="0"/>
              <w:jc w:val="left"/>
              <w:rPr>
                <w:sz w:val="24"/>
              </w:rPr>
            </w:pPr>
            <w:r>
              <w:rPr>
                <w:sz w:val="24"/>
              </w:rPr>
              <w:t>Run</w:t>
            </w:r>
          </w:p>
        </w:tc>
        <w:tc>
          <w:tcPr>
            <w:tcW w:w="6394" w:type="dxa"/>
            <w:vAlign w:val="center"/>
          </w:tcPr>
          <w:p w14:paraId="1B6E870C" w14:textId="3EE59459" w:rsidR="006225EA" w:rsidRDefault="006225EA" w:rsidP="00FE6A66">
            <w:pPr>
              <w:spacing w:before="120" w:after="0"/>
              <w:jc w:val="left"/>
              <w:rPr>
                <w:sz w:val="24"/>
              </w:rPr>
            </w:pPr>
            <w:r>
              <w:rPr>
                <w:sz w:val="24"/>
              </w:rPr>
              <w:t xml:space="preserve">Chỉ định các chương trình được chạy sau khi cài đặt thành công, nhưng trước khi </w:t>
            </w:r>
            <w:r w:rsidR="00640489">
              <w:rPr>
                <w:sz w:val="24"/>
              </w:rPr>
              <w:t>bộ c</w:t>
            </w:r>
            <w:r>
              <w:rPr>
                <w:sz w:val="24"/>
              </w:rPr>
              <w:t>ài đặt hiển thị hộp thoại cuối cùng.</w:t>
            </w:r>
          </w:p>
        </w:tc>
      </w:tr>
      <w:tr w:rsidR="006225EA" w14:paraId="1019A4A0" w14:textId="77777777" w:rsidTr="00EF12DA">
        <w:tc>
          <w:tcPr>
            <w:tcW w:w="2376" w:type="dxa"/>
            <w:vAlign w:val="center"/>
          </w:tcPr>
          <w:p w14:paraId="758F84F3" w14:textId="77777777" w:rsidR="006225EA" w:rsidRDefault="006225EA" w:rsidP="00CE679B">
            <w:pPr>
              <w:spacing w:before="120" w:after="0"/>
              <w:jc w:val="left"/>
              <w:rPr>
                <w:sz w:val="24"/>
              </w:rPr>
            </w:pPr>
            <w:r>
              <w:rPr>
                <w:sz w:val="24"/>
              </w:rPr>
              <w:t>UninstallRun</w:t>
            </w:r>
          </w:p>
        </w:tc>
        <w:tc>
          <w:tcPr>
            <w:tcW w:w="6394" w:type="dxa"/>
            <w:vAlign w:val="center"/>
          </w:tcPr>
          <w:p w14:paraId="1DEC5F88" w14:textId="77777777" w:rsidR="006225EA" w:rsidRDefault="006225EA" w:rsidP="00FE6A66">
            <w:pPr>
              <w:spacing w:before="120" w:after="0"/>
              <w:jc w:val="left"/>
              <w:rPr>
                <w:sz w:val="24"/>
              </w:rPr>
            </w:pPr>
            <w:r>
              <w:rPr>
                <w:sz w:val="24"/>
              </w:rPr>
              <w:t>Chỉ định các chương trình nào được thực hiện ở bước đầu tiên để gỡ cài đặt.</w:t>
            </w:r>
          </w:p>
        </w:tc>
      </w:tr>
    </w:tbl>
    <w:p w14:paraId="1D49057D" w14:textId="0433722C" w:rsidR="00B04664" w:rsidRDefault="0019575E">
      <w:pPr>
        <w:pStyle w:val="u1"/>
        <w:framePr w:wrap="notBeside"/>
      </w:pPr>
      <w:bookmarkStart w:id="83" w:name="_Toc533493412"/>
      <w:bookmarkStart w:id="84" w:name="_Ref8907293"/>
      <w:bookmarkStart w:id="85" w:name="_Ref8907312"/>
      <w:bookmarkStart w:id="86" w:name="_Ref8907534"/>
      <w:bookmarkStart w:id="87" w:name="_Toc9941076"/>
      <w:bookmarkStart w:id="88" w:name="_Toc510882205"/>
      <w:r>
        <w:rPr>
          <w:lang w:val="en"/>
        </w:rPr>
        <w:lastRenderedPageBreak/>
        <w:t>Cải</w:t>
      </w:r>
      <w:r w:rsidR="00A909C0">
        <w:rPr>
          <w:lang w:val="en"/>
        </w:rPr>
        <w:t xml:space="preserve"> thiện</w:t>
      </w:r>
      <w:r>
        <w:rPr>
          <w:lang w:val="en"/>
        </w:rPr>
        <w:t xml:space="preserve"> </w:t>
      </w:r>
      <w:bookmarkEnd w:id="83"/>
      <w:bookmarkEnd w:id="84"/>
      <w:bookmarkEnd w:id="85"/>
      <w:bookmarkEnd w:id="86"/>
      <w:r w:rsidR="00ED3945">
        <w:rPr>
          <w:lang w:val="en"/>
        </w:rPr>
        <w:t>chất lượng tổng hợp tiếng nói tiếng Việt trong eSpeak NG</w:t>
      </w:r>
      <w:bookmarkEnd w:id="87"/>
    </w:p>
    <w:p w14:paraId="1896AFFD" w14:textId="5C868E42" w:rsidR="00146BBB" w:rsidRPr="00484B71" w:rsidRDefault="00320C29" w:rsidP="00146BBB">
      <w:bookmarkStart w:id="89" w:name="_Toc561307483"/>
      <w:bookmarkEnd w:id="88"/>
      <w:r>
        <w:t xml:space="preserve">Tại </w:t>
      </w:r>
      <w:r w:rsidR="005F5FAF">
        <w:t>Chương 2</w:t>
      </w:r>
      <w:r>
        <w:t>, đồ án</w:t>
      </w:r>
      <w:r w:rsidR="005F5FAF">
        <w:t xml:space="preserve"> đã trình bày đặc trưng âm vị học tiếng Việt cũng như giới thiệu khái quát về phương pháp tổng hợp </w:t>
      </w:r>
      <w:r w:rsidR="00995BD9">
        <w:t>tiếng nói</w:t>
      </w:r>
      <w:r w:rsidR="005F5FAF">
        <w:t xml:space="preserve"> Formant. </w:t>
      </w:r>
      <w:r w:rsidR="00146BBB">
        <w:t>Chương 3</w:t>
      </w:r>
      <w:r w:rsidR="00C75299">
        <w:t xml:space="preserve"> </w:t>
      </w:r>
      <w:r w:rsidR="00146BBB" w:rsidRPr="00146BBB">
        <w:rPr>
          <w:lang w:val="vi-VN"/>
        </w:rPr>
        <w:t>sẽ trình bày cách cải tiến chất lượng giọng đọc tiếng Việt của eSpeak NG, cụ thể là giải quyết các vấn đề bao gồm: (i) cải thiện chất lượng các âm vị tiếng Việt, (ii) cải thiện chất lượng thanh điệu tiếng Việt, (iii) tùy chỉnh các tham số cơ bản của mô hình sinh tiếng nói nhằm giảm bớt tính nhân tạo.</w:t>
      </w:r>
    </w:p>
    <w:p w14:paraId="792918F7" w14:textId="241DA065" w:rsidR="00427010" w:rsidRPr="00EA084C" w:rsidRDefault="00427010">
      <w:pPr>
        <w:pStyle w:val="u2"/>
        <w:rPr>
          <w:lang w:val="vi-VN"/>
        </w:rPr>
      </w:pPr>
      <w:bookmarkStart w:id="90" w:name="_Toc9941077"/>
      <w:r w:rsidRPr="00EA084C">
        <w:rPr>
          <w:lang w:val="vi-VN"/>
        </w:rPr>
        <w:t>Giới thiệu</w:t>
      </w:r>
      <w:r w:rsidR="00D60318" w:rsidRPr="00B805CB">
        <w:rPr>
          <w:lang w:val="vi-VN"/>
        </w:rPr>
        <w:t xml:space="preserve"> bộ</w:t>
      </w:r>
      <w:r w:rsidRPr="00EA084C">
        <w:rPr>
          <w:lang w:val="vi-VN"/>
        </w:rPr>
        <w:t xml:space="preserve"> tổng hợp </w:t>
      </w:r>
      <w:r w:rsidR="007F4818" w:rsidRPr="00B805CB">
        <w:rPr>
          <w:lang w:val="vi-VN"/>
        </w:rPr>
        <w:t xml:space="preserve">tiếng </w:t>
      </w:r>
      <w:r w:rsidRPr="00EA084C">
        <w:rPr>
          <w:lang w:val="vi-VN"/>
        </w:rPr>
        <w:t>nói eSpeak NG</w:t>
      </w:r>
      <w:bookmarkEnd w:id="90"/>
    </w:p>
    <w:p w14:paraId="552D132C" w14:textId="5E822051" w:rsidR="00427010" w:rsidRPr="003F2FFB" w:rsidRDefault="00427010" w:rsidP="00427010">
      <w:pPr>
        <w:rPr>
          <w:lang w:val="vi-VN"/>
        </w:rPr>
      </w:pPr>
      <w:r w:rsidRPr="00C25263">
        <w:rPr>
          <w:lang w:val="vi-VN"/>
        </w:rPr>
        <w:t xml:space="preserve">Espeak NG </w:t>
      </w:r>
      <w:r w:rsidR="00BE5ACA">
        <w:rPr>
          <w:lang w:val="vi-VN"/>
        </w:rPr>
        <w:fldChar w:fldCharType="begin"/>
      </w:r>
      <w:r w:rsidR="00BE5ACA">
        <w:rPr>
          <w:lang w:val="vi-VN"/>
        </w:rPr>
        <w:instrText xml:space="preserve"> ADDIN ZOTERO_ITEM CSL_CITATION {"citationID":"TI6NoPOv","properties":{"formattedCitation":"[6]","plainCitation":"[6]","noteIndex":0},"citationItems":[{"id":63,"uris":["http://zotero.org/users/local/LaWVfAA6/items/L3TYIFW6"],"uri":["http://zotero.org/users/local/LaWVfAA6/items/L3TYIFW6"],"itemData":{"id":63,"type":"webpage","title":"GitHub - espeak-ng/espeak-ng: eSpeak NG is an open source speech synthesizer that supports 107 languages and accents.","URL":"https://github.com/espeak-ng/espeak-ng","accessed":{"date-parts":[["2019",5,21]]}}}],"schema":"https://github.com/citation-style-language/schema/raw/master/csl-citation.json"} </w:instrText>
      </w:r>
      <w:r w:rsidR="00BE5ACA">
        <w:rPr>
          <w:lang w:val="vi-VN"/>
        </w:rPr>
        <w:fldChar w:fldCharType="separate"/>
      </w:r>
      <w:r w:rsidR="00BE5ACA" w:rsidRPr="00BE5ACA">
        <w:rPr>
          <w:lang w:val="vi-VN"/>
        </w:rPr>
        <w:t>[6]</w:t>
      </w:r>
      <w:r w:rsidR="00BE5ACA">
        <w:rPr>
          <w:lang w:val="vi-VN"/>
        </w:rPr>
        <w:fldChar w:fldCharType="end"/>
      </w:r>
      <w:r w:rsidRPr="00C25263">
        <w:rPr>
          <w:lang w:val="vi-VN"/>
        </w:rPr>
        <w:t xml:space="preserve"> là một bộ tổng hợp </w:t>
      </w:r>
      <w:r w:rsidR="00995BD9">
        <w:rPr>
          <w:lang w:val="vi-VN"/>
        </w:rPr>
        <w:t>tiếng nói</w:t>
      </w:r>
      <w:r w:rsidRPr="00C25263">
        <w:rPr>
          <w:lang w:val="vi-VN"/>
        </w:rPr>
        <w:t xml:space="preserve"> mã nguồn mở, được xây dựng dựa trên bộ tổng hợp </w:t>
      </w:r>
      <w:r w:rsidR="00995BD9">
        <w:rPr>
          <w:lang w:val="vi-VN"/>
        </w:rPr>
        <w:t>tiếng nói</w:t>
      </w:r>
      <w:r w:rsidRPr="00C25263">
        <w:rPr>
          <w:lang w:val="vi-VN"/>
        </w:rPr>
        <w:t xml:space="preserve"> Espeak </w:t>
      </w:r>
      <w:r>
        <w:rPr>
          <w:lang w:val="en"/>
        </w:rPr>
        <w:fldChar w:fldCharType="begin"/>
      </w:r>
      <w:r w:rsidR="00BE5ACA">
        <w:rPr>
          <w:lang w:val="vi-VN"/>
        </w:rPr>
        <w:instrText xml:space="preserve"> ADDIN ZOTERO_ITEM CSL_CITATION {"citationID":"UvkV1lk0","properties":{"formattedCitation":"[17]","plainCitation":"[17]","noteIndex":0},"citationItems":[{"id":20,"uris":["http://zotero.org/users/local/LaWVfAA6/items/FJZIJQE6"],"uri":["http://zotero.org/users/local/LaWVfAA6/items/FJZIJQE6"],"itemData":{"id":20,"type":"webpage","title":"eSpeak: Speech Synthesizer","URL":"http://espeak.sourceforge.net/","accessed":{"date-parts":[["2019",5,15]]}}}],"schema":"https://github.com/citation-style-language/schema/raw/master/csl-citation.json"} </w:instrText>
      </w:r>
      <w:r>
        <w:rPr>
          <w:lang w:val="en"/>
        </w:rPr>
        <w:fldChar w:fldCharType="separate"/>
      </w:r>
      <w:r w:rsidR="00BE5ACA" w:rsidRPr="00BE5ACA">
        <w:rPr>
          <w:lang w:val="vi-VN"/>
        </w:rPr>
        <w:t>[17]</w:t>
      </w:r>
      <w:r>
        <w:rPr>
          <w:lang w:val="en"/>
        </w:rPr>
        <w:fldChar w:fldCharType="end"/>
      </w:r>
      <w:r w:rsidRPr="00C25263">
        <w:rPr>
          <w:lang w:val="vi-VN"/>
        </w:rPr>
        <w:t xml:space="preserve"> được phát triển bởi Jonathan Duddington. Espeak NG sử dụng các tham số đặc trưng của âm vị và mô tả nguồn âm để sinh ra tiếng nói.</w:t>
      </w:r>
    </w:p>
    <w:p w14:paraId="042EE9E9" w14:textId="77777777" w:rsidR="00244F0B" w:rsidRPr="00C543DC" w:rsidRDefault="00244F0B" w:rsidP="00244F0B">
      <w:pPr>
        <w:rPr>
          <w:lang w:val="vi-VN"/>
        </w:rPr>
      </w:pPr>
      <w:r w:rsidRPr="00C25263">
        <w:rPr>
          <w:lang w:val="vi-VN"/>
        </w:rPr>
        <w:t xml:space="preserve">Đối với nguyên âm, eSpeak NG sử dụng phương pháp tổng hợp formant. Để có thể tổng hợp nguyên âm từ dữ liệu đã phân tích, eSpeak NG yêu cầu các nguyên âm này được xử lý thành tệp dữ liệu bởi phần mềm eSpeak Edit </w:t>
      </w:r>
      <w:r>
        <w:rPr>
          <w:lang w:val="en"/>
        </w:rPr>
        <w:fldChar w:fldCharType="begin"/>
      </w:r>
      <w:r>
        <w:rPr>
          <w:lang w:val="vi-VN"/>
        </w:rPr>
        <w:instrText xml:space="preserve"> ADDIN ZOTERO_ITEM CSL_CITATION {"citationID":"XB9vUUeR","properties":{"formattedCitation":"[18]","plainCitation":"[18]","noteIndex":0},"citationItems":[{"id":22,"uris":["http://zotero.org/users/local/LaWVfAA6/items/AAMA672P"],"uri":["http://zotero.org/users/local/LaWVfAA6/items/AAMA672P"],"itemData":{"id":22,"type":"webpage","title":"espeakedit","URL":"http://espeak.sourceforge.net/editor.html","accessed":{"date-parts":[["2019",5,15]]}}}],"schema":"https://github.com/citation-style-language/schema/raw/master/csl-citation.json"} </w:instrText>
      </w:r>
      <w:r>
        <w:rPr>
          <w:lang w:val="en"/>
        </w:rPr>
        <w:fldChar w:fldCharType="separate"/>
      </w:r>
      <w:r w:rsidRPr="00BE5ACA">
        <w:rPr>
          <w:lang w:val="vi-VN"/>
        </w:rPr>
        <w:t>[18]</w:t>
      </w:r>
      <w:r>
        <w:rPr>
          <w:lang w:val="en"/>
        </w:rPr>
        <w:fldChar w:fldCharType="end"/>
      </w:r>
      <w:r w:rsidRPr="00C25263">
        <w:rPr>
          <w:lang w:val="vi-VN"/>
        </w:rPr>
        <w:t>. Mỗi nguyên âm được tách thành nhiều khung thời gian và được định nghĩa chi tiết theo tần số, băng thông, biên độ của các formant F1-7, thời lượng của từng khung.</w:t>
      </w:r>
    </w:p>
    <w:p w14:paraId="16D0412D" w14:textId="77777777" w:rsidR="00244F0B" w:rsidRPr="00BB4FF6" w:rsidRDefault="00244F0B" w:rsidP="00244F0B">
      <w:pPr>
        <w:rPr>
          <w:lang w:val="vi-VN"/>
        </w:rPr>
      </w:pPr>
      <w:r w:rsidRPr="00BB4FF6">
        <w:rPr>
          <w:lang w:val="vi-VN"/>
        </w:rPr>
        <w:t>Đối với phụ âm, eSpeak NG sử dụng phương pháp ghép nối trực tiếp từ tệp âm thanh WAV (22 kHz, 16 bits, mono) được trích xuất từ ghi âm thực nghiệm.</w:t>
      </w:r>
    </w:p>
    <w:p w14:paraId="0E022AC1" w14:textId="77777777" w:rsidR="00244F0B" w:rsidRPr="003F2FFB" w:rsidRDefault="00244F0B" w:rsidP="00427010">
      <w:pPr>
        <w:rPr>
          <w:lang w:val="vi-VN"/>
        </w:rPr>
      </w:pPr>
    </w:p>
    <w:p w14:paraId="3D456BC8" w14:textId="65AA23BF" w:rsidR="00427010" w:rsidRDefault="00867E1A" w:rsidP="00427010">
      <w:pPr>
        <w:jc w:val="center"/>
        <w:rPr>
          <w:lang w:val="en"/>
        </w:rPr>
      </w:pPr>
      <w:r>
        <w:rPr>
          <w:noProof/>
        </w:rPr>
        <w:lastRenderedPageBreak/>
        <w:drawing>
          <wp:inline distT="0" distB="0" distL="0" distR="0" wp14:anchorId="4B2A52D8" wp14:editId="01B1B088">
            <wp:extent cx="5575935" cy="5051425"/>
            <wp:effectExtent l="0" t="0" r="5715" b="0"/>
            <wp:docPr id="26" name="Hình ảnh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5935" cy="5051425"/>
                    </a:xfrm>
                    <a:prstGeom prst="rect">
                      <a:avLst/>
                    </a:prstGeom>
                  </pic:spPr>
                </pic:pic>
              </a:graphicData>
            </a:graphic>
          </wp:inline>
        </w:drawing>
      </w:r>
    </w:p>
    <w:p w14:paraId="2B44A79B" w14:textId="7F77A32B" w:rsidR="00427010" w:rsidRDefault="00427010" w:rsidP="00427010">
      <w:pPr>
        <w:pStyle w:val="Chuthich"/>
        <w:rPr>
          <w:lang w:val="en"/>
        </w:rPr>
      </w:pPr>
      <w:bookmarkStart w:id="91" w:name="_Toc9805444"/>
      <w:r>
        <w:t xml:space="preserve">Hình </w:t>
      </w:r>
      <w:r>
        <w:rPr>
          <w:noProof/>
        </w:rPr>
        <w:fldChar w:fldCharType="begin"/>
      </w:r>
      <w:r>
        <w:rPr>
          <w:noProof/>
        </w:rPr>
        <w:instrText xml:space="preserve"> SEQ Hình \* ARABIC </w:instrText>
      </w:r>
      <w:r>
        <w:rPr>
          <w:noProof/>
        </w:rPr>
        <w:fldChar w:fldCharType="separate"/>
      </w:r>
      <w:r w:rsidR="008A6E56">
        <w:rPr>
          <w:noProof/>
        </w:rPr>
        <w:t>5</w:t>
      </w:r>
      <w:r>
        <w:rPr>
          <w:noProof/>
        </w:rPr>
        <w:fldChar w:fldCharType="end"/>
      </w:r>
      <w:r>
        <w:rPr>
          <w:lang w:val="en"/>
        </w:rPr>
        <w:t>. Giao diện phần mềm eSpeak Edit</w:t>
      </w:r>
      <w:bookmarkEnd w:id="91"/>
    </w:p>
    <w:p w14:paraId="7A5ED664" w14:textId="77777777" w:rsidR="00B24993" w:rsidRDefault="00427010" w:rsidP="00427010">
      <w:pPr>
        <w:rPr>
          <w:lang w:val="vi-VN"/>
        </w:rPr>
      </w:pPr>
      <w:r w:rsidRPr="00BB4FF6">
        <w:rPr>
          <w:lang w:val="vi-VN"/>
        </w:rPr>
        <w:t>Đối với thanh điệu, eSpeak NG dựa trên biến thiên cao độ của nguyên âm khi kết hợp với thanh điệu để hiệu chỉnh cao độ của nguyên âm trong quá trình phát âm. Giá trị cao độ p được eSpeak NG sử dụng phụ thuộc vào tần số cơ bản F</w:t>
      </w:r>
      <w:r w:rsidR="0006012C" w:rsidRPr="0006012C">
        <w:rPr>
          <w:vertAlign w:val="subscript"/>
          <w:lang w:val="vi-VN"/>
        </w:rPr>
        <w:t>0</w:t>
      </w:r>
      <w:r w:rsidRPr="00BB4FF6">
        <w:rPr>
          <w:lang w:val="vi-VN"/>
        </w:rPr>
        <w:t xml:space="preserve"> theo công thức:</w:t>
      </w:r>
    </w:p>
    <w:p w14:paraId="458C2669" w14:textId="2353B523" w:rsidR="001B71B2" w:rsidRPr="00B24993" w:rsidRDefault="00B24993" w:rsidP="00B24993">
      <w:pPr>
        <w:rPr>
          <w:lang w:val="vi-VN"/>
        </w:rPr>
      </w:pPr>
      <m:oMathPara>
        <m:oMath>
          <m:r>
            <w:rPr>
              <w:rFonts w:ascii="Cambria Math" w:hAnsi="Cambria Math"/>
              <w:lang w:val="vi-VN"/>
            </w:rPr>
            <m:t>p=78+24*</m:t>
          </m:r>
          <m:func>
            <m:funcPr>
              <m:ctrlPr>
                <w:rPr>
                  <w:rFonts w:ascii="Cambria Math" w:hAnsi="Cambria Math"/>
                  <w:lang w:val="vi-VN"/>
                </w:rPr>
              </m:ctrlPr>
            </m:funcPr>
            <m:fName>
              <m:r>
                <m:rPr>
                  <m:sty m:val="p"/>
                </m:rPr>
                <w:rPr>
                  <w:rFonts w:ascii="Cambria Math" w:hAnsi="Cambria Math"/>
                  <w:lang w:val="vi-VN"/>
                </w:rPr>
                <m:t>log</m:t>
              </m:r>
              <m:ctrlPr>
                <w:rPr>
                  <w:rFonts w:ascii="Cambria Math" w:hAnsi="Cambria Math"/>
                  <w:i/>
                  <w:lang w:val="vi-VN"/>
                </w:rPr>
              </m:ctrlPr>
            </m:fName>
            <m:e>
              <m:d>
                <m:dPr>
                  <m:ctrlPr>
                    <w:rPr>
                      <w:rFonts w:ascii="Cambria Math" w:hAnsi="Cambria Math"/>
                      <w:i/>
                      <w:lang w:val="vi-VN"/>
                    </w:rPr>
                  </m:ctrlPr>
                </m:dPr>
                <m:e>
                  <m:f>
                    <m:fPr>
                      <m:ctrlPr>
                        <w:rPr>
                          <w:rFonts w:ascii="Cambria Math" w:hAnsi="Cambria Math"/>
                          <w:i/>
                          <w:lang w:val="vi-VN"/>
                        </w:rPr>
                      </m:ctrlPr>
                    </m:fPr>
                    <m:num>
                      <m:sSub>
                        <m:sSubPr>
                          <m:ctrlPr>
                            <w:rPr>
                              <w:rFonts w:ascii="Cambria Math" w:hAnsi="Cambria Math"/>
                              <w:i/>
                              <w:lang w:val="vi-VN"/>
                            </w:rPr>
                          </m:ctrlPr>
                        </m:sSubPr>
                        <m:e>
                          <m:r>
                            <w:rPr>
                              <w:rFonts w:ascii="Cambria Math" w:hAnsi="Cambria Math"/>
                              <w:lang w:val="vi-VN"/>
                            </w:rPr>
                            <m:t>F</m:t>
                          </m:r>
                        </m:e>
                        <m:sub>
                          <m:r>
                            <w:rPr>
                              <w:rFonts w:ascii="Cambria Math" w:hAnsi="Cambria Math"/>
                              <w:lang w:val="vi-VN"/>
                            </w:rPr>
                            <m:t>0</m:t>
                          </m:r>
                        </m:sub>
                      </m:sSub>
                    </m:num>
                    <m:den>
                      <m:r>
                        <w:rPr>
                          <w:rFonts w:ascii="Cambria Math" w:hAnsi="Cambria Math"/>
                          <w:lang w:val="vi-VN"/>
                        </w:rPr>
                        <m:t>440</m:t>
                      </m:r>
                    </m:den>
                  </m:f>
                </m:e>
              </m:d>
            </m:e>
          </m:func>
        </m:oMath>
      </m:oMathPara>
    </w:p>
    <w:p w14:paraId="37340DED" w14:textId="258BF373" w:rsidR="00427010" w:rsidRPr="00D14DD8" w:rsidRDefault="001B71B2" w:rsidP="001B71B2">
      <w:pPr>
        <w:pStyle w:val="Chuthich"/>
        <w:rPr>
          <w:vertAlign w:val="subscript"/>
          <w:lang w:val="vi-VN"/>
        </w:rPr>
      </w:pPr>
      <w:r w:rsidRPr="00336EA7">
        <w:rPr>
          <w:lang w:val="vi-VN"/>
        </w:rPr>
        <w:t xml:space="preserve">Công thức </w:t>
      </w:r>
      <w:r w:rsidR="00215662">
        <w:rPr>
          <w:noProof/>
        </w:rPr>
        <w:fldChar w:fldCharType="begin"/>
      </w:r>
      <w:r w:rsidR="00215662" w:rsidRPr="00336EA7">
        <w:rPr>
          <w:noProof/>
          <w:lang w:val="vi-VN"/>
        </w:rPr>
        <w:instrText xml:space="preserve"> SEQ Công_thức \* ARABIC </w:instrText>
      </w:r>
      <w:r w:rsidR="00215662">
        <w:rPr>
          <w:noProof/>
        </w:rPr>
        <w:fldChar w:fldCharType="separate"/>
      </w:r>
      <w:r w:rsidR="008A6E56">
        <w:rPr>
          <w:noProof/>
          <w:lang w:val="vi-VN"/>
        </w:rPr>
        <w:t>1</w:t>
      </w:r>
      <w:r w:rsidR="00215662">
        <w:rPr>
          <w:noProof/>
        </w:rPr>
        <w:fldChar w:fldCharType="end"/>
      </w:r>
      <w:r w:rsidRPr="00336EA7">
        <w:rPr>
          <w:lang w:val="vi-VN"/>
        </w:rPr>
        <w:t xml:space="preserve">. Công thức xác định </w:t>
      </w:r>
      <w:r w:rsidR="00D14DD8" w:rsidRPr="00D14DD8">
        <w:rPr>
          <w:lang w:val="vi-VN"/>
        </w:rPr>
        <w:t>cao độ p</w:t>
      </w:r>
    </w:p>
    <w:p w14:paraId="45E832F3" w14:textId="62D5B8C6" w:rsidR="00C11432" w:rsidRPr="00416BBB" w:rsidRDefault="00C11432" w:rsidP="00C11432">
      <w:pPr>
        <w:jc w:val="left"/>
        <w:rPr>
          <w:lang w:val="vi-VN"/>
        </w:rPr>
      </w:pPr>
      <w:r w:rsidRPr="00336EA7">
        <w:rPr>
          <w:lang w:val="vi-VN"/>
        </w:rPr>
        <w:t>E</w:t>
      </w:r>
      <w:r w:rsidRPr="00C11432">
        <w:rPr>
          <w:lang w:val="vi-VN"/>
        </w:rPr>
        <w:t xml:space="preserve">Speak NG cũng hỗ trợ giọng đọc tiếng Việt, tuy nhiên chất lượng giọng đọc tiếng Việt của eSpeak NG rất kém, gần như là không sử dụng được cho tiếng Việt. Các thanh điệu tiếng Việt không chuẩn xác, các âm vị tiếng Việt rất khó nghe, tiếng nói </w:t>
      </w:r>
      <w:r w:rsidRPr="00C11432">
        <w:rPr>
          <w:lang w:val="vi-VN"/>
        </w:rPr>
        <w:lastRenderedPageBreak/>
        <w:t>được tổng hợp rất nhân tạo.</w:t>
      </w:r>
      <w:r w:rsidR="00416BBB" w:rsidRPr="00416BBB">
        <w:rPr>
          <w:lang w:val="vi-VN"/>
        </w:rPr>
        <w:t xml:space="preserve"> Do vậy, yêu cầu đặt ra là cần phải </w:t>
      </w:r>
      <w:r w:rsidR="00416BBB" w:rsidRPr="00146BBB">
        <w:rPr>
          <w:lang w:val="vi-VN"/>
        </w:rPr>
        <w:t>giải quyết các vấn đề bao gồm: (i) cải thiện chất lượng các âm vị tiếng Việt, (ii) cải thiện chất lượng thanh điệu tiếng Việt, (iii) tùy chỉnh các tham số cơ bản của mô hình sinh tiếng nói nhằm giảm bớt tính nhân tạo.</w:t>
      </w:r>
    </w:p>
    <w:p w14:paraId="156440F0" w14:textId="535041A1" w:rsidR="00B04664" w:rsidRPr="00C25263" w:rsidRDefault="0019575E">
      <w:pPr>
        <w:pStyle w:val="u2"/>
        <w:rPr>
          <w:lang w:val="vi-VN"/>
        </w:rPr>
      </w:pPr>
      <w:bookmarkStart w:id="92" w:name="_Toc9941078"/>
      <w:r>
        <w:rPr>
          <w:lang w:val="vi-VN"/>
        </w:rPr>
        <w:t xml:space="preserve">Mô hình đề xuất </w:t>
      </w:r>
      <w:r w:rsidRPr="00C25263">
        <w:rPr>
          <w:lang w:val="vi-VN"/>
        </w:rPr>
        <w:t xml:space="preserve">cải thiện chất lượng </w:t>
      </w:r>
      <w:r w:rsidR="00995BD9">
        <w:rPr>
          <w:lang w:val="vi-VN"/>
        </w:rPr>
        <w:t>tiếng nói</w:t>
      </w:r>
      <w:r>
        <w:rPr>
          <w:lang w:val="vi-VN"/>
        </w:rPr>
        <w:t xml:space="preserve"> tiếng Việt</w:t>
      </w:r>
      <w:bookmarkEnd w:id="89"/>
      <w:bookmarkEnd w:id="92"/>
    </w:p>
    <w:p w14:paraId="421BF754" w14:textId="0F8DE1B3" w:rsidR="00B04664" w:rsidRDefault="0019575E">
      <w:pPr>
        <w:rPr>
          <w:lang w:val="vi-VN"/>
        </w:rPr>
      </w:pPr>
      <w:r>
        <w:rPr>
          <w:lang w:val="vi-VN"/>
        </w:rPr>
        <w:t xml:space="preserve">Để </w:t>
      </w:r>
      <w:r w:rsidRPr="00C25263">
        <w:rPr>
          <w:lang w:val="vi-VN"/>
        </w:rPr>
        <w:t>cải thiện</w:t>
      </w:r>
      <w:r>
        <w:rPr>
          <w:lang w:val="vi-VN"/>
        </w:rPr>
        <w:t xml:space="preserve"> </w:t>
      </w:r>
      <w:r w:rsidR="00995BD9">
        <w:rPr>
          <w:lang w:val="vi-VN"/>
        </w:rPr>
        <w:t>tiếng nói</w:t>
      </w:r>
      <w:r>
        <w:rPr>
          <w:lang w:val="vi-VN"/>
        </w:rPr>
        <w:t xml:space="preserve"> tiếng Việt trên eSpeak NG, </w:t>
      </w:r>
      <w:r w:rsidR="00B80335">
        <w:rPr>
          <w:lang w:val="vi-VN"/>
        </w:rPr>
        <w:t>tôi</w:t>
      </w:r>
      <w:r>
        <w:rPr>
          <w:lang w:val="vi-VN"/>
        </w:rPr>
        <w:t xml:space="preserve"> đã nghiên cứu đặc trưng của các nguyên âm tiếng Việt dựa trên một bộ ngữ liệu được ghi âm bởi phát thanh viên nam, giọng Hà Nội. Nguyên âm được chọn để thực nghiệm bao gồm 9 nguyên âm đơn dài /a/,</w:t>
      </w:r>
      <w:r w:rsidRPr="00982946">
        <w:rPr>
          <w:lang w:val="vi-VN"/>
        </w:rPr>
        <w:t xml:space="preserve"> </w:t>
      </w:r>
      <w:r>
        <w:rPr>
          <w:lang w:val="vi-VN"/>
        </w:rPr>
        <w:t>/ɛ/,</w:t>
      </w:r>
      <w:r w:rsidRPr="00982946">
        <w:rPr>
          <w:lang w:val="vi-VN"/>
        </w:rPr>
        <w:t xml:space="preserve"> </w:t>
      </w:r>
      <w:r>
        <w:rPr>
          <w:lang w:val="vi-VN"/>
        </w:rPr>
        <w:t>/e/, /ɔ/, /o/,</w:t>
      </w:r>
      <w:r w:rsidRPr="00982946">
        <w:rPr>
          <w:lang w:val="vi-VN"/>
        </w:rPr>
        <w:t xml:space="preserve"> </w:t>
      </w:r>
      <w:r>
        <w:rPr>
          <w:lang w:val="vi-VN"/>
        </w:rPr>
        <w:t>/ɤ/, /u/, /</w:t>
      </w:r>
      <w:r>
        <w:rPr>
          <w:rFonts w:ascii="Liberation Serif" w:hAnsi="Liberation Serif" w:cs="Liberation Serif"/>
          <w:lang w:val="vi-VN"/>
        </w:rPr>
        <w:t>ɯ</w:t>
      </w:r>
      <w:r>
        <w:rPr>
          <w:lang w:val="vi-VN"/>
        </w:rPr>
        <w:t>/,</w:t>
      </w:r>
      <w:r w:rsidRPr="00982946">
        <w:rPr>
          <w:lang w:val="vi-VN"/>
        </w:rPr>
        <w:t xml:space="preserve"> </w:t>
      </w:r>
      <w:r>
        <w:rPr>
          <w:lang w:val="vi-VN"/>
        </w:rPr>
        <w:t>/i/</w:t>
      </w:r>
      <w:r w:rsidRPr="00982946">
        <w:rPr>
          <w:lang w:val="vi-VN"/>
        </w:rPr>
        <w:t xml:space="preserve"> </w:t>
      </w:r>
      <w:r>
        <w:rPr>
          <w:lang w:val="vi-VN"/>
        </w:rPr>
        <w:t>và 4 nguyên âm đơn ngắn</w:t>
      </w:r>
      <w:r w:rsidRPr="00982946">
        <w:rPr>
          <w:lang w:val="vi-VN"/>
        </w:rPr>
        <w:t xml:space="preserve"> </w:t>
      </w:r>
      <w:r>
        <w:rPr>
          <w:rFonts w:ascii="Liberation Serif" w:hAnsi="Liberation Serif" w:cs="Liberation Serif"/>
          <w:szCs w:val="26"/>
          <w:lang w:val="vi-VN"/>
        </w:rPr>
        <w:t>/ɑ̆/, /ɛ̆/, /ɔ̆/, /ɤ̆/</w:t>
      </w:r>
      <w:r>
        <w:rPr>
          <w:lang w:val="vi-VN"/>
        </w:rPr>
        <w:t>, trong các ngữ cảnh V và VC2, trong đó V là nguyên âm và C2 là các phụ âm /p/, /t/, /k/, /m/, /n/, /ŋ/.</w:t>
      </w:r>
    </w:p>
    <w:p w14:paraId="45EC1793" w14:textId="2A18D6BE" w:rsidR="00B04664" w:rsidRDefault="0019575E">
      <w:pPr>
        <w:rPr>
          <w:lang w:val="fr-FR"/>
        </w:rPr>
      </w:pPr>
      <w:r>
        <w:rPr>
          <w:lang w:val="fr-FR"/>
        </w:rPr>
        <w:t xml:space="preserve">Các thông số âm học được </w:t>
      </w:r>
      <w:r w:rsidR="00B80335">
        <w:rPr>
          <w:lang w:val="fr-FR"/>
        </w:rPr>
        <w:t>tôi</w:t>
      </w:r>
      <w:r>
        <w:rPr>
          <w:lang w:val="fr-FR"/>
        </w:rPr>
        <w:t xml:space="preserve"> quan tâm là tần số cộng hưởng F1, F2, F3 và băng thông B1, B2, B3 của các formant thứ nhất, thứ hai và thứ ba của nguyên âm, trường độ của nguyên âm và biến thiên cao độ của nguyên âm khi kết hợp với thanh điệu. Để quan sát và phân tích các thông số trên, </w:t>
      </w:r>
      <w:r w:rsidR="00B80335">
        <w:rPr>
          <w:lang w:val="fr-FR"/>
        </w:rPr>
        <w:t>tôi</w:t>
      </w:r>
      <w:r>
        <w:rPr>
          <w:lang w:val="fr-FR"/>
        </w:rPr>
        <w:t xml:space="preserve"> sử dụng phần mềm phân tích ngữ âm Praat</w:t>
      </w:r>
      <w:r w:rsidRPr="00982946">
        <w:rPr>
          <w:lang w:val="fr-FR"/>
        </w:rPr>
        <w:t>.</w:t>
      </w:r>
      <w:r>
        <w:rPr>
          <w:lang w:val="fr-FR"/>
        </w:rPr>
        <w:t xml:space="preserve"> Tất cả các dữ liệu thông số âm học sau khi xử lí, được chuyển sang dạng văn bản Excel.</w:t>
      </w:r>
    </w:p>
    <w:p w14:paraId="0D5135E0" w14:textId="4A3C9A5E" w:rsidR="00B04664" w:rsidRDefault="00E52D1A">
      <w:pPr>
        <w:jc w:val="center"/>
      </w:pPr>
      <w:r>
        <w:rPr>
          <w:noProof/>
        </w:rPr>
        <w:drawing>
          <wp:inline distT="0" distB="0" distL="0" distR="0" wp14:anchorId="11FAE6C9" wp14:editId="6E52A389">
            <wp:extent cx="5575935" cy="2835275"/>
            <wp:effectExtent l="0" t="0" r="0" b="0"/>
            <wp:docPr id="4" name="Hình ảnh 4" descr="Ảnh có chứa văn bản, bản đồ&#10;&#10;Mô tả được tạo với mức tin cậy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ants1.gif"/>
                    <pic:cNvPicPr/>
                  </pic:nvPicPr>
                  <pic:blipFill>
                    <a:blip r:embed="rId17">
                      <a:extLst>
                        <a:ext uri="{28A0092B-C50C-407E-A947-70E740481C1C}">
                          <a14:useLocalDpi xmlns:a14="http://schemas.microsoft.com/office/drawing/2010/main" val="0"/>
                        </a:ext>
                      </a:extLst>
                    </a:blip>
                    <a:stretch>
                      <a:fillRect/>
                    </a:stretch>
                  </pic:blipFill>
                  <pic:spPr>
                    <a:xfrm>
                      <a:off x="0" y="0"/>
                      <a:ext cx="5575935" cy="2835275"/>
                    </a:xfrm>
                    <a:prstGeom prst="rect">
                      <a:avLst/>
                    </a:prstGeom>
                  </pic:spPr>
                </pic:pic>
              </a:graphicData>
            </a:graphic>
          </wp:inline>
        </w:drawing>
      </w:r>
    </w:p>
    <w:p w14:paraId="7F8C932F" w14:textId="3FAD9D55" w:rsidR="00B04664" w:rsidRDefault="0019575E">
      <w:pPr>
        <w:pStyle w:val="Chuthich"/>
        <w:rPr>
          <w:lang w:val="en"/>
        </w:rPr>
      </w:pPr>
      <w:bookmarkStart w:id="93" w:name="_Toc9805445"/>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6</w:t>
      </w:r>
      <w:r w:rsidR="00CB4ADB">
        <w:rPr>
          <w:noProof/>
        </w:rPr>
        <w:fldChar w:fldCharType="end"/>
      </w:r>
      <w:r>
        <w:rPr>
          <w:lang w:val="en"/>
        </w:rPr>
        <w:t xml:space="preserve">. </w:t>
      </w:r>
      <w:r>
        <w:t>Tần số cộng hưởng và băng thông của tín hiệu</w:t>
      </w:r>
      <w:bookmarkEnd w:id="93"/>
    </w:p>
    <w:p w14:paraId="4EF776D9" w14:textId="284546AF" w:rsidR="00B04664" w:rsidRDefault="0019575E">
      <w:r>
        <w:rPr>
          <w:lang w:val="fr-FR"/>
        </w:rPr>
        <w:lastRenderedPageBreak/>
        <w:t xml:space="preserve">Đối với phụ âm, </w:t>
      </w:r>
      <w:r w:rsidR="00B80335">
        <w:rPr>
          <w:lang w:val="fr-FR"/>
        </w:rPr>
        <w:t>tôi</w:t>
      </w:r>
      <w:r>
        <w:rPr>
          <w:lang w:val="fr-FR"/>
        </w:rPr>
        <w:t xml:space="preserve"> trích xuất tệp âm thanh từ ghi âm thực nghiệm trong các ngữ cảnh C1V, VC2, </w:t>
      </w:r>
      <w:r>
        <w:rPr>
          <w:lang w:val="vi-VN"/>
        </w:rPr>
        <w:t xml:space="preserve">trong đó V là nguyên âm </w:t>
      </w:r>
      <w:r>
        <w:rPr>
          <w:lang w:val="fr-FR"/>
        </w:rPr>
        <w:t xml:space="preserve">C1 là phụ âm đứng đầu </w:t>
      </w:r>
      <w:r>
        <w:rPr>
          <w:lang w:val="vi-VN"/>
        </w:rPr>
        <w:t>và C2 là phụ âm đứng cuối.</w:t>
      </w:r>
    </w:p>
    <w:p w14:paraId="0EFC7284" w14:textId="716E9127" w:rsidR="009D38BC" w:rsidRDefault="007A3A66" w:rsidP="00A0405C">
      <w:pPr>
        <w:rPr>
          <w:lang w:val="vi-VN"/>
        </w:rPr>
      </w:pPr>
      <w:r>
        <w:rPr>
          <w:lang w:val="vi-VN"/>
        </w:rPr>
        <w:t xml:space="preserve">Đối với thanh điệu, </w:t>
      </w:r>
      <w:r w:rsidR="00B80335">
        <w:rPr>
          <w:lang w:val="vi-VN"/>
        </w:rPr>
        <w:t>tôi</w:t>
      </w:r>
      <w:r>
        <w:rPr>
          <w:lang w:val="vi-VN"/>
        </w:rPr>
        <w:t xml:space="preserve"> sử dụng phần mềm Praat</w:t>
      </w:r>
      <w:r>
        <w:rPr>
          <w:lang w:val="vi-VN"/>
        </w:rPr>
        <w:fldChar w:fldCharType="begin"/>
      </w:r>
      <w:r>
        <w:rPr>
          <w:lang w:val="vi-VN"/>
        </w:rPr>
        <w:instrText xml:space="preserve"> ADDIN ZOTERO_ITEM CSL_CITATION {"citationID":"v2hijmGz","properties":{"formattedCitation":"[19]","plainCitation":"[19]","noteIndex":0},"citationItems":[{"id":46,"uris":["http://zotero.org/users/local/LaWVfAA6/items/DDGGE8LW"],"uri":["http://zotero.org/users/local/LaWVfAA6/items/DDGGE8LW"],"itemData":{"id":46,"type":"webpage","title":"Praat: doing Phonetics by Computer","URL":"http://www.fon.hum.uva.nl/praat/","accessed":{"date-parts":[["2019",5,15]]}}}],"schema":"https://github.com/citation-style-language/schema/raw/master/csl-citation.json"} </w:instrText>
      </w:r>
      <w:r>
        <w:rPr>
          <w:lang w:val="vi-VN"/>
        </w:rPr>
        <w:fldChar w:fldCharType="separate"/>
      </w:r>
      <w:r w:rsidRPr="00BE5ACA">
        <w:rPr>
          <w:lang w:val="vi-VN"/>
        </w:rPr>
        <w:t>[19]</w:t>
      </w:r>
      <w:r>
        <w:rPr>
          <w:lang w:val="vi-VN"/>
        </w:rPr>
        <w:fldChar w:fldCharType="end"/>
      </w:r>
      <w:r>
        <w:rPr>
          <w:lang w:val="vi-VN"/>
        </w:rPr>
        <w:t xml:space="preserve"> để quan sát biến thiên cao độ trong quá trình phát âm của các nguyên âm đơn dài /a/,  /ɛ/,  /e/, /ɔ/, /o/, /ɤ/, /u/, /ɯ/, /i/ trong kết hợp với 6 thanh điệu (ngang, huyền, sắc, hỏi, ngã, nặng), từ đó điều chỉnh </w:t>
      </w:r>
      <w:r w:rsidRPr="00982946">
        <w:rPr>
          <w:lang w:val="vi-VN"/>
        </w:rPr>
        <w:t>sự biến thiên</w:t>
      </w:r>
      <w:r>
        <w:rPr>
          <w:lang w:val="vi-VN"/>
        </w:rPr>
        <w:t xml:space="preserve"> của cao độ khi phát âm của tiếng nói được tổng hợp.</w:t>
      </w:r>
    </w:p>
    <w:p w14:paraId="1FD752FB" w14:textId="71928776" w:rsidR="00A0405C" w:rsidRDefault="00C73DED" w:rsidP="00C73DED">
      <w:r>
        <w:rPr>
          <w:noProof/>
        </w:rPr>
        <w:drawing>
          <wp:inline distT="0" distB="0" distL="0" distR="0" wp14:anchorId="7F16A0C9" wp14:editId="27799656">
            <wp:extent cx="5575935" cy="2889885"/>
            <wp:effectExtent l="0" t="0" r="5715" b="5715"/>
            <wp:docPr id="28" name="Hình ảnh 28" descr="Ảnh có chứa bầu trời, ảnh chụp màn hình, sáng&#10;&#10;Mô tả được tạo với mức tin cậy rất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aa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5935" cy="2889885"/>
                    </a:xfrm>
                    <a:prstGeom prst="rect">
                      <a:avLst/>
                    </a:prstGeom>
                  </pic:spPr>
                </pic:pic>
              </a:graphicData>
            </a:graphic>
          </wp:inline>
        </w:drawing>
      </w:r>
    </w:p>
    <w:p w14:paraId="71BCFAE1" w14:textId="3486FAF0" w:rsidR="009D38BC" w:rsidRPr="007E4B0F" w:rsidRDefault="009D38BC" w:rsidP="007E4B0F">
      <w:pPr>
        <w:jc w:val="center"/>
        <w:rPr>
          <w:b/>
          <w:lang w:val="vi-VN"/>
        </w:rPr>
      </w:pPr>
      <w:bookmarkStart w:id="94" w:name="_Toc9805446"/>
      <w:r w:rsidRPr="007E4B0F">
        <w:rPr>
          <w:b/>
        </w:rPr>
        <w:t xml:space="preserve">Hình </w:t>
      </w:r>
      <w:r w:rsidRPr="007E4B0F">
        <w:rPr>
          <w:b/>
          <w:noProof/>
        </w:rPr>
        <w:fldChar w:fldCharType="begin"/>
      </w:r>
      <w:r w:rsidRPr="007E4B0F">
        <w:rPr>
          <w:b/>
          <w:noProof/>
        </w:rPr>
        <w:instrText xml:space="preserve"> SEQ Hình \* ARABIC </w:instrText>
      </w:r>
      <w:r w:rsidRPr="007E4B0F">
        <w:rPr>
          <w:b/>
          <w:noProof/>
        </w:rPr>
        <w:fldChar w:fldCharType="separate"/>
      </w:r>
      <w:r w:rsidR="008A6E56">
        <w:rPr>
          <w:b/>
          <w:noProof/>
        </w:rPr>
        <w:t>7</w:t>
      </w:r>
      <w:r w:rsidRPr="007E4B0F">
        <w:rPr>
          <w:b/>
          <w:noProof/>
        </w:rPr>
        <w:fldChar w:fldCharType="end"/>
      </w:r>
      <w:r w:rsidRPr="007E4B0F">
        <w:rPr>
          <w:b/>
          <w:lang w:val="en"/>
        </w:rPr>
        <w:t xml:space="preserve">. </w:t>
      </w:r>
      <w:r w:rsidRPr="007E4B0F">
        <w:rPr>
          <w:b/>
        </w:rPr>
        <w:t xml:space="preserve">Phân tích </w:t>
      </w:r>
      <w:r w:rsidR="00A459FF">
        <w:rPr>
          <w:b/>
        </w:rPr>
        <w:t>âm phổ</w:t>
      </w:r>
      <w:r w:rsidRPr="007E4B0F">
        <w:rPr>
          <w:b/>
        </w:rPr>
        <w:t xml:space="preserve"> của nguyên âm bằng phần mềm Praat</w:t>
      </w:r>
      <w:r w:rsidRPr="007E4B0F">
        <w:rPr>
          <w:b/>
          <w:lang w:val="vi-VN"/>
        </w:rPr>
        <w:t>.</w:t>
      </w:r>
      <w:bookmarkEnd w:id="94"/>
    </w:p>
    <w:p w14:paraId="50067D3F" w14:textId="77777777" w:rsidR="00B04664" w:rsidRPr="00BB4FF6" w:rsidRDefault="0019575E">
      <w:pPr>
        <w:pStyle w:val="u2"/>
        <w:rPr>
          <w:lang w:val="vi-VN"/>
        </w:rPr>
      </w:pPr>
      <w:bookmarkStart w:id="95" w:name="_Toc1107202661"/>
      <w:bookmarkStart w:id="96" w:name="_Toc9941079"/>
      <w:r w:rsidRPr="00BB4FF6">
        <w:rPr>
          <w:lang w:val="vi-VN"/>
        </w:rPr>
        <w:t>Cải thiện chất lượng âm vị tiếng Việt</w:t>
      </w:r>
      <w:bookmarkEnd w:id="95"/>
      <w:bookmarkEnd w:id="96"/>
    </w:p>
    <w:p w14:paraId="23FFB5FA" w14:textId="47AF21D9" w:rsidR="00B04664" w:rsidRDefault="0019575E">
      <w:pPr>
        <w:rPr>
          <w:lang w:val="vi-VN"/>
        </w:rPr>
      </w:pPr>
      <w:r>
        <w:rPr>
          <w:lang w:val="vi-VN"/>
        </w:rPr>
        <w:t>Các giá trị tần số và băng thông các formant của các nguyên âm đơn tiếng Việt sau khi được phân tích và hiệu chỉnh dựa trên đánh giá cảm nhận được trình bày ở</w:t>
      </w:r>
      <w:r w:rsidR="00132AFE" w:rsidRPr="00BB4FF6">
        <w:rPr>
          <w:lang w:val="vi-VN"/>
        </w:rPr>
        <w:t xml:space="preserve"> </w:t>
      </w:r>
      <w:r w:rsidR="00132AFE">
        <w:fldChar w:fldCharType="begin"/>
      </w:r>
      <w:r w:rsidR="00132AFE" w:rsidRPr="00BB4FF6">
        <w:rPr>
          <w:lang w:val="vi-VN"/>
        </w:rPr>
        <w:instrText xml:space="preserve"> REF _Ref9085805 \h </w:instrText>
      </w:r>
      <w:r w:rsidR="00132AFE">
        <w:fldChar w:fldCharType="separate"/>
      </w:r>
      <w:r w:rsidR="008A6E56" w:rsidRPr="00982946">
        <w:rPr>
          <w:lang w:val="vi-VN"/>
        </w:rPr>
        <w:t xml:space="preserve">Bảng </w:t>
      </w:r>
      <w:r w:rsidR="008A6E56">
        <w:rPr>
          <w:noProof/>
          <w:lang w:val="vi-VN"/>
        </w:rPr>
        <w:t>7</w:t>
      </w:r>
      <w:r w:rsidR="00132AFE">
        <w:fldChar w:fldCharType="end"/>
      </w:r>
      <w:r>
        <w:rPr>
          <w:lang w:val="vi-VN"/>
        </w:rPr>
        <w:t>. Các nguyên âm có giá trị formant dịch chuyển rõ rệt trong quá trình phát âm bao gồm nhiều hàng, mỗi hàng liệt kê đặc trưng formant của nguyên âm tại một thời điểm nhất định trong quá trình phát âm.</w:t>
      </w:r>
    </w:p>
    <w:p w14:paraId="3EF85DA4" w14:textId="592D2F86" w:rsidR="008F46C9" w:rsidRDefault="008F46C9">
      <w:pPr>
        <w:rPr>
          <w:lang w:val="vi-VN"/>
        </w:rPr>
      </w:pPr>
    </w:p>
    <w:p w14:paraId="35850471" w14:textId="77777777" w:rsidR="008F46C9" w:rsidRDefault="008F46C9">
      <w:pPr>
        <w:rPr>
          <w:lang w:val="vi-VN"/>
        </w:rPr>
      </w:pPr>
    </w:p>
    <w:p w14:paraId="23F4F45D" w14:textId="154CDAF8" w:rsidR="00B04664" w:rsidRPr="00982946" w:rsidRDefault="0019575E">
      <w:pPr>
        <w:pStyle w:val="Chuthich"/>
        <w:rPr>
          <w:lang w:val="vi-VN"/>
        </w:rPr>
      </w:pPr>
      <w:bookmarkStart w:id="97" w:name="_Ref9085805"/>
      <w:bookmarkStart w:id="98" w:name="_Toc9805523"/>
      <w:r w:rsidRPr="00982946">
        <w:rPr>
          <w:lang w:val="vi-VN"/>
        </w:rPr>
        <w:lastRenderedPageBreak/>
        <w:t xml:space="preserve">Bảng </w:t>
      </w:r>
      <w:r w:rsidR="00907CD1">
        <w:rPr>
          <w:lang w:val="vi-VN"/>
        </w:rPr>
        <w:fldChar w:fldCharType="begin"/>
      </w:r>
      <w:r w:rsidR="00907CD1">
        <w:rPr>
          <w:lang w:val="vi-VN"/>
        </w:rPr>
        <w:instrText xml:space="preserve"> SEQ Bảng \* ARABIC </w:instrText>
      </w:r>
      <w:r w:rsidR="00907CD1">
        <w:rPr>
          <w:lang w:val="vi-VN"/>
        </w:rPr>
        <w:fldChar w:fldCharType="separate"/>
      </w:r>
      <w:r w:rsidR="008A6E56">
        <w:rPr>
          <w:noProof/>
          <w:lang w:val="vi-VN"/>
        </w:rPr>
        <w:t>7</w:t>
      </w:r>
      <w:r w:rsidR="00907CD1">
        <w:rPr>
          <w:lang w:val="vi-VN"/>
        </w:rPr>
        <w:fldChar w:fldCharType="end"/>
      </w:r>
      <w:bookmarkEnd w:id="97"/>
      <w:r w:rsidRPr="00982946">
        <w:rPr>
          <w:lang w:val="vi-VN"/>
        </w:rPr>
        <w:t xml:space="preserve">. </w:t>
      </w:r>
      <w:r>
        <w:rPr>
          <w:lang w:val="vi-VN"/>
        </w:rPr>
        <w:t>Đặc trưng formant của các nguyên âm đơn tiếng Việt</w:t>
      </w:r>
      <w:bookmarkEnd w:id="98"/>
    </w:p>
    <w:tbl>
      <w:tblPr>
        <w:tblW w:w="4925" w:type="pct"/>
        <w:jc w:val="center"/>
        <w:tblBorders>
          <w:top w:val="single" w:sz="2" w:space="0" w:color="000000"/>
          <w:left w:val="single" w:sz="2" w:space="0" w:color="000000"/>
          <w:bottom w:val="single" w:sz="2" w:space="0" w:color="000000"/>
          <w:insideH w:val="single" w:sz="2" w:space="0" w:color="000000"/>
        </w:tblBorders>
        <w:tblCellMar>
          <w:top w:w="55" w:type="dxa"/>
          <w:left w:w="53" w:type="dxa"/>
          <w:bottom w:w="55" w:type="dxa"/>
          <w:right w:w="55" w:type="dxa"/>
        </w:tblCellMar>
        <w:tblLook w:val="04A0" w:firstRow="1" w:lastRow="0" w:firstColumn="1" w:lastColumn="0" w:noHBand="0" w:noVBand="1"/>
      </w:tblPr>
      <w:tblGrid>
        <w:gridCol w:w="1146"/>
        <w:gridCol w:w="1153"/>
        <w:gridCol w:w="1147"/>
        <w:gridCol w:w="1292"/>
        <w:gridCol w:w="1292"/>
        <w:gridCol w:w="1292"/>
        <w:gridCol w:w="1434"/>
      </w:tblGrid>
      <w:tr w:rsidR="009111FB" w:rsidRPr="00341480" w14:paraId="36F53C80" w14:textId="77777777" w:rsidTr="009111FB">
        <w:trPr>
          <w:tblHeader/>
          <w:jc w:val="center"/>
        </w:trPr>
        <w:tc>
          <w:tcPr>
            <w:tcW w:w="654" w:type="pct"/>
            <w:tcBorders>
              <w:top w:val="single" w:sz="2" w:space="0" w:color="000000"/>
              <w:left w:val="single" w:sz="2" w:space="0" w:color="000000"/>
              <w:bottom w:val="single" w:sz="2" w:space="0" w:color="000000"/>
            </w:tcBorders>
            <w:shd w:val="clear" w:color="auto" w:fill="auto"/>
            <w:vAlign w:val="center"/>
          </w:tcPr>
          <w:p w14:paraId="074F64A3" w14:textId="77777777" w:rsidR="00B04664" w:rsidRPr="00341480" w:rsidRDefault="0019575E" w:rsidP="009D24A4">
            <w:pPr>
              <w:spacing w:before="120" w:after="0"/>
              <w:jc w:val="center"/>
              <w:rPr>
                <w:b/>
                <w:sz w:val="24"/>
              </w:rPr>
            </w:pPr>
            <w:r w:rsidRPr="00341480">
              <w:rPr>
                <w:b/>
                <w:sz w:val="24"/>
              </w:rPr>
              <w:t>Âm vị</w:t>
            </w:r>
          </w:p>
        </w:tc>
        <w:tc>
          <w:tcPr>
            <w:tcW w:w="658" w:type="pct"/>
            <w:tcBorders>
              <w:top w:val="single" w:sz="2" w:space="0" w:color="000000"/>
              <w:left w:val="single" w:sz="2" w:space="0" w:color="000000"/>
              <w:bottom w:val="single" w:sz="2" w:space="0" w:color="000000"/>
            </w:tcBorders>
            <w:shd w:val="clear" w:color="auto" w:fill="auto"/>
            <w:vAlign w:val="center"/>
          </w:tcPr>
          <w:p w14:paraId="0BD47452" w14:textId="77777777" w:rsidR="00B04664" w:rsidRPr="00341480" w:rsidRDefault="0019575E" w:rsidP="009D24A4">
            <w:pPr>
              <w:spacing w:before="120" w:after="0"/>
              <w:jc w:val="center"/>
              <w:rPr>
                <w:b/>
                <w:sz w:val="24"/>
              </w:rPr>
            </w:pPr>
            <w:r w:rsidRPr="00341480">
              <w:rPr>
                <w:b/>
                <w:sz w:val="24"/>
              </w:rPr>
              <w:t>F1 (Hz)</w:t>
            </w:r>
          </w:p>
        </w:tc>
        <w:tc>
          <w:tcPr>
            <w:tcW w:w="655" w:type="pct"/>
            <w:tcBorders>
              <w:top w:val="single" w:sz="2" w:space="0" w:color="000000"/>
              <w:left w:val="single" w:sz="2" w:space="0" w:color="000000"/>
              <w:bottom w:val="single" w:sz="2" w:space="0" w:color="000000"/>
            </w:tcBorders>
            <w:shd w:val="clear" w:color="auto" w:fill="auto"/>
            <w:vAlign w:val="center"/>
          </w:tcPr>
          <w:p w14:paraId="707F1C9E" w14:textId="77777777" w:rsidR="00B04664" w:rsidRPr="00341480" w:rsidRDefault="0019575E" w:rsidP="009D24A4">
            <w:pPr>
              <w:spacing w:before="120" w:after="0"/>
              <w:jc w:val="center"/>
              <w:rPr>
                <w:b/>
                <w:sz w:val="24"/>
              </w:rPr>
            </w:pPr>
            <w:r w:rsidRPr="00341480">
              <w:rPr>
                <w:b/>
                <w:sz w:val="24"/>
              </w:rPr>
              <w:t>F2 (Hz)</w:t>
            </w:r>
          </w:p>
        </w:tc>
        <w:tc>
          <w:tcPr>
            <w:tcW w:w="738" w:type="pct"/>
            <w:tcBorders>
              <w:top w:val="single" w:sz="2" w:space="0" w:color="000000"/>
              <w:left w:val="single" w:sz="2" w:space="0" w:color="000000"/>
              <w:bottom w:val="single" w:sz="2" w:space="0" w:color="000000"/>
            </w:tcBorders>
            <w:shd w:val="clear" w:color="auto" w:fill="auto"/>
            <w:vAlign w:val="center"/>
          </w:tcPr>
          <w:p w14:paraId="5779C764" w14:textId="77777777" w:rsidR="00B04664" w:rsidRPr="00341480" w:rsidRDefault="0019575E" w:rsidP="009D24A4">
            <w:pPr>
              <w:spacing w:before="120" w:after="0"/>
              <w:jc w:val="center"/>
              <w:rPr>
                <w:b/>
                <w:sz w:val="24"/>
              </w:rPr>
            </w:pPr>
            <w:r w:rsidRPr="00341480">
              <w:rPr>
                <w:b/>
                <w:sz w:val="24"/>
              </w:rPr>
              <w:t>F3 (Hz)</w:t>
            </w:r>
          </w:p>
        </w:tc>
        <w:tc>
          <w:tcPr>
            <w:tcW w:w="738" w:type="pct"/>
            <w:tcBorders>
              <w:top w:val="single" w:sz="2" w:space="0" w:color="000000"/>
              <w:left w:val="single" w:sz="2" w:space="0" w:color="000000"/>
              <w:bottom w:val="single" w:sz="2" w:space="0" w:color="000000"/>
            </w:tcBorders>
            <w:shd w:val="clear" w:color="auto" w:fill="auto"/>
            <w:vAlign w:val="center"/>
          </w:tcPr>
          <w:p w14:paraId="75E33A0A" w14:textId="77777777" w:rsidR="00B04664" w:rsidRPr="00341480" w:rsidRDefault="0019575E" w:rsidP="009D24A4">
            <w:pPr>
              <w:spacing w:before="120" w:after="0"/>
              <w:jc w:val="center"/>
              <w:rPr>
                <w:b/>
                <w:sz w:val="24"/>
              </w:rPr>
            </w:pPr>
            <w:r w:rsidRPr="00341480">
              <w:rPr>
                <w:b/>
                <w:sz w:val="24"/>
              </w:rPr>
              <w:t>B1 (Hz)</w:t>
            </w:r>
          </w:p>
        </w:tc>
        <w:tc>
          <w:tcPr>
            <w:tcW w:w="738" w:type="pct"/>
            <w:tcBorders>
              <w:top w:val="single" w:sz="2" w:space="0" w:color="000000"/>
              <w:left w:val="single" w:sz="2" w:space="0" w:color="000000"/>
              <w:bottom w:val="single" w:sz="2" w:space="0" w:color="000000"/>
            </w:tcBorders>
            <w:shd w:val="clear" w:color="auto" w:fill="auto"/>
            <w:vAlign w:val="center"/>
          </w:tcPr>
          <w:p w14:paraId="2936955C" w14:textId="77777777" w:rsidR="00B04664" w:rsidRPr="00341480" w:rsidRDefault="0019575E" w:rsidP="009D24A4">
            <w:pPr>
              <w:spacing w:before="120" w:after="0"/>
              <w:jc w:val="center"/>
              <w:rPr>
                <w:b/>
                <w:sz w:val="24"/>
              </w:rPr>
            </w:pPr>
            <w:r w:rsidRPr="00341480">
              <w:rPr>
                <w:b/>
                <w:sz w:val="24"/>
              </w:rPr>
              <w:t>B2 (Hz)</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2E0CAA7D" w14:textId="77777777" w:rsidR="00B04664" w:rsidRPr="00341480" w:rsidRDefault="0019575E" w:rsidP="009D24A4">
            <w:pPr>
              <w:spacing w:before="120" w:after="0"/>
              <w:jc w:val="center"/>
              <w:rPr>
                <w:b/>
                <w:sz w:val="24"/>
              </w:rPr>
            </w:pPr>
            <w:r w:rsidRPr="00341480">
              <w:rPr>
                <w:b/>
                <w:sz w:val="24"/>
              </w:rPr>
              <w:t>B3 (Hz)</w:t>
            </w:r>
          </w:p>
        </w:tc>
      </w:tr>
      <w:tr w:rsidR="009111FB" w:rsidRPr="00341480" w14:paraId="09EEA33F"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791ED217" w14:textId="77777777" w:rsidR="00B04664" w:rsidRPr="00341480" w:rsidRDefault="0019575E" w:rsidP="009D24A4">
            <w:pPr>
              <w:spacing w:before="120" w:after="0"/>
              <w:jc w:val="center"/>
              <w:rPr>
                <w:sz w:val="24"/>
              </w:rPr>
            </w:pPr>
            <w:r w:rsidRPr="00341480">
              <w:rPr>
                <w:sz w:val="24"/>
              </w:rPr>
              <w:t>/a/</w:t>
            </w:r>
          </w:p>
        </w:tc>
        <w:tc>
          <w:tcPr>
            <w:tcW w:w="658" w:type="pct"/>
            <w:tcBorders>
              <w:top w:val="single" w:sz="2" w:space="0" w:color="000000"/>
              <w:left w:val="single" w:sz="2" w:space="0" w:color="000000"/>
              <w:bottom w:val="single" w:sz="2" w:space="0" w:color="000000"/>
            </w:tcBorders>
            <w:shd w:val="clear" w:color="auto" w:fill="auto"/>
            <w:vAlign w:val="center"/>
          </w:tcPr>
          <w:p w14:paraId="2E6EA329" w14:textId="77777777" w:rsidR="00B04664" w:rsidRPr="00341480" w:rsidRDefault="0019575E" w:rsidP="009D24A4">
            <w:pPr>
              <w:spacing w:before="120" w:after="0"/>
              <w:jc w:val="center"/>
              <w:rPr>
                <w:sz w:val="24"/>
              </w:rPr>
            </w:pPr>
            <w:r w:rsidRPr="00341480">
              <w:rPr>
                <w:sz w:val="24"/>
              </w:rPr>
              <w:t>656</w:t>
            </w:r>
          </w:p>
        </w:tc>
        <w:tc>
          <w:tcPr>
            <w:tcW w:w="655" w:type="pct"/>
            <w:tcBorders>
              <w:top w:val="single" w:sz="2" w:space="0" w:color="000000"/>
              <w:left w:val="single" w:sz="2" w:space="0" w:color="000000"/>
              <w:bottom w:val="single" w:sz="2" w:space="0" w:color="000000"/>
            </w:tcBorders>
            <w:shd w:val="clear" w:color="auto" w:fill="auto"/>
            <w:vAlign w:val="center"/>
          </w:tcPr>
          <w:p w14:paraId="65761776" w14:textId="77777777" w:rsidR="00B04664" w:rsidRPr="00341480" w:rsidRDefault="0019575E" w:rsidP="009D24A4">
            <w:pPr>
              <w:spacing w:before="120" w:after="0"/>
              <w:jc w:val="center"/>
              <w:rPr>
                <w:sz w:val="24"/>
              </w:rPr>
            </w:pPr>
            <w:r w:rsidRPr="00341480">
              <w:rPr>
                <w:sz w:val="24"/>
              </w:rPr>
              <w:t>1380</w:t>
            </w:r>
          </w:p>
        </w:tc>
        <w:tc>
          <w:tcPr>
            <w:tcW w:w="738" w:type="pct"/>
            <w:tcBorders>
              <w:top w:val="single" w:sz="2" w:space="0" w:color="000000"/>
              <w:left w:val="single" w:sz="2" w:space="0" w:color="000000"/>
              <w:bottom w:val="single" w:sz="2" w:space="0" w:color="000000"/>
            </w:tcBorders>
            <w:shd w:val="clear" w:color="auto" w:fill="auto"/>
            <w:vAlign w:val="center"/>
          </w:tcPr>
          <w:p w14:paraId="7E6EF336" w14:textId="77777777" w:rsidR="00B04664" w:rsidRPr="00341480" w:rsidRDefault="0019575E" w:rsidP="009D24A4">
            <w:pPr>
              <w:spacing w:before="120" w:after="0"/>
              <w:jc w:val="center"/>
              <w:rPr>
                <w:sz w:val="24"/>
              </w:rPr>
            </w:pPr>
            <w:r w:rsidRPr="00341480">
              <w:rPr>
                <w:sz w:val="24"/>
              </w:rPr>
              <w:t>2460</w:t>
            </w:r>
          </w:p>
        </w:tc>
        <w:tc>
          <w:tcPr>
            <w:tcW w:w="738" w:type="pct"/>
            <w:tcBorders>
              <w:top w:val="single" w:sz="2" w:space="0" w:color="000000"/>
              <w:left w:val="single" w:sz="2" w:space="0" w:color="000000"/>
              <w:bottom w:val="single" w:sz="2" w:space="0" w:color="000000"/>
            </w:tcBorders>
            <w:shd w:val="clear" w:color="auto" w:fill="auto"/>
            <w:vAlign w:val="center"/>
          </w:tcPr>
          <w:p w14:paraId="01756DA9" w14:textId="77777777" w:rsidR="00B04664" w:rsidRPr="00341480" w:rsidRDefault="0019575E" w:rsidP="009D24A4">
            <w:pPr>
              <w:spacing w:before="120" w:after="0"/>
              <w:jc w:val="center"/>
              <w:rPr>
                <w:sz w:val="24"/>
              </w:rPr>
            </w:pPr>
            <w:r w:rsidRPr="00341480">
              <w:rPr>
                <w:sz w:val="24"/>
              </w:rPr>
              <w:t>260</w:t>
            </w:r>
          </w:p>
        </w:tc>
        <w:tc>
          <w:tcPr>
            <w:tcW w:w="738" w:type="pct"/>
            <w:tcBorders>
              <w:top w:val="single" w:sz="2" w:space="0" w:color="000000"/>
              <w:left w:val="single" w:sz="2" w:space="0" w:color="000000"/>
              <w:bottom w:val="single" w:sz="2" w:space="0" w:color="000000"/>
            </w:tcBorders>
            <w:shd w:val="clear" w:color="auto" w:fill="auto"/>
            <w:vAlign w:val="center"/>
          </w:tcPr>
          <w:p w14:paraId="10FC966F" w14:textId="77777777" w:rsidR="00B04664" w:rsidRPr="00341480" w:rsidRDefault="0019575E" w:rsidP="009D24A4">
            <w:pPr>
              <w:spacing w:before="120" w:after="0"/>
              <w:jc w:val="center"/>
              <w:rPr>
                <w:sz w:val="24"/>
              </w:rPr>
            </w:pPr>
            <w:r w:rsidRPr="00341480">
              <w:rPr>
                <w:sz w:val="24"/>
              </w:rPr>
              <w:t>415</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523CFFB" w14:textId="77777777" w:rsidR="00B04664" w:rsidRPr="00341480" w:rsidRDefault="0019575E" w:rsidP="009D24A4">
            <w:pPr>
              <w:spacing w:before="120" w:after="0"/>
              <w:jc w:val="center"/>
              <w:rPr>
                <w:sz w:val="24"/>
              </w:rPr>
            </w:pPr>
            <w:r w:rsidRPr="00341480">
              <w:rPr>
                <w:sz w:val="24"/>
              </w:rPr>
              <w:t>345</w:t>
            </w:r>
          </w:p>
        </w:tc>
      </w:tr>
      <w:tr w:rsidR="009111FB" w:rsidRPr="00341480" w14:paraId="2D874320"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22F95598" w14:textId="77777777" w:rsidR="00B04664" w:rsidRPr="00341480" w:rsidRDefault="0019575E" w:rsidP="009D24A4">
            <w:pPr>
              <w:spacing w:before="120" w:after="0"/>
              <w:jc w:val="center"/>
              <w:rPr>
                <w:sz w:val="24"/>
              </w:rPr>
            </w:pPr>
            <w:r w:rsidRPr="00341480">
              <w:rPr>
                <w:rFonts w:ascii="Liberation Serif" w:hAnsi="Liberation Serif" w:cs="Liberation Serif"/>
                <w:sz w:val="24"/>
                <w:lang w:val="vi-VN"/>
              </w:rPr>
              <w:t>/ɑ̆/</w:t>
            </w:r>
          </w:p>
        </w:tc>
        <w:tc>
          <w:tcPr>
            <w:tcW w:w="658" w:type="pct"/>
            <w:tcBorders>
              <w:top w:val="single" w:sz="2" w:space="0" w:color="000000"/>
              <w:left w:val="single" w:sz="2" w:space="0" w:color="000000"/>
              <w:bottom w:val="single" w:sz="2" w:space="0" w:color="000000"/>
            </w:tcBorders>
            <w:shd w:val="clear" w:color="auto" w:fill="auto"/>
            <w:vAlign w:val="center"/>
          </w:tcPr>
          <w:p w14:paraId="52557A6A" w14:textId="77777777" w:rsidR="00B04664" w:rsidRPr="00341480" w:rsidRDefault="0019575E" w:rsidP="009D24A4">
            <w:pPr>
              <w:spacing w:before="120" w:after="0"/>
              <w:jc w:val="center"/>
              <w:rPr>
                <w:sz w:val="24"/>
              </w:rPr>
            </w:pPr>
            <w:r w:rsidRPr="00341480">
              <w:rPr>
                <w:sz w:val="24"/>
              </w:rPr>
              <w:t>732</w:t>
            </w:r>
          </w:p>
        </w:tc>
        <w:tc>
          <w:tcPr>
            <w:tcW w:w="655" w:type="pct"/>
            <w:tcBorders>
              <w:top w:val="single" w:sz="2" w:space="0" w:color="000000"/>
              <w:left w:val="single" w:sz="2" w:space="0" w:color="000000"/>
              <w:bottom w:val="single" w:sz="2" w:space="0" w:color="000000"/>
            </w:tcBorders>
            <w:shd w:val="clear" w:color="auto" w:fill="auto"/>
            <w:vAlign w:val="center"/>
          </w:tcPr>
          <w:p w14:paraId="34461850" w14:textId="77777777" w:rsidR="00B04664" w:rsidRPr="00341480" w:rsidRDefault="0019575E" w:rsidP="009D24A4">
            <w:pPr>
              <w:spacing w:before="120" w:after="0"/>
              <w:jc w:val="center"/>
              <w:rPr>
                <w:sz w:val="24"/>
                <w:lang w:val="vi-VN"/>
              </w:rPr>
            </w:pPr>
            <w:r w:rsidRPr="00341480">
              <w:rPr>
                <w:sz w:val="24"/>
              </w:rPr>
              <w:t>1464</w:t>
            </w:r>
          </w:p>
        </w:tc>
        <w:tc>
          <w:tcPr>
            <w:tcW w:w="738" w:type="pct"/>
            <w:tcBorders>
              <w:top w:val="single" w:sz="2" w:space="0" w:color="000000"/>
              <w:left w:val="single" w:sz="2" w:space="0" w:color="000000"/>
              <w:bottom w:val="single" w:sz="2" w:space="0" w:color="000000"/>
            </w:tcBorders>
            <w:shd w:val="clear" w:color="auto" w:fill="auto"/>
            <w:vAlign w:val="center"/>
          </w:tcPr>
          <w:p w14:paraId="001F8CCF" w14:textId="77777777" w:rsidR="00B04664" w:rsidRPr="00341480" w:rsidRDefault="0019575E" w:rsidP="009D24A4">
            <w:pPr>
              <w:spacing w:before="120" w:after="0"/>
              <w:jc w:val="center"/>
              <w:rPr>
                <w:sz w:val="24"/>
              </w:rPr>
            </w:pPr>
            <w:r w:rsidRPr="00341480">
              <w:rPr>
                <w:sz w:val="24"/>
              </w:rPr>
              <w:t>2540</w:t>
            </w:r>
          </w:p>
        </w:tc>
        <w:tc>
          <w:tcPr>
            <w:tcW w:w="738" w:type="pct"/>
            <w:tcBorders>
              <w:top w:val="single" w:sz="2" w:space="0" w:color="000000"/>
              <w:left w:val="single" w:sz="2" w:space="0" w:color="000000"/>
              <w:bottom w:val="single" w:sz="2" w:space="0" w:color="000000"/>
            </w:tcBorders>
            <w:shd w:val="clear" w:color="auto" w:fill="auto"/>
            <w:vAlign w:val="center"/>
          </w:tcPr>
          <w:p w14:paraId="55698936" w14:textId="77777777" w:rsidR="00B04664" w:rsidRPr="00341480" w:rsidRDefault="0019575E" w:rsidP="009D24A4">
            <w:pPr>
              <w:spacing w:before="120" w:after="0"/>
              <w:jc w:val="center"/>
              <w:rPr>
                <w:sz w:val="24"/>
              </w:rPr>
            </w:pPr>
            <w:r w:rsidRPr="00341480">
              <w:rPr>
                <w:sz w:val="24"/>
              </w:rPr>
              <w:t>300</w:t>
            </w:r>
          </w:p>
        </w:tc>
        <w:tc>
          <w:tcPr>
            <w:tcW w:w="738" w:type="pct"/>
            <w:tcBorders>
              <w:top w:val="single" w:sz="2" w:space="0" w:color="000000"/>
              <w:left w:val="single" w:sz="2" w:space="0" w:color="000000"/>
              <w:bottom w:val="single" w:sz="2" w:space="0" w:color="000000"/>
            </w:tcBorders>
            <w:shd w:val="clear" w:color="auto" w:fill="auto"/>
            <w:vAlign w:val="center"/>
          </w:tcPr>
          <w:p w14:paraId="4CC1B64F" w14:textId="77777777" w:rsidR="00B04664" w:rsidRPr="00341480" w:rsidRDefault="0019575E" w:rsidP="009D24A4">
            <w:pPr>
              <w:spacing w:before="120" w:after="0"/>
              <w:jc w:val="center"/>
              <w:rPr>
                <w:sz w:val="24"/>
              </w:rPr>
            </w:pPr>
            <w:r w:rsidRPr="00341480">
              <w:rPr>
                <w:sz w:val="24"/>
              </w:rPr>
              <w:t>210</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E7BC6D2" w14:textId="77777777" w:rsidR="00B04664" w:rsidRPr="00341480" w:rsidRDefault="0019575E" w:rsidP="009D24A4">
            <w:pPr>
              <w:spacing w:before="120" w:after="0"/>
              <w:jc w:val="center"/>
              <w:rPr>
                <w:sz w:val="24"/>
              </w:rPr>
            </w:pPr>
            <w:r w:rsidRPr="00341480">
              <w:rPr>
                <w:sz w:val="24"/>
              </w:rPr>
              <w:t>240</w:t>
            </w:r>
          </w:p>
        </w:tc>
      </w:tr>
      <w:tr w:rsidR="009111FB" w:rsidRPr="00341480" w14:paraId="2398ACB2"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0116BC3A" w14:textId="71FCE20E" w:rsidR="00FD6E9A" w:rsidRPr="00341480" w:rsidRDefault="00FD6E9A" w:rsidP="009D24A4">
            <w:pPr>
              <w:spacing w:before="120" w:after="0"/>
              <w:jc w:val="center"/>
              <w:rPr>
                <w:rFonts w:ascii="Liberation Serif" w:hAnsi="Liberation Serif" w:cs="Liberation Serif"/>
                <w:sz w:val="24"/>
                <w:lang w:val="vi-VN"/>
              </w:rPr>
            </w:pPr>
            <w:r w:rsidRPr="00341480">
              <w:rPr>
                <w:sz w:val="24"/>
              </w:rPr>
              <w:t>/ɤ/</w:t>
            </w:r>
          </w:p>
        </w:tc>
        <w:tc>
          <w:tcPr>
            <w:tcW w:w="658" w:type="pct"/>
            <w:tcBorders>
              <w:top w:val="single" w:sz="2" w:space="0" w:color="000000"/>
              <w:left w:val="single" w:sz="2" w:space="0" w:color="000000"/>
              <w:bottom w:val="single" w:sz="2" w:space="0" w:color="000000"/>
            </w:tcBorders>
            <w:shd w:val="clear" w:color="auto" w:fill="auto"/>
            <w:vAlign w:val="center"/>
          </w:tcPr>
          <w:p w14:paraId="603FA874" w14:textId="0D792C2C" w:rsidR="00FD6E9A" w:rsidRPr="00341480" w:rsidRDefault="00FD6E9A" w:rsidP="009D24A4">
            <w:pPr>
              <w:spacing w:before="120" w:after="0"/>
              <w:jc w:val="center"/>
              <w:rPr>
                <w:sz w:val="24"/>
              </w:rPr>
            </w:pPr>
            <w:r w:rsidRPr="00341480">
              <w:rPr>
                <w:sz w:val="24"/>
              </w:rPr>
              <w:t>488</w:t>
            </w:r>
          </w:p>
        </w:tc>
        <w:tc>
          <w:tcPr>
            <w:tcW w:w="655" w:type="pct"/>
            <w:tcBorders>
              <w:top w:val="single" w:sz="2" w:space="0" w:color="000000"/>
              <w:left w:val="single" w:sz="2" w:space="0" w:color="000000"/>
              <w:bottom w:val="single" w:sz="2" w:space="0" w:color="000000"/>
            </w:tcBorders>
            <w:shd w:val="clear" w:color="auto" w:fill="auto"/>
            <w:vAlign w:val="center"/>
          </w:tcPr>
          <w:p w14:paraId="052E4A81" w14:textId="7CA05BD6" w:rsidR="00FD6E9A" w:rsidRPr="00341480" w:rsidRDefault="00FD6E9A" w:rsidP="009D24A4">
            <w:pPr>
              <w:spacing w:before="120" w:after="0"/>
              <w:jc w:val="center"/>
              <w:rPr>
                <w:sz w:val="24"/>
              </w:rPr>
            </w:pPr>
            <w:r w:rsidRPr="00341480">
              <w:rPr>
                <w:sz w:val="24"/>
              </w:rPr>
              <w:t>1119</w:t>
            </w:r>
          </w:p>
        </w:tc>
        <w:tc>
          <w:tcPr>
            <w:tcW w:w="738" w:type="pct"/>
            <w:tcBorders>
              <w:top w:val="single" w:sz="2" w:space="0" w:color="000000"/>
              <w:left w:val="single" w:sz="2" w:space="0" w:color="000000"/>
              <w:bottom w:val="single" w:sz="2" w:space="0" w:color="000000"/>
            </w:tcBorders>
            <w:shd w:val="clear" w:color="auto" w:fill="auto"/>
            <w:vAlign w:val="center"/>
          </w:tcPr>
          <w:p w14:paraId="5BECE611" w14:textId="2EF0285D" w:rsidR="00FD6E9A" w:rsidRPr="00341480" w:rsidRDefault="00FD6E9A" w:rsidP="009D24A4">
            <w:pPr>
              <w:spacing w:before="120" w:after="0"/>
              <w:jc w:val="center"/>
              <w:rPr>
                <w:sz w:val="24"/>
              </w:rPr>
            </w:pPr>
            <w:r w:rsidRPr="00341480">
              <w:rPr>
                <w:sz w:val="24"/>
              </w:rPr>
              <w:t>2627</w:t>
            </w:r>
          </w:p>
        </w:tc>
        <w:tc>
          <w:tcPr>
            <w:tcW w:w="738" w:type="pct"/>
            <w:tcBorders>
              <w:top w:val="single" w:sz="2" w:space="0" w:color="000000"/>
              <w:left w:val="single" w:sz="2" w:space="0" w:color="000000"/>
              <w:bottom w:val="single" w:sz="2" w:space="0" w:color="000000"/>
            </w:tcBorders>
            <w:shd w:val="clear" w:color="auto" w:fill="auto"/>
            <w:vAlign w:val="center"/>
          </w:tcPr>
          <w:p w14:paraId="2A4304A7" w14:textId="4E4948EF" w:rsidR="00FD6E9A" w:rsidRPr="00341480" w:rsidRDefault="00FD6E9A" w:rsidP="009D24A4">
            <w:pPr>
              <w:spacing w:before="120" w:after="0"/>
              <w:jc w:val="center"/>
              <w:rPr>
                <w:sz w:val="24"/>
              </w:rPr>
            </w:pPr>
            <w:r w:rsidRPr="00341480">
              <w:rPr>
                <w:sz w:val="24"/>
              </w:rPr>
              <w:t>300</w:t>
            </w:r>
          </w:p>
        </w:tc>
        <w:tc>
          <w:tcPr>
            <w:tcW w:w="738" w:type="pct"/>
            <w:tcBorders>
              <w:top w:val="single" w:sz="2" w:space="0" w:color="000000"/>
              <w:left w:val="single" w:sz="2" w:space="0" w:color="000000"/>
              <w:bottom w:val="single" w:sz="2" w:space="0" w:color="000000"/>
            </w:tcBorders>
            <w:shd w:val="clear" w:color="auto" w:fill="auto"/>
            <w:vAlign w:val="center"/>
          </w:tcPr>
          <w:p w14:paraId="6816326A" w14:textId="6C7FC7CC" w:rsidR="00FD6E9A" w:rsidRPr="00341480" w:rsidRDefault="00FD6E9A" w:rsidP="009D24A4">
            <w:pPr>
              <w:spacing w:before="120" w:after="0"/>
              <w:jc w:val="center"/>
              <w:rPr>
                <w:sz w:val="24"/>
              </w:rPr>
            </w:pPr>
            <w:r w:rsidRPr="00341480">
              <w:rPr>
                <w:sz w:val="24"/>
              </w:rPr>
              <w:t>270</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698EBBE" w14:textId="7D20C82E" w:rsidR="00FD6E9A" w:rsidRPr="00341480" w:rsidRDefault="00FD6E9A" w:rsidP="009D24A4">
            <w:pPr>
              <w:spacing w:before="120" w:after="0"/>
              <w:jc w:val="center"/>
              <w:rPr>
                <w:sz w:val="24"/>
              </w:rPr>
            </w:pPr>
            <w:r w:rsidRPr="00341480">
              <w:rPr>
                <w:sz w:val="24"/>
              </w:rPr>
              <w:t>240</w:t>
            </w:r>
          </w:p>
        </w:tc>
      </w:tr>
      <w:tr w:rsidR="009111FB" w:rsidRPr="00341480" w14:paraId="432483E8"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0B9B9031" w14:textId="6DAC7C47" w:rsidR="00FD6E9A" w:rsidRPr="00341480" w:rsidRDefault="00FD6E9A" w:rsidP="009D24A4">
            <w:pPr>
              <w:spacing w:before="120" w:after="0"/>
              <w:jc w:val="center"/>
              <w:rPr>
                <w:rFonts w:ascii="Liberation Serif" w:hAnsi="Liberation Serif" w:cs="Liberation Serif"/>
                <w:sz w:val="24"/>
                <w:lang w:val="vi-VN"/>
              </w:rPr>
            </w:pPr>
            <w:r w:rsidRPr="00341480">
              <w:rPr>
                <w:rFonts w:ascii="Liberation Serif" w:hAnsi="Liberation Serif" w:cs="Liberation Serif"/>
                <w:sz w:val="24"/>
                <w:lang w:val="vi-VN"/>
              </w:rPr>
              <w:t>/ɤ̆/</w:t>
            </w:r>
          </w:p>
        </w:tc>
        <w:tc>
          <w:tcPr>
            <w:tcW w:w="658" w:type="pct"/>
            <w:tcBorders>
              <w:top w:val="single" w:sz="2" w:space="0" w:color="000000"/>
              <w:left w:val="single" w:sz="2" w:space="0" w:color="000000"/>
              <w:bottom w:val="single" w:sz="2" w:space="0" w:color="000000"/>
            </w:tcBorders>
            <w:shd w:val="clear" w:color="auto" w:fill="auto"/>
            <w:vAlign w:val="center"/>
          </w:tcPr>
          <w:p w14:paraId="69F74C97" w14:textId="0D289B78" w:rsidR="00FD6E9A" w:rsidRPr="00341480" w:rsidRDefault="00FD6E9A" w:rsidP="009D24A4">
            <w:pPr>
              <w:spacing w:before="120" w:after="0"/>
              <w:jc w:val="center"/>
              <w:rPr>
                <w:sz w:val="24"/>
              </w:rPr>
            </w:pPr>
            <w:r w:rsidRPr="00341480">
              <w:rPr>
                <w:sz w:val="24"/>
              </w:rPr>
              <w:t>581</w:t>
            </w:r>
          </w:p>
        </w:tc>
        <w:tc>
          <w:tcPr>
            <w:tcW w:w="655" w:type="pct"/>
            <w:tcBorders>
              <w:top w:val="single" w:sz="2" w:space="0" w:color="000000"/>
              <w:left w:val="single" w:sz="2" w:space="0" w:color="000000"/>
              <w:bottom w:val="single" w:sz="2" w:space="0" w:color="000000"/>
            </w:tcBorders>
            <w:shd w:val="clear" w:color="auto" w:fill="auto"/>
            <w:vAlign w:val="center"/>
          </w:tcPr>
          <w:p w14:paraId="4F421DD0" w14:textId="69E0FED1" w:rsidR="00FD6E9A" w:rsidRPr="00341480" w:rsidRDefault="00FD6E9A" w:rsidP="009D24A4">
            <w:pPr>
              <w:spacing w:before="120" w:after="0"/>
              <w:jc w:val="center"/>
              <w:rPr>
                <w:sz w:val="24"/>
              </w:rPr>
            </w:pPr>
            <w:r w:rsidRPr="00341480">
              <w:rPr>
                <w:sz w:val="24"/>
              </w:rPr>
              <w:t>1162</w:t>
            </w:r>
          </w:p>
        </w:tc>
        <w:tc>
          <w:tcPr>
            <w:tcW w:w="738" w:type="pct"/>
            <w:tcBorders>
              <w:top w:val="single" w:sz="2" w:space="0" w:color="000000"/>
              <w:left w:val="single" w:sz="2" w:space="0" w:color="000000"/>
              <w:bottom w:val="single" w:sz="2" w:space="0" w:color="000000"/>
            </w:tcBorders>
            <w:shd w:val="clear" w:color="auto" w:fill="auto"/>
            <w:vAlign w:val="center"/>
          </w:tcPr>
          <w:p w14:paraId="367E900D" w14:textId="779C88EA" w:rsidR="00FD6E9A" w:rsidRPr="00341480" w:rsidRDefault="00FD6E9A" w:rsidP="009D24A4">
            <w:pPr>
              <w:spacing w:before="120" w:after="0"/>
              <w:jc w:val="center"/>
              <w:rPr>
                <w:sz w:val="24"/>
              </w:rPr>
            </w:pPr>
            <w:r w:rsidRPr="00341480">
              <w:rPr>
                <w:sz w:val="24"/>
              </w:rPr>
              <w:t>2519</w:t>
            </w:r>
          </w:p>
        </w:tc>
        <w:tc>
          <w:tcPr>
            <w:tcW w:w="738" w:type="pct"/>
            <w:tcBorders>
              <w:top w:val="single" w:sz="2" w:space="0" w:color="000000"/>
              <w:left w:val="single" w:sz="2" w:space="0" w:color="000000"/>
              <w:bottom w:val="single" w:sz="2" w:space="0" w:color="000000"/>
            </w:tcBorders>
            <w:shd w:val="clear" w:color="auto" w:fill="auto"/>
            <w:vAlign w:val="center"/>
          </w:tcPr>
          <w:p w14:paraId="3069143F" w14:textId="4B3D75EA" w:rsidR="00FD6E9A" w:rsidRPr="00341480" w:rsidRDefault="00FD6E9A" w:rsidP="009D24A4">
            <w:pPr>
              <w:spacing w:before="120" w:after="0"/>
              <w:jc w:val="center"/>
              <w:rPr>
                <w:sz w:val="24"/>
              </w:rPr>
            </w:pPr>
            <w:r w:rsidRPr="00341480">
              <w:rPr>
                <w:sz w:val="24"/>
              </w:rPr>
              <w:t>300</w:t>
            </w:r>
          </w:p>
        </w:tc>
        <w:tc>
          <w:tcPr>
            <w:tcW w:w="738" w:type="pct"/>
            <w:tcBorders>
              <w:top w:val="single" w:sz="2" w:space="0" w:color="000000"/>
              <w:left w:val="single" w:sz="2" w:space="0" w:color="000000"/>
              <w:bottom w:val="single" w:sz="2" w:space="0" w:color="000000"/>
            </w:tcBorders>
            <w:shd w:val="clear" w:color="auto" w:fill="auto"/>
            <w:vAlign w:val="center"/>
          </w:tcPr>
          <w:p w14:paraId="4A3A8057" w14:textId="0FE1640F" w:rsidR="00FD6E9A" w:rsidRPr="00341480" w:rsidRDefault="00FD6E9A" w:rsidP="009D24A4">
            <w:pPr>
              <w:spacing w:before="120" w:after="0"/>
              <w:jc w:val="center"/>
              <w:rPr>
                <w:sz w:val="24"/>
              </w:rPr>
            </w:pPr>
            <w:r w:rsidRPr="00341480">
              <w:rPr>
                <w:sz w:val="24"/>
              </w:rPr>
              <w:t>210</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15A6013" w14:textId="54C842F4" w:rsidR="00FD6E9A" w:rsidRPr="00341480" w:rsidRDefault="00FD6E9A" w:rsidP="009D24A4">
            <w:pPr>
              <w:spacing w:before="120" w:after="0"/>
              <w:jc w:val="center"/>
              <w:rPr>
                <w:sz w:val="24"/>
              </w:rPr>
            </w:pPr>
            <w:r w:rsidRPr="00341480">
              <w:rPr>
                <w:sz w:val="24"/>
              </w:rPr>
              <w:t>240</w:t>
            </w:r>
          </w:p>
        </w:tc>
      </w:tr>
      <w:tr w:rsidR="009111FB" w:rsidRPr="00341480" w14:paraId="7A24B59F"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3926FE7D" w14:textId="77777777" w:rsidR="00FD6E9A" w:rsidRPr="00341480" w:rsidRDefault="00FD6E9A" w:rsidP="009D24A4">
            <w:pPr>
              <w:spacing w:before="120" w:after="0"/>
              <w:jc w:val="center"/>
              <w:rPr>
                <w:sz w:val="24"/>
              </w:rPr>
            </w:pPr>
            <w:r w:rsidRPr="00341480">
              <w:rPr>
                <w:sz w:val="24"/>
              </w:rPr>
              <w:t>/ɛ/</w:t>
            </w:r>
          </w:p>
        </w:tc>
        <w:tc>
          <w:tcPr>
            <w:tcW w:w="658" w:type="pct"/>
            <w:tcBorders>
              <w:top w:val="single" w:sz="2" w:space="0" w:color="000000"/>
              <w:left w:val="single" w:sz="2" w:space="0" w:color="000000"/>
              <w:bottom w:val="single" w:sz="2" w:space="0" w:color="000000"/>
            </w:tcBorders>
            <w:shd w:val="clear" w:color="auto" w:fill="auto"/>
            <w:vAlign w:val="center"/>
          </w:tcPr>
          <w:p w14:paraId="27FDCF6A" w14:textId="77777777" w:rsidR="00FD6E9A" w:rsidRPr="00341480" w:rsidRDefault="00FD6E9A" w:rsidP="009D24A4">
            <w:pPr>
              <w:spacing w:before="120" w:after="0"/>
              <w:jc w:val="center"/>
              <w:rPr>
                <w:sz w:val="24"/>
              </w:rPr>
            </w:pPr>
            <w:r w:rsidRPr="00341480">
              <w:rPr>
                <w:sz w:val="24"/>
              </w:rPr>
              <w:t>538</w:t>
            </w:r>
          </w:p>
          <w:p w14:paraId="4F0ACC5B" w14:textId="77777777" w:rsidR="00FD6E9A" w:rsidRPr="00341480" w:rsidRDefault="00FD6E9A" w:rsidP="009D24A4">
            <w:pPr>
              <w:spacing w:before="120" w:after="0"/>
              <w:jc w:val="center"/>
              <w:rPr>
                <w:sz w:val="24"/>
              </w:rPr>
            </w:pPr>
            <w:r w:rsidRPr="00341480">
              <w:rPr>
                <w:sz w:val="24"/>
              </w:rPr>
              <w:t>618</w:t>
            </w:r>
          </w:p>
        </w:tc>
        <w:tc>
          <w:tcPr>
            <w:tcW w:w="655" w:type="pct"/>
            <w:tcBorders>
              <w:top w:val="single" w:sz="2" w:space="0" w:color="000000"/>
              <w:left w:val="single" w:sz="2" w:space="0" w:color="000000"/>
              <w:bottom w:val="single" w:sz="2" w:space="0" w:color="000000"/>
            </w:tcBorders>
            <w:shd w:val="clear" w:color="auto" w:fill="auto"/>
            <w:vAlign w:val="center"/>
          </w:tcPr>
          <w:p w14:paraId="6C4E9766" w14:textId="77777777" w:rsidR="00FD6E9A" w:rsidRPr="00341480" w:rsidRDefault="00FD6E9A" w:rsidP="009D24A4">
            <w:pPr>
              <w:spacing w:before="120" w:after="0"/>
              <w:jc w:val="center"/>
              <w:rPr>
                <w:sz w:val="24"/>
              </w:rPr>
            </w:pPr>
            <w:r w:rsidRPr="00341480">
              <w:rPr>
                <w:sz w:val="24"/>
              </w:rPr>
              <w:t>1808</w:t>
            </w:r>
          </w:p>
          <w:p w14:paraId="1E1303D1" w14:textId="77777777" w:rsidR="00FD6E9A" w:rsidRPr="00341480" w:rsidRDefault="00FD6E9A" w:rsidP="009D24A4">
            <w:pPr>
              <w:spacing w:before="120" w:after="0"/>
              <w:jc w:val="center"/>
              <w:rPr>
                <w:sz w:val="24"/>
              </w:rPr>
            </w:pPr>
            <w:r w:rsidRPr="00341480">
              <w:rPr>
                <w:sz w:val="24"/>
              </w:rPr>
              <w:t>1700</w:t>
            </w:r>
          </w:p>
        </w:tc>
        <w:tc>
          <w:tcPr>
            <w:tcW w:w="738" w:type="pct"/>
            <w:tcBorders>
              <w:top w:val="single" w:sz="2" w:space="0" w:color="000000"/>
              <w:left w:val="single" w:sz="2" w:space="0" w:color="000000"/>
              <w:bottom w:val="single" w:sz="2" w:space="0" w:color="000000"/>
            </w:tcBorders>
            <w:shd w:val="clear" w:color="auto" w:fill="auto"/>
            <w:vAlign w:val="center"/>
          </w:tcPr>
          <w:p w14:paraId="5A8621CC" w14:textId="77777777" w:rsidR="00FD6E9A" w:rsidRPr="00341480" w:rsidRDefault="00FD6E9A" w:rsidP="009D24A4">
            <w:pPr>
              <w:spacing w:before="120" w:after="0"/>
              <w:jc w:val="center"/>
              <w:rPr>
                <w:sz w:val="24"/>
              </w:rPr>
            </w:pPr>
            <w:r w:rsidRPr="00341480">
              <w:rPr>
                <w:sz w:val="24"/>
              </w:rPr>
              <w:t>2540</w:t>
            </w:r>
          </w:p>
        </w:tc>
        <w:tc>
          <w:tcPr>
            <w:tcW w:w="738" w:type="pct"/>
            <w:tcBorders>
              <w:top w:val="single" w:sz="2" w:space="0" w:color="000000"/>
              <w:left w:val="single" w:sz="2" w:space="0" w:color="000000"/>
              <w:bottom w:val="single" w:sz="2" w:space="0" w:color="000000"/>
            </w:tcBorders>
            <w:shd w:val="clear" w:color="auto" w:fill="auto"/>
            <w:vAlign w:val="center"/>
          </w:tcPr>
          <w:p w14:paraId="66CB63C7" w14:textId="77777777" w:rsidR="00FD6E9A" w:rsidRPr="00341480" w:rsidRDefault="00FD6E9A" w:rsidP="009D24A4">
            <w:pPr>
              <w:spacing w:before="120" w:after="0"/>
              <w:jc w:val="center"/>
              <w:rPr>
                <w:sz w:val="24"/>
              </w:rPr>
            </w:pPr>
            <w:r w:rsidRPr="00341480">
              <w:rPr>
                <w:sz w:val="24"/>
              </w:rPr>
              <w:t>374</w:t>
            </w:r>
          </w:p>
          <w:p w14:paraId="23BFACE0" w14:textId="77777777" w:rsidR="00FD6E9A" w:rsidRPr="00341480" w:rsidRDefault="00FD6E9A" w:rsidP="009D24A4">
            <w:pPr>
              <w:spacing w:before="120" w:after="0"/>
              <w:jc w:val="center"/>
              <w:rPr>
                <w:sz w:val="24"/>
              </w:rPr>
            </w:pPr>
            <w:r w:rsidRPr="00341480">
              <w:rPr>
                <w:sz w:val="24"/>
              </w:rPr>
              <w:t>299</w:t>
            </w:r>
          </w:p>
        </w:tc>
        <w:tc>
          <w:tcPr>
            <w:tcW w:w="738" w:type="pct"/>
            <w:tcBorders>
              <w:top w:val="single" w:sz="2" w:space="0" w:color="000000"/>
              <w:left w:val="single" w:sz="2" w:space="0" w:color="000000"/>
              <w:bottom w:val="single" w:sz="2" w:space="0" w:color="000000"/>
            </w:tcBorders>
            <w:shd w:val="clear" w:color="auto" w:fill="auto"/>
            <w:vAlign w:val="center"/>
          </w:tcPr>
          <w:p w14:paraId="0B57D037" w14:textId="77777777" w:rsidR="00FD6E9A" w:rsidRPr="00341480" w:rsidRDefault="00FD6E9A" w:rsidP="009D24A4">
            <w:pPr>
              <w:spacing w:before="120" w:after="0"/>
              <w:jc w:val="center"/>
              <w:rPr>
                <w:sz w:val="24"/>
              </w:rPr>
            </w:pPr>
            <w:r w:rsidRPr="00341480">
              <w:rPr>
                <w:sz w:val="24"/>
              </w:rPr>
              <w:t>266</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2DB825B" w14:textId="77777777" w:rsidR="00FD6E9A" w:rsidRPr="00341480" w:rsidRDefault="00FD6E9A" w:rsidP="009D24A4">
            <w:pPr>
              <w:spacing w:before="120" w:after="0"/>
              <w:jc w:val="center"/>
              <w:rPr>
                <w:sz w:val="24"/>
              </w:rPr>
            </w:pPr>
            <w:r w:rsidRPr="00341480">
              <w:rPr>
                <w:sz w:val="24"/>
              </w:rPr>
              <w:t>240</w:t>
            </w:r>
          </w:p>
        </w:tc>
      </w:tr>
      <w:tr w:rsidR="009111FB" w:rsidRPr="00341480" w14:paraId="52922DB7"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6D58896C" w14:textId="77777777" w:rsidR="00FD6E9A" w:rsidRPr="00341480" w:rsidRDefault="00FD6E9A" w:rsidP="009D24A4">
            <w:pPr>
              <w:spacing w:before="120" w:after="0"/>
              <w:jc w:val="center"/>
              <w:rPr>
                <w:sz w:val="24"/>
              </w:rPr>
            </w:pPr>
            <w:r w:rsidRPr="00341480">
              <w:rPr>
                <w:rFonts w:ascii="Liberation Serif" w:hAnsi="Liberation Serif" w:cs="Liberation Serif"/>
                <w:sz w:val="24"/>
                <w:lang w:val="vi-VN"/>
              </w:rPr>
              <w:t>/ɛ̆/</w:t>
            </w:r>
          </w:p>
        </w:tc>
        <w:tc>
          <w:tcPr>
            <w:tcW w:w="658" w:type="pct"/>
            <w:tcBorders>
              <w:top w:val="single" w:sz="2" w:space="0" w:color="000000"/>
              <w:left w:val="single" w:sz="2" w:space="0" w:color="000000"/>
              <w:bottom w:val="single" w:sz="2" w:space="0" w:color="000000"/>
            </w:tcBorders>
            <w:shd w:val="clear" w:color="auto" w:fill="auto"/>
            <w:vAlign w:val="center"/>
          </w:tcPr>
          <w:p w14:paraId="789CED64" w14:textId="77777777" w:rsidR="00FD6E9A" w:rsidRPr="00341480" w:rsidRDefault="00FD6E9A" w:rsidP="009D24A4">
            <w:pPr>
              <w:spacing w:before="120" w:after="0"/>
              <w:jc w:val="center"/>
              <w:rPr>
                <w:sz w:val="24"/>
              </w:rPr>
            </w:pPr>
            <w:r w:rsidRPr="00341480">
              <w:rPr>
                <w:sz w:val="24"/>
              </w:rPr>
              <w:t>656</w:t>
            </w:r>
          </w:p>
          <w:p w14:paraId="374C0A97" w14:textId="77777777" w:rsidR="00FD6E9A" w:rsidRPr="00341480" w:rsidRDefault="00FD6E9A" w:rsidP="009D24A4">
            <w:pPr>
              <w:spacing w:before="120" w:after="0"/>
              <w:jc w:val="center"/>
              <w:rPr>
                <w:sz w:val="24"/>
              </w:rPr>
            </w:pPr>
            <w:r w:rsidRPr="00341480">
              <w:rPr>
                <w:sz w:val="24"/>
              </w:rPr>
              <w:t>712</w:t>
            </w:r>
          </w:p>
          <w:p w14:paraId="7B3F2708" w14:textId="77777777" w:rsidR="00FD6E9A" w:rsidRPr="00341480" w:rsidRDefault="00FD6E9A" w:rsidP="009D24A4">
            <w:pPr>
              <w:spacing w:before="120" w:after="0"/>
              <w:jc w:val="center"/>
              <w:rPr>
                <w:sz w:val="24"/>
              </w:rPr>
            </w:pPr>
            <w:r w:rsidRPr="00341480">
              <w:rPr>
                <w:sz w:val="24"/>
              </w:rPr>
              <w:t>312</w:t>
            </w:r>
          </w:p>
        </w:tc>
        <w:tc>
          <w:tcPr>
            <w:tcW w:w="655" w:type="pct"/>
            <w:tcBorders>
              <w:top w:val="single" w:sz="2" w:space="0" w:color="000000"/>
              <w:left w:val="single" w:sz="2" w:space="0" w:color="000000"/>
              <w:bottom w:val="single" w:sz="2" w:space="0" w:color="000000"/>
            </w:tcBorders>
            <w:shd w:val="clear" w:color="auto" w:fill="auto"/>
            <w:vAlign w:val="center"/>
          </w:tcPr>
          <w:p w14:paraId="40C9587D" w14:textId="77777777" w:rsidR="00FD6E9A" w:rsidRPr="00341480" w:rsidRDefault="00FD6E9A" w:rsidP="009D24A4">
            <w:pPr>
              <w:spacing w:before="120" w:after="0"/>
              <w:jc w:val="center"/>
              <w:rPr>
                <w:sz w:val="24"/>
              </w:rPr>
            </w:pPr>
            <w:r w:rsidRPr="00341480">
              <w:rPr>
                <w:sz w:val="24"/>
              </w:rPr>
              <w:t>1380</w:t>
            </w:r>
          </w:p>
          <w:p w14:paraId="0754938C" w14:textId="77777777" w:rsidR="00FD6E9A" w:rsidRPr="00341480" w:rsidRDefault="00FD6E9A" w:rsidP="009D24A4">
            <w:pPr>
              <w:spacing w:before="120" w:after="0"/>
              <w:jc w:val="center"/>
              <w:rPr>
                <w:sz w:val="24"/>
              </w:rPr>
            </w:pPr>
            <w:r w:rsidRPr="00341480">
              <w:rPr>
                <w:sz w:val="24"/>
              </w:rPr>
              <w:t>1400</w:t>
            </w:r>
          </w:p>
          <w:p w14:paraId="52AD170F" w14:textId="77777777" w:rsidR="00FD6E9A" w:rsidRPr="00341480" w:rsidRDefault="00FD6E9A" w:rsidP="009D24A4">
            <w:pPr>
              <w:spacing w:before="120" w:after="0"/>
              <w:jc w:val="center"/>
              <w:rPr>
                <w:sz w:val="24"/>
              </w:rPr>
            </w:pPr>
            <w:r w:rsidRPr="00341480">
              <w:rPr>
                <w:sz w:val="24"/>
              </w:rPr>
              <w:t>2300</w:t>
            </w:r>
          </w:p>
        </w:tc>
        <w:tc>
          <w:tcPr>
            <w:tcW w:w="738" w:type="pct"/>
            <w:tcBorders>
              <w:top w:val="single" w:sz="2" w:space="0" w:color="000000"/>
              <w:left w:val="single" w:sz="2" w:space="0" w:color="000000"/>
              <w:bottom w:val="single" w:sz="2" w:space="0" w:color="000000"/>
            </w:tcBorders>
            <w:shd w:val="clear" w:color="auto" w:fill="auto"/>
            <w:vAlign w:val="center"/>
          </w:tcPr>
          <w:p w14:paraId="555A72F0" w14:textId="77777777" w:rsidR="00FD6E9A" w:rsidRPr="00341480" w:rsidRDefault="00FD6E9A" w:rsidP="009D24A4">
            <w:pPr>
              <w:spacing w:before="120" w:after="0"/>
              <w:jc w:val="center"/>
              <w:rPr>
                <w:sz w:val="24"/>
              </w:rPr>
            </w:pPr>
            <w:r w:rsidRPr="00341480">
              <w:rPr>
                <w:sz w:val="24"/>
              </w:rPr>
              <w:t>2460</w:t>
            </w:r>
          </w:p>
          <w:p w14:paraId="09F84EE3" w14:textId="77777777" w:rsidR="00FD6E9A" w:rsidRPr="00341480" w:rsidRDefault="00FD6E9A" w:rsidP="009D24A4">
            <w:pPr>
              <w:spacing w:before="120" w:after="0"/>
              <w:jc w:val="center"/>
              <w:rPr>
                <w:sz w:val="24"/>
              </w:rPr>
            </w:pPr>
            <w:r w:rsidRPr="00341480">
              <w:rPr>
                <w:sz w:val="24"/>
              </w:rPr>
              <w:t>2520</w:t>
            </w:r>
          </w:p>
          <w:p w14:paraId="15F70AF2" w14:textId="77777777" w:rsidR="00FD6E9A" w:rsidRPr="00341480" w:rsidRDefault="00FD6E9A" w:rsidP="009D24A4">
            <w:pPr>
              <w:spacing w:before="120" w:after="0"/>
              <w:jc w:val="center"/>
              <w:rPr>
                <w:sz w:val="24"/>
              </w:rPr>
            </w:pPr>
            <w:r w:rsidRPr="00341480">
              <w:rPr>
                <w:sz w:val="24"/>
              </w:rPr>
              <w:t>2820</w:t>
            </w:r>
          </w:p>
        </w:tc>
        <w:tc>
          <w:tcPr>
            <w:tcW w:w="738" w:type="pct"/>
            <w:tcBorders>
              <w:top w:val="single" w:sz="2" w:space="0" w:color="000000"/>
              <w:left w:val="single" w:sz="2" w:space="0" w:color="000000"/>
              <w:bottom w:val="single" w:sz="2" w:space="0" w:color="000000"/>
            </w:tcBorders>
            <w:shd w:val="clear" w:color="auto" w:fill="auto"/>
            <w:vAlign w:val="center"/>
          </w:tcPr>
          <w:p w14:paraId="416BAD65" w14:textId="77777777" w:rsidR="00FD6E9A" w:rsidRPr="00341480" w:rsidRDefault="00FD6E9A" w:rsidP="009D24A4">
            <w:pPr>
              <w:spacing w:before="120" w:after="0"/>
              <w:jc w:val="center"/>
              <w:rPr>
                <w:sz w:val="24"/>
              </w:rPr>
            </w:pPr>
            <w:r w:rsidRPr="00341480">
              <w:rPr>
                <w:sz w:val="24"/>
              </w:rPr>
              <w:t>260</w:t>
            </w:r>
          </w:p>
          <w:p w14:paraId="5AE7E078" w14:textId="77777777" w:rsidR="00FD6E9A" w:rsidRPr="00341480" w:rsidRDefault="00FD6E9A" w:rsidP="009D24A4">
            <w:pPr>
              <w:spacing w:before="120" w:after="0"/>
              <w:jc w:val="center"/>
              <w:rPr>
                <w:sz w:val="24"/>
              </w:rPr>
            </w:pPr>
            <w:r w:rsidRPr="00341480">
              <w:rPr>
                <w:sz w:val="24"/>
              </w:rPr>
              <w:t>300</w:t>
            </w:r>
          </w:p>
          <w:p w14:paraId="0C9B4133" w14:textId="77777777" w:rsidR="00FD6E9A" w:rsidRPr="00341480" w:rsidRDefault="00FD6E9A" w:rsidP="009D24A4">
            <w:pPr>
              <w:spacing w:before="120" w:after="0"/>
              <w:jc w:val="center"/>
              <w:rPr>
                <w:sz w:val="24"/>
              </w:rPr>
            </w:pPr>
            <w:r w:rsidRPr="00341480">
              <w:rPr>
                <w:sz w:val="24"/>
              </w:rPr>
              <w:t>212</w:t>
            </w:r>
          </w:p>
        </w:tc>
        <w:tc>
          <w:tcPr>
            <w:tcW w:w="738" w:type="pct"/>
            <w:tcBorders>
              <w:top w:val="single" w:sz="2" w:space="0" w:color="000000"/>
              <w:left w:val="single" w:sz="2" w:space="0" w:color="000000"/>
              <w:bottom w:val="single" w:sz="2" w:space="0" w:color="000000"/>
            </w:tcBorders>
            <w:shd w:val="clear" w:color="auto" w:fill="auto"/>
            <w:vAlign w:val="center"/>
          </w:tcPr>
          <w:p w14:paraId="3B2100B1" w14:textId="77777777" w:rsidR="00FD6E9A" w:rsidRPr="00341480" w:rsidRDefault="00FD6E9A" w:rsidP="009D24A4">
            <w:pPr>
              <w:spacing w:before="120" w:after="0"/>
              <w:jc w:val="center"/>
              <w:rPr>
                <w:sz w:val="24"/>
              </w:rPr>
            </w:pPr>
            <w:r w:rsidRPr="00341480">
              <w:rPr>
                <w:sz w:val="24"/>
              </w:rPr>
              <w:t>415</w:t>
            </w:r>
          </w:p>
          <w:p w14:paraId="7C2464DB" w14:textId="77777777" w:rsidR="00FD6E9A" w:rsidRPr="00341480" w:rsidRDefault="00FD6E9A" w:rsidP="009D24A4">
            <w:pPr>
              <w:spacing w:before="120" w:after="0"/>
              <w:jc w:val="center"/>
              <w:rPr>
                <w:sz w:val="24"/>
              </w:rPr>
            </w:pPr>
            <w:r w:rsidRPr="00341480">
              <w:rPr>
                <w:sz w:val="24"/>
              </w:rPr>
              <w:t>272</w:t>
            </w:r>
          </w:p>
          <w:p w14:paraId="1B3E2E9B" w14:textId="77777777" w:rsidR="00FD6E9A" w:rsidRPr="00341480" w:rsidRDefault="00FD6E9A" w:rsidP="009D24A4">
            <w:pPr>
              <w:spacing w:before="120" w:after="0"/>
              <w:jc w:val="center"/>
              <w:rPr>
                <w:sz w:val="24"/>
              </w:rPr>
            </w:pPr>
            <w:r w:rsidRPr="00341480">
              <w:rPr>
                <w:sz w:val="24"/>
              </w:rPr>
              <w:t>287</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B8EAC54" w14:textId="77777777" w:rsidR="00FD6E9A" w:rsidRPr="00341480" w:rsidRDefault="00FD6E9A" w:rsidP="009D24A4">
            <w:pPr>
              <w:spacing w:before="120" w:after="0"/>
              <w:jc w:val="center"/>
              <w:rPr>
                <w:sz w:val="24"/>
              </w:rPr>
            </w:pPr>
            <w:r w:rsidRPr="00341480">
              <w:rPr>
                <w:sz w:val="24"/>
              </w:rPr>
              <w:t>345</w:t>
            </w:r>
          </w:p>
          <w:p w14:paraId="6B75D8F2" w14:textId="77777777" w:rsidR="00FD6E9A" w:rsidRPr="00341480" w:rsidRDefault="00FD6E9A" w:rsidP="009D24A4">
            <w:pPr>
              <w:spacing w:before="120" w:after="0"/>
              <w:jc w:val="center"/>
              <w:rPr>
                <w:sz w:val="24"/>
              </w:rPr>
            </w:pPr>
            <w:r w:rsidRPr="00341480">
              <w:rPr>
                <w:sz w:val="24"/>
              </w:rPr>
              <w:t>240</w:t>
            </w:r>
          </w:p>
          <w:p w14:paraId="2310B23A" w14:textId="77777777" w:rsidR="00FD6E9A" w:rsidRPr="00341480" w:rsidRDefault="00FD6E9A" w:rsidP="009D24A4">
            <w:pPr>
              <w:spacing w:before="120" w:after="0"/>
              <w:jc w:val="center"/>
              <w:rPr>
                <w:sz w:val="24"/>
              </w:rPr>
            </w:pPr>
            <w:r w:rsidRPr="00341480">
              <w:rPr>
                <w:sz w:val="24"/>
              </w:rPr>
              <w:t>240</w:t>
            </w:r>
          </w:p>
        </w:tc>
      </w:tr>
      <w:tr w:rsidR="009111FB" w:rsidRPr="00341480" w14:paraId="157F7B02"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4D7324D0" w14:textId="77777777" w:rsidR="00FD6E9A" w:rsidRPr="00341480" w:rsidRDefault="00FD6E9A" w:rsidP="009D24A4">
            <w:pPr>
              <w:spacing w:before="120" w:after="0"/>
              <w:jc w:val="center"/>
              <w:rPr>
                <w:sz w:val="24"/>
              </w:rPr>
            </w:pPr>
            <w:r w:rsidRPr="00341480">
              <w:rPr>
                <w:sz w:val="24"/>
              </w:rPr>
              <w:t>/e/</w:t>
            </w:r>
          </w:p>
        </w:tc>
        <w:tc>
          <w:tcPr>
            <w:tcW w:w="658" w:type="pct"/>
            <w:tcBorders>
              <w:top w:val="single" w:sz="2" w:space="0" w:color="000000"/>
              <w:left w:val="single" w:sz="2" w:space="0" w:color="000000"/>
              <w:bottom w:val="single" w:sz="2" w:space="0" w:color="000000"/>
            </w:tcBorders>
            <w:shd w:val="clear" w:color="auto" w:fill="auto"/>
            <w:vAlign w:val="center"/>
          </w:tcPr>
          <w:p w14:paraId="555827DD" w14:textId="77777777" w:rsidR="00FD6E9A" w:rsidRPr="00341480" w:rsidRDefault="00FD6E9A" w:rsidP="009D24A4">
            <w:pPr>
              <w:spacing w:before="120" w:after="0"/>
              <w:jc w:val="center"/>
              <w:rPr>
                <w:sz w:val="24"/>
              </w:rPr>
            </w:pPr>
            <w:r w:rsidRPr="00341480">
              <w:rPr>
                <w:sz w:val="24"/>
              </w:rPr>
              <w:t>464</w:t>
            </w:r>
          </w:p>
        </w:tc>
        <w:tc>
          <w:tcPr>
            <w:tcW w:w="655" w:type="pct"/>
            <w:tcBorders>
              <w:top w:val="single" w:sz="2" w:space="0" w:color="000000"/>
              <w:left w:val="single" w:sz="2" w:space="0" w:color="000000"/>
              <w:bottom w:val="single" w:sz="2" w:space="0" w:color="000000"/>
            </w:tcBorders>
            <w:shd w:val="clear" w:color="auto" w:fill="auto"/>
            <w:vAlign w:val="center"/>
          </w:tcPr>
          <w:p w14:paraId="31FE1D22" w14:textId="77777777" w:rsidR="00FD6E9A" w:rsidRPr="00341480" w:rsidRDefault="00FD6E9A" w:rsidP="009D24A4">
            <w:pPr>
              <w:spacing w:before="120" w:after="0"/>
              <w:jc w:val="center"/>
              <w:rPr>
                <w:sz w:val="24"/>
              </w:rPr>
            </w:pPr>
            <w:r w:rsidRPr="00341480">
              <w:rPr>
                <w:sz w:val="24"/>
              </w:rPr>
              <w:t>2002</w:t>
            </w:r>
          </w:p>
        </w:tc>
        <w:tc>
          <w:tcPr>
            <w:tcW w:w="738" w:type="pct"/>
            <w:tcBorders>
              <w:top w:val="single" w:sz="2" w:space="0" w:color="000000"/>
              <w:left w:val="single" w:sz="2" w:space="0" w:color="000000"/>
              <w:bottom w:val="single" w:sz="2" w:space="0" w:color="000000"/>
            </w:tcBorders>
            <w:shd w:val="clear" w:color="auto" w:fill="auto"/>
            <w:vAlign w:val="center"/>
          </w:tcPr>
          <w:p w14:paraId="7CB05EA4" w14:textId="77777777" w:rsidR="00FD6E9A" w:rsidRPr="00341480" w:rsidRDefault="00FD6E9A" w:rsidP="009D24A4">
            <w:pPr>
              <w:spacing w:before="120" w:after="0"/>
              <w:jc w:val="center"/>
              <w:rPr>
                <w:sz w:val="24"/>
              </w:rPr>
            </w:pPr>
            <w:r w:rsidRPr="00341480">
              <w:rPr>
                <w:sz w:val="24"/>
              </w:rPr>
              <w:t>2411</w:t>
            </w:r>
          </w:p>
        </w:tc>
        <w:tc>
          <w:tcPr>
            <w:tcW w:w="738" w:type="pct"/>
            <w:tcBorders>
              <w:top w:val="single" w:sz="2" w:space="0" w:color="000000"/>
              <w:left w:val="single" w:sz="2" w:space="0" w:color="000000"/>
              <w:bottom w:val="single" w:sz="2" w:space="0" w:color="000000"/>
            </w:tcBorders>
            <w:shd w:val="clear" w:color="auto" w:fill="auto"/>
            <w:vAlign w:val="center"/>
          </w:tcPr>
          <w:p w14:paraId="152BA9C0" w14:textId="77777777" w:rsidR="00FD6E9A" w:rsidRPr="00341480" w:rsidRDefault="00FD6E9A" w:rsidP="009D24A4">
            <w:pPr>
              <w:spacing w:before="120" w:after="0"/>
              <w:jc w:val="center"/>
              <w:rPr>
                <w:sz w:val="24"/>
              </w:rPr>
            </w:pPr>
            <w:r w:rsidRPr="00341480">
              <w:rPr>
                <w:sz w:val="24"/>
              </w:rPr>
              <w:t>116</w:t>
            </w:r>
          </w:p>
        </w:tc>
        <w:tc>
          <w:tcPr>
            <w:tcW w:w="738" w:type="pct"/>
            <w:tcBorders>
              <w:top w:val="single" w:sz="2" w:space="0" w:color="000000"/>
              <w:left w:val="single" w:sz="2" w:space="0" w:color="000000"/>
              <w:bottom w:val="single" w:sz="2" w:space="0" w:color="000000"/>
            </w:tcBorders>
            <w:shd w:val="clear" w:color="auto" w:fill="auto"/>
            <w:vAlign w:val="center"/>
          </w:tcPr>
          <w:p w14:paraId="471BDB14" w14:textId="77777777" w:rsidR="00FD6E9A" w:rsidRPr="00341480" w:rsidRDefault="00FD6E9A" w:rsidP="009D24A4">
            <w:pPr>
              <w:spacing w:before="120" w:after="0"/>
              <w:jc w:val="center"/>
              <w:rPr>
                <w:sz w:val="24"/>
              </w:rPr>
            </w:pPr>
            <w:r w:rsidRPr="00341480">
              <w:rPr>
                <w:sz w:val="24"/>
              </w:rPr>
              <w:t>333</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12B06E2D" w14:textId="77777777" w:rsidR="00FD6E9A" w:rsidRPr="00341480" w:rsidRDefault="00FD6E9A" w:rsidP="009D24A4">
            <w:pPr>
              <w:spacing w:before="120" w:after="0"/>
              <w:jc w:val="center"/>
              <w:rPr>
                <w:sz w:val="24"/>
              </w:rPr>
            </w:pPr>
            <w:r w:rsidRPr="00341480">
              <w:rPr>
                <w:sz w:val="24"/>
              </w:rPr>
              <w:t>221</w:t>
            </w:r>
          </w:p>
        </w:tc>
      </w:tr>
      <w:tr w:rsidR="009111FB" w:rsidRPr="00341480" w14:paraId="1A69E729"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569EBA37" w14:textId="77777777" w:rsidR="00FD6E9A" w:rsidRPr="00341480" w:rsidRDefault="00FD6E9A" w:rsidP="009D24A4">
            <w:pPr>
              <w:spacing w:before="120" w:after="0"/>
              <w:jc w:val="center"/>
              <w:rPr>
                <w:sz w:val="24"/>
              </w:rPr>
            </w:pPr>
            <w:r w:rsidRPr="00341480">
              <w:rPr>
                <w:sz w:val="24"/>
              </w:rPr>
              <w:t>/ɔ/</w:t>
            </w:r>
          </w:p>
        </w:tc>
        <w:tc>
          <w:tcPr>
            <w:tcW w:w="658" w:type="pct"/>
            <w:tcBorders>
              <w:top w:val="single" w:sz="2" w:space="0" w:color="000000"/>
              <w:left w:val="single" w:sz="2" w:space="0" w:color="000000"/>
              <w:bottom w:val="single" w:sz="2" w:space="0" w:color="000000"/>
            </w:tcBorders>
            <w:shd w:val="clear" w:color="auto" w:fill="auto"/>
            <w:vAlign w:val="center"/>
          </w:tcPr>
          <w:p w14:paraId="225ABC8E" w14:textId="77777777" w:rsidR="00FD6E9A" w:rsidRPr="00341480" w:rsidRDefault="00FD6E9A" w:rsidP="009D24A4">
            <w:pPr>
              <w:spacing w:before="120" w:after="0"/>
              <w:jc w:val="center"/>
              <w:rPr>
                <w:sz w:val="24"/>
              </w:rPr>
            </w:pPr>
            <w:r w:rsidRPr="00341480">
              <w:rPr>
                <w:sz w:val="24"/>
              </w:rPr>
              <w:t>452</w:t>
            </w:r>
          </w:p>
          <w:p w14:paraId="0E004EA2" w14:textId="77777777" w:rsidR="00FD6E9A" w:rsidRPr="00341480" w:rsidRDefault="00FD6E9A" w:rsidP="009D24A4">
            <w:pPr>
              <w:spacing w:before="120" w:after="0"/>
              <w:jc w:val="center"/>
              <w:rPr>
                <w:sz w:val="24"/>
              </w:rPr>
            </w:pPr>
            <w:r w:rsidRPr="00341480">
              <w:rPr>
                <w:sz w:val="24"/>
              </w:rPr>
              <w:t>600</w:t>
            </w:r>
          </w:p>
        </w:tc>
        <w:tc>
          <w:tcPr>
            <w:tcW w:w="655" w:type="pct"/>
            <w:tcBorders>
              <w:top w:val="single" w:sz="2" w:space="0" w:color="000000"/>
              <w:left w:val="single" w:sz="2" w:space="0" w:color="000000"/>
              <w:bottom w:val="single" w:sz="2" w:space="0" w:color="000000"/>
            </w:tcBorders>
            <w:shd w:val="clear" w:color="auto" w:fill="auto"/>
            <w:vAlign w:val="center"/>
          </w:tcPr>
          <w:p w14:paraId="3CD5556C" w14:textId="77777777" w:rsidR="00FD6E9A" w:rsidRPr="00341480" w:rsidRDefault="00FD6E9A" w:rsidP="009D24A4">
            <w:pPr>
              <w:spacing w:before="120" w:after="0"/>
              <w:jc w:val="center"/>
              <w:rPr>
                <w:sz w:val="24"/>
              </w:rPr>
            </w:pPr>
            <w:r w:rsidRPr="00341480">
              <w:rPr>
                <w:sz w:val="24"/>
              </w:rPr>
              <w:t>897</w:t>
            </w:r>
          </w:p>
          <w:p w14:paraId="5F3AEF64" w14:textId="77777777" w:rsidR="00FD6E9A" w:rsidRPr="00341480" w:rsidRDefault="00FD6E9A" w:rsidP="009D24A4">
            <w:pPr>
              <w:spacing w:before="120" w:after="0"/>
              <w:jc w:val="center"/>
              <w:rPr>
                <w:sz w:val="24"/>
              </w:rPr>
            </w:pPr>
            <w:r w:rsidRPr="00341480">
              <w:rPr>
                <w:sz w:val="24"/>
              </w:rPr>
              <w:t>980</w:t>
            </w:r>
          </w:p>
        </w:tc>
        <w:tc>
          <w:tcPr>
            <w:tcW w:w="738" w:type="pct"/>
            <w:tcBorders>
              <w:top w:val="single" w:sz="2" w:space="0" w:color="000000"/>
              <w:left w:val="single" w:sz="2" w:space="0" w:color="000000"/>
              <w:bottom w:val="single" w:sz="2" w:space="0" w:color="000000"/>
            </w:tcBorders>
            <w:shd w:val="clear" w:color="auto" w:fill="auto"/>
            <w:vAlign w:val="center"/>
          </w:tcPr>
          <w:p w14:paraId="72FEC364" w14:textId="77777777" w:rsidR="00FD6E9A" w:rsidRPr="00341480" w:rsidRDefault="00FD6E9A" w:rsidP="009D24A4">
            <w:pPr>
              <w:spacing w:before="120" w:after="0"/>
              <w:jc w:val="center"/>
              <w:rPr>
                <w:sz w:val="24"/>
              </w:rPr>
            </w:pPr>
            <w:r w:rsidRPr="00341480">
              <w:rPr>
                <w:sz w:val="24"/>
              </w:rPr>
              <w:t>2559</w:t>
            </w:r>
          </w:p>
        </w:tc>
        <w:tc>
          <w:tcPr>
            <w:tcW w:w="738" w:type="pct"/>
            <w:tcBorders>
              <w:top w:val="single" w:sz="2" w:space="0" w:color="000000"/>
              <w:left w:val="single" w:sz="2" w:space="0" w:color="000000"/>
              <w:bottom w:val="single" w:sz="2" w:space="0" w:color="000000"/>
            </w:tcBorders>
            <w:shd w:val="clear" w:color="auto" w:fill="auto"/>
            <w:vAlign w:val="center"/>
          </w:tcPr>
          <w:p w14:paraId="329ABB08" w14:textId="77777777" w:rsidR="00FD6E9A" w:rsidRPr="00341480" w:rsidRDefault="00FD6E9A" w:rsidP="009D24A4">
            <w:pPr>
              <w:spacing w:before="120" w:after="0"/>
              <w:jc w:val="center"/>
              <w:rPr>
                <w:sz w:val="24"/>
              </w:rPr>
            </w:pPr>
            <w:r w:rsidRPr="00341480">
              <w:rPr>
                <w:sz w:val="24"/>
              </w:rPr>
              <w:t>252</w:t>
            </w:r>
          </w:p>
          <w:p w14:paraId="7505E45D" w14:textId="77777777" w:rsidR="00FD6E9A" w:rsidRPr="00341480" w:rsidRDefault="00FD6E9A" w:rsidP="009D24A4">
            <w:pPr>
              <w:spacing w:before="120" w:after="0"/>
              <w:jc w:val="center"/>
              <w:rPr>
                <w:sz w:val="24"/>
              </w:rPr>
            </w:pPr>
            <w:r w:rsidRPr="00341480">
              <w:rPr>
                <w:sz w:val="24"/>
              </w:rPr>
              <w:t>277</w:t>
            </w:r>
          </w:p>
        </w:tc>
        <w:tc>
          <w:tcPr>
            <w:tcW w:w="738" w:type="pct"/>
            <w:tcBorders>
              <w:top w:val="single" w:sz="2" w:space="0" w:color="000000"/>
              <w:left w:val="single" w:sz="2" w:space="0" w:color="000000"/>
              <w:bottom w:val="single" w:sz="2" w:space="0" w:color="000000"/>
            </w:tcBorders>
            <w:shd w:val="clear" w:color="auto" w:fill="auto"/>
            <w:vAlign w:val="center"/>
          </w:tcPr>
          <w:p w14:paraId="7E16C868" w14:textId="77777777" w:rsidR="00FD6E9A" w:rsidRPr="00341480" w:rsidRDefault="00FD6E9A" w:rsidP="009D24A4">
            <w:pPr>
              <w:spacing w:before="120" w:after="0"/>
              <w:jc w:val="center"/>
              <w:rPr>
                <w:sz w:val="24"/>
              </w:rPr>
            </w:pPr>
            <w:r w:rsidRPr="00341480">
              <w:rPr>
                <w:sz w:val="24"/>
              </w:rPr>
              <w:t>291</w:t>
            </w:r>
          </w:p>
          <w:p w14:paraId="4B132B1A" w14:textId="77777777" w:rsidR="00FD6E9A" w:rsidRPr="00341480" w:rsidRDefault="00FD6E9A" w:rsidP="009D24A4">
            <w:pPr>
              <w:spacing w:before="120" w:after="0"/>
              <w:jc w:val="center"/>
              <w:rPr>
                <w:sz w:val="24"/>
              </w:rPr>
            </w:pPr>
            <w:r w:rsidRPr="00341480">
              <w:rPr>
                <w:sz w:val="24"/>
              </w:rPr>
              <w:t>270</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9695EE2" w14:textId="77777777" w:rsidR="00FD6E9A" w:rsidRPr="00341480" w:rsidRDefault="00FD6E9A" w:rsidP="009D24A4">
            <w:pPr>
              <w:spacing w:before="120" w:after="0"/>
              <w:jc w:val="center"/>
              <w:rPr>
                <w:sz w:val="24"/>
              </w:rPr>
            </w:pPr>
            <w:r w:rsidRPr="00341480">
              <w:rPr>
                <w:sz w:val="24"/>
              </w:rPr>
              <w:t>240</w:t>
            </w:r>
          </w:p>
        </w:tc>
      </w:tr>
      <w:tr w:rsidR="009111FB" w:rsidRPr="00341480" w14:paraId="70248133"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6BD5C850" w14:textId="77777777" w:rsidR="00FD6E9A" w:rsidRPr="00341480" w:rsidRDefault="00FD6E9A" w:rsidP="009D24A4">
            <w:pPr>
              <w:spacing w:before="120" w:after="0"/>
              <w:jc w:val="center"/>
              <w:rPr>
                <w:sz w:val="24"/>
              </w:rPr>
            </w:pPr>
            <w:r w:rsidRPr="00341480">
              <w:rPr>
                <w:rFonts w:ascii="Liberation Serif" w:hAnsi="Liberation Serif" w:cs="Liberation Serif"/>
                <w:sz w:val="24"/>
                <w:lang w:val="vi-VN"/>
              </w:rPr>
              <w:t>/ɔ̆/</w:t>
            </w:r>
          </w:p>
        </w:tc>
        <w:tc>
          <w:tcPr>
            <w:tcW w:w="658" w:type="pct"/>
            <w:tcBorders>
              <w:top w:val="single" w:sz="2" w:space="0" w:color="000000"/>
              <w:left w:val="single" w:sz="2" w:space="0" w:color="000000"/>
              <w:bottom w:val="single" w:sz="2" w:space="0" w:color="000000"/>
            </w:tcBorders>
            <w:shd w:val="clear" w:color="auto" w:fill="auto"/>
            <w:vAlign w:val="center"/>
          </w:tcPr>
          <w:p w14:paraId="03729CA7" w14:textId="77777777" w:rsidR="00FD6E9A" w:rsidRPr="00341480" w:rsidRDefault="00FD6E9A" w:rsidP="009D24A4">
            <w:pPr>
              <w:spacing w:before="120" w:after="0"/>
              <w:jc w:val="center"/>
              <w:rPr>
                <w:sz w:val="24"/>
              </w:rPr>
            </w:pPr>
            <w:r w:rsidRPr="00341480">
              <w:rPr>
                <w:sz w:val="24"/>
              </w:rPr>
              <w:t>656</w:t>
            </w:r>
          </w:p>
          <w:p w14:paraId="5EF0623F" w14:textId="77777777" w:rsidR="00FD6E9A" w:rsidRPr="00341480" w:rsidRDefault="00FD6E9A" w:rsidP="009D24A4">
            <w:pPr>
              <w:spacing w:before="120" w:after="0"/>
              <w:jc w:val="center"/>
              <w:rPr>
                <w:sz w:val="24"/>
              </w:rPr>
            </w:pPr>
            <w:r w:rsidRPr="00341480">
              <w:rPr>
                <w:sz w:val="24"/>
              </w:rPr>
              <w:t>387</w:t>
            </w:r>
          </w:p>
        </w:tc>
        <w:tc>
          <w:tcPr>
            <w:tcW w:w="655" w:type="pct"/>
            <w:tcBorders>
              <w:top w:val="single" w:sz="2" w:space="0" w:color="000000"/>
              <w:left w:val="single" w:sz="2" w:space="0" w:color="000000"/>
              <w:bottom w:val="single" w:sz="2" w:space="0" w:color="000000"/>
            </w:tcBorders>
            <w:shd w:val="clear" w:color="auto" w:fill="auto"/>
            <w:vAlign w:val="center"/>
          </w:tcPr>
          <w:p w14:paraId="46F5F1D7" w14:textId="77777777" w:rsidR="00FD6E9A" w:rsidRPr="00341480" w:rsidRDefault="00FD6E9A" w:rsidP="009D24A4">
            <w:pPr>
              <w:spacing w:before="120" w:after="0"/>
              <w:jc w:val="center"/>
              <w:rPr>
                <w:sz w:val="24"/>
              </w:rPr>
            </w:pPr>
            <w:r w:rsidRPr="00341480">
              <w:rPr>
                <w:sz w:val="24"/>
              </w:rPr>
              <w:t>1380</w:t>
            </w:r>
          </w:p>
          <w:p w14:paraId="644B8E9C" w14:textId="77777777" w:rsidR="00FD6E9A" w:rsidRPr="00341480" w:rsidRDefault="00FD6E9A" w:rsidP="009D24A4">
            <w:pPr>
              <w:spacing w:before="120" w:after="0"/>
              <w:jc w:val="center"/>
              <w:rPr>
                <w:sz w:val="24"/>
              </w:rPr>
            </w:pPr>
            <w:r w:rsidRPr="00341480">
              <w:rPr>
                <w:sz w:val="24"/>
              </w:rPr>
              <w:t>818</w:t>
            </w:r>
          </w:p>
        </w:tc>
        <w:tc>
          <w:tcPr>
            <w:tcW w:w="738" w:type="pct"/>
            <w:tcBorders>
              <w:top w:val="single" w:sz="2" w:space="0" w:color="000000"/>
              <w:left w:val="single" w:sz="2" w:space="0" w:color="000000"/>
              <w:bottom w:val="single" w:sz="2" w:space="0" w:color="000000"/>
            </w:tcBorders>
            <w:shd w:val="clear" w:color="auto" w:fill="auto"/>
            <w:vAlign w:val="center"/>
          </w:tcPr>
          <w:p w14:paraId="41AAD7C7" w14:textId="77777777" w:rsidR="00FD6E9A" w:rsidRPr="00341480" w:rsidRDefault="00FD6E9A" w:rsidP="009D24A4">
            <w:pPr>
              <w:spacing w:before="120" w:after="0"/>
              <w:jc w:val="center"/>
              <w:rPr>
                <w:sz w:val="24"/>
              </w:rPr>
            </w:pPr>
            <w:r w:rsidRPr="00341480">
              <w:rPr>
                <w:sz w:val="24"/>
              </w:rPr>
              <w:t>2460</w:t>
            </w:r>
          </w:p>
          <w:p w14:paraId="5224D6B7" w14:textId="77777777" w:rsidR="00FD6E9A" w:rsidRPr="00341480" w:rsidRDefault="00FD6E9A" w:rsidP="009D24A4">
            <w:pPr>
              <w:spacing w:before="120" w:after="0"/>
              <w:jc w:val="center"/>
              <w:rPr>
                <w:sz w:val="24"/>
              </w:rPr>
            </w:pPr>
            <w:r w:rsidRPr="00341480">
              <w:rPr>
                <w:sz w:val="24"/>
              </w:rPr>
              <w:t>2454</w:t>
            </w:r>
          </w:p>
        </w:tc>
        <w:tc>
          <w:tcPr>
            <w:tcW w:w="738" w:type="pct"/>
            <w:tcBorders>
              <w:top w:val="single" w:sz="2" w:space="0" w:color="000000"/>
              <w:left w:val="single" w:sz="2" w:space="0" w:color="000000"/>
              <w:bottom w:val="single" w:sz="2" w:space="0" w:color="000000"/>
            </w:tcBorders>
            <w:shd w:val="clear" w:color="auto" w:fill="auto"/>
            <w:vAlign w:val="center"/>
          </w:tcPr>
          <w:p w14:paraId="6A4E1A1F" w14:textId="77777777" w:rsidR="00FD6E9A" w:rsidRPr="00341480" w:rsidRDefault="00FD6E9A" w:rsidP="009D24A4">
            <w:pPr>
              <w:spacing w:before="120" w:after="0"/>
              <w:jc w:val="center"/>
              <w:rPr>
                <w:sz w:val="24"/>
              </w:rPr>
            </w:pPr>
            <w:r w:rsidRPr="00341480">
              <w:rPr>
                <w:sz w:val="24"/>
              </w:rPr>
              <w:t>260</w:t>
            </w:r>
          </w:p>
          <w:p w14:paraId="514D09D4" w14:textId="77777777" w:rsidR="00FD6E9A" w:rsidRPr="00341480" w:rsidRDefault="00FD6E9A" w:rsidP="009D24A4">
            <w:pPr>
              <w:spacing w:before="120" w:after="0"/>
              <w:jc w:val="center"/>
              <w:rPr>
                <w:sz w:val="24"/>
              </w:rPr>
            </w:pPr>
            <w:r w:rsidRPr="00341480">
              <w:rPr>
                <w:sz w:val="24"/>
              </w:rPr>
              <w:t>350</w:t>
            </w:r>
          </w:p>
        </w:tc>
        <w:tc>
          <w:tcPr>
            <w:tcW w:w="738" w:type="pct"/>
            <w:tcBorders>
              <w:top w:val="single" w:sz="2" w:space="0" w:color="000000"/>
              <w:left w:val="single" w:sz="2" w:space="0" w:color="000000"/>
              <w:bottom w:val="single" w:sz="2" w:space="0" w:color="000000"/>
            </w:tcBorders>
            <w:shd w:val="clear" w:color="auto" w:fill="auto"/>
            <w:vAlign w:val="center"/>
          </w:tcPr>
          <w:p w14:paraId="137ED971" w14:textId="77777777" w:rsidR="00FD6E9A" w:rsidRPr="00341480" w:rsidRDefault="00FD6E9A" w:rsidP="009D24A4">
            <w:pPr>
              <w:spacing w:before="120" w:after="0"/>
              <w:jc w:val="center"/>
              <w:rPr>
                <w:sz w:val="24"/>
              </w:rPr>
            </w:pPr>
            <w:r w:rsidRPr="00341480">
              <w:rPr>
                <w:sz w:val="24"/>
              </w:rPr>
              <w:t>415</w:t>
            </w:r>
          </w:p>
          <w:p w14:paraId="04688C36" w14:textId="77777777" w:rsidR="00FD6E9A" w:rsidRPr="00341480" w:rsidRDefault="00FD6E9A" w:rsidP="009D24A4">
            <w:pPr>
              <w:spacing w:before="120" w:after="0"/>
              <w:jc w:val="center"/>
              <w:rPr>
                <w:sz w:val="24"/>
              </w:rPr>
            </w:pPr>
            <w:r w:rsidRPr="00341480">
              <w:rPr>
                <w:sz w:val="24"/>
              </w:rPr>
              <w:t>205</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9D7A406" w14:textId="77777777" w:rsidR="00FD6E9A" w:rsidRPr="00341480" w:rsidRDefault="00FD6E9A" w:rsidP="009D24A4">
            <w:pPr>
              <w:spacing w:before="120" w:after="0"/>
              <w:jc w:val="center"/>
              <w:rPr>
                <w:sz w:val="24"/>
              </w:rPr>
            </w:pPr>
            <w:r w:rsidRPr="00341480">
              <w:rPr>
                <w:sz w:val="24"/>
              </w:rPr>
              <w:t>345</w:t>
            </w:r>
          </w:p>
          <w:p w14:paraId="20BC3AB2" w14:textId="77777777" w:rsidR="00FD6E9A" w:rsidRPr="00341480" w:rsidRDefault="00FD6E9A" w:rsidP="009D24A4">
            <w:pPr>
              <w:spacing w:before="120" w:after="0"/>
              <w:jc w:val="center"/>
              <w:rPr>
                <w:sz w:val="24"/>
              </w:rPr>
            </w:pPr>
            <w:r w:rsidRPr="00341480">
              <w:rPr>
                <w:sz w:val="24"/>
              </w:rPr>
              <w:t>240</w:t>
            </w:r>
          </w:p>
        </w:tc>
      </w:tr>
      <w:tr w:rsidR="009111FB" w:rsidRPr="00341480" w14:paraId="5BCE1A95"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437D66C1" w14:textId="77777777" w:rsidR="00FD6E9A" w:rsidRPr="00341480" w:rsidRDefault="00FD6E9A" w:rsidP="009D24A4">
            <w:pPr>
              <w:spacing w:before="120" w:after="0"/>
              <w:jc w:val="center"/>
              <w:rPr>
                <w:sz w:val="24"/>
              </w:rPr>
            </w:pPr>
            <w:r w:rsidRPr="00341480">
              <w:rPr>
                <w:sz w:val="24"/>
              </w:rPr>
              <w:t>/o/</w:t>
            </w:r>
          </w:p>
        </w:tc>
        <w:tc>
          <w:tcPr>
            <w:tcW w:w="658" w:type="pct"/>
            <w:tcBorders>
              <w:top w:val="single" w:sz="2" w:space="0" w:color="000000"/>
              <w:left w:val="single" w:sz="2" w:space="0" w:color="000000"/>
              <w:bottom w:val="single" w:sz="2" w:space="0" w:color="000000"/>
            </w:tcBorders>
            <w:shd w:val="clear" w:color="auto" w:fill="auto"/>
            <w:vAlign w:val="center"/>
          </w:tcPr>
          <w:p w14:paraId="3CDBE33D" w14:textId="77777777" w:rsidR="00FD6E9A" w:rsidRPr="00341480" w:rsidRDefault="00FD6E9A" w:rsidP="009D24A4">
            <w:pPr>
              <w:spacing w:before="120" w:after="0"/>
              <w:jc w:val="center"/>
              <w:rPr>
                <w:sz w:val="24"/>
              </w:rPr>
            </w:pPr>
            <w:r w:rsidRPr="00341480">
              <w:rPr>
                <w:sz w:val="24"/>
              </w:rPr>
              <w:t>387</w:t>
            </w:r>
          </w:p>
        </w:tc>
        <w:tc>
          <w:tcPr>
            <w:tcW w:w="655" w:type="pct"/>
            <w:tcBorders>
              <w:top w:val="single" w:sz="2" w:space="0" w:color="000000"/>
              <w:left w:val="single" w:sz="2" w:space="0" w:color="000000"/>
              <w:bottom w:val="single" w:sz="2" w:space="0" w:color="000000"/>
            </w:tcBorders>
            <w:shd w:val="clear" w:color="auto" w:fill="auto"/>
            <w:vAlign w:val="center"/>
          </w:tcPr>
          <w:p w14:paraId="5AA96EEE" w14:textId="77777777" w:rsidR="00FD6E9A" w:rsidRPr="00341480" w:rsidRDefault="00FD6E9A" w:rsidP="009D24A4">
            <w:pPr>
              <w:spacing w:before="120" w:after="0"/>
              <w:jc w:val="center"/>
              <w:rPr>
                <w:sz w:val="24"/>
              </w:rPr>
            </w:pPr>
            <w:r w:rsidRPr="00341480">
              <w:rPr>
                <w:sz w:val="24"/>
              </w:rPr>
              <w:t>775</w:t>
            </w:r>
          </w:p>
        </w:tc>
        <w:tc>
          <w:tcPr>
            <w:tcW w:w="738" w:type="pct"/>
            <w:tcBorders>
              <w:top w:val="single" w:sz="2" w:space="0" w:color="000000"/>
              <w:left w:val="single" w:sz="2" w:space="0" w:color="000000"/>
              <w:bottom w:val="single" w:sz="2" w:space="0" w:color="000000"/>
            </w:tcBorders>
            <w:shd w:val="clear" w:color="auto" w:fill="auto"/>
            <w:vAlign w:val="center"/>
          </w:tcPr>
          <w:p w14:paraId="31117D26" w14:textId="77777777" w:rsidR="00FD6E9A" w:rsidRPr="00341480" w:rsidRDefault="00FD6E9A" w:rsidP="009D24A4">
            <w:pPr>
              <w:spacing w:before="120" w:after="0"/>
              <w:jc w:val="center"/>
              <w:rPr>
                <w:sz w:val="24"/>
              </w:rPr>
            </w:pPr>
            <w:r w:rsidRPr="00341480">
              <w:rPr>
                <w:sz w:val="24"/>
              </w:rPr>
              <w:t>2734</w:t>
            </w:r>
          </w:p>
        </w:tc>
        <w:tc>
          <w:tcPr>
            <w:tcW w:w="738" w:type="pct"/>
            <w:tcBorders>
              <w:top w:val="single" w:sz="2" w:space="0" w:color="000000"/>
              <w:left w:val="single" w:sz="2" w:space="0" w:color="000000"/>
              <w:bottom w:val="single" w:sz="2" w:space="0" w:color="000000"/>
            </w:tcBorders>
            <w:shd w:val="clear" w:color="auto" w:fill="auto"/>
            <w:vAlign w:val="center"/>
          </w:tcPr>
          <w:p w14:paraId="06FAE8BC" w14:textId="77777777" w:rsidR="00FD6E9A" w:rsidRPr="00341480" w:rsidRDefault="00FD6E9A" w:rsidP="009D24A4">
            <w:pPr>
              <w:spacing w:before="120" w:after="0"/>
              <w:jc w:val="center"/>
              <w:rPr>
                <w:sz w:val="24"/>
              </w:rPr>
            </w:pPr>
            <w:r w:rsidRPr="00341480">
              <w:rPr>
                <w:sz w:val="24"/>
              </w:rPr>
              <w:t>252</w:t>
            </w:r>
          </w:p>
        </w:tc>
        <w:tc>
          <w:tcPr>
            <w:tcW w:w="738" w:type="pct"/>
            <w:tcBorders>
              <w:top w:val="single" w:sz="2" w:space="0" w:color="000000"/>
              <w:left w:val="single" w:sz="2" w:space="0" w:color="000000"/>
              <w:bottom w:val="single" w:sz="2" w:space="0" w:color="000000"/>
            </w:tcBorders>
            <w:shd w:val="clear" w:color="auto" w:fill="auto"/>
            <w:vAlign w:val="center"/>
          </w:tcPr>
          <w:p w14:paraId="62BF242D" w14:textId="77777777" w:rsidR="00FD6E9A" w:rsidRPr="00341480" w:rsidRDefault="00FD6E9A" w:rsidP="009D24A4">
            <w:pPr>
              <w:spacing w:before="120" w:after="0"/>
              <w:jc w:val="center"/>
              <w:rPr>
                <w:sz w:val="24"/>
              </w:rPr>
            </w:pPr>
            <w:r w:rsidRPr="00341480">
              <w:rPr>
                <w:sz w:val="24"/>
              </w:rPr>
              <w:t>291</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59DBAECF" w14:textId="77777777" w:rsidR="00FD6E9A" w:rsidRPr="00341480" w:rsidRDefault="00FD6E9A" w:rsidP="009D24A4">
            <w:pPr>
              <w:spacing w:before="120" w:after="0"/>
              <w:jc w:val="center"/>
              <w:rPr>
                <w:sz w:val="24"/>
              </w:rPr>
            </w:pPr>
            <w:r w:rsidRPr="00341480">
              <w:rPr>
                <w:sz w:val="24"/>
              </w:rPr>
              <w:t>240</w:t>
            </w:r>
          </w:p>
        </w:tc>
      </w:tr>
      <w:tr w:rsidR="009111FB" w:rsidRPr="00341480" w14:paraId="1DBDBCA0"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0CDEA8BD" w14:textId="77777777" w:rsidR="00FD6E9A" w:rsidRPr="00341480" w:rsidRDefault="00FD6E9A" w:rsidP="009D24A4">
            <w:pPr>
              <w:spacing w:before="120" w:after="0"/>
              <w:jc w:val="center"/>
              <w:rPr>
                <w:sz w:val="24"/>
              </w:rPr>
            </w:pPr>
            <w:r w:rsidRPr="00341480">
              <w:rPr>
                <w:sz w:val="24"/>
              </w:rPr>
              <w:t>/u/</w:t>
            </w:r>
          </w:p>
        </w:tc>
        <w:tc>
          <w:tcPr>
            <w:tcW w:w="658" w:type="pct"/>
            <w:tcBorders>
              <w:top w:val="single" w:sz="2" w:space="0" w:color="000000"/>
              <w:left w:val="single" w:sz="2" w:space="0" w:color="000000"/>
              <w:bottom w:val="single" w:sz="2" w:space="0" w:color="000000"/>
            </w:tcBorders>
            <w:shd w:val="clear" w:color="auto" w:fill="auto"/>
            <w:vAlign w:val="center"/>
          </w:tcPr>
          <w:p w14:paraId="54FC0FA2" w14:textId="77777777" w:rsidR="00FD6E9A" w:rsidRPr="00341480" w:rsidRDefault="00FD6E9A" w:rsidP="009D24A4">
            <w:pPr>
              <w:spacing w:before="120" w:after="0"/>
              <w:jc w:val="center"/>
              <w:rPr>
                <w:sz w:val="24"/>
              </w:rPr>
            </w:pPr>
            <w:r w:rsidRPr="00341480">
              <w:rPr>
                <w:sz w:val="24"/>
              </w:rPr>
              <w:t>387</w:t>
            </w:r>
          </w:p>
        </w:tc>
        <w:tc>
          <w:tcPr>
            <w:tcW w:w="655" w:type="pct"/>
            <w:tcBorders>
              <w:top w:val="single" w:sz="2" w:space="0" w:color="000000"/>
              <w:left w:val="single" w:sz="2" w:space="0" w:color="000000"/>
              <w:bottom w:val="single" w:sz="2" w:space="0" w:color="000000"/>
            </w:tcBorders>
            <w:shd w:val="clear" w:color="auto" w:fill="auto"/>
            <w:vAlign w:val="center"/>
          </w:tcPr>
          <w:p w14:paraId="64F0A3CC" w14:textId="77777777" w:rsidR="00FD6E9A" w:rsidRPr="00341480" w:rsidRDefault="00FD6E9A" w:rsidP="009D24A4">
            <w:pPr>
              <w:spacing w:before="120" w:after="0"/>
              <w:jc w:val="center"/>
              <w:rPr>
                <w:sz w:val="24"/>
              </w:rPr>
            </w:pPr>
            <w:r w:rsidRPr="00341480">
              <w:rPr>
                <w:sz w:val="24"/>
              </w:rPr>
              <w:t>818</w:t>
            </w:r>
          </w:p>
        </w:tc>
        <w:tc>
          <w:tcPr>
            <w:tcW w:w="738" w:type="pct"/>
            <w:tcBorders>
              <w:top w:val="single" w:sz="2" w:space="0" w:color="000000"/>
              <w:left w:val="single" w:sz="2" w:space="0" w:color="000000"/>
              <w:bottom w:val="single" w:sz="2" w:space="0" w:color="000000"/>
            </w:tcBorders>
            <w:shd w:val="clear" w:color="auto" w:fill="auto"/>
            <w:vAlign w:val="center"/>
          </w:tcPr>
          <w:p w14:paraId="7EC8C32A" w14:textId="77777777" w:rsidR="00FD6E9A" w:rsidRPr="00341480" w:rsidRDefault="00FD6E9A" w:rsidP="009D24A4">
            <w:pPr>
              <w:spacing w:before="120" w:after="0"/>
              <w:jc w:val="center"/>
              <w:rPr>
                <w:sz w:val="24"/>
              </w:rPr>
            </w:pPr>
            <w:r w:rsidRPr="00341480">
              <w:rPr>
                <w:sz w:val="24"/>
              </w:rPr>
              <w:t>2454</w:t>
            </w:r>
          </w:p>
        </w:tc>
        <w:tc>
          <w:tcPr>
            <w:tcW w:w="738" w:type="pct"/>
            <w:tcBorders>
              <w:top w:val="single" w:sz="2" w:space="0" w:color="000000"/>
              <w:left w:val="single" w:sz="2" w:space="0" w:color="000000"/>
              <w:bottom w:val="single" w:sz="2" w:space="0" w:color="000000"/>
            </w:tcBorders>
            <w:shd w:val="clear" w:color="auto" w:fill="auto"/>
            <w:vAlign w:val="center"/>
          </w:tcPr>
          <w:p w14:paraId="76F41E56" w14:textId="77777777" w:rsidR="00FD6E9A" w:rsidRPr="00341480" w:rsidRDefault="00FD6E9A" w:rsidP="009D24A4">
            <w:pPr>
              <w:spacing w:before="120" w:after="0"/>
              <w:jc w:val="center"/>
              <w:rPr>
                <w:sz w:val="24"/>
              </w:rPr>
            </w:pPr>
            <w:r w:rsidRPr="00341480">
              <w:rPr>
                <w:sz w:val="24"/>
              </w:rPr>
              <w:t>355</w:t>
            </w:r>
          </w:p>
        </w:tc>
        <w:tc>
          <w:tcPr>
            <w:tcW w:w="738" w:type="pct"/>
            <w:tcBorders>
              <w:top w:val="single" w:sz="2" w:space="0" w:color="000000"/>
              <w:left w:val="single" w:sz="2" w:space="0" w:color="000000"/>
              <w:bottom w:val="single" w:sz="2" w:space="0" w:color="000000"/>
            </w:tcBorders>
            <w:shd w:val="clear" w:color="auto" w:fill="auto"/>
            <w:vAlign w:val="center"/>
          </w:tcPr>
          <w:p w14:paraId="0E3CC1A8" w14:textId="77777777" w:rsidR="00FD6E9A" w:rsidRPr="00341480" w:rsidRDefault="00FD6E9A" w:rsidP="009D24A4">
            <w:pPr>
              <w:spacing w:before="120" w:after="0"/>
              <w:jc w:val="center"/>
              <w:rPr>
                <w:sz w:val="24"/>
              </w:rPr>
            </w:pPr>
            <w:r w:rsidRPr="00341480">
              <w:rPr>
                <w:sz w:val="24"/>
              </w:rPr>
              <w:t>265</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BDDF99C" w14:textId="77777777" w:rsidR="00FD6E9A" w:rsidRPr="00341480" w:rsidRDefault="00FD6E9A" w:rsidP="009D24A4">
            <w:pPr>
              <w:spacing w:before="120" w:after="0"/>
              <w:jc w:val="center"/>
              <w:rPr>
                <w:sz w:val="24"/>
              </w:rPr>
            </w:pPr>
            <w:r w:rsidRPr="00341480">
              <w:rPr>
                <w:sz w:val="24"/>
              </w:rPr>
              <w:t>240</w:t>
            </w:r>
          </w:p>
        </w:tc>
      </w:tr>
      <w:tr w:rsidR="009111FB" w:rsidRPr="00341480" w14:paraId="3778C46F"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12FA0FA2" w14:textId="77777777" w:rsidR="00FD6E9A" w:rsidRPr="00341480" w:rsidRDefault="00FD6E9A" w:rsidP="009D24A4">
            <w:pPr>
              <w:spacing w:before="120" w:after="0"/>
              <w:jc w:val="center"/>
              <w:rPr>
                <w:sz w:val="24"/>
              </w:rPr>
            </w:pPr>
            <w:r w:rsidRPr="00341480">
              <w:rPr>
                <w:sz w:val="24"/>
              </w:rPr>
              <w:t>/i/</w:t>
            </w:r>
          </w:p>
        </w:tc>
        <w:tc>
          <w:tcPr>
            <w:tcW w:w="658" w:type="pct"/>
            <w:tcBorders>
              <w:top w:val="single" w:sz="2" w:space="0" w:color="000000"/>
              <w:left w:val="single" w:sz="2" w:space="0" w:color="000000"/>
              <w:bottom w:val="single" w:sz="2" w:space="0" w:color="000000"/>
            </w:tcBorders>
            <w:shd w:val="clear" w:color="auto" w:fill="auto"/>
            <w:vAlign w:val="center"/>
          </w:tcPr>
          <w:p w14:paraId="1E367499" w14:textId="77777777" w:rsidR="00FD6E9A" w:rsidRPr="00341480" w:rsidRDefault="00FD6E9A" w:rsidP="009D24A4">
            <w:pPr>
              <w:spacing w:before="120" w:after="0"/>
              <w:jc w:val="center"/>
              <w:rPr>
                <w:sz w:val="24"/>
              </w:rPr>
            </w:pPr>
            <w:r w:rsidRPr="00341480">
              <w:rPr>
                <w:sz w:val="24"/>
              </w:rPr>
              <w:t>364</w:t>
            </w:r>
          </w:p>
        </w:tc>
        <w:tc>
          <w:tcPr>
            <w:tcW w:w="655" w:type="pct"/>
            <w:tcBorders>
              <w:top w:val="single" w:sz="2" w:space="0" w:color="000000"/>
              <w:left w:val="single" w:sz="2" w:space="0" w:color="000000"/>
              <w:bottom w:val="single" w:sz="2" w:space="0" w:color="000000"/>
            </w:tcBorders>
            <w:shd w:val="clear" w:color="auto" w:fill="auto"/>
            <w:vAlign w:val="center"/>
          </w:tcPr>
          <w:p w14:paraId="2A23D4A5" w14:textId="77777777" w:rsidR="00FD6E9A" w:rsidRPr="00341480" w:rsidRDefault="00FD6E9A" w:rsidP="009D24A4">
            <w:pPr>
              <w:spacing w:before="120" w:after="0"/>
              <w:jc w:val="center"/>
              <w:rPr>
                <w:sz w:val="24"/>
              </w:rPr>
            </w:pPr>
            <w:r w:rsidRPr="00341480">
              <w:rPr>
                <w:sz w:val="24"/>
              </w:rPr>
              <w:t>2325</w:t>
            </w:r>
          </w:p>
        </w:tc>
        <w:tc>
          <w:tcPr>
            <w:tcW w:w="738" w:type="pct"/>
            <w:tcBorders>
              <w:top w:val="single" w:sz="2" w:space="0" w:color="000000"/>
              <w:left w:val="single" w:sz="2" w:space="0" w:color="000000"/>
              <w:bottom w:val="single" w:sz="2" w:space="0" w:color="000000"/>
            </w:tcBorders>
            <w:shd w:val="clear" w:color="auto" w:fill="auto"/>
            <w:vAlign w:val="center"/>
          </w:tcPr>
          <w:p w14:paraId="3BA18739" w14:textId="77777777" w:rsidR="00FD6E9A" w:rsidRPr="00341480" w:rsidRDefault="00FD6E9A" w:rsidP="009D24A4">
            <w:pPr>
              <w:spacing w:before="120" w:after="0"/>
              <w:jc w:val="center"/>
              <w:rPr>
                <w:sz w:val="24"/>
              </w:rPr>
            </w:pPr>
            <w:r w:rsidRPr="00341480">
              <w:rPr>
                <w:sz w:val="24"/>
              </w:rPr>
              <w:t>2800</w:t>
            </w:r>
          </w:p>
        </w:tc>
        <w:tc>
          <w:tcPr>
            <w:tcW w:w="738" w:type="pct"/>
            <w:tcBorders>
              <w:top w:val="single" w:sz="2" w:space="0" w:color="000000"/>
              <w:left w:val="single" w:sz="2" w:space="0" w:color="000000"/>
              <w:bottom w:val="single" w:sz="2" w:space="0" w:color="000000"/>
            </w:tcBorders>
            <w:shd w:val="clear" w:color="auto" w:fill="auto"/>
            <w:vAlign w:val="center"/>
          </w:tcPr>
          <w:p w14:paraId="3ECD61E9" w14:textId="77777777" w:rsidR="00FD6E9A" w:rsidRPr="00341480" w:rsidRDefault="00FD6E9A" w:rsidP="009D24A4">
            <w:pPr>
              <w:spacing w:before="120" w:after="0"/>
              <w:jc w:val="center"/>
              <w:rPr>
                <w:sz w:val="24"/>
              </w:rPr>
            </w:pPr>
            <w:r w:rsidRPr="00341480">
              <w:rPr>
                <w:sz w:val="24"/>
              </w:rPr>
              <w:t>117</w:t>
            </w:r>
          </w:p>
        </w:tc>
        <w:tc>
          <w:tcPr>
            <w:tcW w:w="738" w:type="pct"/>
            <w:tcBorders>
              <w:top w:val="single" w:sz="2" w:space="0" w:color="000000"/>
              <w:left w:val="single" w:sz="2" w:space="0" w:color="000000"/>
              <w:bottom w:val="single" w:sz="2" w:space="0" w:color="000000"/>
            </w:tcBorders>
            <w:shd w:val="clear" w:color="auto" w:fill="auto"/>
            <w:vAlign w:val="center"/>
          </w:tcPr>
          <w:p w14:paraId="6831F711" w14:textId="77777777" w:rsidR="00FD6E9A" w:rsidRPr="00341480" w:rsidRDefault="00FD6E9A" w:rsidP="009D24A4">
            <w:pPr>
              <w:spacing w:before="120" w:after="0"/>
              <w:jc w:val="center"/>
              <w:rPr>
                <w:sz w:val="24"/>
              </w:rPr>
            </w:pPr>
            <w:r w:rsidRPr="00341480">
              <w:rPr>
                <w:sz w:val="24"/>
              </w:rPr>
              <w:t>297</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5FE035B2" w14:textId="77777777" w:rsidR="00FD6E9A" w:rsidRPr="00341480" w:rsidRDefault="00FD6E9A" w:rsidP="009D24A4">
            <w:pPr>
              <w:spacing w:before="120" w:after="0"/>
              <w:jc w:val="center"/>
              <w:rPr>
                <w:sz w:val="24"/>
              </w:rPr>
            </w:pPr>
            <w:r w:rsidRPr="00341480">
              <w:rPr>
                <w:sz w:val="24"/>
              </w:rPr>
              <w:t>435</w:t>
            </w:r>
          </w:p>
        </w:tc>
      </w:tr>
      <w:tr w:rsidR="009111FB" w:rsidRPr="00341480" w14:paraId="4D4D46EB" w14:textId="77777777" w:rsidTr="009111FB">
        <w:trPr>
          <w:jc w:val="center"/>
        </w:trPr>
        <w:tc>
          <w:tcPr>
            <w:tcW w:w="654" w:type="pct"/>
            <w:tcBorders>
              <w:top w:val="single" w:sz="2" w:space="0" w:color="000000"/>
              <w:left w:val="single" w:sz="2" w:space="0" w:color="000000"/>
              <w:bottom w:val="single" w:sz="2" w:space="0" w:color="000000"/>
            </w:tcBorders>
            <w:shd w:val="clear" w:color="auto" w:fill="auto"/>
            <w:vAlign w:val="center"/>
          </w:tcPr>
          <w:p w14:paraId="2F1496D7" w14:textId="77777777" w:rsidR="00FD6E9A" w:rsidRPr="00341480" w:rsidRDefault="00FD6E9A" w:rsidP="009D24A4">
            <w:pPr>
              <w:spacing w:before="120" w:after="0"/>
              <w:jc w:val="center"/>
              <w:rPr>
                <w:sz w:val="24"/>
              </w:rPr>
            </w:pPr>
            <w:r w:rsidRPr="00341480">
              <w:rPr>
                <w:sz w:val="24"/>
              </w:rPr>
              <w:t>/ɯ/</w:t>
            </w:r>
          </w:p>
        </w:tc>
        <w:tc>
          <w:tcPr>
            <w:tcW w:w="658" w:type="pct"/>
            <w:tcBorders>
              <w:top w:val="single" w:sz="2" w:space="0" w:color="000000"/>
              <w:left w:val="single" w:sz="2" w:space="0" w:color="000000"/>
              <w:bottom w:val="single" w:sz="2" w:space="0" w:color="000000"/>
            </w:tcBorders>
            <w:shd w:val="clear" w:color="auto" w:fill="auto"/>
            <w:vAlign w:val="center"/>
          </w:tcPr>
          <w:p w14:paraId="43EB78A4" w14:textId="77777777" w:rsidR="00FD6E9A" w:rsidRPr="00341480" w:rsidRDefault="00FD6E9A" w:rsidP="009D24A4">
            <w:pPr>
              <w:spacing w:before="120" w:after="0"/>
              <w:jc w:val="center"/>
              <w:rPr>
                <w:sz w:val="24"/>
              </w:rPr>
            </w:pPr>
            <w:r w:rsidRPr="00341480">
              <w:rPr>
                <w:sz w:val="24"/>
              </w:rPr>
              <w:t>344</w:t>
            </w:r>
          </w:p>
        </w:tc>
        <w:tc>
          <w:tcPr>
            <w:tcW w:w="655" w:type="pct"/>
            <w:tcBorders>
              <w:top w:val="single" w:sz="2" w:space="0" w:color="000000"/>
              <w:left w:val="single" w:sz="2" w:space="0" w:color="000000"/>
              <w:bottom w:val="single" w:sz="2" w:space="0" w:color="000000"/>
            </w:tcBorders>
            <w:shd w:val="clear" w:color="auto" w:fill="auto"/>
            <w:vAlign w:val="center"/>
          </w:tcPr>
          <w:p w14:paraId="3B8010CF" w14:textId="77777777" w:rsidR="00FD6E9A" w:rsidRPr="00341480" w:rsidRDefault="00FD6E9A" w:rsidP="009D24A4">
            <w:pPr>
              <w:spacing w:before="120" w:after="0"/>
              <w:jc w:val="center"/>
              <w:rPr>
                <w:sz w:val="24"/>
              </w:rPr>
            </w:pPr>
            <w:r w:rsidRPr="00341480">
              <w:rPr>
                <w:sz w:val="24"/>
              </w:rPr>
              <w:t>1160</w:t>
            </w:r>
          </w:p>
        </w:tc>
        <w:tc>
          <w:tcPr>
            <w:tcW w:w="738" w:type="pct"/>
            <w:tcBorders>
              <w:top w:val="single" w:sz="2" w:space="0" w:color="000000"/>
              <w:left w:val="single" w:sz="2" w:space="0" w:color="000000"/>
              <w:bottom w:val="single" w:sz="2" w:space="0" w:color="000000"/>
            </w:tcBorders>
            <w:shd w:val="clear" w:color="auto" w:fill="auto"/>
            <w:vAlign w:val="center"/>
          </w:tcPr>
          <w:p w14:paraId="3B1197E3" w14:textId="77777777" w:rsidR="00FD6E9A" w:rsidRPr="00341480" w:rsidRDefault="00FD6E9A" w:rsidP="009D24A4">
            <w:pPr>
              <w:spacing w:before="120" w:after="0"/>
              <w:jc w:val="center"/>
              <w:rPr>
                <w:sz w:val="24"/>
              </w:rPr>
            </w:pPr>
            <w:r w:rsidRPr="00341480">
              <w:rPr>
                <w:sz w:val="24"/>
              </w:rPr>
              <w:t>2380</w:t>
            </w:r>
          </w:p>
        </w:tc>
        <w:tc>
          <w:tcPr>
            <w:tcW w:w="738" w:type="pct"/>
            <w:tcBorders>
              <w:top w:val="single" w:sz="2" w:space="0" w:color="000000"/>
              <w:left w:val="single" w:sz="2" w:space="0" w:color="000000"/>
              <w:bottom w:val="single" w:sz="2" w:space="0" w:color="000000"/>
            </w:tcBorders>
            <w:shd w:val="clear" w:color="auto" w:fill="auto"/>
            <w:vAlign w:val="center"/>
          </w:tcPr>
          <w:p w14:paraId="2CFCAC45" w14:textId="77777777" w:rsidR="00FD6E9A" w:rsidRPr="00341480" w:rsidRDefault="00FD6E9A" w:rsidP="009D24A4">
            <w:pPr>
              <w:spacing w:before="120" w:after="0"/>
              <w:jc w:val="center"/>
              <w:rPr>
                <w:sz w:val="24"/>
              </w:rPr>
            </w:pPr>
            <w:r w:rsidRPr="00341480">
              <w:rPr>
                <w:sz w:val="24"/>
              </w:rPr>
              <w:t>192</w:t>
            </w:r>
          </w:p>
        </w:tc>
        <w:tc>
          <w:tcPr>
            <w:tcW w:w="738" w:type="pct"/>
            <w:tcBorders>
              <w:top w:val="single" w:sz="2" w:space="0" w:color="000000"/>
              <w:left w:val="single" w:sz="2" w:space="0" w:color="000000"/>
              <w:bottom w:val="single" w:sz="2" w:space="0" w:color="000000"/>
            </w:tcBorders>
            <w:shd w:val="clear" w:color="auto" w:fill="auto"/>
            <w:vAlign w:val="center"/>
          </w:tcPr>
          <w:p w14:paraId="74698D82" w14:textId="77777777" w:rsidR="00FD6E9A" w:rsidRPr="00341480" w:rsidRDefault="00FD6E9A" w:rsidP="009D24A4">
            <w:pPr>
              <w:spacing w:before="120" w:after="0"/>
              <w:jc w:val="center"/>
              <w:rPr>
                <w:sz w:val="24"/>
              </w:rPr>
            </w:pPr>
            <w:r w:rsidRPr="00341480">
              <w:rPr>
                <w:sz w:val="24"/>
              </w:rPr>
              <w:t>255</w:t>
            </w:r>
          </w:p>
        </w:tc>
        <w:tc>
          <w:tcPr>
            <w:tcW w:w="819" w:type="pct"/>
            <w:tcBorders>
              <w:top w:val="single" w:sz="2" w:space="0" w:color="000000"/>
              <w:left w:val="single" w:sz="2" w:space="0" w:color="000000"/>
              <w:bottom w:val="single" w:sz="2" w:space="0" w:color="000000"/>
              <w:right w:val="single" w:sz="2" w:space="0" w:color="000000"/>
            </w:tcBorders>
            <w:shd w:val="clear" w:color="auto" w:fill="auto"/>
            <w:vAlign w:val="center"/>
          </w:tcPr>
          <w:p w14:paraId="1066A825" w14:textId="77777777" w:rsidR="00FD6E9A" w:rsidRPr="00341480" w:rsidRDefault="00FD6E9A" w:rsidP="009D24A4">
            <w:pPr>
              <w:spacing w:before="120" w:after="0"/>
              <w:jc w:val="center"/>
              <w:rPr>
                <w:sz w:val="24"/>
              </w:rPr>
            </w:pPr>
            <w:r w:rsidRPr="00341480">
              <w:rPr>
                <w:sz w:val="24"/>
              </w:rPr>
              <w:t>240</w:t>
            </w:r>
          </w:p>
        </w:tc>
      </w:tr>
    </w:tbl>
    <w:p w14:paraId="615FDF1E" w14:textId="77777777" w:rsidR="009815D0" w:rsidRDefault="0019575E" w:rsidP="009815D0">
      <w:pPr>
        <w:rPr>
          <w:lang w:val="vi-VN"/>
        </w:rPr>
      </w:pPr>
      <w:r>
        <w:t>Kết quả nghiên cứu cho thấy giá trị đỉnh tần số formant F1, F2 phụ thuộc vào độ mở của nguyên âm cũng như vị trí đặt lưỡi khi phát âm. T</w:t>
      </w:r>
      <w:r>
        <w:rPr>
          <w:lang w:val="vi-VN"/>
        </w:rPr>
        <w:t xml:space="preserve">ần số F1 của các nguyên âm mở (/a/, </w:t>
      </w:r>
      <w:r>
        <w:rPr>
          <w:rFonts w:ascii="Liberation Serif" w:hAnsi="Liberation Serif" w:cs="Liberation Serif"/>
          <w:szCs w:val="26"/>
          <w:lang w:val="vi-VN"/>
        </w:rPr>
        <w:t>/ɑ̆/</w:t>
      </w:r>
      <w:r>
        <w:rPr>
          <w:lang w:val="vi-VN"/>
        </w:rPr>
        <w:t xml:space="preserve">, /ɛ/, /ɔ/) cao hơn so với của các nguyên âm nửa mở (/ɤ/, </w:t>
      </w:r>
      <w:r>
        <w:rPr>
          <w:rFonts w:ascii="Liberation Serif" w:hAnsi="Liberation Serif" w:cs="Liberation Serif"/>
          <w:szCs w:val="26"/>
          <w:lang w:val="vi-VN"/>
        </w:rPr>
        <w:t>/ɤ̆/</w:t>
      </w:r>
      <w:r>
        <w:rPr>
          <w:lang w:val="vi-VN"/>
        </w:rPr>
        <w:t xml:space="preserve">, /e/, o/), của </w:t>
      </w:r>
      <w:r>
        <w:rPr>
          <w:lang w:val="vi-VN"/>
        </w:rPr>
        <w:lastRenderedPageBreak/>
        <w:t xml:space="preserve">các nguyên âm nửa mở cao hơn so với của các nguyên âm đóng (/i/, /ɯ/, /u/). Đối với các nguyên âm mở (/a/, </w:t>
      </w:r>
      <w:r>
        <w:rPr>
          <w:rFonts w:ascii="Liberation Serif" w:hAnsi="Liberation Serif" w:cs="Liberation Serif"/>
          <w:szCs w:val="26"/>
          <w:lang w:val="vi-VN"/>
        </w:rPr>
        <w:t>/ɑ̆/</w:t>
      </w:r>
      <w:r>
        <w:rPr>
          <w:lang w:val="vi-VN"/>
        </w:rPr>
        <w:t xml:space="preserve">, /ɛ/, /ɔ/) và nửa mở (/ɤ/, </w:t>
      </w:r>
      <w:r>
        <w:rPr>
          <w:rFonts w:ascii="Liberation Serif" w:hAnsi="Liberation Serif" w:cs="Liberation Serif"/>
          <w:szCs w:val="26"/>
          <w:lang w:val="vi-VN"/>
        </w:rPr>
        <w:t>/ɤ̆/</w:t>
      </w:r>
      <w:r>
        <w:rPr>
          <w:lang w:val="vi-VN"/>
        </w:rPr>
        <w:t xml:space="preserve">, /e/, o/), tần số F1 của các nguyên âm giảm dần theo thứ tự hàng giữa (/a/, </w:t>
      </w:r>
      <w:r>
        <w:rPr>
          <w:rFonts w:ascii="Liberation Serif" w:hAnsi="Liberation Serif" w:cs="Liberation Serif"/>
          <w:szCs w:val="26"/>
          <w:lang w:val="vi-VN"/>
        </w:rPr>
        <w:t>/ɑ̆/</w:t>
      </w:r>
      <w:r>
        <w:rPr>
          <w:lang w:val="vi-VN"/>
        </w:rPr>
        <w:t xml:space="preserve">, /ɤ/, </w:t>
      </w:r>
      <w:r>
        <w:rPr>
          <w:rFonts w:ascii="Liberation Serif" w:hAnsi="Liberation Serif" w:cs="Liberation Serif"/>
          <w:szCs w:val="26"/>
          <w:lang w:val="vi-VN"/>
        </w:rPr>
        <w:t>/ɤ̆/</w:t>
      </w:r>
      <w:r>
        <w:rPr>
          <w:lang w:val="vi-VN"/>
        </w:rPr>
        <w:t>), hàng trước (/ɛ/, /e/) rồi đến hàng sau</w:t>
      </w:r>
      <w:r w:rsidRPr="0075089D">
        <w:rPr>
          <w:lang w:val="vi-VN"/>
        </w:rPr>
        <w:t xml:space="preserve"> </w:t>
      </w:r>
      <w:r>
        <w:rPr>
          <w:lang w:val="vi-VN"/>
        </w:rPr>
        <w:t xml:space="preserve">(/ɔ/, /o/, /u/). Các nguyên âm đơn ngắn có tần số F1 khởi đầu cao hơn so với nguyên âm đơn dài tương ứng. Tần số F2 của các nguyên âm tăng dần theo thứ tự hàng sau (/ɔ/, /o/, /u/), hàng giữa (/a/, </w:t>
      </w:r>
      <w:r>
        <w:rPr>
          <w:rFonts w:ascii="Liberation Serif" w:hAnsi="Liberation Serif" w:cs="Liberation Serif"/>
          <w:szCs w:val="26"/>
          <w:lang w:val="vi-VN"/>
        </w:rPr>
        <w:t>/ɑ̆/</w:t>
      </w:r>
      <w:r>
        <w:rPr>
          <w:lang w:val="vi-VN"/>
        </w:rPr>
        <w:t xml:space="preserve">, /ɤ/, </w:t>
      </w:r>
      <w:r>
        <w:rPr>
          <w:rFonts w:ascii="Liberation Serif" w:hAnsi="Liberation Serif" w:cs="Liberation Serif"/>
          <w:szCs w:val="26"/>
          <w:lang w:val="vi-VN"/>
        </w:rPr>
        <w:t>/ɤ̆/</w:t>
      </w:r>
      <w:r>
        <w:rPr>
          <w:lang w:val="vi-VN"/>
        </w:rPr>
        <w:t xml:space="preserve">, /ɯ/) rồi đến hàng trước (/ɛ/, /e/, /i/). Các nguyên âm /ɛ/, </w:t>
      </w:r>
      <w:r>
        <w:rPr>
          <w:rFonts w:ascii="Liberation Serif" w:hAnsi="Liberation Serif" w:cs="Liberation Serif"/>
          <w:szCs w:val="26"/>
          <w:lang w:val="vi-VN"/>
        </w:rPr>
        <w:t>/ɛ̆/</w:t>
      </w:r>
      <w:r>
        <w:rPr>
          <w:lang w:val="vi-VN"/>
        </w:rPr>
        <w:t xml:space="preserve">, /ɔ/, </w:t>
      </w:r>
      <w:r>
        <w:rPr>
          <w:rFonts w:ascii="Liberation Serif" w:hAnsi="Liberation Serif" w:cs="Liberation Serif"/>
          <w:szCs w:val="26"/>
          <w:lang w:val="vi-VN"/>
        </w:rPr>
        <w:t>/ɔ̆/</w:t>
      </w:r>
      <w:r>
        <w:rPr>
          <w:lang w:val="vi-VN"/>
        </w:rPr>
        <w:t xml:space="preserve"> có sự dịch chuyển rõ rệt tần số và băng thông của các formant F1, F2 và F3 trong quá trình phát âm.</w:t>
      </w:r>
      <w:bookmarkStart w:id="99" w:name="_Toc1421845750"/>
    </w:p>
    <w:p w14:paraId="177F7E95" w14:textId="483904D5" w:rsidR="00385773" w:rsidRPr="00E40709" w:rsidRDefault="0019575E" w:rsidP="00385773">
      <w:pPr>
        <w:pStyle w:val="u2"/>
        <w:rPr>
          <w:lang w:val="vi-VN"/>
        </w:rPr>
      </w:pPr>
      <w:bookmarkStart w:id="100" w:name="_Toc9941080"/>
      <w:r w:rsidRPr="0075089D">
        <w:rPr>
          <w:lang w:val="vi-VN"/>
        </w:rPr>
        <w:t>Cải thiện chất lượng thanh điệu tiếng Việt</w:t>
      </w:r>
      <w:bookmarkEnd w:id="99"/>
      <w:bookmarkEnd w:id="100"/>
    </w:p>
    <w:p w14:paraId="2DFBE535" w14:textId="2EDCB591" w:rsidR="00FE6EB8" w:rsidRPr="00C543DC" w:rsidRDefault="0019575E" w:rsidP="00FE6EB8">
      <w:pPr>
        <w:pStyle w:val="u3"/>
        <w:rPr>
          <w:lang w:val="vi-VN"/>
        </w:rPr>
      </w:pPr>
      <w:bookmarkStart w:id="101" w:name="_Toc1311634399"/>
      <w:bookmarkStart w:id="102" w:name="_Toc9941081"/>
      <w:r>
        <w:rPr>
          <w:lang w:val="vi-VN"/>
        </w:rPr>
        <w:t>Thanh ngang</w:t>
      </w:r>
      <w:bookmarkEnd w:id="101"/>
      <w:bookmarkEnd w:id="102"/>
    </w:p>
    <w:p w14:paraId="2ED3C18E" w14:textId="77777777" w:rsidR="00B04664" w:rsidRDefault="0019575E">
      <w:pPr>
        <w:rPr>
          <w:lang w:val="vi-VN"/>
        </w:rPr>
      </w:pPr>
      <w:r>
        <w:rPr>
          <w:lang w:val="vi-VN"/>
        </w:rPr>
        <w:t>Trong kết hợp với thanh ngang, cao độ của các nguyên âm bắt đầu từ khoảng tần số 120-125 Hz (p = 33-34), sau đó giảm dần xuống khoảng tần số 100-105 Hz (p = 26-27).</w:t>
      </w:r>
    </w:p>
    <w:p w14:paraId="0CB53091" w14:textId="77777777" w:rsidR="00B04664" w:rsidRDefault="0019575E" w:rsidP="006D4322">
      <w:pPr>
        <w:jc w:val="center"/>
      </w:pPr>
      <w:r>
        <w:rPr>
          <w:noProof/>
        </w:rPr>
        <w:drawing>
          <wp:inline distT="0" distB="0" distL="0" distR="0" wp14:anchorId="53D8CDA9" wp14:editId="6F8551FE">
            <wp:extent cx="5539740" cy="1426845"/>
            <wp:effectExtent l="0" t="0" r="3810" b="1905"/>
            <wp:docPr id="40"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ình ảnh 1"/>
                    <pic:cNvPicPr>
                      <a:picLocks noChangeAspect="1"/>
                    </pic:cNvPicPr>
                  </pic:nvPicPr>
                  <pic:blipFill>
                    <a:blip r:embed="rId19"/>
                    <a:stretch>
                      <a:fillRect/>
                    </a:stretch>
                  </pic:blipFill>
                  <pic:spPr>
                    <a:xfrm>
                      <a:off x="0" y="0"/>
                      <a:ext cx="5539740" cy="1426845"/>
                    </a:xfrm>
                    <a:prstGeom prst="rect">
                      <a:avLst/>
                    </a:prstGeom>
                  </pic:spPr>
                </pic:pic>
              </a:graphicData>
            </a:graphic>
          </wp:inline>
        </w:drawing>
      </w:r>
    </w:p>
    <w:p w14:paraId="1E14E532" w14:textId="25AD04A5" w:rsidR="00B04664" w:rsidRDefault="0019575E">
      <w:pPr>
        <w:pStyle w:val="Chuthich"/>
      </w:pPr>
      <w:bookmarkStart w:id="103" w:name="_Toc9805447"/>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8</w:t>
      </w:r>
      <w:r w:rsidR="00CB4ADB">
        <w:rPr>
          <w:noProof/>
        </w:rPr>
        <w:fldChar w:fldCharType="end"/>
      </w:r>
      <w:r>
        <w:rPr>
          <w:lang w:val="en"/>
        </w:rPr>
        <w:t xml:space="preserve">. </w:t>
      </w:r>
      <w:r>
        <w:t>Biến thiên cao độ nguyên âm tiếng Việt khi kết hợp với thanh ngang</w:t>
      </w:r>
      <w:bookmarkEnd w:id="103"/>
    </w:p>
    <w:p w14:paraId="5C2DA637" w14:textId="67CB86C2" w:rsidR="00B04664" w:rsidRDefault="0019575E" w:rsidP="00685903">
      <w:pPr>
        <w:pStyle w:val="u3"/>
      </w:pPr>
      <w:bookmarkStart w:id="104" w:name="_Toc1172036208"/>
      <w:bookmarkStart w:id="105" w:name="_Toc9941082"/>
      <w:r>
        <w:t>Thanh huyền</w:t>
      </w:r>
      <w:bookmarkEnd w:id="104"/>
      <w:bookmarkEnd w:id="105"/>
    </w:p>
    <w:p w14:paraId="5E4E7D6C" w14:textId="77777777" w:rsidR="00B04664" w:rsidRDefault="0019575E" w:rsidP="006D4322">
      <w:pPr>
        <w:jc w:val="center"/>
      </w:pPr>
      <w:r>
        <w:rPr>
          <w:noProof/>
        </w:rPr>
        <w:drawing>
          <wp:inline distT="0" distB="0" distL="0" distR="0" wp14:anchorId="7C5644E5" wp14:editId="09659660">
            <wp:extent cx="5486400" cy="1430020"/>
            <wp:effectExtent l="0" t="0" r="0" b="0"/>
            <wp:docPr id="41"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ình ảnh 12"/>
                    <pic:cNvPicPr>
                      <a:picLocks noChangeAspect="1"/>
                    </pic:cNvPicPr>
                  </pic:nvPicPr>
                  <pic:blipFill>
                    <a:blip r:embed="rId20"/>
                    <a:stretch>
                      <a:fillRect/>
                    </a:stretch>
                  </pic:blipFill>
                  <pic:spPr>
                    <a:xfrm>
                      <a:off x="0" y="0"/>
                      <a:ext cx="5486400" cy="1430020"/>
                    </a:xfrm>
                    <a:prstGeom prst="rect">
                      <a:avLst/>
                    </a:prstGeom>
                  </pic:spPr>
                </pic:pic>
              </a:graphicData>
            </a:graphic>
          </wp:inline>
        </w:drawing>
      </w:r>
    </w:p>
    <w:p w14:paraId="042E723A" w14:textId="26CAA234" w:rsidR="00B04664" w:rsidRDefault="0019575E">
      <w:pPr>
        <w:pStyle w:val="Chuthich"/>
      </w:pPr>
      <w:bookmarkStart w:id="106" w:name="_Toc9805448"/>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9</w:t>
      </w:r>
      <w:r w:rsidR="00CB4ADB">
        <w:rPr>
          <w:noProof/>
        </w:rPr>
        <w:fldChar w:fldCharType="end"/>
      </w:r>
      <w:r>
        <w:rPr>
          <w:lang w:val="en"/>
        </w:rPr>
        <w:t xml:space="preserve">. </w:t>
      </w:r>
      <w:r>
        <w:t>Biến thiên cao độ nguyên âm tiếng Việt khi kết hợp với thanh huyền</w:t>
      </w:r>
      <w:bookmarkEnd w:id="106"/>
    </w:p>
    <w:p w14:paraId="6FFB85BB" w14:textId="1F463B44" w:rsidR="00685903" w:rsidRPr="00685903" w:rsidRDefault="00685903" w:rsidP="00685903">
      <w:r>
        <w:rPr>
          <w:szCs w:val="20"/>
        </w:rPr>
        <w:lastRenderedPageBreak/>
        <w:t>Trong kết hợp với thanh huyền, ca</w:t>
      </w:r>
      <w:r>
        <w:t>o độ của các nguyên âm bắt đầu từ khoảng tần số 100-110 Hz (p = 29-30), giảm dần xuống khoảng tần số 75-80 Hz (p = 16-17).</w:t>
      </w:r>
    </w:p>
    <w:p w14:paraId="403DF893" w14:textId="4A15DE21" w:rsidR="00B04664" w:rsidRDefault="0019575E" w:rsidP="00CD6BED">
      <w:pPr>
        <w:pStyle w:val="u3"/>
      </w:pPr>
      <w:bookmarkStart w:id="107" w:name="_Toc1464721722"/>
      <w:bookmarkStart w:id="108" w:name="_Toc9941083"/>
      <w:r>
        <w:t>Thanh sắc</w:t>
      </w:r>
      <w:bookmarkEnd w:id="107"/>
      <w:bookmarkEnd w:id="108"/>
    </w:p>
    <w:p w14:paraId="2C1AA01A" w14:textId="0B4D63C2" w:rsidR="007F1B03" w:rsidRPr="007F1B03" w:rsidRDefault="007F1B03" w:rsidP="007F1B03">
      <w:r>
        <w:rPr>
          <w:szCs w:val="20"/>
        </w:rPr>
        <w:t>Trong kết hợp với thanh sắc, cao độ của</w:t>
      </w:r>
      <w:r>
        <w:t xml:space="preserve"> các nguyên âm bắt đầu từ khoảng tần số 100 Hz (p = 2</w:t>
      </w:r>
      <w:r w:rsidR="00B42CB1">
        <w:t>9</w:t>
      </w:r>
      <w:bookmarkStart w:id="109" w:name="_GoBack"/>
      <w:bookmarkEnd w:id="109"/>
      <w:r>
        <w:t>), trong khoảng 50 ms đầu giảm xuống khoảng tần số 95 Hz (p = 25), giữ nguyên trong khoảng 150 ms tiếp theo, sau đó tăng nhanh lên khoảng tần số 180 Hz (p = 47).</w:t>
      </w:r>
    </w:p>
    <w:p w14:paraId="2475EE61" w14:textId="77777777" w:rsidR="00B04664" w:rsidRDefault="0019575E" w:rsidP="003A4D34">
      <w:pPr>
        <w:jc w:val="center"/>
      </w:pPr>
      <w:r>
        <w:rPr>
          <w:noProof/>
        </w:rPr>
        <w:drawing>
          <wp:inline distT="0" distB="0" distL="0" distR="0" wp14:anchorId="0AD4E160" wp14:editId="71E6C9D0">
            <wp:extent cx="5417820" cy="1435100"/>
            <wp:effectExtent l="0" t="0" r="0" b="0"/>
            <wp:docPr id="42"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ình ảnh 15"/>
                    <pic:cNvPicPr>
                      <a:picLocks noChangeAspect="1"/>
                    </pic:cNvPicPr>
                  </pic:nvPicPr>
                  <pic:blipFill>
                    <a:blip r:embed="rId21"/>
                    <a:stretch>
                      <a:fillRect/>
                    </a:stretch>
                  </pic:blipFill>
                  <pic:spPr>
                    <a:xfrm>
                      <a:off x="0" y="0"/>
                      <a:ext cx="5417820" cy="1435100"/>
                    </a:xfrm>
                    <a:prstGeom prst="rect">
                      <a:avLst/>
                    </a:prstGeom>
                  </pic:spPr>
                </pic:pic>
              </a:graphicData>
            </a:graphic>
          </wp:inline>
        </w:drawing>
      </w:r>
    </w:p>
    <w:p w14:paraId="5B46C3F2" w14:textId="5109D139" w:rsidR="00B04664" w:rsidRDefault="0019575E">
      <w:pPr>
        <w:pStyle w:val="Chuthich"/>
      </w:pPr>
      <w:bookmarkStart w:id="110" w:name="_Toc9805449"/>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0</w:t>
      </w:r>
      <w:r w:rsidR="00CB4ADB">
        <w:rPr>
          <w:noProof/>
        </w:rPr>
        <w:fldChar w:fldCharType="end"/>
      </w:r>
      <w:r>
        <w:rPr>
          <w:lang w:val="en"/>
        </w:rPr>
        <w:t xml:space="preserve">. </w:t>
      </w:r>
      <w:r>
        <w:t>Biến thiên cao độ nguyên âm tiếng Việt khi kết hợp với thanh sắc</w:t>
      </w:r>
      <w:bookmarkEnd w:id="110"/>
    </w:p>
    <w:p w14:paraId="44D80A68" w14:textId="77777777" w:rsidR="00B04664" w:rsidRDefault="0019575E">
      <w:pPr>
        <w:pStyle w:val="u3"/>
      </w:pPr>
      <w:bookmarkStart w:id="111" w:name="_Toc497270806"/>
      <w:bookmarkStart w:id="112" w:name="_Toc9941084"/>
      <w:r>
        <w:t>Thanh hỏi</w:t>
      </w:r>
      <w:bookmarkEnd w:id="111"/>
      <w:bookmarkEnd w:id="112"/>
    </w:p>
    <w:p w14:paraId="2F141C69" w14:textId="47FCFC84" w:rsidR="00B04664" w:rsidRDefault="0019575E">
      <w:r>
        <w:t xml:space="preserve">Trong kết hợp với thanh hỏi, cao độ của các nguyên âm bắt đầu từ khoảng tần số 100-105 Hz (p = 27-28), trong vòng 200 ms đầu giảm xuống khoảng thấp nhất là 60-70 Hz (p = 9-10), sau đó tăng lên khoảng tần số 85-95 Hz (p = </w:t>
      </w:r>
      <w:r w:rsidR="00A10DBA">
        <w:t>22-</w:t>
      </w:r>
      <w:r w:rsidR="005D0C46">
        <w:t>23</w:t>
      </w:r>
      <w:r>
        <w:t xml:space="preserve">). </w:t>
      </w:r>
    </w:p>
    <w:p w14:paraId="3192BFD0" w14:textId="77777777" w:rsidR="00B04664" w:rsidRDefault="0019575E" w:rsidP="00B06685">
      <w:pPr>
        <w:jc w:val="center"/>
      </w:pPr>
      <w:r>
        <w:rPr>
          <w:noProof/>
        </w:rPr>
        <w:drawing>
          <wp:inline distT="0" distB="0" distL="0" distR="0" wp14:anchorId="059BFCAB" wp14:editId="0E7FCB93">
            <wp:extent cx="5326380" cy="1423670"/>
            <wp:effectExtent l="0" t="0" r="7620" b="5080"/>
            <wp:docPr id="43"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ình ảnh 16"/>
                    <pic:cNvPicPr>
                      <a:picLocks noChangeAspect="1"/>
                    </pic:cNvPicPr>
                  </pic:nvPicPr>
                  <pic:blipFill>
                    <a:blip r:embed="rId22"/>
                    <a:stretch>
                      <a:fillRect/>
                    </a:stretch>
                  </pic:blipFill>
                  <pic:spPr>
                    <a:xfrm>
                      <a:off x="0" y="0"/>
                      <a:ext cx="5326380" cy="1423670"/>
                    </a:xfrm>
                    <a:prstGeom prst="rect">
                      <a:avLst/>
                    </a:prstGeom>
                  </pic:spPr>
                </pic:pic>
              </a:graphicData>
            </a:graphic>
          </wp:inline>
        </w:drawing>
      </w:r>
    </w:p>
    <w:p w14:paraId="65D555F8" w14:textId="1882ADD6" w:rsidR="00B04664" w:rsidRDefault="0019575E">
      <w:pPr>
        <w:pStyle w:val="Chuthich"/>
      </w:pPr>
      <w:bookmarkStart w:id="113" w:name="_Toc9805450"/>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1</w:t>
      </w:r>
      <w:r w:rsidR="00CB4ADB">
        <w:rPr>
          <w:noProof/>
        </w:rPr>
        <w:fldChar w:fldCharType="end"/>
      </w:r>
      <w:r>
        <w:rPr>
          <w:lang w:val="en"/>
        </w:rPr>
        <w:t xml:space="preserve">. </w:t>
      </w:r>
      <w:r>
        <w:t>Biến thiên cao độ nguyên âm tiếng Việt khi kết hợp với thanh hỏi</w:t>
      </w:r>
      <w:bookmarkEnd w:id="113"/>
    </w:p>
    <w:p w14:paraId="444FE8E7" w14:textId="77777777" w:rsidR="00B04664" w:rsidRDefault="0019575E">
      <w:pPr>
        <w:pStyle w:val="u3"/>
      </w:pPr>
      <w:bookmarkStart w:id="114" w:name="_Toc1635568384"/>
      <w:bookmarkStart w:id="115" w:name="_Toc9941085"/>
      <w:r>
        <w:lastRenderedPageBreak/>
        <w:t>Thanh ngã</w:t>
      </w:r>
      <w:bookmarkEnd w:id="114"/>
      <w:bookmarkEnd w:id="115"/>
    </w:p>
    <w:p w14:paraId="48A6CFA4" w14:textId="4993C7CB" w:rsidR="00B04664" w:rsidRDefault="0019575E">
      <w:r>
        <w:rPr>
          <w:szCs w:val="20"/>
        </w:rPr>
        <w:t>Tron</w:t>
      </w:r>
      <w:r>
        <w:t>g kết hợp với thanh ngã, diễn tiến cao độ của các nguyên âm không giống nhau, nhưng có đặc điểm chung là phầ</w:t>
      </w:r>
      <w:r w:rsidR="00917A4D">
        <w:t>n lớn bị đứt đoạn ở giữa chừng.</w:t>
      </w:r>
    </w:p>
    <w:p w14:paraId="4278ABBB" w14:textId="77777777" w:rsidR="00B04664" w:rsidRDefault="0019575E" w:rsidP="00DD5303">
      <w:pPr>
        <w:jc w:val="center"/>
      </w:pPr>
      <w:r>
        <w:rPr>
          <w:noProof/>
        </w:rPr>
        <w:drawing>
          <wp:inline distT="0" distB="0" distL="0" distR="0" wp14:anchorId="3F9B8316" wp14:editId="7F68D31F">
            <wp:extent cx="5524500" cy="1435735"/>
            <wp:effectExtent l="0" t="0" r="0" b="0"/>
            <wp:docPr id="44"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ình ảnh 17"/>
                    <pic:cNvPicPr>
                      <a:picLocks noChangeAspect="1"/>
                    </pic:cNvPicPr>
                  </pic:nvPicPr>
                  <pic:blipFill>
                    <a:blip r:embed="rId23"/>
                    <a:stretch>
                      <a:fillRect/>
                    </a:stretch>
                  </pic:blipFill>
                  <pic:spPr>
                    <a:xfrm>
                      <a:off x="0" y="0"/>
                      <a:ext cx="5524500" cy="1435735"/>
                    </a:xfrm>
                    <a:prstGeom prst="rect">
                      <a:avLst/>
                    </a:prstGeom>
                  </pic:spPr>
                </pic:pic>
              </a:graphicData>
            </a:graphic>
          </wp:inline>
        </w:drawing>
      </w:r>
    </w:p>
    <w:p w14:paraId="2A610704" w14:textId="28F874E5" w:rsidR="00B04664" w:rsidRDefault="0019575E">
      <w:pPr>
        <w:pStyle w:val="Chuthich"/>
      </w:pPr>
      <w:bookmarkStart w:id="116" w:name="_Toc9805451"/>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2</w:t>
      </w:r>
      <w:r w:rsidR="00CB4ADB">
        <w:rPr>
          <w:noProof/>
        </w:rPr>
        <w:fldChar w:fldCharType="end"/>
      </w:r>
      <w:r>
        <w:rPr>
          <w:lang w:val="en"/>
        </w:rPr>
        <w:t xml:space="preserve">. </w:t>
      </w:r>
      <w:r>
        <w:t>Biến thiên cao độ nguyên âm tiếng Việt khi kết hợp với thanh ngã</w:t>
      </w:r>
      <w:bookmarkEnd w:id="116"/>
    </w:p>
    <w:p w14:paraId="45649E26" w14:textId="563BAEDB" w:rsidR="00917A4D" w:rsidRPr="00917A4D" w:rsidRDefault="00917A4D" w:rsidP="00917A4D">
      <w:r>
        <w:t>Các nguyên âm mở và nửa mở /a/, /e/, /ɛ/, /ɔ/, /o/, /ɤ/ giảm đột ngột từ khoảng tần số 120 Hz (p = 33) xuống khoảng tần số 90 Hz (p = 23), sau đó tăng lên khoảng tần số 180 Hz (p = 47) rồi trong 40 ms cuối giảm xuống khoảng tần số 160 Hz (p = 43). Các nguyên âm đóng /i/, /u/, /ɯ/ tăng từ khoảng tần số 130-140 Hz (p = 36 – 38) lên khoảng tần số 180 Hz (p = 47).</w:t>
      </w:r>
    </w:p>
    <w:p w14:paraId="6756F560" w14:textId="77777777" w:rsidR="00B04664" w:rsidRDefault="0019575E">
      <w:pPr>
        <w:pStyle w:val="u3"/>
      </w:pPr>
      <w:bookmarkStart w:id="117" w:name="_Toc2128376614"/>
      <w:bookmarkStart w:id="118" w:name="_Toc9941086"/>
      <w:r>
        <w:t>Thanh nặng</w:t>
      </w:r>
      <w:bookmarkEnd w:id="117"/>
      <w:bookmarkEnd w:id="118"/>
    </w:p>
    <w:p w14:paraId="0E104450" w14:textId="77777777" w:rsidR="00B04664" w:rsidRDefault="0019575E">
      <w:r>
        <w:rPr>
          <w:szCs w:val="20"/>
        </w:rPr>
        <w:t>Trong kết hợp v</w:t>
      </w:r>
      <w:r>
        <w:t>ới thanh nặng, cao độ của các nguyên âm bắt đầu từ khoảng tần số 110-115 Hz (p = 30-31) giảm nhanh sau 50ms đầu tiên xuống khoảng tần số 75-80 Hz (p = 17-18). Trường độ của các nguyên âm khi kết hợp với thanh nặng giảm đi rõ rệt, chỉ bằng 1/2 so với khi kết hợp với thanh ngang.</w:t>
      </w:r>
    </w:p>
    <w:p w14:paraId="21195BC6" w14:textId="77777777" w:rsidR="00B04664" w:rsidRDefault="0019575E" w:rsidP="0066538F">
      <w:pPr>
        <w:jc w:val="center"/>
      </w:pPr>
      <w:r>
        <w:rPr>
          <w:noProof/>
        </w:rPr>
        <w:drawing>
          <wp:inline distT="0" distB="0" distL="0" distR="0" wp14:anchorId="53EBA274" wp14:editId="04C8B34C">
            <wp:extent cx="5448300" cy="1463040"/>
            <wp:effectExtent l="0" t="0" r="0" b="3810"/>
            <wp:docPr id="45"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ình ảnh 18"/>
                    <pic:cNvPicPr>
                      <a:picLocks noChangeAspect="1"/>
                    </pic:cNvPicPr>
                  </pic:nvPicPr>
                  <pic:blipFill>
                    <a:blip r:embed="rId24"/>
                    <a:stretch>
                      <a:fillRect/>
                    </a:stretch>
                  </pic:blipFill>
                  <pic:spPr>
                    <a:xfrm>
                      <a:off x="0" y="0"/>
                      <a:ext cx="5448300" cy="1463040"/>
                    </a:xfrm>
                    <a:prstGeom prst="rect">
                      <a:avLst/>
                    </a:prstGeom>
                  </pic:spPr>
                </pic:pic>
              </a:graphicData>
            </a:graphic>
          </wp:inline>
        </w:drawing>
      </w:r>
    </w:p>
    <w:p w14:paraId="64E282EF" w14:textId="3821CB6B" w:rsidR="00B04664" w:rsidRDefault="0019575E">
      <w:pPr>
        <w:pStyle w:val="Chuthich"/>
        <w:rPr>
          <w:lang w:val="en"/>
        </w:rPr>
      </w:pPr>
      <w:bookmarkStart w:id="119" w:name="_Toc9805452"/>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3</w:t>
      </w:r>
      <w:r w:rsidR="00CB4ADB">
        <w:rPr>
          <w:noProof/>
        </w:rPr>
        <w:fldChar w:fldCharType="end"/>
      </w:r>
      <w:r>
        <w:rPr>
          <w:lang w:val="en"/>
        </w:rPr>
        <w:t xml:space="preserve">. </w:t>
      </w:r>
      <w:r>
        <w:t>Biến thiên cao độ nguyên âm tiếng Việt khi kết hợp với thanh nặng</w:t>
      </w:r>
      <w:bookmarkEnd w:id="119"/>
    </w:p>
    <w:p w14:paraId="160EE0FB" w14:textId="67A9BD8C" w:rsidR="00E01FFE" w:rsidRDefault="00757ADF" w:rsidP="00757ADF">
      <w:pPr>
        <w:pStyle w:val="u2"/>
        <w:rPr>
          <w:lang w:val="vi-VN"/>
        </w:rPr>
      </w:pPr>
      <w:bookmarkStart w:id="120" w:name="_Toc9941087"/>
      <w:bookmarkStart w:id="121" w:name="_Toc255352128"/>
      <w:r w:rsidRPr="00757ADF">
        <w:lastRenderedPageBreak/>
        <w:t xml:space="preserve">Tùy chỉnh các tham số cơ bản của </w:t>
      </w:r>
      <w:r w:rsidRPr="00757ADF">
        <w:rPr>
          <w:lang w:val="vi-VN"/>
        </w:rPr>
        <w:t>của mô hình sinh tiếng nói</w:t>
      </w:r>
      <w:bookmarkEnd w:id="120"/>
    </w:p>
    <w:p w14:paraId="75D9A28F" w14:textId="0E354679" w:rsidR="00757ADF" w:rsidRPr="00757ADF" w:rsidRDefault="00757ADF" w:rsidP="00757ADF">
      <w:pPr>
        <w:rPr>
          <w:lang w:val="vi-VN"/>
        </w:rPr>
      </w:pPr>
      <w:r w:rsidRPr="00757ADF">
        <w:rPr>
          <w:lang w:val="vi-VN"/>
        </w:rPr>
        <w:t xml:space="preserve">Dựa trên kết quả phân tích và đánh giá dựa trên cảm nhận </w:t>
      </w:r>
      <w:r w:rsidR="00995BD9">
        <w:rPr>
          <w:lang w:val="vi-VN"/>
        </w:rPr>
        <w:t>tiếng nói</w:t>
      </w:r>
      <w:r w:rsidRPr="00757ADF">
        <w:rPr>
          <w:lang w:val="vi-VN"/>
        </w:rPr>
        <w:t xml:space="preserve"> được tổng hợp, </w:t>
      </w:r>
      <w:r w:rsidR="00B80335">
        <w:rPr>
          <w:lang w:val="vi-VN"/>
        </w:rPr>
        <w:t>tôi</w:t>
      </w:r>
      <w:r w:rsidR="00930E5A" w:rsidRPr="00930E5A">
        <w:rPr>
          <w:lang w:val="vi-VN"/>
        </w:rPr>
        <w:t xml:space="preserve"> </w:t>
      </w:r>
      <w:r w:rsidRPr="00757ADF">
        <w:rPr>
          <w:lang w:val="vi-VN"/>
        </w:rPr>
        <w:t xml:space="preserve">đã tùy chỉnh các tham số cơ bản của mô hình sinh </w:t>
      </w:r>
      <w:r w:rsidR="00995BD9">
        <w:rPr>
          <w:lang w:val="vi-VN"/>
        </w:rPr>
        <w:t>tiếng nói</w:t>
      </w:r>
      <w:r w:rsidRPr="00757ADF">
        <w:rPr>
          <w:lang w:val="vi-VN"/>
        </w:rPr>
        <w:t xml:space="preserve"> tiếng Việt của eSpeak NG như sau: </w:t>
      </w:r>
      <w:r w:rsidR="007C37B8" w:rsidRPr="007C37B8">
        <w:rPr>
          <w:lang w:val="vi-VN"/>
        </w:rPr>
        <w:t>t</w:t>
      </w:r>
      <w:r w:rsidRPr="00757ADF">
        <w:rPr>
          <w:lang w:val="vi-VN"/>
        </w:rPr>
        <w:t>ần số cơ bản của giọng: 100 Hz; tần số ngưỡng trên của giọng: 180 Hz. Giảm băng thông formant F</w:t>
      </w:r>
      <w:r w:rsidRPr="00757ADF">
        <w:rPr>
          <w:vertAlign w:val="subscript"/>
          <w:lang w:val="vi-VN"/>
        </w:rPr>
        <w:t xml:space="preserve">1 </w:t>
      </w:r>
      <w:r w:rsidRPr="00757ADF">
        <w:rPr>
          <w:lang w:val="vi-VN"/>
        </w:rPr>
        <w:t>xuống 80%, băng thông formant F</w:t>
      </w:r>
      <w:r w:rsidRPr="00757ADF">
        <w:rPr>
          <w:vertAlign w:val="subscript"/>
          <w:lang w:val="vi-VN"/>
        </w:rPr>
        <w:t>2</w:t>
      </w:r>
      <w:r w:rsidRPr="00757ADF">
        <w:rPr>
          <w:lang w:val="vi-VN"/>
        </w:rPr>
        <w:t>, F</w:t>
      </w:r>
      <w:r w:rsidRPr="00757ADF">
        <w:rPr>
          <w:vertAlign w:val="subscript"/>
          <w:lang w:val="vi-VN"/>
        </w:rPr>
        <w:t>3</w:t>
      </w:r>
      <w:r w:rsidRPr="00757ADF">
        <w:rPr>
          <w:vertAlign w:val="subscript"/>
          <w:lang w:val="vi-VN"/>
        </w:rPr>
        <w:softHyphen/>
      </w:r>
      <w:r w:rsidRPr="00757ADF">
        <w:rPr>
          <w:lang w:val="vi-VN"/>
        </w:rPr>
        <w:t>, F</w:t>
      </w:r>
      <w:r w:rsidRPr="00757ADF">
        <w:rPr>
          <w:vertAlign w:val="subscript"/>
          <w:lang w:val="vi-VN"/>
        </w:rPr>
        <w:t>4</w:t>
      </w:r>
      <w:r w:rsidRPr="00757ADF">
        <w:rPr>
          <w:lang w:val="vi-VN"/>
        </w:rPr>
        <w:t>, F</w:t>
      </w:r>
      <w:r w:rsidRPr="00757ADF">
        <w:rPr>
          <w:vertAlign w:val="subscript"/>
          <w:lang w:val="vi-VN"/>
        </w:rPr>
        <w:t xml:space="preserve">5 </w:t>
      </w:r>
      <w:r w:rsidRPr="00757ADF">
        <w:rPr>
          <w:vertAlign w:val="subscript"/>
          <w:lang w:val="vi-VN"/>
        </w:rPr>
        <w:softHyphen/>
      </w:r>
      <w:r w:rsidRPr="00757ADF">
        <w:rPr>
          <w:lang w:val="vi-VN"/>
        </w:rPr>
        <w:t>xuống 90% so với kết quả thu được từ thực nghiệm.</w:t>
      </w:r>
    </w:p>
    <w:p w14:paraId="60C5FA04" w14:textId="7A1F18FF" w:rsidR="00B04664" w:rsidRDefault="0019575E">
      <w:pPr>
        <w:pStyle w:val="u2"/>
      </w:pPr>
      <w:bookmarkStart w:id="122" w:name="_Toc9941088"/>
      <w:r>
        <w:t>Kiểm thử</w:t>
      </w:r>
      <w:bookmarkEnd w:id="121"/>
      <w:bookmarkEnd w:id="122"/>
    </w:p>
    <w:p w14:paraId="6E9CE2DB" w14:textId="3D65A289" w:rsidR="000C5061" w:rsidRDefault="0019575E">
      <w:pPr>
        <w:rPr>
          <w:lang w:val="en"/>
        </w:rPr>
      </w:pPr>
      <w:r>
        <w:rPr>
          <w:lang w:val="en"/>
        </w:rPr>
        <w:t xml:space="preserve">Sau khi hiệu chỉnh tham số âm vị tiếng Việt của eSpeak NG dựa trên kết quả nghiên cứu, </w:t>
      </w:r>
      <w:r w:rsidR="00B80335">
        <w:rPr>
          <w:lang w:val="en"/>
        </w:rPr>
        <w:t>tôi</w:t>
      </w:r>
      <w:r>
        <w:rPr>
          <w:lang w:val="en"/>
        </w:rPr>
        <w:t xml:space="preserve"> đã tiến hành đánh giá mức độ tự nhiên của </w:t>
      </w:r>
      <w:r w:rsidR="00995BD9">
        <w:rPr>
          <w:lang w:val="en"/>
        </w:rPr>
        <w:t>tiếng nói</w:t>
      </w:r>
      <w:r>
        <w:rPr>
          <w:lang w:val="en"/>
        </w:rPr>
        <w:t xml:space="preserve"> bằng bài kiểm tra MOS (Mean Opinion Score). Các </w:t>
      </w:r>
      <w:r w:rsidR="00995BD9">
        <w:rPr>
          <w:lang w:val="en"/>
        </w:rPr>
        <w:t>tiếng nói</w:t>
      </w:r>
      <w:r>
        <w:rPr>
          <w:lang w:val="en"/>
        </w:rPr>
        <w:t xml:space="preserve"> được đánh giá bao gồm </w:t>
      </w:r>
      <w:r w:rsidR="00995BD9">
        <w:rPr>
          <w:lang w:val="en"/>
        </w:rPr>
        <w:t>tiếng nói</w:t>
      </w:r>
      <w:r>
        <w:rPr>
          <w:lang w:val="en"/>
        </w:rPr>
        <w:t xml:space="preserve"> tiếng Việt của eSpeak NG trước khi được cải thiện (phiên bản 1.49.2), </w:t>
      </w:r>
      <w:r w:rsidR="00995BD9">
        <w:rPr>
          <w:lang w:val="en"/>
        </w:rPr>
        <w:t>tiếng nói</w:t>
      </w:r>
      <w:r>
        <w:rPr>
          <w:lang w:val="en"/>
        </w:rPr>
        <w:t xml:space="preserve"> tiếng Việt của eSpeak NG sau khi được cải thiện (phiên bản 1.49.3) và giọng tự nhiên của người thật. Số lượng ứng viên tham gia đánh giá là 15 người, 9 nam và 6 nữ. </w:t>
      </w:r>
    </w:p>
    <w:p w14:paraId="70C2CCB5" w14:textId="44569262" w:rsidR="00B04664" w:rsidRDefault="0019575E">
      <w:pPr>
        <w:pStyle w:val="Chuthich"/>
        <w:rPr>
          <w:lang w:val="en"/>
        </w:rPr>
      </w:pPr>
      <w:bookmarkStart w:id="123" w:name="_Ref1394335000"/>
      <w:bookmarkStart w:id="124" w:name="_Toc9805524"/>
      <w:r>
        <w:t xml:space="preserve">Bảng </w:t>
      </w:r>
      <w:r w:rsidR="006444ED">
        <w:rPr>
          <w:noProof/>
        </w:rPr>
        <w:fldChar w:fldCharType="begin"/>
      </w:r>
      <w:r w:rsidR="006444ED">
        <w:rPr>
          <w:noProof/>
        </w:rPr>
        <w:instrText xml:space="preserve"> SEQ Bảng \* ARABIC </w:instrText>
      </w:r>
      <w:r w:rsidR="006444ED">
        <w:rPr>
          <w:noProof/>
        </w:rPr>
        <w:fldChar w:fldCharType="separate"/>
      </w:r>
      <w:r w:rsidR="008A6E56">
        <w:rPr>
          <w:noProof/>
        </w:rPr>
        <w:t>8</w:t>
      </w:r>
      <w:r w:rsidR="006444ED">
        <w:rPr>
          <w:noProof/>
        </w:rPr>
        <w:fldChar w:fldCharType="end"/>
      </w:r>
      <w:bookmarkEnd w:id="123"/>
      <w:r>
        <w:rPr>
          <w:lang w:val="en"/>
        </w:rPr>
        <w:t>. Thang điểm đánh giá mức độ tự nhiên của giọng</w:t>
      </w:r>
      <w:bookmarkEnd w:id="124"/>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0"/>
        <w:gridCol w:w="5940"/>
      </w:tblGrid>
      <w:tr w:rsidR="00B04664" w:rsidRPr="008F5883" w14:paraId="335C68F2" w14:textId="77777777">
        <w:trPr>
          <w:jc w:val="center"/>
        </w:trPr>
        <w:tc>
          <w:tcPr>
            <w:tcW w:w="2700" w:type="dxa"/>
            <w:shd w:val="clear" w:color="auto" w:fill="auto"/>
          </w:tcPr>
          <w:p w14:paraId="7C3427A6" w14:textId="77777777" w:rsidR="00B04664" w:rsidRPr="008F5883" w:rsidRDefault="0019575E" w:rsidP="00A95FAC">
            <w:pPr>
              <w:spacing w:before="120" w:after="0"/>
              <w:jc w:val="center"/>
              <w:rPr>
                <w:b/>
                <w:sz w:val="24"/>
                <w:lang w:val="en"/>
              </w:rPr>
            </w:pPr>
            <w:r w:rsidRPr="008F5883">
              <w:rPr>
                <w:b/>
                <w:sz w:val="24"/>
                <w:lang w:val="en"/>
              </w:rPr>
              <w:t>Điểm đánh giá</w:t>
            </w:r>
          </w:p>
        </w:tc>
        <w:tc>
          <w:tcPr>
            <w:tcW w:w="5940" w:type="dxa"/>
            <w:shd w:val="clear" w:color="auto" w:fill="auto"/>
          </w:tcPr>
          <w:p w14:paraId="77E1FAB8" w14:textId="77777777" w:rsidR="00B04664" w:rsidRPr="008F5883" w:rsidRDefault="0019575E" w:rsidP="00846B55">
            <w:pPr>
              <w:spacing w:before="120" w:after="0"/>
              <w:jc w:val="center"/>
              <w:rPr>
                <w:b/>
                <w:sz w:val="24"/>
                <w:lang w:val="en"/>
              </w:rPr>
            </w:pPr>
            <w:r w:rsidRPr="008F5883">
              <w:rPr>
                <w:b/>
                <w:sz w:val="24"/>
                <w:lang w:val="en"/>
              </w:rPr>
              <w:t>Ý nghĩa</w:t>
            </w:r>
          </w:p>
        </w:tc>
      </w:tr>
      <w:tr w:rsidR="00B04664" w:rsidRPr="006B30D3" w14:paraId="7897496A" w14:textId="77777777">
        <w:trPr>
          <w:jc w:val="center"/>
        </w:trPr>
        <w:tc>
          <w:tcPr>
            <w:tcW w:w="2700" w:type="dxa"/>
            <w:shd w:val="clear" w:color="auto" w:fill="auto"/>
          </w:tcPr>
          <w:p w14:paraId="7B32C861" w14:textId="77777777" w:rsidR="00B04664" w:rsidRPr="006B30D3" w:rsidRDefault="0019575E" w:rsidP="00A95FAC">
            <w:pPr>
              <w:spacing w:before="120" w:after="0"/>
              <w:jc w:val="center"/>
              <w:rPr>
                <w:sz w:val="24"/>
                <w:lang w:val="en"/>
              </w:rPr>
            </w:pPr>
            <w:r w:rsidRPr="006B30D3">
              <w:rPr>
                <w:sz w:val="24"/>
                <w:lang w:val="en"/>
              </w:rPr>
              <w:t>5</w:t>
            </w:r>
          </w:p>
        </w:tc>
        <w:tc>
          <w:tcPr>
            <w:tcW w:w="5940" w:type="dxa"/>
            <w:shd w:val="clear" w:color="auto" w:fill="auto"/>
          </w:tcPr>
          <w:p w14:paraId="663E217B" w14:textId="131DF0CF" w:rsidR="00B04664" w:rsidRPr="006B30D3" w:rsidRDefault="0019575E" w:rsidP="00846B55">
            <w:pPr>
              <w:spacing w:before="120" w:after="0"/>
              <w:rPr>
                <w:sz w:val="24"/>
                <w:lang w:val="en"/>
              </w:rPr>
            </w:pPr>
            <w:r w:rsidRPr="006B30D3">
              <w:rPr>
                <w:sz w:val="24"/>
                <w:lang w:val="en"/>
              </w:rPr>
              <w:t>Rất tốt, như giao tiếp thật (giọng người thật)</w:t>
            </w:r>
          </w:p>
        </w:tc>
      </w:tr>
      <w:tr w:rsidR="00B04664" w:rsidRPr="006B30D3" w14:paraId="206A5181" w14:textId="77777777">
        <w:trPr>
          <w:jc w:val="center"/>
        </w:trPr>
        <w:tc>
          <w:tcPr>
            <w:tcW w:w="2700" w:type="dxa"/>
            <w:shd w:val="clear" w:color="auto" w:fill="auto"/>
          </w:tcPr>
          <w:p w14:paraId="5EE870A0" w14:textId="77777777" w:rsidR="00B04664" w:rsidRPr="006B30D3" w:rsidRDefault="0019575E" w:rsidP="00A95FAC">
            <w:pPr>
              <w:spacing w:before="120" w:after="0"/>
              <w:jc w:val="center"/>
              <w:rPr>
                <w:sz w:val="24"/>
                <w:lang w:val="en"/>
              </w:rPr>
            </w:pPr>
            <w:r w:rsidRPr="006B30D3">
              <w:rPr>
                <w:sz w:val="24"/>
                <w:lang w:val="en"/>
              </w:rPr>
              <w:t>4</w:t>
            </w:r>
          </w:p>
        </w:tc>
        <w:tc>
          <w:tcPr>
            <w:tcW w:w="5940" w:type="dxa"/>
            <w:shd w:val="clear" w:color="auto" w:fill="auto"/>
          </w:tcPr>
          <w:p w14:paraId="1635938D" w14:textId="77777777" w:rsidR="00B04664" w:rsidRPr="006B30D3" w:rsidRDefault="0019575E" w:rsidP="00846B55">
            <w:pPr>
              <w:spacing w:before="120" w:after="0"/>
              <w:rPr>
                <w:sz w:val="24"/>
                <w:lang w:val="en"/>
              </w:rPr>
            </w:pPr>
            <w:r w:rsidRPr="006B30D3">
              <w:rPr>
                <w:sz w:val="24"/>
                <w:lang w:val="en"/>
              </w:rPr>
              <w:t>Tốt, tương đối tự nhiên (giống giọng người)</w:t>
            </w:r>
          </w:p>
        </w:tc>
      </w:tr>
      <w:tr w:rsidR="00B04664" w:rsidRPr="006B30D3" w14:paraId="4F2C691A" w14:textId="77777777">
        <w:trPr>
          <w:jc w:val="center"/>
        </w:trPr>
        <w:tc>
          <w:tcPr>
            <w:tcW w:w="2700" w:type="dxa"/>
            <w:shd w:val="clear" w:color="auto" w:fill="auto"/>
          </w:tcPr>
          <w:p w14:paraId="29C58E11" w14:textId="77777777" w:rsidR="00B04664" w:rsidRPr="006B30D3" w:rsidRDefault="0019575E" w:rsidP="00A95FAC">
            <w:pPr>
              <w:spacing w:before="120" w:after="0"/>
              <w:jc w:val="center"/>
              <w:rPr>
                <w:sz w:val="24"/>
                <w:lang w:val="en"/>
              </w:rPr>
            </w:pPr>
            <w:r w:rsidRPr="006B30D3">
              <w:rPr>
                <w:sz w:val="24"/>
                <w:lang w:val="en"/>
              </w:rPr>
              <w:t>3</w:t>
            </w:r>
          </w:p>
        </w:tc>
        <w:tc>
          <w:tcPr>
            <w:tcW w:w="5940" w:type="dxa"/>
            <w:shd w:val="clear" w:color="auto" w:fill="auto"/>
          </w:tcPr>
          <w:p w14:paraId="1AE7F19A" w14:textId="77777777" w:rsidR="00B04664" w:rsidRPr="006B30D3" w:rsidRDefault="0019575E" w:rsidP="00846B55">
            <w:pPr>
              <w:spacing w:before="120" w:after="0"/>
              <w:rPr>
                <w:sz w:val="24"/>
                <w:lang w:val="en"/>
              </w:rPr>
            </w:pPr>
            <w:r w:rsidRPr="006B30D3">
              <w:rPr>
                <w:sz w:val="24"/>
                <w:lang w:val="en"/>
              </w:rPr>
              <w:t>Khá, có thể giao tiếp được (khá giống giọng người)</w:t>
            </w:r>
          </w:p>
        </w:tc>
      </w:tr>
      <w:tr w:rsidR="00B04664" w:rsidRPr="006B30D3" w14:paraId="3749B9C0" w14:textId="77777777">
        <w:trPr>
          <w:jc w:val="center"/>
        </w:trPr>
        <w:tc>
          <w:tcPr>
            <w:tcW w:w="2700" w:type="dxa"/>
            <w:shd w:val="clear" w:color="auto" w:fill="auto"/>
          </w:tcPr>
          <w:p w14:paraId="75C8E136" w14:textId="77777777" w:rsidR="00B04664" w:rsidRPr="006B30D3" w:rsidRDefault="0019575E" w:rsidP="00A95FAC">
            <w:pPr>
              <w:spacing w:before="120" w:after="0"/>
              <w:jc w:val="center"/>
              <w:rPr>
                <w:sz w:val="24"/>
                <w:lang w:val="en"/>
              </w:rPr>
            </w:pPr>
            <w:r w:rsidRPr="006B30D3">
              <w:rPr>
                <w:sz w:val="24"/>
                <w:lang w:val="en"/>
              </w:rPr>
              <w:t>2</w:t>
            </w:r>
          </w:p>
        </w:tc>
        <w:tc>
          <w:tcPr>
            <w:tcW w:w="5940" w:type="dxa"/>
            <w:shd w:val="clear" w:color="auto" w:fill="auto"/>
          </w:tcPr>
          <w:p w14:paraId="3674BB7F" w14:textId="77777777" w:rsidR="00B04664" w:rsidRPr="006B30D3" w:rsidRDefault="0019575E" w:rsidP="00846B55">
            <w:pPr>
              <w:spacing w:before="120" w:after="0"/>
              <w:rPr>
                <w:sz w:val="24"/>
                <w:lang w:val="en"/>
              </w:rPr>
            </w:pPr>
            <w:r w:rsidRPr="006B30D3">
              <w:rPr>
                <w:sz w:val="24"/>
                <w:lang w:val="en"/>
              </w:rPr>
              <w:t>Kém, khó giao tiếp được (nhiều yếu tố nhân tạo)</w:t>
            </w:r>
          </w:p>
        </w:tc>
      </w:tr>
      <w:tr w:rsidR="00B04664" w:rsidRPr="006B30D3" w14:paraId="0D8681A1" w14:textId="77777777">
        <w:trPr>
          <w:jc w:val="center"/>
        </w:trPr>
        <w:tc>
          <w:tcPr>
            <w:tcW w:w="2700" w:type="dxa"/>
            <w:shd w:val="clear" w:color="auto" w:fill="auto"/>
          </w:tcPr>
          <w:p w14:paraId="2267C096" w14:textId="77777777" w:rsidR="00B04664" w:rsidRPr="006B30D3" w:rsidRDefault="0019575E" w:rsidP="00A95FAC">
            <w:pPr>
              <w:spacing w:before="120" w:after="0"/>
              <w:jc w:val="center"/>
              <w:rPr>
                <w:sz w:val="24"/>
                <w:lang w:val="en"/>
              </w:rPr>
            </w:pPr>
            <w:r w:rsidRPr="006B30D3">
              <w:rPr>
                <w:sz w:val="24"/>
                <w:lang w:val="en"/>
              </w:rPr>
              <w:t>1</w:t>
            </w:r>
          </w:p>
        </w:tc>
        <w:tc>
          <w:tcPr>
            <w:tcW w:w="5940" w:type="dxa"/>
            <w:shd w:val="clear" w:color="auto" w:fill="auto"/>
          </w:tcPr>
          <w:p w14:paraId="0153F910" w14:textId="77777777" w:rsidR="00B04664" w:rsidRPr="006B30D3" w:rsidRDefault="0019575E" w:rsidP="00846B55">
            <w:pPr>
              <w:spacing w:before="120" w:after="0"/>
              <w:rPr>
                <w:sz w:val="24"/>
                <w:lang w:val="en"/>
              </w:rPr>
            </w:pPr>
            <w:r w:rsidRPr="006B30D3">
              <w:rPr>
                <w:sz w:val="24"/>
                <w:lang w:val="en"/>
              </w:rPr>
              <w:t>Tồi tệ, không thể giao tiếp được (rất nhân tạo)</w:t>
            </w:r>
          </w:p>
        </w:tc>
      </w:tr>
    </w:tbl>
    <w:p w14:paraId="13BBB6EC" w14:textId="127CEE0B" w:rsidR="00417B20" w:rsidRDefault="00642DD6" w:rsidP="00644C50">
      <w:pPr>
        <w:rPr>
          <w:lang w:val="en"/>
        </w:rPr>
      </w:pPr>
      <w:r>
        <w:rPr>
          <w:lang w:val="en"/>
        </w:rPr>
        <w:t xml:space="preserve">Số lượng văn bản và file âm thanh tương ứng vơi mỗi giọng trong mỗi bài kiểm tra là 30. Công cụ đánh giá sẽ thực hiện xáo trộn các file âm thanh này và tương ứng với mỗi file âm thanh sẽ cung cấp một thang đánh giá về mức độ tự nhiên của giọng đọc đối với bài kiểm tra MOS. </w:t>
      </w:r>
      <w:r>
        <w:rPr>
          <w:lang w:val="en"/>
        </w:rPr>
        <w:fldChar w:fldCharType="begin"/>
      </w:r>
      <w:r>
        <w:rPr>
          <w:lang w:val="en"/>
        </w:rPr>
        <w:instrText xml:space="preserve"> REF _Ref1394335000 \h </w:instrText>
      </w:r>
      <w:r>
        <w:rPr>
          <w:lang w:val="en"/>
        </w:rPr>
      </w:r>
      <w:r>
        <w:rPr>
          <w:lang w:val="en"/>
        </w:rPr>
        <w:fldChar w:fldCharType="separate"/>
      </w:r>
      <w:r w:rsidR="008A6E56">
        <w:t xml:space="preserve">Bảng </w:t>
      </w:r>
      <w:r w:rsidR="008A6E56">
        <w:rPr>
          <w:noProof/>
        </w:rPr>
        <w:t>8</w:t>
      </w:r>
      <w:r>
        <w:rPr>
          <w:lang w:val="en"/>
        </w:rPr>
        <w:fldChar w:fldCharType="end"/>
      </w:r>
      <w:r>
        <w:rPr>
          <w:lang w:val="en"/>
        </w:rPr>
        <w:t xml:space="preserve"> cho biết thang điểm đánh giá mức độ tự nhiên của giọng.</w:t>
      </w:r>
    </w:p>
    <w:p w14:paraId="1A410AF5" w14:textId="731755B4" w:rsidR="00B04664" w:rsidRDefault="0019575E">
      <w:pPr>
        <w:jc w:val="center"/>
        <w:rPr>
          <w:lang w:val="en"/>
        </w:rPr>
      </w:pPr>
      <w:r>
        <w:rPr>
          <w:noProof/>
        </w:rPr>
        <w:lastRenderedPageBreak/>
        <w:drawing>
          <wp:inline distT="0" distB="0" distL="0" distR="0" wp14:anchorId="2D7A4E1A" wp14:editId="682235E6">
            <wp:extent cx="4133850" cy="2486025"/>
            <wp:effectExtent l="0" t="0" r="19050" b="9525"/>
            <wp:docPr id="2" name="Biểu đồ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C4E1CF7" w14:textId="5328943A" w:rsidR="00B04664" w:rsidRDefault="0019575E">
      <w:pPr>
        <w:pStyle w:val="Chuthich"/>
        <w:rPr>
          <w:lang w:val="en"/>
        </w:rPr>
      </w:pPr>
      <w:bookmarkStart w:id="125" w:name="_Ref1253756717"/>
      <w:bookmarkStart w:id="126" w:name="_Toc9805453"/>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4</w:t>
      </w:r>
      <w:r w:rsidR="00CB4ADB">
        <w:rPr>
          <w:noProof/>
        </w:rPr>
        <w:fldChar w:fldCharType="end"/>
      </w:r>
      <w:bookmarkEnd w:id="125"/>
      <w:r>
        <w:rPr>
          <w:lang w:val="en"/>
        </w:rPr>
        <w:t>. Thang điểm đánh giá mức độ tự nhiên của giọng</w:t>
      </w:r>
      <w:bookmarkEnd w:id="126"/>
    </w:p>
    <w:p w14:paraId="523CA31D" w14:textId="773F2E33" w:rsidR="00E553B8" w:rsidRDefault="00E553B8" w:rsidP="00E553B8">
      <w:pPr>
        <w:rPr>
          <w:lang w:val="en"/>
        </w:rPr>
      </w:pPr>
      <w:r>
        <w:rPr>
          <w:lang w:val="en"/>
        </w:rPr>
        <w:fldChar w:fldCharType="begin"/>
      </w:r>
      <w:r>
        <w:rPr>
          <w:lang w:val="en"/>
        </w:rPr>
        <w:instrText xml:space="preserve"> REF _Ref1253756717 \h </w:instrText>
      </w:r>
      <w:r>
        <w:rPr>
          <w:lang w:val="en"/>
        </w:rPr>
      </w:r>
      <w:r>
        <w:rPr>
          <w:lang w:val="en"/>
        </w:rPr>
        <w:fldChar w:fldCharType="separate"/>
      </w:r>
      <w:r w:rsidR="008A6E56">
        <w:t xml:space="preserve">Hình </w:t>
      </w:r>
      <w:r w:rsidR="008A6E56">
        <w:rPr>
          <w:noProof/>
        </w:rPr>
        <w:t>14</w:t>
      </w:r>
      <w:r>
        <w:rPr>
          <w:lang w:val="en"/>
        </w:rPr>
        <w:fldChar w:fldCharType="end"/>
      </w:r>
      <w:r>
        <w:rPr>
          <w:lang w:val="en"/>
        </w:rPr>
        <w:t xml:space="preserve"> cho thấy kết quả đánh giá mức độ tự nhiên của tiếng nói tiếng Việt của eSpeak NG trước và sau khi được hiệu chỉnh.</w:t>
      </w:r>
    </w:p>
    <w:p w14:paraId="5830B636" w14:textId="67D8755D" w:rsidR="0059381C" w:rsidRDefault="00E553B8">
      <w:pPr>
        <w:rPr>
          <w:lang w:val="en"/>
        </w:rPr>
      </w:pPr>
      <w:r>
        <w:rPr>
          <w:lang w:val="en"/>
        </w:rPr>
        <w:t xml:space="preserve">Từ kết quả đánh giá, </w:t>
      </w:r>
      <w:r w:rsidR="00B80335">
        <w:rPr>
          <w:lang w:val="en"/>
        </w:rPr>
        <w:t>tôi</w:t>
      </w:r>
      <w:r>
        <w:rPr>
          <w:lang w:val="en"/>
        </w:rPr>
        <w:t xml:space="preserve"> nhận thấy tiếng nói tiếng Việt của eSpeak NG sau khi được hiệu chỉnh mặc dù vẫn còn nhiều tính nhân tạo nhưng mức độ tự nhiên đã được cải thiện, tăng khoảng 34.3% so với ban đầu.</w:t>
      </w:r>
    </w:p>
    <w:p w14:paraId="30697EB0" w14:textId="77777777" w:rsidR="00B04664" w:rsidRDefault="0019575E">
      <w:pPr>
        <w:jc w:val="center"/>
        <w:rPr>
          <w:lang w:val="en"/>
        </w:rPr>
      </w:pPr>
      <w:r>
        <w:rPr>
          <w:noProof/>
        </w:rPr>
        <w:drawing>
          <wp:inline distT="0" distB="0" distL="0" distR="0" wp14:anchorId="1EDC866D" wp14:editId="1879887F">
            <wp:extent cx="5052060" cy="3242310"/>
            <wp:effectExtent l="4445" t="4445" r="10795" b="10795"/>
            <wp:docPr id="30" name="Biểu đồ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F89C02F" w14:textId="3AF977C0" w:rsidR="00B04664" w:rsidRDefault="0019575E" w:rsidP="0059381C">
      <w:pPr>
        <w:pStyle w:val="Chuthich"/>
        <w:rPr>
          <w:lang w:val="en"/>
        </w:rPr>
      </w:pPr>
      <w:bookmarkStart w:id="127" w:name="_Ref9295128"/>
      <w:bookmarkStart w:id="128" w:name="_Toc9805454"/>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5</w:t>
      </w:r>
      <w:r w:rsidR="00CB4ADB">
        <w:rPr>
          <w:noProof/>
        </w:rPr>
        <w:fldChar w:fldCharType="end"/>
      </w:r>
      <w:bookmarkEnd w:id="127"/>
      <w:r>
        <w:rPr>
          <w:lang w:val="en"/>
        </w:rPr>
        <w:t>. Kết quả đánh giá mức độ dễ phân biệt thanh điệu của giọng</w:t>
      </w:r>
      <w:bookmarkEnd w:id="128"/>
    </w:p>
    <w:p w14:paraId="529B885D" w14:textId="6F6D1AE9" w:rsidR="006B5753" w:rsidRDefault="006B5753" w:rsidP="006B5753">
      <w:pPr>
        <w:rPr>
          <w:lang w:val="en"/>
        </w:rPr>
      </w:pPr>
      <w:r>
        <w:rPr>
          <w:lang w:val="en"/>
        </w:rPr>
        <w:lastRenderedPageBreak/>
        <w:t xml:space="preserve">Sau khi hiệu chỉnh dữ liệu thanh điệu tiếng Việt của eSpeak theo như kết quả phân tích, tôi đã thực hiện bài kiểm tra đánh giá mức độ dễ phân biệt thanh điệu của tiếng nói bằng bài kiểm tra Tone Intelligibility. </w:t>
      </w:r>
      <w:r>
        <w:rPr>
          <w:lang w:val="en"/>
        </w:rPr>
        <w:fldChar w:fldCharType="begin"/>
      </w:r>
      <w:r>
        <w:rPr>
          <w:lang w:val="en"/>
        </w:rPr>
        <w:instrText xml:space="preserve"> REF _Ref9295128 \h </w:instrText>
      </w:r>
      <w:r>
        <w:rPr>
          <w:lang w:val="en"/>
        </w:rPr>
      </w:r>
      <w:r>
        <w:rPr>
          <w:lang w:val="en"/>
        </w:rPr>
        <w:fldChar w:fldCharType="separate"/>
      </w:r>
      <w:r w:rsidR="008A6E56">
        <w:t xml:space="preserve">Hình </w:t>
      </w:r>
      <w:r w:rsidR="008A6E56">
        <w:rPr>
          <w:noProof/>
        </w:rPr>
        <w:t>15</w:t>
      </w:r>
      <w:r>
        <w:rPr>
          <w:lang w:val="en"/>
        </w:rPr>
        <w:fldChar w:fldCharType="end"/>
      </w:r>
      <w:r>
        <w:rPr>
          <w:lang w:val="en"/>
        </w:rPr>
        <w:t xml:space="preserve"> cho thấy kết quả đánh giá tính dễ phân biệt thanh điệu của giọng eSpeak NG trước và sau khi hiệu chỉnh.</w:t>
      </w:r>
    </w:p>
    <w:p w14:paraId="2D87ECFE" w14:textId="33CB4B8D" w:rsidR="006B5753" w:rsidRDefault="006B5753" w:rsidP="006B5753">
      <w:r>
        <w:rPr>
          <w:lang w:val="en"/>
        </w:rPr>
        <w:t>Từ kết quả đánh giá, tôi nhận thấy tính dễ phân biệt thanh điệu của eSpeak NG sau khi được hiệu chỉnh đã gia tăng đáng kể, tăng khoảng 51.1% so với phiên bản trước.</w:t>
      </w:r>
    </w:p>
    <w:p w14:paraId="0BFDE1F6" w14:textId="5A69F279" w:rsidR="00263836" w:rsidRDefault="00263836">
      <w:r>
        <w:t xml:space="preserve">Tuy nhiên, kết quả kiểm thử cũng cho thấy rõ ràng nhược điểm của phương pháp tổng hợp </w:t>
      </w:r>
      <w:r w:rsidR="00995BD9">
        <w:t>tiếng nói</w:t>
      </w:r>
      <w:r>
        <w:t xml:space="preserve"> dựa Formant. Do đây là phương pháp cũ nên chất lượng giọng đọc mặc dù được cải thiện nhưng vẫn còn nhiều tính nhân tạo</w:t>
      </w:r>
      <w:r w:rsidR="0075765B">
        <w:t>, rất khó để tạo ra giọng đọc giống giọng đọc tự nhiên</w:t>
      </w:r>
      <w:r w:rsidR="000F0379">
        <w:t xml:space="preserve"> của con người</w:t>
      </w:r>
      <w:r w:rsidR="0075765B">
        <w:t>.</w:t>
      </w:r>
    </w:p>
    <w:p w14:paraId="529EA271" w14:textId="58436621" w:rsidR="00B04664" w:rsidRDefault="0019575E">
      <w:pPr>
        <w:pStyle w:val="u1"/>
        <w:framePr w:w="7284" w:wrap="notBeside" w:y="-2"/>
        <w:rPr>
          <w:lang w:val="en"/>
        </w:rPr>
      </w:pPr>
      <w:bookmarkStart w:id="129" w:name="_Ref8907345"/>
      <w:bookmarkStart w:id="130" w:name="_Toc9941089"/>
      <w:r>
        <w:rPr>
          <w:lang w:val="en"/>
        </w:rPr>
        <w:lastRenderedPageBreak/>
        <w:t>Cải</w:t>
      </w:r>
      <w:r w:rsidR="00870119">
        <w:rPr>
          <w:lang w:val="en"/>
        </w:rPr>
        <w:t xml:space="preserve"> thiện</w:t>
      </w:r>
      <w:r>
        <w:rPr>
          <w:lang w:val="en"/>
        </w:rPr>
        <w:t xml:space="preserve"> và đóng gói bộ đọc BKVoice</w:t>
      </w:r>
      <w:bookmarkEnd w:id="129"/>
      <w:bookmarkEnd w:id="130"/>
    </w:p>
    <w:p w14:paraId="39A72436" w14:textId="6F174E10" w:rsidR="00B04664" w:rsidRDefault="00DA17FD" w:rsidP="00550F3C">
      <w:pPr>
        <w:pStyle w:val="u2"/>
        <w:rPr>
          <w:lang w:val="en"/>
        </w:rPr>
      </w:pPr>
      <w:bookmarkStart w:id="131" w:name="_Toc1342282997"/>
      <w:bookmarkStart w:id="132" w:name="_Toc9941090"/>
      <w:r>
        <w:rPr>
          <w:lang w:val="en"/>
        </w:rPr>
        <w:t>B</w:t>
      </w:r>
      <w:r w:rsidR="0019575E" w:rsidRPr="00F2771B">
        <w:rPr>
          <w:lang w:val="en"/>
        </w:rPr>
        <w:t xml:space="preserve">ộ đọc </w:t>
      </w:r>
      <w:r>
        <w:rPr>
          <w:lang w:val="en"/>
        </w:rPr>
        <w:t xml:space="preserve">tiếng Việt trên Windows </w:t>
      </w:r>
      <w:r w:rsidR="0019575E" w:rsidRPr="00F2771B">
        <w:rPr>
          <w:lang w:val="en"/>
        </w:rPr>
        <w:t>BKVoice</w:t>
      </w:r>
      <w:bookmarkEnd w:id="131"/>
      <w:bookmarkEnd w:id="132"/>
    </w:p>
    <w:p w14:paraId="6C1AA16A" w14:textId="7952F2DC" w:rsidR="00AF1F03" w:rsidRDefault="00AF1F03" w:rsidP="00AF1F03">
      <w:pPr>
        <w:pStyle w:val="u3"/>
        <w:rPr>
          <w:lang w:val="en"/>
        </w:rPr>
      </w:pPr>
      <w:bookmarkStart w:id="133" w:name="_Toc9941091"/>
      <w:r>
        <w:rPr>
          <w:lang w:val="en"/>
        </w:rPr>
        <w:t>Giới thiệu</w:t>
      </w:r>
      <w:bookmarkEnd w:id="133"/>
    </w:p>
    <w:p w14:paraId="7E3BD921" w14:textId="3F695610" w:rsidR="00AF1F03" w:rsidRDefault="00AF1F03" w:rsidP="00AF1F03">
      <w:pPr>
        <w:rPr>
          <w:lang w:val="en"/>
        </w:rPr>
      </w:pPr>
      <w:r>
        <w:rPr>
          <w:lang w:val="en"/>
        </w:rPr>
        <w:t xml:space="preserve">Bộ đọc tiếng Việt </w:t>
      </w:r>
      <w:r w:rsidR="001D4DDB">
        <w:rPr>
          <w:lang w:val="en"/>
        </w:rPr>
        <w:t xml:space="preserve">trên Windows </w:t>
      </w:r>
      <w:r>
        <w:rPr>
          <w:lang w:val="en"/>
        </w:rPr>
        <w:t xml:space="preserve">BKVoice được phát triển </w:t>
      </w:r>
      <w:r w:rsidR="001D4DDB">
        <w:rPr>
          <w:lang w:val="en"/>
        </w:rPr>
        <w:t xml:space="preserve">từ năm 2017 </w:t>
      </w:r>
      <w:r>
        <w:rPr>
          <w:lang w:val="en"/>
        </w:rPr>
        <w:t>bởi TS. Nguyễn Thị Thu Trang cùng nhóm phát triển BKVoice Team gồm các cựu sinh viên: Hà Đăng Linh, Trịnh Kiên</w:t>
      </w:r>
      <w:r w:rsidR="0094644F">
        <w:rPr>
          <w:lang w:val="en"/>
        </w:rPr>
        <w:t xml:space="preserve"> </w:t>
      </w:r>
      <w:r w:rsidR="00AB39FB">
        <w:rPr>
          <w:lang w:val="en"/>
        </w:rPr>
        <w:t>(</w:t>
      </w:r>
      <w:r w:rsidR="0094644F">
        <w:rPr>
          <w:lang w:val="en"/>
        </w:rPr>
        <w:t>K57)</w:t>
      </w:r>
      <w:r>
        <w:rPr>
          <w:lang w:val="en"/>
        </w:rPr>
        <w:t>, Vũ Mạnh Tùng</w:t>
      </w:r>
      <w:r w:rsidR="0094644F">
        <w:rPr>
          <w:lang w:val="en"/>
        </w:rPr>
        <w:t xml:space="preserve"> (K58)</w:t>
      </w:r>
      <w:r w:rsidR="00B166A4">
        <w:rPr>
          <w:lang w:val="en"/>
        </w:rPr>
        <w:t>.</w:t>
      </w:r>
    </w:p>
    <w:p w14:paraId="6D516F22" w14:textId="439AD7E4" w:rsidR="00236886" w:rsidRDefault="00C13AEF" w:rsidP="00AF1F03">
      <w:pPr>
        <w:rPr>
          <w:lang w:val="en"/>
        </w:rPr>
      </w:pPr>
      <w:r>
        <w:rPr>
          <w:lang w:val="en"/>
        </w:rPr>
        <w:t xml:space="preserve">BKVoice </w:t>
      </w:r>
      <w:r w:rsidR="00C95306">
        <w:rPr>
          <w:lang w:val="en"/>
        </w:rPr>
        <w:t xml:space="preserve">sử dụng </w:t>
      </w:r>
      <w:r w:rsidR="002C7F01">
        <w:rPr>
          <w:lang w:val="en"/>
        </w:rPr>
        <w:t xml:space="preserve">phương pháp tổng hợp </w:t>
      </w:r>
      <w:r w:rsidR="0025328C">
        <w:rPr>
          <w:lang w:val="en"/>
        </w:rPr>
        <w:t xml:space="preserve">tiếng </w:t>
      </w:r>
      <w:r w:rsidR="002C7F01">
        <w:rPr>
          <w:lang w:val="en"/>
        </w:rPr>
        <w:t xml:space="preserve">nói dựa HMM, </w:t>
      </w:r>
      <w:r w:rsidR="0025328C">
        <w:rPr>
          <w:lang w:val="en"/>
        </w:rPr>
        <w:t xml:space="preserve">là phương pháp tổng hợp tiếng nói tiên tiến, </w:t>
      </w:r>
      <w:r w:rsidR="00121D24">
        <w:rPr>
          <w:lang w:val="en"/>
        </w:rPr>
        <w:t xml:space="preserve">cho ra chất lượng giọng đọc có </w:t>
      </w:r>
      <w:r w:rsidR="00236886">
        <w:rPr>
          <w:lang w:val="en"/>
        </w:rPr>
        <w:t>chất lượng</w:t>
      </w:r>
      <w:r w:rsidR="00A814D7">
        <w:rPr>
          <w:lang w:val="en"/>
        </w:rPr>
        <w:t xml:space="preserve"> </w:t>
      </w:r>
      <w:r w:rsidR="00F5579F">
        <w:rPr>
          <w:lang w:val="en"/>
        </w:rPr>
        <w:t>cao</w:t>
      </w:r>
      <w:r w:rsidR="00A814D7">
        <w:rPr>
          <w:lang w:val="en"/>
        </w:rPr>
        <w:t xml:space="preserve">, </w:t>
      </w:r>
      <w:r w:rsidR="00273B65">
        <w:rPr>
          <w:lang w:val="vi-VN"/>
        </w:rPr>
        <w:t>khắc phục được hầu hết các vấn đề của các bộ đọc trước bao gồm: (i) chất lượng giọng đọc tự nhiên theo ngữ cảnh, không bị biến đổi khi thay đổi về tốc độ, cao độ, âm lượng; (ii) tốc độ xử lý thời gian thực; và (iii) hỗ trợ dự đoán cách đọc từ nước ngoài để không phải chuyển liên tục giữa các giọng đọc.</w:t>
      </w:r>
    </w:p>
    <w:p w14:paraId="3C04A9C2" w14:textId="535B99B0" w:rsidR="003A3AA1" w:rsidRPr="00AF1F03" w:rsidRDefault="0013286A" w:rsidP="00AF1F03">
      <w:pPr>
        <w:rPr>
          <w:lang w:val="en"/>
        </w:rPr>
      </w:pPr>
      <w:r>
        <w:t xml:space="preserve">Bộ đọc </w:t>
      </w:r>
      <w:r w:rsidR="003A3AA1">
        <w:t>BKVoice đã được trao giải thưởng “Giải thực tiễn Misa” trong cuộc thi Sinh viên Nghiên cứu Khoa Học 2018 tại trường Đại Học Bách Khoa Hà Nội.</w:t>
      </w:r>
    </w:p>
    <w:p w14:paraId="55F58D92" w14:textId="4FF057F2" w:rsidR="00AF1F03" w:rsidRPr="00AF1F03" w:rsidRDefault="00AF1F03" w:rsidP="00AF1F03">
      <w:pPr>
        <w:pStyle w:val="u3"/>
        <w:rPr>
          <w:lang w:val="en"/>
        </w:rPr>
      </w:pPr>
      <w:bookmarkStart w:id="134" w:name="_Toc9941092"/>
      <w:r>
        <w:rPr>
          <w:lang w:val="en"/>
        </w:rPr>
        <w:t>Kiến trúc tổng quan</w:t>
      </w:r>
      <w:bookmarkEnd w:id="134"/>
    </w:p>
    <w:p w14:paraId="5C24ED7A" w14:textId="163A353E" w:rsidR="00B04664" w:rsidRDefault="0019575E">
      <w:r>
        <w:t xml:space="preserve">Kiến trúc </w:t>
      </w:r>
      <w:r>
        <w:rPr>
          <w:lang w:val="en"/>
        </w:rPr>
        <w:t xml:space="preserve">của bộ đọc BKVoice </w:t>
      </w:r>
      <w:r>
        <w:t>gồm ba phần chính: (i) Thành phần tích hợp TTS theo chuẩn SAPI thực hiện giao tiếp với trình đọc màn hình và các thành phần khác; (ii) Thành phần Xử lý văn bản làm nhiệm vụ xử lý ngôn ngữ tự nhiên, chuẩn hóa văn bản; (iii) Thư viện tổng hợp tiếng nói HTS_Engine.</w:t>
      </w:r>
      <w:r w:rsidR="001B10F4">
        <w:t xml:space="preserve"> Trong phạm vi đồ án này, </w:t>
      </w:r>
      <w:r w:rsidR="00B80335">
        <w:t>tôi</w:t>
      </w:r>
      <w:r w:rsidR="001B10F4">
        <w:t xml:space="preserve"> tập trung vào cải thiện chất lượng thành phẩn xử lý văn bản của bộ đọc BKVoice.</w:t>
      </w:r>
    </w:p>
    <w:p w14:paraId="0FB75490" w14:textId="77777777" w:rsidR="00B04664" w:rsidRDefault="0019575E">
      <w:pPr>
        <w:keepNext/>
        <w:jc w:val="center"/>
      </w:pPr>
      <w:r>
        <w:rPr>
          <w:noProof/>
        </w:rPr>
        <w:lastRenderedPageBreak/>
        <w:drawing>
          <wp:inline distT="0" distB="0" distL="114300" distR="114300" wp14:anchorId="4BE4D8F5" wp14:editId="6446CA0A">
            <wp:extent cx="3970020" cy="1868945"/>
            <wp:effectExtent l="0" t="0" r="0" b="0"/>
            <wp:docPr id="12" name="Picture 1"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 descr="Untitled Diagram (1)"/>
                    <pic:cNvPicPr>
                      <a:picLocks noChangeAspect="1"/>
                    </pic:cNvPicPr>
                  </pic:nvPicPr>
                  <pic:blipFill>
                    <a:blip r:embed="rId27"/>
                    <a:stretch>
                      <a:fillRect/>
                    </a:stretch>
                  </pic:blipFill>
                  <pic:spPr>
                    <a:xfrm>
                      <a:off x="0" y="0"/>
                      <a:ext cx="4024136" cy="1894421"/>
                    </a:xfrm>
                    <a:prstGeom prst="rect">
                      <a:avLst/>
                    </a:prstGeom>
                    <a:noFill/>
                    <a:ln>
                      <a:noFill/>
                    </a:ln>
                  </pic:spPr>
                </pic:pic>
              </a:graphicData>
            </a:graphic>
          </wp:inline>
        </w:drawing>
      </w:r>
    </w:p>
    <w:p w14:paraId="0733D9BB" w14:textId="239C7735" w:rsidR="00B04664" w:rsidRDefault="0019575E">
      <w:pPr>
        <w:pStyle w:val="Chuthich"/>
        <w:keepNext/>
      </w:pPr>
      <w:bookmarkStart w:id="135" w:name="_Toc9805455"/>
      <w:r>
        <w:t xml:space="preserve">Hình </w:t>
      </w:r>
      <w:r w:rsidR="00CB4ADB">
        <w:rPr>
          <w:noProof/>
        </w:rPr>
        <w:fldChar w:fldCharType="begin"/>
      </w:r>
      <w:r w:rsidR="00CB4ADB">
        <w:rPr>
          <w:noProof/>
        </w:rPr>
        <w:instrText xml:space="preserve"> SEQ Hình \* ARABIC </w:instrText>
      </w:r>
      <w:r w:rsidR="00CB4ADB">
        <w:rPr>
          <w:noProof/>
        </w:rPr>
        <w:fldChar w:fldCharType="separate"/>
      </w:r>
      <w:r w:rsidR="008A6E56">
        <w:rPr>
          <w:noProof/>
        </w:rPr>
        <w:t>16</w:t>
      </w:r>
      <w:r w:rsidR="00CB4ADB">
        <w:rPr>
          <w:noProof/>
        </w:rPr>
        <w:fldChar w:fldCharType="end"/>
      </w:r>
      <w:bookmarkStart w:id="136" w:name="_Toc515352192"/>
      <w:r>
        <w:t>.</w:t>
      </w:r>
      <w:r w:rsidR="00394FE6">
        <w:t xml:space="preserve"> Kiến trúc</w:t>
      </w:r>
      <w:r>
        <w:t xml:space="preserve"> tổng quan bộ đọc BKVoice</w:t>
      </w:r>
      <w:bookmarkEnd w:id="135"/>
      <w:bookmarkEnd w:id="136"/>
    </w:p>
    <w:p w14:paraId="2A28C67A" w14:textId="3CCF1A78" w:rsidR="00AF1F03" w:rsidRDefault="00AF2C80" w:rsidP="00AF2C80">
      <w:pPr>
        <w:pStyle w:val="u3"/>
      </w:pPr>
      <w:bookmarkStart w:id="137" w:name="_Toc9941093"/>
      <w:r>
        <w:t>Các vấn đề còn tồn tại</w:t>
      </w:r>
      <w:bookmarkEnd w:id="137"/>
    </w:p>
    <w:p w14:paraId="13BC3F00" w14:textId="2EEABE3F" w:rsidR="00451F10" w:rsidRPr="00D973A8" w:rsidRDefault="00451F10" w:rsidP="00451F10">
      <w:pPr>
        <w:rPr>
          <w:lang w:val="vi-VN"/>
        </w:rPr>
      </w:pPr>
      <w:r>
        <w:t xml:space="preserve">Thông qua khảo sát một số cá nhân người khiếm thị có kinh nghiệm sử dụng các trình đọc màn hình như NVDA, JAWS… </w:t>
      </w:r>
      <w:r>
        <w:rPr>
          <w:lang w:val="en"/>
        </w:rPr>
        <w:t>khi sử dụng</w:t>
      </w:r>
      <w:r>
        <w:t xml:space="preserve"> bộ đọc tiếng Việt </w:t>
      </w:r>
      <w:r>
        <w:rPr>
          <w:lang w:val="en"/>
        </w:rPr>
        <w:t>BKVoice trên Windows</w:t>
      </w:r>
      <w:r>
        <w:t xml:space="preserve">, </w:t>
      </w:r>
      <w:r w:rsidR="00B80335">
        <w:t>tôi</w:t>
      </w:r>
      <w:r>
        <w:t xml:space="preserve"> đã tóm tắt được các ưu điểm cũng như hạn chế của chúng thông qua </w:t>
      </w:r>
      <w:r>
        <w:fldChar w:fldCharType="begin"/>
      </w:r>
      <w:r>
        <w:instrText xml:space="preserve"> REF _Ref8907434 \h </w:instrText>
      </w:r>
      <w:r>
        <w:fldChar w:fldCharType="separate"/>
      </w:r>
      <w:r w:rsidR="008A6E56" w:rsidRPr="00D973A8">
        <w:rPr>
          <w:lang w:val="vi-VN"/>
        </w:rPr>
        <w:t xml:space="preserve">Bảng </w:t>
      </w:r>
      <w:r w:rsidR="008A6E56">
        <w:rPr>
          <w:bCs/>
          <w:noProof/>
          <w:lang w:val="vi-VN"/>
        </w:rPr>
        <w:t>9</w:t>
      </w:r>
      <w:r>
        <w:fldChar w:fldCharType="end"/>
      </w:r>
      <w:r w:rsidRPr="00D973A8">
        <w:rPr>
          <w:lang w:val="vi-VN"/>
        </w:rPr>
        <w:t>.</w:t>
      </w:r>
    </w:p>
    <w:p w14:paraId="37C9962D" w14:textId="028C0D2D" w:rsidR="00451F10" w:rsidRPr="00E85F51" w:rsidRDefault="00451F10" w:rsidP="00451F10">
      <w:pPr>
        <w:pStyle w:val="Chuthich"/>
        <w:rPr>
          <w:lang w:val="vi-VN"/>
        </w:rPr>
      </w:pPr>
      <w:bookmarkStart w:id="138" w:name="_Ref8907434"/>
      <w:bookmarkStart w:id="139" w:name="_Toc9805525"/>
      <w:r w:rsidRPr="00D973A8">
        <w:rPr>
          <w:bCs w:val="0"/>
          <w:lang w:val="vi-VN"/>
        </w:rPr>
        <w:t xml:space="preserve">Bảng </w:t>
      </w:r>
      <w:r>
        <w:rPr>
          <w:bCs w:val="0"/>
        </w:rPr>
        <w:fldChar w:fldCharType="begin"/>
      </w:r>
      <w:r w:rsidRPr="00D973A8">
        <w:rPr>
          <w:bCs w:val="0"/>
          <w:lang w:val="vi-VN"/>
        </w:rPr>
        <w:instrText xml:space="preserve"> SEQ Bảng \* ARABIC </w:instrText>
      </w:r>
      <w:r>
        <w:rPr>
          <w:bCs w:val="0"/>
        </w:rPr>
        <w:fldChar w:fldCharType="separate"/>
      </w:r>
      <w:r w:rsidR="008A6E56">
        <w:rPr>
          <w:bCs w:val="0"/>
          <w:noProof/>
          <w:lang w:val="vi-VN"/>
        </w:rPr>
        <w:t>9</w:t>
      </w:r>
      <w:r>
        <w:rPr>
          <w:bCs w:val="0"/>
        </w:rPr>
        <w:fldChar w:fldCharType="end"/>
      </w:r>
      <w:bookmarkEnd w:id="138"/>
      <w:r w:rsidRPr="00D973A8">
        <w:rPr>
          <w:bCs w:val="0"/>
          <w:lang w:val="vi-VN"/>
        </w:rPr>
        <w:t>.</w:t>
      </w:r>
      <w:r w:rsidRPr="00D973A8">
        <w:rPr>
          <w:lang w:val="vi-VN"/>
        </w:rPr>
        <w:t xml:space="preserve"> </w:t>
      </w:r>
      <w:r w:rsidRPr="007052E0">
        <w:rPr>
          <w:lang w:val="vi-VN"/>
        </w:rPr>
        <w:t>Ư</w:t>
      </w:r>
      <w:r w:rsidRPr="00D973A8">
        <w:rPr>
          <w:lang w:val="vi-VN"/>
        </w:rPr>
        <w:t xml:space="preserve">u nhược điểm của </w:t>
      </w:r>
      <w:r w:rsidRPr="007052E0">
        <w:rPr>
          <w:lang w:val="vi-VN"/>
        </w:rPr>
        <w:t xml:space="preserve">bộ đọc </w:t>
      </w:r>
      <w:r w:rsidRPr="00D973A8">
        <w:rPr>
          <w:lang w:val="vi-VN"/>
        </w:rPr>
        <w:t>BKVoice</w:t>
      </w:r>
      <w:bookmarkEnd w:id="139"/>
    </w:p>
    <w:tbl>
      <w:tblPr>
        <w:tblStyle w:val="LiBang"/>
        <w:tblW w:w="8359" w:type="dxa"/>
        <w:jc w:val="center"/>
        <w:tblLayout w:type="fixed"/>
        <w:tblLook w:val="04A0" w:firstRow="1" w:lastRow="0" w:firstColumn="1" w:lastColumn="0" w:noHBand="0" w:noVBand="1"/>
      </w:tblPr>
      <w:tblGrid>
        <w:gridCol w:w="1016"/>
        <w:gridCol w:w="7343"/>
      </w:tblGrid>
      <w:tr w:rsidR="00451F10" w14:paraId="2CD0D053" w14:textId="77777777" w:rsidTr="006D0BE5">
        <w:trPr>
          <w:cnfStyle w:val="100000000000" w:firstRow="1" w:lastRow="0" w:firstColumn="0" w:lastColumn="0" w:oddVBand="0" w:evenVBand="0" w:oddHBand="0" w:evenHBand="0" w:firstRowFirstColumn="0" w:firstRowLastColumn="0" w:lastRowFirstColumn="0" w:lastRowLastColumn="0"/>
          <w:jc w:val="center"/>
        </w:trPr>
        <w:tc>
          <w:tcPr>
            <w:tcW w:w="1016" w:type="dxa"/>
            <w:vAlign w:val="center"/>
          </w:tcPr>
          <w:p w14:paraId="4B931882" w14:textId="77777777" w:rsidR="00451F10" w:rsidRPr="007243AF" w:rsidRDefault="00451F10" w:rsidP="00B54AA8">
            <w:pPr>
              <w:spacing w:before="120" w:after="0"/>
              <w:rPr>
                <w:rFonts w:eastAsia="Calibri"/>
                <w:sz w:val="24"/>
              </w:rPr>
            </w:pPr>
            <w:r w:rsidRPr="007243AF">
              <w:rPr>
                <w:rFonts w:eastAsia="Calibri"/>
                <w:sz w:val="24"/>
              </w:rPr>
              <w:t>Ưu điểm</w:t>
            </w:r>
          </w:p>
        </w:tc>
        <w:tc>
          <w:tcPr>
            <w:tcW w:w="7343" w:type="dxa"/>
          </w:tcPr>
          <w:p w14:paraId="65201D19" w14:textId="77777777" w:rsidR="00451F10" w:rsidRPr="007243AF" w:rsidRDefault="00451F10" w:rsidP="00B54AA8">
            <w:pPr>
              <w:spacing w:before="120" w:after="0"/>
              <w:rPr>
                <w:rFonts w:eastAsia="Calibri"/>
                <w:b w:val="0"/>
                <w:sz w:val="24"/>
                <w:lang w:val="en"/>
              </w:rPr>
            </w:pPr>
            <w:r w:rsidRPr="007243AF">
              <w:rPr>
                <w:rFonts w:eastAsia="Calibri"/>
                <w:b w:val="0"/>
                <w:sz w:val="24"/>
              </w:rPr>
              <w:t xml:space="preserve">1. Chất lượng giọng đọc </w:t>
            </w:r>
            <w:r w:rsidRPr="007243AF">
              <w:rPr>
                <w:rFonts w:eastAsia="Calibri"/>
                <w:b w:val="0"/>
                <w:sz w:val="24"/>
                <w:lang w:val="en"/>
              </w:rPr>
              <w:t>khá tốt</w:t>
            </w:r>
            <w:r>
              <w:rPr>
                <w:rFonts w:eastAsia="Calibri"/>
                <w:b w:val="0"/>
                <w:sz w:val="24"/>
                <w:lang w:val="en"/>
              </w:rPr>
              <w:t>.</w:t>
            </w:r>
          </w:p>
          <w:p w14:paraId="1C093B2D" w14:textId="77777777" w:rsidR="00451F10" w:rsidRPr="007243AF" w:rsidRDefault="00451F10" w:rsidP="00B54AA8">
            <w:pPr>
              <w:spacing w:before="120" w:after="0"/>
              <w:rPr>
                <w:rFonts w:eastAsia="Calibri"/>
                <w:b w:val="0"/>
                <w:sz w:val="24"/>
              </w:rPr>
            </w:pPr>
            <w:r w:rsidRPr="007243AF">
              <w:rPr>
                <w:rFonts w:eastAsia="Calibri"/>
                <w:b w:val="0"/>
                <w:sz w:val="24"/>
              </w:rPr>
              <w:t>2. Thời gian phản hồi thao tác nhanh (realtime)</w:t>
            </w:r>
            <w:r>
              <w:rPr>
                <w:rFonts w:eastAsia="Calibri"/>
                <w:b w:val="0"/>
                <w:sz w:val="24"/>
              </w:rPr>
              <w:t>.</w:t>
            </w:r>
          </w:p>
          <w:p w14:paraId="292FE0D3" w14:textId="77777777" w:rsidR="00451F10" w:rsidRDefault="00451F10" w:rsidP="00B54AA8">
            <w:pPr>
              <w:spacing w:before="120" w:after="0"/>
              <w:rPr>
                <w:rFonts w:eastAsia="Calibri"/>
                <w:sz w:val="24"/>
                <w:lang w:val="en"/>
              </w:rPr>
            </w:pPr>
            <w:r w:rsidRPr="007243AF">
              <w:rPr>
                <w:rFonts w:eastAsia="Calibri"/>
                <w:b w:val="0"/>
                <w:sz w:val="24"/>
              </w:rPr>
              <w:t xml:space="preserve">3. Hỗ trợ </w:t>
            </w:r>
            <w:r>
              <w:rPr>
                <w:rFonts w:eastAsia="Calibri"/>
                <w:b w:val="0"/>
                <w:sz w:val="24"/>
              </w:rPr>
              <w:t xml:space="preserve">dự đoán phiên âm </w:t>
            </w:r>
            <w:r w:rsidRPr="007243AF">
              <w:rPr>
                <w:rFonts w:eastAsia="Calibri"/>
                <w:b w:val="0"/>
                <w:sz w:val="24"/>
              </w:rPr>
              <w:t>tiếng nước ngoài</w:t>
            </w:r>
            <w:r>
              <w:rPr>
                <w:rFonts w:eastAsia="Calibri"/>
                <w:b w:val="0"/>
                <w:sz w:val="24"/>
              </w:rPr>
              <w:t>.</w:t>
            </w:r>
          </w:p>
        </w:tc>
      </w:tr>
      <w:tr w:rsidR="00451F10" w14:paraId="7134311F" w14:textId="77777777" w:rsidTr="006D0BE5">
        <w:trPr>
          <w:jc w:val="center"/>
        </w:trPr>
        <w:tc>
          <w:tcPr>
            <w:tcW w:w="1016" w:type="dxa"/>
            <w:vAlign w:val="center"/>
          </w:tcPr>
          <w:p w14:paraId="61D4D98A" w14:textId="77777777" w:rsidR="00451F10" w:rsidRDefault="00451F10" w:rsidP="00B54AA8">
            <w:pPr>
              <w:spacing w:before="120" w:after="0"/>
              <w:rPr>
                <w:rFonts w:eastAsia="Calibri"/>
                <w:b/>
                <w:sz w:val="24"/>
              </w:rPr>
            </w:pPr>
            <w:r>
              <w:rPr>
                <w:rFonts w:eastAsia="Calibri"/>
                <w:b/>
                <w:sz w:val="24"/>
              </w:rPr>
              <w:t>Hạn chế</w:t>
            </w:r>
          </w:p>
        </w:tc>
        <w:tc>
          <w:tcPr>
            <w:tcW w:w="7343" w:type="dxa"/>
          </w:tcPr>
          <w:p w14:paraId="3DAA77B9" w14:textId="77777777" w:rsidR="00451F10" w:rsidRDefault="00451F10" w:rsidP="00B54AA8">
            <w:pPr>
              <w:numPr>
                <w:ilvl w:val="0"/>
                <w:numId w:val="3"/>
              </w:numPr>
              <w:spacing w:before="120" w:after="0"/>
              <w:rPr>
                <w:sz w:val="24"/>
                <w:lang w:val="en"/>
              </w:rPr>
            </w:pPr>
            <w:r>
              <w:rPr>
                <w:sz w:val="24"/>
                <w:lang w:val="vi-VN"/>
              </w:rPr>
              <w:t xml:space="preserve"> </w:t>
            </w:r>
            <w:r>
              <w:rPr>
                <w:sz w:val="24"/>
                <w:lang w:val="en"/>
              </w:rPr>
              <w:t>T</w:t>
            </w:r>
            <w:r>
              <w:rPr>
                <w:sz w:val="24"/>
                <w:lang w:val="vi-VN"/>
              </w:rPr>
              <w:t xml:space="preserve">ốc độ nạp vào trình đọc màn hình và chuyển đổi </w:t>
            </w:r>
            <w:r>
              <w:rPr>
                <w:sz w:val="24"/>
                <w:lang w:val="en"/>
              </w:rPr>
              <w:t xml:space="preserve">giữa </w:t>
            </w:r>
            <w:r>
              <w:rPr>
                <w:sz w:val="24"/>
                <w:lang w:val="vi-VN"/>
              </w:rPr>
              <w:t xml:space="preserve">BKVoice với các bộ đọc khác </w:t>
            </w:r>
            <w:r>
              <w:rPr>
                <w:sz w:val="24"/>
                <w:lang w:val="en"/>
              </w:rPr>
              <w:t>rất</w:t>
            </w:r>
            <w:r>
              <w:rPr>
                <w:sz w:val="24"/>
                <w:lang w:val="vi-VN"/>
              </w:rPr>
              <w:t xml:space="preserve"> </w:t>
            </w:r>
            <w:r>
              <w:rPr>
                <w:sz w:val="24"/>
                <w:lang w:val="en"/>
              </w:rPr>
              <w:t>chậm.</w:t>
            </w:r>
          </w:p>
          <w:p w14:paraId="4FBFBFF5" w14:textId="616DFFF9" w:rsidR="00451F10" w:rsidRDefault="00451F10" w:rsidP="00B54AA8">
            <w:pPr>
              <w:numPr>
                <w:ilvl w:val="0"/>
                <w:numId w:val="3"/>
              </w:numPr>
              <w:spacing w:before="120" w:after="0"/>
              <w:rPr>
                <w:rFonts w:eastAsia="Calibri"/>
                <w:sz w:val="24"/>
              </w:rPr>
            </w:pPr>
            <w:r>
              <w:rPr>
                <w:sz w:val="24"/>
                <w:lang w:val="en"/>
              </w:rPr>
              <w:t>T</w:t>
            </w:r>
            <w:r>
              <w:rPr>
                <w:sz w:val="24"/>
                <w:lang w:val="vi-VN"/>
              </w:rPr>
              <w:t xml:space="preserve">ính ổn định của </w:t>
            </w:r>
            <w:r>
              <w:rPr>
                <w:sz w:val="24"/>
                <w:lang w:val="en"/>
              </w:rPr>
              <w:t xml:space="preserve">bộ đọc </w:t>
            </w:r>
            <w:r>
              <w:rPr>
                <w:sz w:val="24"/>
                <w:lang w:val="vi-VN"/>
              </w:rPr>
              <w:t>chưa cao,</w:t>
            </w:r>
            <w:r>
              <w:rPr>
                <w:sz w:val="24"/>
                <w:lang w:val="en"/>
              </w:rPr>
              <w:t xml:space="preserve"> </w:t>
            </w:r>
            <w:r>
              <w:rPr>
                <w:sz w:val="24"/>
                <w:lang w:val="vi-VN"/>
              </w:rPr>
              <w:t xml:space="preserve">module chuẩn hóa văn bản chưa chuẩn xác, </w:t>
            </w:r>
            <w:r w:rsidR="009626AA">
              <w:rPr>
                <w:sz w:val="24"/>
              </w:rPr>
              <w:t>không chuẩn hóa được</w:t>
            </w:r>
            <w:r>
              <w:rPr>
                <w:sz w:val="24"/>
                <w:lang w:val="vi-VN"/>
              </w:rPr>
              <w:t xml:space="preserve"> các từ không chuẩn</w:t>
            </w:r>
            <w:r>
              <w:rPr>
                <w:sz w:val="24"/>
                <w:lang w:val="en"/>
              </w:rPr>
              <w:t xml:space="preserve"> phức tạp.</w:t>
            </w:r>
          </w:p>
          <w:p w14:paraId="0A340C59" w14:textId="77777777" w:rsidR="00451F10" w:rsidRDefault="00451F10" w:rsidP="00B54AA8">
            <w:pPr>
              <w:numPr>
                <w:ilvl w:val="0"/>
                <w:numId w:val="3"/>
              </w:numPr>
              <w:spacing w:before="120" w:after="0"/>
              <w:rPr>
                <w:rFonts w:eastAsia="Calibri"/>
                <w:sz w:val="24"/>
              </w:rPr>
            </w:pPr>
            <w:r>
              <w:rPr>
                <w:sz w:val="24"/>
                <w:lang w:val="en"/>
              </w:rPr>
              <w:t xml:space="preserve">Thời gian </w:t>
            </w:r>
            <w:r>
              <w:rPr>
                <w:sz w:val="24"/>
                <w:lang w:val="vi-VN"/>
              </w:rPr>
              <w:t xml:space="preserve">dự đoán </w:t>
            </w:r>
            <w:r>
              <w:rPr>
                <w:sz w:val="24"/>
              </w:rPr>
              <w:t xml:space="preserve">phiên âm </w:t>
            </w:r>
            <w:r>
              <w:rPr>
                <w:sz w:val="24"/>
                <w:lang w:val="vi-VN"/>
              </w:rPr>
              <w:t>từ nước ngoài quá l</w:t>
            </w:r>
            <w:r>
              <w:rPr>
                <w:sz w:val="24"/>
                <w:lang w:val="en"/>
              </w:rPr>
              <w:t>âu</w:t>
            </w:r>
            <w:r>
              <w:rPr>
                <w:sz w:val="24"/>
                <w:lang w:val="vi-VN"/>
              </w:rPr>
              <w:t>, khiến tiếng nói được tổng hợp bị trễ so với thời gian thực</w:t>
            </w:r>
            <w:r>
              <w:rPr>
                <w:sz w:val="24"/>
                <w:lang w:val="en"/>
              </w:rPr>
              <w:t xml:space="preserve"> khi gặp từ nước ngoài.</w:t>
            </w:r>
          </w:p>
          <w:p w14:paraId="09CA6CDB" w14:textId="77777777" w:rsidR="00451F10" w:rsidRDefault="00451F10" w:rsidP="00B54AA8">
            <w:pPr>
              <w:numPr>
                <w:ilvl w:val="0"/>
                <w:numId w:val="3"/>
              </w:numPr>
              <w:spacing w:before="120" w:after="0"/>
              <w:rPr>
                <w:rFonts w:eastAsia="Calibri"/>
                <w:sz w:val="24"/>
              </w:rPr>
            </w:pPr>
            <w:r>
              <w:rPr>
                <w:sz w:val="24"/>
                <w:lang w:val="en"/>
              </w:rPr>
              <w:t xml:space="preserve">Chưa cho phép người dùng </w:t>
            </w:r>
            <w:bookmarkStart w:id="140" w:name="_Hlk9086866"/>
            <w:r>
              <w:rPr>
                <w:sz w:val="24"/>
                <w:lang w:val="en"/>
              </w:rPr>
              <w:t>tùy chỉnh dữ liệu từ mượn nước ngoài, từ viết tắt và ký hiệu khoa học theo nhu cầu.</w:t>
            </w:r>
            <w:bookmarkEnd w:id="140"/>
          </w:p>
          <w:p w14:paraId="35BEBBB7" w14:textId="77777777" w:rsidR="00451F10" w:rsidRDefault="00451F10" w:rsidP="00B54AA8">
            <w:pPr>
              <w:numPr>
                <w:ilvl w:val="0"/>
                <w:numId w:val="3"/>
              </w:numPr>
              <w:spacing w:before="120" w:after="0"/>
              <w:rPr>
                <w:rFonts w:eastAsia="Calibri"/>
                <w:sz w:val="24"/>
              </w:rPr>
            </w:pPr>
            <w:r>
              <w:rPr>
                <w:sz w:val="24"/>
                <w:lang w:val="en"/>
              </w:rPr>
              <w:t>S</w:t>
            </w:r>
            <w:r>
              <w:rPr>
                <w:sz w:val="24"/>
                <w:lang w:val="vi-VN"/>
              </w:rPr>
              <w:t xml:space="preserve">ản phẩm chưa được đóng gói để người sử dụng có thể dễ dàng cài đặt trên máy </w:t>
            </w:r>
            <w:r>
              <w:rPr>
                <w:sz w:val="24"/>
                <w:lang w:val="en"/>
              </w:rPr>
              <w:t>tính.</w:t>
            </w:r>
          </w:p>
        </w:tc>
      </w:tr>
    </w:tbl>
    <w:p w14:paraId="7037476E" w14:textId="231E0E2E" w:rsidR="00451F10" w:rsidRPr="00451F10" w:rsidRDefault="00451F10" w:rsidP="00451F10">
      <w:r>
        <w:lastRenderedPageBreak/>
        <w:t xml:space="preserve">Dựa trên phản hồi của người dùng đối với bộ đọc BKVoice, </w:t>
      </w:r>
      <w:r w:rsidR="00B80335">
        <w:t>tôi</w:t>
      </w:r>
      <w:r>
        <w:t xml:space="preserve"> nhận thấy việc cải thiện chất lượng bộ đọc BKVoice là cần thiết để có thể phân phối tới cộng đồng người khiếm thị, cụ thể là đáp ứng các yêu cầu sau: </w:t>
      </w:r>
      <w:r>
        <w:rPr>
          <w:lang w:val="vi-VN"/>
        </w:rPr>
        <w:t xml:space="preserve">(i) </w:t>
      </w:r>
      <w:r w:rsidR="00594DA3">
        <w:t xml:space="preserve">tối ưu </w:t>
      </w:r>
      <w:r>
        <w:rPr>
          <w:lang w:val="vi-VN"/>
        </w:rPr>
        <w:t xml:space="preserve">tốc độ </w:t>
      </w:r>
      <w:r w:rsidRPr="00C53F70">
        <w:rPr>
          <w:lang w:val="vi-VN"/>
        </w:rPr>
        <w:t xml:space="preserve">khởi động </w:t>
      </w:r>
      <w:r>
        <w:rPr>
          <w:lang w:val="vi-VN"/>
        </w:rPr>
        <w:t>và chuyển đổi với các bộ đọc khác</w:t>
      </w:r>
      <w:r w:rsidRPr="00C53F70">
        <w:rPr>
          <w:lang w:val="vi-VN"/>
        </w:rPr>
        <w:t xml:space="preserve"> của BKVoice</w:t>
      </w:r>
      <w:r>
        <w:rPr>
          <w:lang w:val="vi-VN"/>
        </w:rPr>
        <w:t>; (ii)</w:t>
      </w:r>
      <w:r w:rsidRPr="00C53F70">
        <w:rPr>
          <w:lang w:val="vi-VN"/>
        </w:rPr>
        <w:t xml:space="preserve"> hoàn thiện </w:t>
      </w:r>
      <w:r>
        <w:rPr>
          <w:lang w:val="vi-VN"/>
        </w:rPr>
        <w:t xml:space="preserve">module chuẩn hóa văn bản; (iii) </w:t>
      </w:r>
      <w:r w:rsidR="00323895">
        <w:t xml:space="preserve">tối ưu </w:t>
      </w:r>
      <w:r w:rsidR="0067051F">
        <w:t xml:space="preserve">tốc độ </w:t>
      </w:r>
      <w:r>
        <w:rPr>
          <w:lang w:val="vi-VN"/>
        </w:rPr>
        <w:t xml:space="preserve">module dự đoán cách đọc từ nước ngoài; (iv) </w:t>
      </w:r>
      <w:r w:rsidR="006D0BE5">
        <w:t xml:space="preserve">xây dựng </w:t>
      </w:r>
      <w:r w:rsidR="00FD16A9">
        <w:t xml:space="preserve">giao diện người dùng </w:t>
      </w:r>
      <w:r>
        <w:t xml:space="preserve">cho phép </w:t>
      </w:r>
      <w:r w:rsidRPr="006E4E37">
        <w:rPr>
          <w:lang w:val="en"/>
        </w:rPr>
        <w:t>tùy chỉnh dữ liệu từ mượn nước ngoài, từ viết tắt và ký hiệu khoa học theo nhu cầu</w:t>
      </w:r>
      <w:r>
        <w:rPr>
          <w:lang w:val="en"/>
        </w:rPr>
        <w:t xml:space="preserve">; (v) </w:t>
      </w:r>
      <w:r w:rsidRPr="00C53F70">
        <w:rPr>
          <w:lang w:val="vi-VN"/>
        </w:rPr>
        <w:t xml:space="preserve">đóng gói hoàn thiện </w:t>
      </w:r>
      <w:r>
        <w:rPr>
          <w:lang w:val="vi-VN"/>
        </w:rPr>
        <w:t xml:space="preserve">sản phẩm để người </w:t>
      </w:r>
      <w:r w:rsidR="009743B4">
        <w:t xml:space="preserve">dùng </w:t>
      </w:r>
      <w:r>
        <w:rPr>
          <w:lang w:val="vi-VN"/>
        </w:rPr>
        <w:t xml:space="preserve">có thể dễ dàng cài đặt trên máy </w:t>
      </w:r>
      <w:r w:rsidRPr="00C53F70">
        <w:rPr>
          <w:lang w:val="vi-VN"/>
        </w:rPr>
        <w:t>tính</w:t>
      </w:r>
      <w:r>
        <w:rPr>
          <w:lang w:val="vi-VN"/>
        </w:rPr>
        <w:t>.</w:t>
      </w:r>
    </w:p>
    <w:p w14:paraId="7347A79C" w14:textId="229F41B3" w:rsidR="002265F8" w:rsidRDefault="00451F10" w:rsidP="00837EE5">
      <w:pPr>
        <w:pStyle w:val="u2"/>
      </w:pPr>
      <w:bookmarkStart w:id="141" w:name="_Toc9941094"/>
      <w:r>
        <w:t>P</w:t>
      </w:r>
      <w:r w:rsidR="00E90C00">
        <w:t>hân tích yêu cầu</w:t>
      </w:r>
      <w:bookmarkStart w:id="142" w:name="_Toc76167093"/>
      <w:bookmarkEnd w:id="141"/>
    </w:p>
    <w:p w14:paraId="52A82839" w14:textId="4D737610" w:rsidR="008B0A9B" w:rsidRPr="008B0A9B" w:rsidRDefault="008B0A9B" w:rsidP="008B0A9B">
      <w:pPr>
        <w:pStyle w:val="u3"/>
      </w:pPr>
      <w:bookmarkStart w:id="143" w:name="_Toc9941095"/>
      <w:r>
        <w:t>Tổng quan chức năng</w:t>
      </w:r>
      <w:bookmarkEnd w:id="143"/>
    </w:p>
    <w:p w14:paraId="7C12C1BC" w14:textId="0C3A6CB4" w:rsidR="007426EA" w:rsidRDefault="007426EA" w:rsidP="008B0A9B">
      <w:pPr>
        <w:pStyle w:val="u4"/>
      </w:pPr>
      <w:r>
        <w:t xml:space="preserve">Biểu đồ </w:t>
      </w:r>
      <w:r w:rsidR="003F24E2">
        <w:t>u</w:t>
      </w:r>
      <w:r>
        <w:t xml:space="preserve">se </w:t>
      </w:r>
      <w:r w:rsidR="003F24E2">
        <w:t>c</w:t>
      </w:r>
      <w:r>
        <w:t xml:space="preserve">ase </w:t>
      </w:r>
      <w:r w:rsidRPr="008B0A9B">
        <w:t>tổng</w:t>
      </w:r>
      <w:r>
        <w:t xml:space="preserve"> quan</w:t>
      </w:r>
    </w:p>
    <w:p w14:paraId="5934649D" w14:textId="15B6956D" w:rsidR="001C09B4" w:rsidRDefault="00825283" w:rsidP="00242587">
      <w:pPr>
        <w:keepNext/>
        <w:jc w:val="center"/>
      </w:pPr>
      <w:r>
        <w:rPr>
          <w:noProof/>
        </w:rPr>
        <w:drawing>
          <wp:inline distT="0" distB="0" distL="0" distR="0" wp14:anchorId="28EEF090" wp14:editId="00DC535D">
            <wp:extent cx="4325386" cy="3848100"/>
            <wp:effectExtent l="0" t="0" r="0" b="0"/>
            <wp:docPr id="24" name="Hình ảnh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KVoice.jpg"/>
                    <pic:cNvPicPr/>
                  </pic:nvPicPr>
                  <pic:blipFill>
                    <a:blip r:embed="rId28">
                      <a:extLst>
                        <a:ext uri="{28A0092B-C50C-407E-A947-70E740481C1C}">
                          <a14:useLocalDpi xmlns:a14="http://schemas.microsoft.com/office/drawing/2010/main" val="0"/>
                        </a:ext>
                      </a:extLst>
                    </a:blip>
                    <a:stretch>
                      <a:fillRect/>
                    </a:stretch>
                  </pic:blipFill>
                  <pic:spPr>
                    <a:xfrm>
                      <a:off x="0" y="0"/>
                      <a:ext cx="4370514" cy="3888249"/>
                    </a:xfrm>
                    <a:prstGeom prst="rect">
                      <a:avLst/>
                    </a:prstGeom>
                  </pic:spPr>
                </pic:pic>
              </a:graphicData>
            </a:graphic>
          </wp:inline>
        </w:drawing>
      </w:r>
    </w:p>
    <w:p w14:paraId="3867A8A2" w14:textId="1FF525FD" w:rsidR="007426EA" w:rsidRDefault="001C09B4" w:rsidP="003C2594">
      <w:pPr>
        <w:pStyle w:val="Chuthich"/>
        <w:rPr>
          <w:lang w:val="en"/>
        </w:rPr>
      </w:pPr>
      <w:bookmarkStart w:id="144" w:name="_Ref9296531"/>
      <w:bookmarkStart w:id="145" w:name="_Toc9805456"/>
      <w:r>
        <w:t xml:space="preserve">Hình </w:t>
      </w:r>
      <w:r w:rsidR="001C290A">
        <w:rPr>
          <w:noProof/>
        </w:rPr>
        <w:fldChar w:fldCharType="begin"/>
      </w:r>
      <w:r w:rsidR="001C290A">
        <w:rPr>
          <w:noProof/>
        </w:rPr>
        <w:instrText xml:space="preserve"> SEQ Hình \* ARABIC </w:instrText>
      </w:r>
      <w:r w:rsidR="001C290A">
        <w:rPr>
          <w:noProof/>
        </w:rPr>
        <w:fldChar w:fldCharType="separate"/>
      </w:r>
      <w:r w:rsidR="008A6E56">
        <w:rPr>
          <w:noProof/>
        </w:rPr>
        <w:t>17</w:t>
      </w:r>
      <w:r w:rsidR="001C290A">
        <w:rPr>
          <w:noProof/>
        </w:rPr>
        <w:fldChar w:fldCharType="end"/>
      </w:r>
      <w:bookmarkEnd w:id="144"/>
      <w:r>
        <w:t xml:space="preserve">. </w:t>
      </w:r>
      <w:r>
        <w:rPr>
          <w:lang w:val="en"/>
        </w:rPr>
        <w:t>Use case tổng quan của bộ đọc BKVoice</w:t>
      </w:r>
      <w:bookmarkEnd w:id="145"/>
    </w:p>
    <w:p w14:paraId="27BBD17D" w14:textId="1C4B44BB" w:rsidR="00621DE3" w:rsidRPr="00621DE3" w:rsidRDefault="00621DE3" w:rsidP="00621DE3">
      <w:pPr>
        <w:rPr>
          <w:lang w:val="en"/>
        </w:rPr>
      </w:pPr>
      <w:r>
        <w:rPr>
          <w:lang w:val="en"/>
        </w:rPr>
        <w:t xml:space="preserve">Dựa trên yêu cầu đã được phân tích, </w:t>
      </w:r>
      <w:r w:rsidR="00B80335">
        <w:rPr>
          <w:lang w:val="en"/>
        </w:rPr>
        <w:t>tôi</w:t>
      </w:r>
      <w:r>
        <w:rPr>
          <w:lang w:val="en"/>
        </w:rPr>
        <w:t xml:space="preserve"> đã xây dựng biểu đồ use case tổng quan các chức năng cần cải thiện và xây dựng của phần mềm BKVoice, được mô tả trong </w:t>
      </w:r>
      <w:r>
        <w:rPr>
          <w:lang w:val="en"/>
        </w:rPr>
        <w:lastRenderedPageBreak/>
        <w:fldChar w:fldCharType="begin"/>
      </w:r>
      <w:r>
        <w:rPr>
          <w:lang w:val="en"/>
        </w:rPr>
        <w:instrText xml:space="preserve"> REF _Ref9296531 \h </w:instrText>
      </w:r>
      <w:r>
        <w:rPr>
          <w:lang w:val="en"/>
        </w:rPr>
      </w:r>
      <w:r>
        <w:rPr>
          <w:lang w:val="en"/>
        </w:rPr>
        <w:fldChar w:fldCharType="separate"/>
      </w:r>
      <w:r w:rsidR="008A6E56">
        <w:t xml:space="preserve">Hình </w:t>
      </w:r>
      <w:r w:rsidR="008A6E56">
        <w:rPr>
          <w:noProof/>
        </w:rPr>
        <w:t>17</w:t>
      </w:r>
      <w:r>
        <w:rPr>
          <w:lang w:val="en"/>
        </w:rPr>
        <w:fldChar w:fldCharType="end"/>
      </w:r>
      <w:r>
        <w:rPr>
          <w:lang w:val="en"/>
        </w:rPr>
        <w:t>. Các tác nhân chính đối với phần mềm BKVoice bao gồm người dùng và trình đọc màn hình. Các use case chính bao gồm: (i) Cài đặt bộ đọc BKVoice, (ii) Khởi động bộ đọc BKVoice, (iii) Thêm từ vào từ điển, (iv) Xóa từ khỏi từ điển, (v) Sửa từ trong từ điển, (vi) Tổng hợp đoạn văn bản, (vii) Tổng hợp từng từ.</w:t>
      </w:r>
    </w:p>
    <w:p w14:paraId="09B3F69F" w14:textId="7DFB0FA4" w:rsidR="008551D0" w:rsidRDefault="008551D0" w:rsidP="008551D0">
      <w:pPr>
        <w:pStyle w:val="u4"/>
        <w:rPr>
          <w:lang w:val="en"/>
        </w:rPr>
      </w:pPr>
      <w:r>
        <w:rPr>
          <w:lang w:val="en"/>
        </w:rPr>
        <w:t>Quy trình nghiệp vụ</w:t>
      </w:r>
    </w:p>
    <w:p w14:paraId="7AC367EB" w14:textId="77777777" w:rsidR="00484B90" w:rsidRDefault="00AF5A10" w:rsidP="00484B90">
      <w:pPr>
        <w:keepNext/>
        <w:jc w:val="center"/>
      </w:pPr>
      <w:r>
        <w:rPr>
          <w:noProof/>
        </w:rPr>
        <w:drawing>
          <wp:inline distT="0" distB="0" distL="114300" distR="114300" wp14:anchorId="3D1699DD" wp14:editId="16FCEBEC">
            <wp:extent cx="4823460" cy="5222875"/>
            <wp:effectExtent l="0" t="0" r="15240" b="15875"/>
            <wp:docPr id="23" name="Picture 1" descr="Activity_QuyTrinhNghiepV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ctivity_QuyTrinhNghiepVu"/>
                    <pic:cNvPicPr>
                      <a:picLocks noChangeAspect="1"/>
                    </pic:cNvPicPr>
                  </pic:nvPicPr>
                  <pic:blipFill>
                    <a:blip r:embed="rId29"/>
                    <a:srcRect b="2605"/>
                    <a:stretch>
                      <a:fillRect/>
                    </a:stretch>
                  </pic:blipFill>
                  <pic:spPr>
                    <a:xfrm>
                      <a:off x="0" y="0"/>
                      <a:ext cx="4823460" cy="5222875"/>
                    </a:xfrm>
                    <a:prstGeom prst="rect">
                      <a:avLst/>
                    </a:prstGeom>
                    <a:noFill/>
                    <a:ln>
                      <a:noFill/>
                    </a:ln>
                  </pic:spPr>
                </pic:pic>
              </a:graphicData>
            </a:graphic>
          </wp:inline>
        </w:drawing>
      </w:r>
    </w:p>
    <w:p w14:paraId="2394152B" w14:textId="7569B7C1" w:rsidR="00AF5A10" w:rsidRDefault="00484B90" w:rsidP="00C11A59">
      <w:pPr>
        <w:pStyle w:val="Chuthich"/>
      </w:pPr>
      <w:bookmarkStart w:id="146" w:name="_Ref9296475"/>
      <w:bookmarkStart w:id="147" w:name="_Toc9805457"/>
      <w:r>
        <w:t xml:space="preserve">Hình </w:t>
      </w:r>
      <w:r w:rsidR="001C290A">
        <w:rPr>
          <w:noProof/>
        </w:rPr>
        <w:fldChar w:fldCharType="begin"/>
      </w:r>
      <w:r w:rsidR="001C290A">
        <w:rPr>
          <w:noProof/>
        </w:rPr>
        <w:instrText xml:space="preserve"> SEQ Hình \* ARABIC </w:instrText>
      </w:r>
      <w:r w:rsidR="001C290A">
        <w:rPr>
          <w:noProof/>
        </w:rPr>
        <w:fldChar w:fldCharType="separate"/>
      </w:r>
      <w:r w:rsidR="008A6E56">
        <w:rPr>
          <w:noProof/>
        </w:rPr>
        <w:t>18</w:t>
      </w:r>
      <w:r w:rsidR="001C290A">
        <w:rPr>
          <w:noProof/>
        </w:rPr>
        <w:fldChar w:fldCharType="end"/>
      </w:r>
      <w:bookmarkEnd w:id="146"/>
      <w:r>
        <w:t>.</w:t>
      </w:r>
      <w:bookmarkStart w:id="148" w:name="_Toc1286706471"/>
      <w:r w:rsidR="00AF5A10">
        <w:rPr>
          <w:lang w:val="en"/>
        </w:rPr>
        <w:t xml:space="preserve"> </w:t>
      </w:r>
      <w:r w:rsidR="00AF5A10">
        <w:t>Quy trình nghiệp vụ khi sử dụng bộ đọc</w:t>
      </w:r>
      <w:bookmarkEnd w:id="147"/>
      <w:bookmarkEnd w:id="148"/>
    </w:p>
    <w:p w14:paraId="6E7689D9" w14:textId="72682892" w:rsidR="00E22D5D" w:rsidRDefault="00E22D5D" w:rsidP="00E22D5D">
      <w:pPr>
        <w:rPr>
          <w:lang w:val="en"/>
        </w:rPr>
      </w:pPr>
      <w:r>
        <w:t xml:space="preserve">Quy trình nghiệp vụ cơ bản khi sử dụng bộ đọc BKVoice được mô tả </w:t>
      </w:r>
      <w:r>
        <w:rPr>
          <w:lang w:val="en"/>
        </w:rPr>
        <w:t xml:space="preserve">trong </w:t>
      </w:r>
      <w:r>
        <w:rPr>
          <w:lang w:val="en"/>
        </w:rPr>
        <w:fldChar w:fldCharType="begin"/>
      </w:r>
      <w:r>
        <w:rPr>
          <w:lang w:val="en"/>
        </w:rPr>
        <w:instrText xml:space="preserve"> REF _Ref9296475 \h </w:instrText>
      </w:r>
      <w:r>
        <w:rPr>
          <w:lang w:val="en"/>
        </w:rPr>
      </w:r>
      <w:r>
        <w:rPr>
          <w:lang w:val="en"/>
        </w:rPr>
        <w:fldChar w:fldCharType="separate"/>
      </w:r>
      <w:r w:rsidR="008A6E56">
        <w:t xml:space="preserve">Hình </w:t>
      </w:r>
      <w:r w:rsidR="008A6E56">
        <w:rPr>
          <w:noProof/>
        </w:rPr>
        <w:t>18</w:t>
      </w:r>
      <w:r>
        <w:rPr>
          <w:lang w:val="en"/>
        </w:rPr>
        <w:fldChar w:fldCharType="end"/>
      </w:r>
      <w:r>
        <w:rPr>
          <w:lang w:val="en"/>
        </w:rPr>
        <w:t>.</w:t>
      </w:r>
    </w:p>
    <w:p w14:paraId="27AB3755" w14:textId="17E08009" w:rsidR="00E22D5D" w:rsidRPr="00E22D5D" w:rsidRDefault="00E22D5D" w:rsidP="00E22D5D">
      <w:pPr>
        <w:rPr>
          <w:lang w:val="en"/>
        </w:rPr>
      </w:pPr>
      <w:r>
        <w:t xml:space="preserve">Trước tiên người dùng sẽ khởi động trình đọc màn hình, khi đó bộ đọc sẽ được khởi động và các tài nguyên cần thiết được nạp vào bộ nhớ. Một khi bộ đọc đã hoàn tất </w:t>
      </w:r>
      <w:r>
        <w:lastRenderedPageBreak/>
        <w:t xml:space="preserve">khởi động, người dùng sẽ có thể sử dụng trình đọc màn hình để hỗ trợ các thao tác với máy tính. </w:t>
      </w:r>
      <w:r>
        <w:rPr>
          <w:lang w:val="vi-VN"/>
        </w:rPr>
        <w:t>Bất cứ khi nào người dùng thao tác với máy tính, hay có một thay đổi trên máy tính xảy ra, nó sẽ được phát hiện bởi trình đọc màn hình và truyền tới bộ đọc dưới dạng dữ liệu văn bản để xử lý</w:t>
      </w:r>
      <w:r>
        <w:t xml:space="preserve"> và chuyển thành dạng có thể đọc được. Sau khi xử lý xong, dữ liệu được tổng hợp bởi bộ đọc thành tiếng nói và được đẩy ra các thiết bị âm thanh.</w:t>
      </w:r>
    </w:p>
    <w:p w14:paraId="69DC3CC3" w14:textId="66F8D9BA" w:rsidR="00412645" w:rsidRDefault="00412645" w:rsidP="00701418">
      <w:pPr>
        <w:pStyle w:val="u3"/>
        <w:rPr>
          <w:lang w:val="en"/>
        </w:rPr>
      </w:pPr>
      <w:bookmarkStart w:id="149" w:name="_Toc9941096"/>
      <w:r>
        <w:rPr>
          <w:lang w:val="en"/>
        </w:rPr>
        <w:t>Đặc tả chức năng</w:t>
      </w:r>
      <w:bookmarkEnd w:id="149"/>
    </w:p>
    <w:p w14:paraId="46524817" w14:textId="042E809A" w:rsidR="001B2354" w:rsidRPr="005C34EB" w:rsidRDefault="001B2354" w:rsidP="001B2354">
      <w:pPr>
        <w:pStyle w:val="u4"/>
        <w:rPr>
          <w:lang w:val="en"/>
        </w:rPr>
      </w:pPr>
      <w:bookmarkStart w:id="150" w:name="_Toc663654892"/>
      <w:bookmarkStart w:id="151" w:name="_Toc8809077"/>
      <w:r>
        <w:rPr>
          <w:lang w:val="en"/>
        </w:rPr>
        <w:t>Đặc tả use case Cài đặt bộ đọc</w:t>
      </w:r>
      <w:bookmarkEnd w:id="150"/>
      <w:bookmarkEnd w:id="151"/>
    </w:p>
    <w:p w14:paraId="1041B465" w14:textId="127FC748" w:rsidR="005E4D27" w:rsidRPr="005E4D27" w:rsidRDefault="005E4D27" w:rsidP="005E4D27">
      <w:pPr>
        <w:pStyle w:val="Chuthich"/>
        <w:rPr>
          <w:lang w:val="en"/>
        </w:rPr>
      </w:pPr>
      <w:bookmarkStart w:id="152" w:name="_Ref9297079"/>
      <w:bookmarkStart w:id="153" w:name="_Toc9805526"/>
      <w:r>
        <w:t xml:space="preserve">Bảng </w:t>
      </w:r>
      <w:r w:rsidR="001C290A">
        <w:rPr>
          <w:noProof/>
        </w:rPr>
        <w:fldChar w:fldCharType="begin"/>
      </w:r>
      <w:r w:rsidR="001C290A">
        <w:rPr>
          <w:noProof/>
        </w:rPr>
        <w:instrText xml:space="preserve"> SEQ Bảng \* ARABIC </w:instrText>
      </w:r>
      <w:r w:rsidR="001C290A">
        <w:rPr>
          <w:noProof/>
        </w:rPr>
        <w:fldChar w:fldCharType="separate"/>
      </w:r>
      <w:r w:rsidR="008A6E56">
        <w:rPr>
          <w:noProof/>
        </w:rPr>
        <w:t>10</w:t>
      </w:r>
      <w:r w:rsidR="001C290A">
        <w:rPr>
          <w:noProof/>
        </w:rPr>
        <w:fldChar w:fldCharType="end"/>
      </w:r>
      <w:bookmarkEnd w:id="152"/>
      <w:r>
        <w:t xml:space="preserve">. </w:t>
      </w:r>
      <w:bookmarkStart w:id="154" w:name="_Toc8808190"/>
      <w:r>
        <w:t xml:space="preserve">Đặc tả Use Case </w:t>
      </w:r>
      <w:r>
        <w:rPr>
          <w:lang w:val="en"/>
        </w:rPr>
        <w:t>Cài đặt bộ đọc</w:t>
      </w:r>
      <w:bookmarkEnd w:id="153"/>
      <w:bookmarkEnd w:id="154"/>
    </w:p>
    <w:tbl>
      <w:tblPr>
        <w:tblStyle w:val="TableGrid2"/>
        <w:tblW w:w="8596" w:type="dxa"/>
        <w:jc w:val="center"/>
        <w:tblLayout w:type="fixed"/>
        <w:tblLook w:val="04A0" w:firstRow="1" w:lastRow="0" w:firstColumn="1" w:lastColumn="0" w:noHBand="0" w:noVBand="1"/>
      </w:tblPr>
      <w:tblGrid>
        <w:gridCol w:w="1728"/>
        <w:gridCol w:w="6868"/>
      </w:tblGrid>
      <w:tr w:rsidR="001B2354" w:rsidRPr="000004FB" w14:paraId="46ED5098"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09ED899F"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Tên use-case</w:t>
            </w:r>
          </w:p>
        </w:tc>
        <w:tc>
          <w:tcPr>
            <w:tcW w:w="6868" w:type="dxa"/>
            <w:tcBorders>
              <w:top w:val="single" w:sz="4" w:space="0" w:color="auto"/>
              <w:left w:val="single" w:sz="4" w:space="0" w:color="auto"/>
              <w:bottom w:val="single" w:sz="4" w:space="0" w:color="auto"/>
              <w:right w:val="single" w:sz="4" w:space="0" w:color="auto"/>
            </w:tcBorders>
          </w:tcPr>
          <w:p w14:paraId="78C55F7E" w14:textId="77777777" w:rsidR="001B2354" w:rsidRPr="000004FB" w:rsidRDefault="001B2354" w:rsidP="00CF56AB">
            <w:pPr>
              <w:spacing w:before="120" w:after="0"/>
              <w:rPr>
                <w:rFonts w:ascii="Times New Roman" w:eastAsia="MS Mincho" w:hAnsi="Times New Roman" w:cs="Times New Roman"/>
                <w:sz w:val="24"/>
                <w:lang w:val="en"/>
              </w:rPr>
            </w:pPr>
            <w:r w:rsidRPr="000004FB">
              <w:rPr>
                <w:rFonts w:ascii="Times New Roman" w:eastAsia="MS Mincho" w:hAnsi="Times New Roman" w:cs="Times New Roman"/>
                <w:sz w:val="24"/>
                <w:lang w:val="en"/>
              </w:rPr>
              <w:t>Cài đặt bộ đọc</w:t>
            </w:r>
          </w:p>
        </w:tc>
      </w:tr>
      <w:tr w:rsidR="001B2354" w:rsidRPr="000004FB" w14:paraId="0EF2B739" w14:textId="77777777" w:rsidTr="00157F5A">
        <w:trPr>
          <w:trHeight w:val="81"/>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939BFBF"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Mô tả</w:t>
            </w:r>
          </w:p>
        </w:tc>
        <w:tc>
          <w:tcPr>
            <w:tcW w:w="6868" w:type="dxa"/>
            <w:tcBorders>
              <w:top w:val="single" w:sz="4" w:space="0" w:color="auto"/>
              <w:left w:val="single" w:sz="4" w:space="0" w:color="auto"/>
              <w:bottom w:val="single" w:sz="4" w:space="0" w:color="auto"/>
              <w:right w:val="single" w:sz="4" w:space="0" w:color="auto"/>
            </w:tcBorders>
          </w:tcPr>
          <w:p w14:paraId="577DC4C6" w14:textId="1A480165" w:rsidR="001B2354" w:rsidRPr="000004FB" w:rsidRDefault="00C737EB" w:rsidP="00CF56AB">
            <w:pPr>
              <w:spacing w:before="120" w:after="0"/>
              <w:rPr>
                <w:rFonts w:ascii="Times New Roman" w:eastAsia="MS Mincho" w:hAnsi="Times New Roman" w:cs="Times New Roman"/>
                <w:sz w:val="24"/>
                <w:lang w:val="en"/>
              </w:rPr>
            </w:pPr>
            <w:r>
              <w:rPr>
                <w:rFonts w:ascii="Times New Roman" w:eastAsia="MS Mincho" w:hAnsi="Times New Roman" w:cs="Times New Roman"/>
                <w:sz w:val="24"/>
                <w:lang w:val="en"/>
              </w:rPr>
              <w:t>Bộ cài đặt</w:t>
            </w:r>
            <w:r w:rsidR="001B2354" w:rsidRPr="000004FB">
              <w:rPr>
                <w:rFonts w:ascii="Times New Roman" w:eastAsia="MS Mincho" w:hAnsi="Times New Roman" w:cs="Times New Roman"/>
                <w:sz w:val="24"/>
                <w:lang w:val="en"/>
              </w:rPr>
              <w:t xml:space="preserve"> bộ đọc sẽ yêu cầu người dùng chọn thư mục cài đặt, sau đó cài đặt bộ đọc cùng các tài nguyên cần thiết trên hệ thống của người dùng.</w:t>
            </w:r>
          </w:p>
        </w:tc>
      </w:tr>
      <w:tr w:rsidR="001B2354" w:rsidRPr="000004FB" w14:paraId="2B491D8E" w14:textId="77777777" w:rsidTr="00157F5A">
        <w:trPr>
          <w:trHeight w:val="90"/>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06BD0A3"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Tác nhân</w:t>
            </w:r>
          </w:p>
        </w:tc>
        <w:tc>
          <w:tcPr>
            <w:tcW w:w="6868" w:type="dxa"/>
            <w:tcBorders>
              <w:top w:val="single" w:sz="4" w:space="0" w:color="auto"/>
              <w:left w:val="single" w:sz="4" w:space="0" w:color="auto"/>
              <w:bottom w:val="single" w:sz="4" w:space="0" w:color="auto"/>
              <w:right w:val="single" w:sz="4" w:space="0" w:color="auto"/>
            </w:tcBorders>
          </w:tcPr>
          <w:p w14:paraId="132FC945" w14:textId="2319A930" w:rsidR="001B2354" w:rsidRPr="000004FB" w:rsidRDefault="00C737EB" w:rsidP="00CF56AB">
            <w:pPr>
              <w:spacing w:before="120" w:after="0"/>
              <w:jc w:val="left"/>
              <w:rPr>
                <w:rFonts w:ascii="Times New Roman" w:eastAsia="MS Mincho" w:hAnsi="Times New Roman" w:cs="Times New Roman"/>
                <w:sz w:val="24"/>
                <w:lang w:val="en"/>
              </w:rPr>
            </w:pPr>
            <w:r>
              <w:rPr>
                <w:rFonts w:ascii="Times New Roman" w:eastAsia="MS Mincho" w:hAnsi="Times New Roman" w:cs="Times New Roman"/>
                <w:sz w:val="24"/>
              </w:rPr>
              <w:t>Bộ cài đặt</w:t>
            </w:r>
            <w:r w:rsidR="001B2354" w:rsidRPr="000004FB">
              <w:rPr>
                <w:rFonts w:ascii="Times New Roman" w:eastAsia="MS Mincho" w:hAnsi="Times New Roman" w:cs="Times New Roman"/>
                <w:sz w:val="24"/>
                <w:lang w:val="en"/>
              </w:rPr>
              <w:t xml:space="preserve"> bộ đoc</w:t>
            </w:r>
          </w:p>
        </w:tc>
      </w:tr>
      <w:tr w:rsidR="001B2354" w:rsidRPr="000004FB" w14:paraId="7F0EB73B"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2EFFA0FC"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Tiền điều kiện</w:t>
            </w:r>
          </w:p>
        </w:tc>
        <w:tc>
          <w:tcPr>
            <w:tcW w:w="6868" w:type="dxa"/>
            <w:tcBorders>
              <w:top w:val="single" w:sz="4" w:space="0" w:color="auto"/>
              <w:left w:val="single" w:sz="4" w:space="0" w:color="auto"/>
              <w:bottom w:val="single" w:sz="4" w:space="0" w:color="auto"/>
              <w:right w:val="single" w:sz="4" w:space="0" w:color="auto"/>
            </w:tcBorders>
          </w:tcPr>
          <w:p w14:paraId="1FCFB991" w14:textId="7FFB0758" w:rsidR="001B2354" w:rsidRPr="000004FB" w:rsidRDefault="001B2354" w:rsidP="00CF56AB">
            <w:pPr>
              <w:spacing w:before="120" w:after="0"/>
              <w:jc w:val="left"/>
              <w:rPr>
                <w:rFonts w:ascii="Times New Roman" w:eastAsia="MS Mincho" w:hAnsi="Times New Roman" w:cs="Times New Roman"/>
                <w:sz w:val="24"/>
                <w:lang w:val="en"/>
              </w:rPr>
            </w:pPr>
            <w:r w:rsidRPr="000004FB">
              <w:rPr>
                <w:rFonts w:ascii="Times New Roman" w:eastAsia="MS Mincho" w:hAnsi="Times New Roman" w:cs="Times New Roman"/>
                <w:sz w:val="24"/>
                <w:lang w:val="en"/>
              </w:rPr>
              <w:t xml:space="preserve">Người dùng đã được phân phối </w:t>
            </w:r>
            <w:r w:rsidR="00C737EB">
              <w:rPr>
                <w:rFonts w:ascii="Times New Roman" w:eastAsia="MS Mincho" w:hAnsi="Times New Roman" w:cs="Times New Roman"/>
                <w:sz w:val="24"/>
                <w:lang w:val="en"/>
              </w:rPr>
              <w:t>bộ cài đặt</w:t>
            </w:r>
            <w:r w:rsidRPr="000004FB">
              <w:rPr>
                <w:rFonts w:ascii="Times New Roman" w:eastAsia="MS Mincho" w:hAnsi="Times New Roman" w:cs="Times New Roman"/>
                <w:sz w:val="24"/>
                <w:lang w:val="en"/>
              </w:rPr>
              <w:t xml:space="preserve"> trên hệ thống.</w:t>
            </w:r>
          </w:p>
        </w:tc>
      </w:tr>
      <w:tr w:rsidR="001B2354" w:rsidRPr="000004FB" w14:paraId="2C620FC3" w14:textId="77777777" w:rsidTr="00157F5A">
        <w:trPr>
          <w:trHeight w:val="1165"/>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72983E2D"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Luồng sự kiện chính</w:t>
            </w:r>
          </w:p>
        </w:tc>
        <w:tc>
          <w:tcPr>
            <w:tcW w:w="6868" w:type="dxa"/>
            <w:tcBorders>
              <w:top w:val="single" w:sz="4" w:space="0" w:color="auto"/>
              <w:left w:val="single" w:sz="4" w:space="0" w:color="auto"/>
              <w:bottom w:val="single" w:sz="4" w:space="0" w:color="auto"/>
              <w:right w:val="single" w:sz="4" w:space="0" w:color="auto"/>
            </w:tcBorders>
          </w:tcPr>
          <w:tbl>
            <w:tblPr>
              <w:tblStyle w:val="TableGrid2"/>
              <w:tblW w:w="6530" w:type="dxa"/>
              <w:tblLayout w:type="fixed"/>
              <w:tblLook w:val="04A0" w:firstRow="1" w:lastRow="0" w:firstColumn="1" w:lastColumn="0" w:noHBand="0" w:noVBand="1"/>
            </w:tblPr>
            <w:tblGrid>
              <w:gridCol w:w="697"/>
              <w:gridCol w:w="1800"/>
              <w:gridCol w:w="4033"/>
            </w:tblGrid>
            <w:tr w:rsidR="001B2354" w:rsidRPr="00A12BBB" w14:paraId="4928B956" w14:textId="77777777" w:rsidTr="00157F5A">
              <w:tc>
                <w:tcPr>
                  <w:tcW w:w="697" w:type="dxa"/>
                  <w:tcBorders>
                    <w:top w:val="single" w:sz="4" w:space="0" w:color="auto"/>
                    <w:left w:val="single" w:sz="4" w:space="0" w:color="auto"/>
                    <w:bottom w:val="single" w:sz="4" w:space="0" w:color="auto"/>
                    <w:right w:val="single" w:sz="4" w:space="0" w:color="auto"/>
                  </w:tcBorders>
                  <w:shd w:val="clear" w:color="auto" w:fill="C5E0B3"/>
                </w:tcPr>
                <w:p w14:paraId="55964C57" w14:textId="77777777" w:rsidR="001B2354" w:rsidRPr="00A12BBB" w:rsidRDefault="001B2354" w:rsidP="00CF56AB">
                  <w:pPr>
                    <w:spacing w:before="120" w:after="0"/>
                    <w:jc w:val="center"/>
                    <w:rPr>
                      <w:rFonts w:ascii="Times New Roman" w:eastAsia="MS Mincho" w:hAnsi="Times New Roman" w:cs="Times New Roman"/>
                      <w:b/>
                      <w:sz w:val="24"/>
                    </w:rPr>
                  </w:pPr>
                  <w:r w:rsidRPr="00A12BBB">
                    <w:rPr>
                      <w:rFonts w:ascii="Times New Roman" w:eastAsia="MS Mincho" w:hAnsi="Times New Roman" w:cs="Times New Roman"/>
                      <w:b/>
                      <w:sz w:val="24"/>
                    </w:rPr>
                    <w:t>STT</w:t>
                  </w:r>
                </w:p>
              </w:tc>
              <w:tc>
                <w:tcPr>
                  <w:tcW w:w="1800" w:type="dxa"/>
                  <w:tcBorders>
                    <w:top w:val="single" w:sz="4" w:space="0" w:color="auto"/>
                    <w:left w:val="single" w:sz="4" w:space="0" w:color="auto"/>
                    <w:bottom w:val="single" w:sz="4" w:space="0" w:color="auto"/>
                    <w:right w:val="single" w:sz="4" w:space="0" w:color="auto"/>
                  </w:tcBorders>
                  <w:shd w:val="clear" w:color="auto" w:fill="C5E0B3"/>
                </w:tcPr>
                <w:p w14:paraId="01FB9986" w14:textId="77777777" w:rsidR="001B2354" w:rsidRPr="00A12BBB" w:rsidRDefault="001B2354" w:rsidP="00CF56AB">
                  <w:pPr>
                    <w:spacing w:before="120" w:after="0"/>
                    <w:jc w:val="center"/>
                    <w:rPr>
                      <w:rFonts w:ascii="Times New Roman" w:eastAsia="MS Mincho" w:hAnsi="Times New Roman" w:cs="Times New Roman"/>
                      <w:b/>
                      <w:sz w:val="24"/>
                    </w:rPr>
                  </w:pPr>
                  <w:r w:rsidRPr="00A12BBB">
                    <w:rPr>
                      <w:rFonts w:ascii="Times New Roman" w:eastAsia="MS Mincho" w:hAnsi="Times New Roman" w:cs="Times New Roman"/>
                      <w:b/>
                      <w:sz w:val="24"/>
                    </w:rPr>
                    <w:t>Thực hiện bởi</w:t>
                  </w:r>
                </w:p>
              </w:tc>
              <w:tc>
                <w:tcPr>
                  <w:tcW w:w="4033" w:type="dxa"/>
                  <w:tcBorders>
                    <w:top w:val="single" w:sz="4" w:space="0" w:color="auto"/>
                    <w:left w:val="single" w:sz="4" w:space="0" w:color="auto"/>
                    <w:bottom w:val="single" w:sz="4" w:space="0" w:color="auto"/>
                    <w:right w:val="single" w:sz="4" w:space="0" w:color="auto"/>
                  </w:tcBorders>
                  <w:shd w:val="clear" w:color="auto" w:fill="C5E0B3"/>
                </w:tcPr>
                <w:p w14:paraId="2C3D5D15" w14:textId="77777777" w:rsidR="001B2354" w:rsidRPr="00A12BBB" w:rsidRDefault="001B2354" w:rsidP="00CF56AB">
                  <w:pPr>
                    <w:spacing w:before="120" w:after="0"/>
                    <w:jc w:val="center"/>
                    <w:rPr>
                      <w:rFonts w:ascii="Times New Roman" w:eastAsia="MS Mincho" w:hAnsi="Times New Roman" w:cs="Times New Roman"/>
                      <w:b/>
                      <w:sz w:val="24"/>
                    </w:rPr>
                  </w:pPr>
                  <w:r w:rsidRPr="00A12BBB">
                    <w:rPr>
                      <w:rFonts w:ascii="Times New Roman" w:eastAsia="MS Mincho" w:hAnsi="Times New Roman" w:cs="Times New Roman"/>
                      <w:b/>
                      <w:sz w:val="24"/>
                    </w:rPr>
                    <w:t>Hành động</w:t>
                  </w:r>
                </w:p>
              </w:tc>
            </w:tr>
            <w:tr w:rsidR="001B2354" w:rsidRPr="00A12BBB" w14:paraId="07E27E62" w14:textId="77777777" w:rsidTr="00157F5A">
              <w:tc>
                <w:tcPr>
                  <w:tcW w:w="697" w:type="dxa"/>
                  <w:tcBorders>
                    <w:top w:val="single" w:sz="4" w:space="0" w:color="auto"/>
                    <w:left w:val="single" w:sz="4" w:space="0" w:color="auto"/>
                    <w:bottom w:val="single" w:sz="4" w:space="0" w:color="auto"/>
                    <w:right w:val="single" w:sz="4" w:space="0" w:color="auto"/>
                  </w:tcBorders>
                </w:tcPr>
                <w:p w14:paraId="3A5AE665" w14:textId="77777777" w:rsidR="001B2354" w:rsidRPr="00A12BBB" w:rsidRDefault="001B2354" w:rsidP="00CF56AB">
                  <w:pPr>
                    <w:spacing w:before="120" w:after="0"/>
                    <w:jc w:val="center"/>
                    <w:rPr>
                      <w:rFonts w:ascii="Times New Roman" w:eastAsia="MS Mincho" w:hAnsi="Times New Roman" w:cs="Times New Roman"/>
                      <w:sz w:val="24"/>
                    </w:rPr>
                  </w:pPr>
                  <w:r w:rsidRPr="00A12BBB">
                    <w:rPr>
                      <w:rFonts w:ascii="Times New Roman" w:eastAsia="MS Mincho" w:hAnsi="Times New Roman" w:cs="Times New Roman"/>
                      <w:sz w:val="24"/>
                    </w:rPr>
                    <w:t>1</w:t>
                  </w:r>
                </w:p>
              </w:tc>
              <w:tc>
                <w:tcPr>
                  <w:tcW w:w="1800" w:type="dxa"/>
                  <w:tcBorders>
                    <w:top w:val="single" w:sz="4" w:space="0" w:color="auto"/>
                    <w:left w:val="single" w:sz="4" w:space="0" w:color="auto"/>
                    <w:bottom w:val="single" w:sz="4" w:space="0" w:color="auto"/>
                    <w:right w:val="single" w:sz="4" w:space="0" w:color="auto"/>
                  </w:tcBorders>
                </w:tcPr>
                <w:p w14:paraId="4C45757A" w14:textId="60BDCFEF" w:rsidR="001B2354" w:rsidRPr="00A12BBB" w:rsidRDefault="00C737EB" w:rsidP="00CF56AB">
                  <w:pPr>
                    <w:spacing w:before="120" w:after="0"/>
                    <w:jc w:val="left"/>
                    <w:rPr>
                      <w:rFonts w:ascii="Times New Roman" w:eastAsia="MS Mincho" w:hAnsi="Times New Roman" w:cs="Times New Roman"/>
                      <w:sz w:val="24"/>
                      <w:lang w:val="en"/>
                    </w:rPr>
                  </w:pPr>
                  <w:r>
                    <w:rPr>
                      <w:rFonts w:ascii="Times New Roman" w:eastAsia="MS Mincho" w:hAnsi="Times New Roman" w:cs="Times New Roman"/>
                      <w:sz w:val="24"/>
                    </w:rPr>
                    <w:t>Bộ cài đặt</w:t>
                  </w:r>
                </w:p>
              </w:tc>
              <w:tc>
                <w:tcPr>
                  <w:tcW w:w="4033" w:type="dxa"/>
                  <w:tcBorders>
                    <w:top w:val="single" w:sz="4" w:space="0" w:color="auto"/>
                    <w:left w:val="single" w:sz="4" w:space="0" w:color="auto"/>
                    <w:bottom w:val="single" w:sz="4" w:space="0" w:color="auto"/>
                    <w:right w:val="single" w:sz="4" w:space="0" w:color="auto"/>
                  </w:tcBorders>
                </w:tcPr>
                <w:p w14:paraId="1FB8996C" w14:textId="77777777" w:rsidR="001B2354" w:rsidRPr="00A12BBB" w:rsidRDefault="001B2354"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Yêu cầu người dùng lựa chọn thư mục cài đặt bộ đọc</w:t>
                  </w:r>
                </w:p>
              </w:tc>
            </w:tr>
            <w:tr w:rsidR="001B7E61" w:rsidRPr="00A12BBB" w14:paraId="05390F5A" w14:textId="77777777" w:rsidTr="00157F5A">
              <w:tc>
                <w:tcPr>
                  <w:tcW w:w="697" w:type="dxa"/>
                  <w:tcBorders>
                    <w:top w:val="single" w:sz="4" w:space="0" w:color="auto"/>
                    <w:left w:val="single" w:sz="4" w:space="0" w:color="auto"/>
                    <w:bottom w:val="single" w:sz="4" w:space="0" w:color="auto"/>
                    <w:right w:val="single" w:sz="4" w:space="0" w:color="auto"/>
                  </w:tcBorders>
                </w:tcPr>
                <w:p w14:paraId="4C5BD375" w14:textId="6B9C0720" w:rsidR="001B7E61" w:rsidRPr="00A12BBB" w:rsidRDefault="001B7E61" w:rsidP="00CF56AB">
                  <w:pPr>
                    <w:spacing w:before="120" w:after="0"/>
                    <w:jc w:val="center"/>
                    <w:rPr>
                      <w:rFonts w:ascii="Times New Roman" w:eastAsia="MS Mincho" w:hAnsi="Times New Roman" w:cs="Times New Roman"/>
                      <w:sz w:val="24"/>
                    </w:rPr>
                  </w:pPr>
                  <w:r w:rsidRPr="00A12BBB">
                    <w:rPr>
                      <w:rFonts w:ascii="Times New Roman" w:eastAsia="MS Mincho" w:hAnsi="Times New Roman" w:cs="Times New Roman"/>
                      <w:sz w:val="24"/>
                    </w:rPr>
                    <w:t>2</w:t>
                  </w:r>
                </w:p>
              </w:tc>
              <w:tc>
                <w:tcPr>
                  <w:tcW w:w="1800" w:type="dxa"/>
                  <w:tcBorders>
                    <w:top w:val="single" w:sz="4" w:space="0" w:color="auto"/>
                    <w:left w:val="single" w:sz="4" w:space="0" w:color="auto"/>
                    <w:bottom w:val="single" w:sz="4" w:space="0" w:color="auto"/>
                    <w:right w:val="single" w:sz="4" w:space="0" w:color="auto"/>
                  </w:tcBorders>
                </w:tcPr>
                <w:p w14:paraId="79CC1AF3" w14:textId="69A25CA4" w:rsidR="001B7E61" w:rsidRPr="00A12BBB" w:rsidRDefault="001B7E61" w:rsidP="00CF56AB">
                  <w:pPr>
                    <w:spacing w:before="120" w:after="0"/>
                    <w:jc w:val="left"/>
                    <w:rPr>
                      <w:rFonts w:ascii="Times New Roman" w:eastAsia="MS Mincho" w:hAnsi="Times New Roman" w:cs="Times New Roman"/>
                      <w:sz w:val="24"/>
                    </w:rPr>
                  </w:pPr>
                  <w:r w:rsidRPr="00A12BBB">
                    <w:rPr>
                      <w:rFonts w:ascii="Times New Roman" w:eastAsia="MS Mincho" w:hAnsi="Times New Roman" w:cs="Times New Roman"/>
                      <w:sz w:val="24"/>
                    </w:rPr>
                    <w:t>Người dùng</w:t>
                  </w:r>
                </w:p>
              </w:tc>
              <w:tc>
                <w:tcPr>
                  <w:tcW w:w="4033" w:type="dxa"/>
                  <w:tcBorders>
                    <w:top w:val="single" w:sz="4" w:space="0" w:color="auto"/>
                    <w:left w:val="single" w:sz="4" w:space="0" w:color="auto"/>
                    <w:bottom w:val="single" w:sz="4" w:space="0" w:color="auto"/>
                    <w:right w:val="single" w:sz="4" w:space="0" w:color="auto"/>
                  </w:tcBorders>
                </w:tcPr>
                <w:p w14:paraId="2632C840" w14:textId="6A595C85" w:rsidR="001B7E61" w:rsidRPr="00A12BBB" w:rsidRDefault="001B7E61"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Lựa chọn thư mục cài đặt bộ đọc</w:t>
                  </w:r>
                </w:p>
              </w:tc>
            </w:tr>
            <w:tr w:rsidR="001B7E61" w:rsidRPr="00A12BBB" w14:paraId="719EE19F" w14:textId="77777777" w:rsidTr="00157F5A">
              <w:tc>
                <w:tcPr>
                  <w:tcW w:w="697" w:type="dxa"/>
                  <w:tcBorders>
                    <w:top w:val="single" w:sz="4" w:space="0" w:color="auto"/>
                    <w:left w:val="single" w:sz="4" w:space="0" w:color="auto"/>
                    <w:bottom w:val="single" w:sz="4" w:space="0" w:color="auto"/>
                    <w:right w:val="single" w:sz="4" w:space="0" w:color="auto"/>
                  </w:tcBorders>
                </w:tcPr>
                <w:p w14:paraId="1C47C4B5" w14:textId="77427217" w:rsidR="001B7E61" w:rsidRPr="00A12BBB" w:rsidRDefault="001B7E61" w:rsidP="00CF56AB">
                  <w:pPr>
                    <w:spacing w:before="120" w:after="0"/>
                    <w:jc w:val="center"/>
                    <w:rPr>
                      <w:rFonts w:ascii="Times New Roman" w:eastAsia="MS Mincho" w:hAnsi="Times New Roman" w:cs="Times New Roman"/>
                      <w:sz w:val="24"/>
                    </w:rPr>
                  </w:pPr>
                  <w:r w:rsidRPr="00A12BBB">
                    <w:rPr>
                      <w:rFonts w:ascii="Times New Roman" w:eastAsia="MS Mincho" w:hAnsi="Times New Roman" w:cs="Times New Roman"/>
                      <w:sz w:val="24"/>
                    </w:rPr>
                    <w:t>3</w:t>
                  </w:r>
                </w:p>
              </w:tc>
              <w:tc>
                <w:tcPr>
                  <w:tcW w:w="1800" w:type="dxa"/>
                  <w:tcBorders>
                    <w:top w:val="single" w:sz="4" w:space="0" w:color="auto"/>
                    <w:left w:val="single" w:sz="4" w:space="0" w:color="auto"/>
                    <w:bottom w:val="single" w:sz="4" w:space="0" w:color="auto"/>
                    <w:right w:val="single" w:sz="4" w:space="0" w:color="auto"/>
                  </w:tcBorders>
                </w:tcPr>
                <w:p w14:paraId="08520B0E" w14:textId="41E3FB23" w:rsidR="001B7E61" w:rsidRPr="00A12BBB" w:rsidRDefault="00C737EB" w:rsidP="00CF56AB">
                  <w:pPr>
                    <w:spacing w:before="120" w:after="0"/>
                    <w:jc w:val="left"/>
                    <w:rPr>
                      <w:rFonts w:ascii="Times New Roman" w:eastAsia="MS Mincho" w:hAnsi="Times New Roman" w:cs="Times New Roman"/>
                      <w:sz w:val="24"/>
                    </w:rPr>
                  </w:pPr>
                  <w:r>
                    <w:rPr>
                      <w:rFonts w:ascii="Times New Roman" w:eastAsia="MS Mincho" w:hAnsi="Times New Roman" w:cs="Times New Roman"/>
                      <w:sz w:val="24"/>
                    </w:rPr>
                    <w:t>Bộ cài đặt</w:t>
                  </w:r>
                </w:p>
              </w:tc>
              <w:tc>
                <w:tcPr>
                  <w:tcW w:w="4033" w:type="dxa"/>
                  <w:tcBorders>
                    <w:top w:val="single" w:sz="4" w:space="0" w:color="auto"/>
                    <w:left w:val="single" w:sz="4" w:space="0" w:color="auto"/>
                    <w:bottom w:val="single" w:sz="4" w:space="0" w:color="auto"/>
                    <w:right w:val="single" w:sz="4" w:space="0" w:color="auto"/>
                  </w:tcBorders>
                </w:tcPr>
                <w:p w14:paraId="4E7ECD82" w14:textId="49F7F9FB" w:rsidR="001B7E61" w:rsidRPr="00A12BBB" w:rsidRDefault="001B7E61"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Yêu cầu người dùng xác nhận lại thông tin cài đặt</w:t>
                  </w:r>
                </w:p>
              </w:tc>
            </w:tr>
            <w:tr w:rsidR="001B7E61" w:rsidRPr="00A12BBB" w14:paraId="277C7BF0" w14:textId="77777777" w:rsidTr="00157F5A">
              <w:tc>
                <w:tcPr>
                  <w:tcW w:w="697" w:type="dxa"/>
                  <w:tcBorders>
                    <w:top w:val="single" w:sz="4" w:space="0" w:color="auto"/>
                    <w:left w:val="single" w:sz="4" w:space="0" w:color="auto"/>
                    <w:bottom w:val="single" w:sz="4" w:space="0" w:color="auto"/>
                    <w:right w:val="single" w:sz="4" w:space="0" w:color="auto"/>
                  </w:tcBorders>
                </w:tcPr>
                <w:p w14:paraId="0D6FF10C" w14:textId="6DAB765C" w:rsidR="001B7E61" w:rsidRPr="00A12BBB" w:rsidRDefault="001B7E61" w:rsidP="00CF56AB">
                  <w:pPr>
                    <w:spacing w:before="120" w:after="0"/>
                    <w:jc w:val="center"/>
                    <w:rPr>
                      <w:rFonts w:ascii="Times New Roman" w:eastAsia="MS Mincho" w:hAnsi="Times New Roman" w:cs="Times New Roman"/>
                      <w:sz w:val="24"/>
                    </w:rPr>
                  </w:pPr>
                  <w:r w:rsidRPr="00A12BBB">
                    <w:rPr>
                      <w:rFonts w:ascii="Times New Roman" w:eastAsia="MS Mincho" w:hAnsi="Times New Roman" w:cs="Times New Roman"/>
                      <w:sz w:val="24"/>
                    </w:rPr>
                    <w:t>4</w:t>
                  </w:r>
                </w:p>
              </w:tc>
              <w:tc>
                <w:tcPr>
                  <w:tcW w:w="1800" w:type="dxa"/>
                  <w:tcBorders>
                    <w:top w:val="single" w:sz="4" w:space="0" w:color="auto"/>
                    <w:left w:val="single" w:sz="4" w:space="0" w:color="auto"/>
                    <w:bottom w:val="single" w:sz="4" w:space="0" w:color="auto"/>
                    <w:right w:val="single" w:sz="4" w:space="0" w:color="auto"/>
                  </w:tcBorders>
                </w:tcPr>
                <w:p w14:paraId="1A7F1C93" w14:textId="3E56846E" w:rsidR="001B7E61" w:rsidRPr="00A12BBB" w:rsidRDefault="001B7E61" w:rsidP="00CF56AB">
                  <w:pPr>
                    <w:spacing w:before="120" w:after="0"/>
                    <w:jc w:val="left"/>
                    <w:rPr>
                      <w:rFonts w:ascii="Times New Roman" w:eastAsia="MS Mincho" w:hAnsi="Times New Roman" w:cs="Times New Roman"/>
                      <w:sz w:val="24"/>
                    </w:rPr>
                  </w:pPr>
                  <w:r w:rsidRPr="00A12BBB">
                    <w:rPr>
                      <w:rFonts w:ascii="Times New Roman" w:eastAsia="MS Mincho" w:hAnsi="Times New Roman" w:cs="Times New Roman"/>
                      <w:sz w:val="24"/>
                    </w:rPr>
                    <w:t>Người dùng</w:t>
                  </w:r>
                </w:p>
              </w:tc>
              <w:tc>
                <w:tcPr>
                  <w:tcW w:w="4033" w:type="dxa"/>
                  <w:tcBorders>
                    <w:top w:val="single" w:sz="4" w:space="0" w:color="auto"/>
                    <w:left w:val="single" w:sz="4" w:space="0" w:color="auto"/>
                    <w:bottom w:val="single" w:sz="4" w:space="0" w:color="auto"/>
                    <w:right w:val="single" w:sz="4" w:space="0" w:color="auto"/>
                  </w:tcBorders>
                </w:tcPr>
                <w:p w14:paraId="1977E442" w14:textId="5240A528" w:rsidR="001B7E61" w:rsidRPr="00A12BBB" w:rsidRDefault="001B7E61"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Xác nhận thông tin cài đặt</w:t>
                  </w:r>
                </w:p>
              </w:tc>
            </w:tr>
            <w:tr w:rsidR="001B2354" w:rsidRPr="00A12BBB" w14:paraId="5E0D2433" w14:textId="77777777" w:rsidTr="00157F5A">
              <w:tc>
                <w:tcPr>
                  <w:tcW w:w="697" w:type="dxa"/>
                  <w:tcBorders>
                    <w:top w:val="single" w:sz="4" w:space="0" w:color="auto"/>
                    <w:left w:val="single" w:sz="4" w:space="0" w:color="auto"/>
                    <w:bottom w:val="single" w:sz="4" w:space="0" w:color="auto"/>
                    <w:right w:val="single" w:sz="4" w:space="0" w:color="auto"/>
                  </w:tcBorders>
                </w:tcPr>
                <w:p w14:paraId="17172748" w14:textId="1A43D4B8" w:rsidR="001B2354" w:rsidRPr="00A12BBB" w:rsidRDefault="00264D7C" w:rsidP="00CF56AB">
                  <w:pPr>
                    <w:spacing w:before="120" w:after="0"/>
                    <w:jc w:val="center"/>
                    <w:rPr>
                      <w:rFonts w:ascii="Times New Roman" w:eastAsia="MS Mincho" w:hAnsi="Times New Roman" w:cs="Times New Roman"/>
                      <w:sz w:val="24"/>
                    </w:rPr>
                  </w:pPr>
                  <w:r>
                    <w:rPr>
                      <w:rFonts w:ascii="Times New Roman" w:eastAsia="MS Mincho" w:hAnsi="Times New Roman" w:cs="Times New Roman"/>
                      <w:sz w:val="24"/>
                    </w:rPr>
                    <w:t>5</w:t>
                  </w:r>
                </w:p>
              </w:tc>
              <w:tc>
                <w:tcPr>
                  <w:tcW w:w="1800" w:type="dxa"/>
                  <w:tcBorders>
                    <w:top w:val="single" w:sz="4" w:space="0" w:color="auto"/>
                    <w:left w:val="single" w:sz="4" w:space="0" w:color="auto"/>
                    <w:bottom w:val="single" w:sz="4" w:space="0" w:color="auto"/>
                    <w:right w:val="single" w:sz="4" w:space="0" w:color="auto"/>
                  </w:tcBorders>
                </w:tcPr>
                <w:p w14:paraId="6E4AB90A" w14:textId="73E4099D" w:rsidR="001B2354" w:rsidRPr="00A12BBB" w:rsidRDefault="00C737EB" w:rsidP="00CF56AB">
                  <w:pPr>
                    <w:spacing w:before="120" w:after="0"/>
                    <w:jc w:val="left"/>
                    <w:rPr>
                      <w:rFonts w:ascii="Times New Roman" w:eastAsia="MS Mincho" w:hAnsi="Times New Roman" w:cs="Times New Roman"/>
                      <w:sz w:val="24"/>
                      <w:lang w:val="en"/>
                    </w:rPr>
                  </w:pPr>
                  <w:r>
                    <w:rPr>
                      <w:rFonts w:ascii="Times New Roman" w:eastAsia="MS Mincho" w:hAnsi="Times New Roman" w:cs="Times New Roman"/>
                      <w:sz w:val="24"/>
                      <w:lang w:val="en"/>
                    </w:rPr>
                    <w:t>Bộ cài đặt</w:t>
                  </w:r>
                </w:p>
              </w:tc>
              <w:tc>
                <w:tcPr>
                  <w:tcW w:w="4033" w:type="dxa"/>
                  <w:tcBorders>
                    <w:top w:val="single" w:sz="4" w:space="0" w:color="auto"/>
                    <w:left w:val="single" w:sz="4" w:space="0" w:color="auto"/>
                    <w:bottom w:val="single" w:sz="4" w:space="0" w:color="auto"/>
                    <w:right w:val="single" w:sz="4" w:space="0" w:color="auto"/>
                  </w:tcBorders>
                </w:tcPr>
                <w:p w14:paraId="43A9A433" w14:textId="2997F7FF" w:rsidR="001B2354" w:rsidRPr="00A12BBB" w:rsidRDefault="001B2354"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Đăng ký tài nguyên bộ đọc vào Registry</w:t>
                  </w:r>
                  <w:r w:rsidR="00AC45A1">
                    <w:rPr>
                      <w:rFonts w:ascii="Times New Roman" w:eastAsia="MS Mincho" w:hAnsi="Times New Roman" w:cs="Times New Roman"/>
                      <w:sz w:val="24"/>
                      <w:lang w:val="en"/>
                    </w:rPr>
                    <w:t xml:space="preserve"> của Windows</w:t>
                  </w:r>
                </w:p>
              </w:tc>
            </w:tr>
            <w:tr w:rsidR="001B2354" w:rsidRPr="00A12BBB" w14:paraId="1FAC5943" w14:textId="77777777" w:rsidTr="00157F5A">
              <w:tc>
                <w:tcPr>
                  <w:tcW w:w="697" w:type="dxa"/>
                  <w:tcBorders>
                    <w:top w:val="single" w:sz="4" w:space="0" w:color="auto"/>
                    <w:left w:val="single" w:sz="4" w:space="0" w:color="auto"/>
                    <w:bottom w:val="single" w:sz="4" w:space="0" w:color="auto"/>
                    <w:right w:val="single" w:sz="4" w:space="0" w:color="auto"/>
                  </w:tcBorders>
                </w:tcPr>
                <w:p w14:paraId="3932930B" w14:textId="55FA4E63" w:rsidR="001B2354" w:rsidRPr="00A12BBB" w:rsidRDefault="00264D7C" w:rsidP="00CF56AB">
                  <w:pPr>
                    <w:spacing w:before="120" w:after="0"/>
                    <w:jc w:val="center"/>
                    <w:rPr>
                      <w:rFonts w:ascii="Times New Roman" w:eastAsia="MS Mincho" w:hAnsi="Times New Roman" w:cs="Times New Roman"/>
                      <w:sz w:val="24"/>
                    </w:rPr>
                  </w:pPr>
                  <w:r>
                    <w:rPr>
                      <w:rFonts w:ascii="Times New Roman" w:eastAsia="MS Mincho" w:hAnsi="Times New Roman" w:cs="Times New Roman"/>
                      <w:sz w:val="24"/>
                    </w:rPr>
                    <w:t>6</w:t>
                  </w:r>
                </w:p>
              </w:tc>
              <w:tc>
                <w:tcPr>
                  <w:tcW w:w="1800" w:type="dxa"/>
                  <w:tcBorders>
                    <w:top w:val="single" w:sz="4" w:space="0" w:color="auto"/>
                    <w:left w:val="single" w:sz="4" w:space="0" w:color="auto"/>
                    <w:bottom w:val="single" w:sz="4" w:space="0" w:color="auto"/>
                    <w:right w:val="single" w:sz="4" w:space="0" w:color="auto"/>
                  </w:tcBorders>
                </w:tcPr>
                <w:p w14:paraId="643FD0A8" w14:textId="72461B37" w:rsidR="001B2354" w:rsidRPr="00A12BBB" w:rsidRDefault="00C737EB" w:rsidP="00CF56AB">
                  <w:pPr>
                    <w:spacing w:before="120" w:after="0"/>
                    <w:jc w:val="left"/>
                    <w:rPr>
                      <w:rFonts w:ascii="Times New Roman" w:eastAsia="MS Mincho" w:hAnsi="Times New Roman" w:cs="Times New Roman"/>
                      <w:sz w:val="24"/>
                      <w:lang w:val="en"/>
                    </w:rPr>
                  </w:pPr>
                  <w:r>
                    <w:rPr>
                      <w:rFonts w:ascii="Times New Roman" w:eastAsia="MS Mincho" w:hAnsi="Times New Roman" w:cs="Times New Roman"/>
                      <w:sz w:val="24"/>
                      <w:lang w:val="en"/>
                    </w:rPr>
                    <w:t>Bộ cài đặt</w:t>
                  </w:r>
                </w:p>
              </w:tc>
              <w:tc>
                <w:tcPr>
                  <w:tcW w:w="4033" w:type="dxa"/>
                  <w:tcBorders>
                    <w:top w:val="single" w:sz="4" w:space="0" w:color="auto"/>
                    <w:left w:val="single" w:sz="4" w:space="0" w:color="auto"/>
                    <w:bottom w:val="single" w:sz="4" w:space="0" w:color="auto"/>
                    <w:right w:val="single" w:sz="4" w:space="0" w:color="auto"/>
                  </w:tcBorders>
                </w:tcPr>
                <w:p w14:paraId="7F3497B1" w14:textId="77777777" w:rsidR="001B2354" w:rsidRPr="00A12BBB" w:rsidRDefault="001B2354"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Đăng ký bộ đọc vào hệ thống</w:t>
                  </w:r>
                </w:p>
              </w:tc>
            </w:tr>
            <w:tr w:rsidR="001B2354" w:rsidRPr="00A12BBB" w14:paraId="0A1A95A2" w14:textId="77777777" w:rsidTr="00157F5A">
              <w:trPr>
                <w:trHeight w:val="196"/>
              </w:trPr>
              <w:tc>
                <w:tcPr>
                  <w:tcW w:w="697" w:type="dxa"/>
                  <w:tcBorders>
                    <w:top w:val="single" w:sz="4" w:space="0" w:color="auto"/>
                    <w:left w:val="single" w:sz="4" w:space="0" w:color="auto"/>
                    <w:bottom w:val="single" w:sz="4" w:space="0" w:color="auto"/>
                    <w:right w:val="single" w:sz="4" w:space="0" w:color="auto"/>
                  </w:tcBorders>
                </w:tcPr>
                <w:p w14:paraId="31E931D6" w14:textId="0EAAC903" w:rsidR="001B2354" w:rsidRPr="00A12BBB" w:rsidRDefault="00264D7C" w:rsidP="00CF56AB">
                  <w:pPr>
                    <w:spacing w:before="120" w:after="0"/>
                    <w:jc w:val="center"/>
                    <w:rPr>
                      <w:rFonts w:ascii="Times New Roman" w:eastAsia="MS Mincho" w:hAnsi="Times New Roman" w:cs="Times New Roman"/>
                      <w:sz w:val="24"/>
                    </w:rPr>
                  </w:pPr>
                  <w:r>
                    <w:rPr>
                      <w:rFonts w:ascii="Times New Roman" w:eastAsia="MS Mincho" w:hAnsi="Times New Roman" w:cs="Times New Roman"/>
                      <w:sz w:val="24"/>
                    </w:rPr>
                    <w:t>7</w:t>
                  </w:r>
                </w:p>
              </w:tc>
              <w:tc>
                <w:tcPr>
                  <w:tcW w:w="1800" w:type="dxa"/>
                  <w:tcBorders>
                    <w:top w:val="single" w:sz="4" w:space="0" w:color="auto"/>
                    <w:left w:val="single" w:sz="4" w:space="0" w:color="auto"/>
                    <w:bottom w:val="single" w:sz="4" w:space="0" w:color="auto"/>
                    <w:right w:val="single" w:sz="4" w:space="0" w:color="auto"/>
                  </w:tcBorders>
                </w:tcPr>
                <w:p w14:paraId="5A29B80E" w14:textId="386CBC3C" w:rsidR="001B2354" w:rsidRPr="00A12BBB" w:rsidRDefault="00C737EB" w:rsidP="00CF56AB">
                  <w:pPr>
                    <w:spacing w:before="120" w:after="0"/>
                    <w:jc w:val="left"/>
                    <w:rPr>
                      <w:rFonts w:ascii="Times New Roman" w:eastAsia="MS Mincho" w:hAnsi="Times New Roman" w:cs="Times New Roman"/>
                      <w:sz w:val="24"/>
                      <w:lang w:val="en"/>
                    </w:rPr>
                  </w:pPr>
                  <w:r>
                    <w:rPr>
                      <w:rFonts w:ascii="Times New Roman" w:eastAsia="MS Mincho" w:hAnsi="Times New Roman" w:cs="Times New Roman"/>
                      <w:sz w:val="24"/>
                      <w:lang w:val="en"/>
                    </w:rPr>
                    <w:t>Bộ cài đặt</w:t>
                  </w:r>
                </w:p>
              </w:tc>
              <w:tc>
                <w:tcPr>
                  <w:tcW w:w="4033" w:type="dxa"/>
                  <w:tcBorders>
                    <w:top w:val="single" w:sz="4" w:space="0" w:color="auto"/>
                    <w:left w:val="single" w:sz="4" w:space="0" w:color="auto"/>
                    <w:bottom w:val="single" w:sz="4" w:space="0" w:color="auto"/>
                    <w:right w:val="single" w:sz="4" w:space="0" w:color="auto"/>
                  </w:tcBorders>
                </w:tcPr>
                <w:p w14:paraId="0D86DEB6" w14:textId="77777777" w:rsidR="001B2354" w:rsidRPr="00A12BBB" w:rsidRDefault="001B2354" w:rsidP="00CF56AB">
                  <w:pPr>
                    <w:spacing w:before="120" w:after="0"/>
                    <w:jc w:val="left"/>
                    <w:rPr>
                      <w:rFonts w:ascii="Times New Roman" w:eastAsia="MS Mincho" w:hAnsi="Times New Roman" w:cs="Times New Roman"/>
                      <w:sz w:val="24"/>
                      <w:lang w:val="en"/>
                    </w:rPr>
                  </w:pPr>
                  <w:r w:rsidRPr="00A12BBB">
                    <w:rPr>
                      <w:rFonts w:ascii="Times New Roman" w:eastAsia="MS Mincho" w:hAnsi="Times New Roman" w:cs="Times New Roman"/>
                      <w:sz w:val="24"/>
                      <w:lang w:val="en"/>
                    </w:rPr>
                    <w:t>Hiển thị thông báo đã cài đặt xong</w:t>
                  </w:r>
                </w:p>
              </w:tc>
            </w:tr>
          </w:tbl>
          <w:p w14:paraId="38EB0D17" w14:textId="77777777" w:rsidR="001B2354" w:rsidRPr="000004FB" w:rsidRDefault="001B2354" w:rsidP="00CF56AB">
            <w:pPr>
              <w:spacing w:before="120" w:after="0"/>
              <w:jc w:val="left"/>
              <w:rPr>
                <w:rFonts w:ascii="Times New Roman" w:eastAsia="MS Mincho" w:hAnsi="Times New Roman" w:cs="Times New Roman"/>
                <w:sz w:val="24"/>
              </w:rPr>
            </w:pPr>
          </w:p>
        </w:tc>
      </w:tr>
      <w:tr w:rsidR="001B2354" w:rsidRPr="000004FB" w14:paraId="6248498B"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49036E9A"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lastRenderedPageBreak/>
              <w:t>Luồng sự kiện</w:t>
            </w:r>
          </w:p>
          <w:p w14:paraId="23B6DDB8"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thay thế</w:t>
            </w:r>
          </w:p>
        </w:tc>
        <w:tc>
          <w:tcPr>
            <w:tcW w:w="6868" w:type="dxa"/>
            <w:tcBorders>
              <w:top w:val="single" w:sz="4" w:space="0" w:color="auto"/>
              <w:left w:val="single" w:sz="4" w:space="0" w:color="auto"/>
              <w:bottom w:val="single" w:sz="4" w:space="0" w:color="auto"/>
              <w:right w:val="single" w:sz="4" w:space="0" w:color="auto"/>
            </w:tcBorders>
          </w:tcPr>
          <w:p w14:paraId="3964922B" w14:textId="77777777" w:rsidR="001B2354" w:rsidRPr="000004FB" w:rsidRDefault="001B2354" w:rsidP="00CF56AB">
            <w:pPr>
              <w:spacing w:before="120" w:after="0"/>
              <w:jc w:val="left"/>
              <w:rPr>
                <w:rFonts w:ascii="Times New Roman" w:eastAsia="MS Mincho" w:hAnsi="Times New Roman" w:cs="Times New Roman"/>
                <w:sz w:val="24"/>
              </w:rPr>
            </w:pPr>
          </w:p>
        </w:tc>
      </w:tr>
      <w:tr w:rsidR="001B2354" w:rsidRPr="000004FB" w14:paraId="303746AB"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0A3A561B" w14:textId="77777777" w:rsidR="001B2354" w:rsidRPr="000004FB" w:rsidRDefault="001B2354" w:rsidP="00CF56AB">
            <w:pPr>
              <w:spacing w:before="120" w:after="0"/>
              <w:jc w:val="center"/>
              <w:rPr>
                <w:rFonts w:ascii="Times New Roman" w:eastAsia="MS Mincho" w:hAnsi="Times New Roman" w:cs="Times New Roman"/>
                <w:b/>
                <w:sz w:val="24"/>
              </w:rPr>
            </w:pPr>
            <w:r w:rsidRPr="000004FB">
              <w:rPr>
                <w:rFonts w:ascii="Times New Roman" w:eastAsia="MS Mincho" w:hAnsi="Times New Roman" w:cs="Times New Roman"/>
                <w:b/>
                <w:sz w:val="24"/>
              </w:rPr>
              <w:t>Hậu điều kiện</w:t>
            </w:r>
          </w:p>
        </w:tc>
        <w:tc>
          <w:tcPr>
            <w:tcW w:w="6868" w:type="dxa"/>
            <w:tcBorders>
              <w:top w:val="single" w:sz="4" w:space="0" w:color="auto"/>
              <w:left w:val="single" w:sz="4" w:space="0" w:color="auto"/>
              <w:bottom w:val="single" w:sz="4" w:space="0" w:color="auto"/>
              <w:right w:val="single" w:sz="4" w:space="0" w:color="auto"/>
            </w:tcBorders>
          </w:tcPr>
          <w:p w14:paraId="7B05FFE7" w14:textId="77777777" w:rsidR="001B2354" w:rsidRPr="000004FB" w:rsidRDefault="001B2354" w:rsidP="00CF56AB">
            <w:pPr>
              <w:spacing w:before="120" w:after="0"/>
              <w:jc w:val="left"/>
              <w:rPr>
                <w:rFonts w:ascii="Times New Roman" w:eastAsia="MS Mincho" w:hAnsi="Times New Roman" w:cs="Times New Roman"/>
                <w:sz w:val="24"/>
                <w:lang w:val="en"/>
              </w:rPr>
            </w:pPr>
            <w:r w:rsidRPr="000004FB">
              <w:rPr>
                <w:rFonts w:ascii="Times New Roman" w:eastAsia="MS Mincho" w:hAnsi="Times New Roman" w:cs="Times New Roman"/>
                <w:sz w:val="24"/>
                <w:lang w:val="en"/>
              </w:rPr>
              <w:t>Bộ đọc được cài đặt trên hệ thống và hoạt động bình thường.</w:t>
            </w:r>
          </w:p>
        </w:tc>
      </w:tr>
    </w:tbl>
    <w:p w14:paraId="3CD67B4D" w14:textId="733E6812" w:rsidR="005C34EB" w:rsidRDefault="005C34EB" w:rsidP="00383AC3">
      <w:pPr>
        <w:rPr>
          <w:lang w:val="en"/>
        </w:rPr>
      </w:pPr>
      <w:bookmarkStart w:id="155" w:name="_Toc777056993"/>
      <w:bookmarkStart w:id="156" w:name="_Toc8809081"/>
      <w:bookmarkStart w:id="157" w:name="_Toc1905564969"/>
      <w:bookmarkStart w:id="158" w:name="_Toc8809078"/>
      <w:r>
        <w:rPr>
          <w:lang w:val="en"/>
        </w:rPr>
        <w:t xml:space="preserve">Luồng use case cài đặt bộ đọc BKVoice được mô tả trong </w:t>
      </w:r>
      <w:r>
        <w:rPr>
          <w:lang w:val="en"/>
        </w:rPr>
        <w:fldChar w:fldCharType="begin"/>
      </w:r>
      <w:r>
        <w:rPr>
          <w:lang w:val="en"/>
        </w:rPr>
        <w:instrText xml:space="preserve"> REF _Ref9297079 \h </w:instrText>
      </w:r>
      <w:r>
        <w:rPr>
          <w:lang w:val="en"/>
        </w:rPr>
      </w:r>
      <w:r>
        <w:rPr>
          <w:lang w:val="en"/>
        </w:rPr>
        <w:fldChar w:fldCharType="separate"/>
      </w:r>
      <w:r w:rsidR="008A6E56">
        <w:t xml:space="preserve">Bảng </w:t>
      </w:r>
      <w:r w:rsidR="008A6E56">
        <w:rPr>
          <w:noProof/>
        </w:rPr>
        <w:t>10</w:t>
      </w:r>
      <w:r>
        <w:rPr>
          <w:lang w:val="en"/>
        </w:rPr>
        <w:fldChar w:fldCharType="end"/>
      </w:r>
      <w:r>
        <w:rPr>
          <w:lang w:val="en"/>
        </w:rPr>
        <w:t>.</w:t>
      </w:r>
    </w:p>
    <w:p w14:paraId="6AF6EBAD" w14:textId="0764B092" w:rsidR="000004FB" w:rsidRDefault="000004FB" w:rsidP="000004FB">
      <w:pPr>
        <w:pStyle w:val="u4"/>
        <w:rPr>
          <w:lang w:val="en"/>
        </w:rPr>
      </w:pPr>
      <w:r>
        <w:rPr>
          <w:lang w:val="en"/>
        </w:rPr>
        <w:t>Đặc tả use case Khởi động bộ đọc BKVoice</w:t>
      </w:r>
      <w:bookmarkEnd w:id="155"/>
      <w:bookmarkEnd w:id="156"/>
    </w:p>
    <w:p w14:paraId="1DBC4DC7" w14:textId="308D5F4D" w:rsidR="000004FB" w:rsidRDefault="000004FB" w:rsidP="000004FB">
      <w:pPr>
        <w:rPr>
          <w:lang w:val="en"/>
        </w:rPr>
      </w:pPr>
      <w:r>
        <w:rPr>
          <w:lang w:val="en"/>
        </w:rPr>
        <w:t xml:space="preserve">Luồng use case Khởi động bộ đọc BKVoice được mô tả trong </w:t>
      </w:r>
      <w:r>
        <w:rPr>
          <w:lang w:val="en"/>
        </w:rPr>
        <w:fldChar w:fldCharType="begin"/>
      </w:r>
      <w:r>
        <w:rPr>
          <w:lang w:val="en"/>
        </w:rPr>
        <w:instrText xml:space="preserve"> REF _Ref1969327829 \h </w:instrText>
      </w:r>
      <w:r>
        <w:rPr>
          <w:lang w:val="en"/>
        </w:rPr>
      </w:r>
      <w:r>
        <w:rPr>
          <w:lang w:val="en"/>
        </w:rPr>
        <w:fldChar w:fldCharType="separate"/>
      </w:r>
      <w:r w:rsidR="008A6E56">
        <w:t xml:space="preserve">Bảng </w:t>
      </w:r>
      <w:r w:rsidR="008A6E56">
        <w:rPr>
          <w:noProof/>
        </w:rPr>
        <w:t>11</w:t>
      </w:r>
      <w:r>
        <w:rPr>
          <w:lang w:val="en"/>
        </w:rPr>
        <w:fldChar w:fldCharType="end"/>
      </w:r>
      <w:r>
        <w:rPr>
          <w:lang w:val="en"/>
        </w:rPr>
        <w:t>.</w:t>
      </w:r>
    </w:p>
    <w:p w14:paraId="5C007D92" w14:textId="7116AF73" w:rsidR="000004FB" w:rsidRDefault="000004FB" w:rsidP="000004FB">
      <w:pPr>
        <w:pStyle w:val="Chuthich"/>
        <w:rPr>
          <w:lang w:val="en"/>
        </w:rPr>
      </w:pPr>
      <w:bookmarkStart w:id="159" w:name="_Ref1969327829"/>
      <w:bookmarkStart w:id="160" w:name="_Toc8808197"/>
      <w:bookmarkStart w:id="161" w:name="_Toc9805527"/>
      <w:r>
        <w:t xml:space="preserve">Bảng </w:t>
      </w:r>
      <w:r>
        <w:rPr>
          <w:noProof/>
        </w:rPr>
        <w:fldChar w:fldCharType="begin"/>
      </w:r>
      <w:r>
        <w:rPr>
          <w:noProof/>
        </w:rPr>
        <w:instrText xml:space="preserve"> SEQ Bảng \* ARABIC </w:instrText>
      </w:r>
      <w:r>
        <w:rPr>
          <w:noProof/>
        </w:rPr>
        <w:fldChar w:fldCharType="separate"/>
      </w:r>
      <w:r w:rsidR="008A6E56">
        <w:rPr>
          <w:noProof/>
        </w:rPr>
        <w:t>11</w:t>
      </w:r>
      <w:r>
        <w:rPr>
          <w:noProof/>
        </w:rPr>
        <w:fldChar w:fldCharType="end"/>
      </w:r>
      <w:bookmarkEnd w:id="159"/>
      <w:r>
        <w:rPr>
          <w:lang w:val="en"/>
        </w:rPr>
        <w:t>. Đặc tả use case Khởi động bộ đọc BKVoice</w:t>
      </w:r>
      <w:bookmarkEnd w:id="160"/>
      <w:bookmarkEnd w:id="161"/>
    </w:p>
    <w:tbl>
      <w:tblPr>
        <w:tblStyle w:val="TableGrid2"/>
        <w:tblW w:w="8566" w:type="dxa"/>
        <w:jc w:val="center"/>
        <w:tblLayout w:type="fixed"/>
        <w:tblLook w:val="04A0" w:firstRow="1" w:lastRow="0" w:firstColumn="1" w:lastColumn="0" w:noHBand="0" w:noVBand="1"/>
      </w:tblPr>
      <w:tblGrid>
        <w:gridCol w:w="1728"/>
        <w:gridCol w:w="6838"/>
      </w:tblGrid>
      <w:tr w:rsidR="000004FB" w:rsidRPr="00666E55" w14:paraId="08D39A35"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9DE1F4F"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Tên use-case</w:t>
            </w:r>
          </w:p>
        </w:tc>
        <w:tc>
          <w:tcPr>
            <w:tcW w:w="6838" w:type="dxa"/>
            <w:tcBorders>
              <w:top w:val="single" w:sz="4" w:space="0" w:color="auto"/>
              <w:left w:val="single" w:sz="4" w:space="0" w:color="auto"/>
              <w:bottom w:val="single" w:sz="4" w:space="0" w:color="auto"/>
              <w:right w:val="single" w:sz="4" w:space="0" w:color="auto"/>
            </w:tcBorders>
          </w:tcPr>
          <w:p w14:paraId="7963E84C" w14:textId="77777777" w:rsidR="000004FB" w:rsidRPr="00666E55" w:rsidRDefault="000004FB" w:rsidP="008A15CA">
            <w:pPr>
              <w:spacing w:before="120" w:after="0"/>
              <w:rPr>
                <w:rFonts w:ascii="Times New Roman" w:eastAsia="MS Mincho" w:hAnsi="Times New Roman" w:cs="Times New Roman"/>
                <w:sz w:val="24"/>
                <w:lang w:val="en"/>
              </w:rPr>
            </w:pPr>
            <w:r w:rsidRPr="00666E55">
              <w:rPr>
                <w:rFonts w:ascii="Times New Roman" w:eastAsia="MS Mincho" w:hAnsi="Times New Roman" w:cs="Times New Roman"/>
                <w:sz w:val="24"/>
                <w:lang w:val="en"/>
              </w:rPr>
              <w:t>Khởi động bộ đọc BKVoice</w:t>
            </w:r>
          </w:p>
        </w:tc>
      </w:tr>
      <w:tr w:rsidR="000004FB" w:rsidRPr="00666E55" w14:paraId="35EC7703" w14:textId="77777777" w:rsidTr="00157F5A">
        <w:trPr>
          <w:trHeight w:val="81"/>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38CF9AA0"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Mô tả</w:t>
            </w:r>
          </w:p>
        </w:tc>
        <w:tc>
          <w:tcPr>
            <w:tcW w:w="6838" w:type="dxa"/>
            <w:tcBorders>
              <w:top w:val="single" w:sz="4" w:space="0" w:color="auto"/>
              <w:left w:val="single" w:sz="4" w:space="0" w:color="auto"/>
              <w:bottom w:val="single" w:sz="4" w:space="0" w:color="auto"/>
              <w:right w:val="single" w:sz="4" w:space="0" w:color="auto"/>
            </w:tcBorders>
          </w:tcPr>
          <w:p w14:paraId="0F6BCEE2" w14:textId="77777777" w:rsidR="000004FB" w:rsidRPr="00666E55" w:rsidRDefault="000004FB" w:rsidP="008A15CA">
            <w:pPr>
              <w:spacing w:before="120" w:after="0"/>
              <w:rPr>
                <w:rFonts w:ascii="Times New Roman" w:eastAsia="MS Mincho" w:hAnsi="Times New Roman" w:cs="Times New Roman"/>
                <w:sz w:val="24"/>
                <w:lang w:val="en"/>
              </w:rPr>
            </w:pPr>
            <w:r w:rsidRPr="00666E55">
              <w:rPr>
                <w:rFonts w:ascii="Times New Roman" w:eastAsia="MS Mincho" w:hAnsi="Times New Roman" w:cs="Times New Roman"/>
                <w:sz w:val="24"/>
                <w:lang w:val="en"/>
              </w:rPr>
              <w:t>Trình đọc màn hình khởi động bộ đọc BKVoice và nạp tài nguyên vào bộ nhớ</w:t>
            </w:r>
          </w:p>
        </w:tc>
      </w:tr>
      <w:tr w:rsidR="000004FB" w:rsidRPr="00666E55" w14:paraId="0B1B6B44" w14:textId="77777777" w:rsidTr="00157F5A">
        <w:trPr>
          <w:trHeight w:val="90"/>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4B9E8FCC"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Tác nhân</w:t>
            </w:r>
          </w:p>
        </w:tc>
        <w:tc>
          <w:tcPr>
            <w:tcW w:w="6838" w:type="dxa"/>
            <w:tcBorders>
              <w:top w:val="single" w:sz="4" w:space="0" w:color="auto"/>
              <w:left w:val="single" w:sz="4" w:space="0" w:color="auto"/>
              <w:bottom w:val="single" w:sz="4" w:space="0" w:color="auto"/>
              <w:right w:val="single" w:sz="4" w:space="0" w:color="auto"/>
            </w:tcBorders>
          </w:tcPr>
          <w:p w14:paraId="1CFF598E"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Trình đọc màn hình</w:t>
            </w:r>
          </w:p>
        </w:tc>
      </w:tr>
      <w:tr w:rsidR="000004FB" w:rsidRPr="00666E55" w14:paraId="4EA80584"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35EEB88A"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Tiền điều kiện</w:t>
            </w:r>
          </w:p>
        </w:tc>
        <w:tc>
          <w:tcPr>
            <w:tcW w:w="6838" w:type="dxa"/>
            <w:tcBorders>
              <w:top w:val="single" w:sz="4" w:space="0" w:color="auto"/>
              <w:left w:val="single" w:sz="4" w:space="0" w:color="auto"/>
              <w:bottom w:val="single" w:sz="4" w:space="0" w:color="auto"/>
              <w:right w:val="single" w:sz="4" w:space="0" w:color="auto"/>
            </w:tcBorders>
          </w:tcPr>
          <w:p w14:paraId="222A5FC0"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Người dùng đã khởi động trình đọc màn hình</w:t>
            </w:r>
          </w:p>
        </w:tc>
      </w:tr>
      <w:tr w:rsidR="000004FB" w:rsidRPr="00666E55" w14:paraId="2F981475" w14:textId="77777777" w:rsidTr="00157F5A">
        <w:trPr>
          <w:trHeight w:val="1165"/>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EE87EB5"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Luồng sự kiện chính</w:t>
            </w:r>
          </w:p>
        </w:tc>
        <w:tc>
          <w:tcPr>
            <w:tcW w:w="6838" w:type="dxa"/>
            <w:tcBorders>
              <w:top w:val="single" w:sz="4" w:space="0" w:color="auto"/>
              <w:left w:val="single" w:sz="4" w:space="0" w:color="auto"/>
              <w:bottom w:val="single" w:sz="4" w:space="0" w:color="auto"/>
              <w:right w:val="single" w:sz="4" w:space="0" w:color="auto"/>
            </w:tcBorders>
          </w:tcPr>
          <w:tbl>
            <w:tblPr>
              <w:tblStyle w:val="TableGrid2"/>
              <w:tblW w:w="6500" w:type="dxa"/>
              <w:tblLayout w:type="fixed"/>
              <w:tblLook w:val="04A0" w:firstRow="1" w:lastRow="0" w:firstColumn="1" w:lastColumn="0" w:noHBand="0" w:noVBand="1"/>
            </w:tblPr>
            <w:tblGrid>
              <w:gridCol w:w="697"/>
              <w:gridCol w:w="1800"/>
              <w:gridCol w:w="4003"/>
            </w:tblGrid>
            <w:tr w:rsidR="000004FB" w:rsidRPr="00666E55" w14:paraId="470F7719" w14:textId="77777777" w:rsidTr="00157F5A">
              <w:tc>
                <w:tcPr>
                  <w:tcW w:w="697" w:type="dxa"/>
                  <w:tcBorders>
                    <w:top w:val="single" w:sz="4" w:space="0" w:color="auto"/>
                    <w:left w:val="single" w:sz="4" w:space="0" w:color="auto"/>
                    <w:bottom w:val="single" w:sz="4" w:space="0" w:color="auto"/>
                    <w:right w:val="single" w:sz="4" w:space="0" w:color="auto"/>
                  </w:tcBorders>
                  <w:shd w:val="clear" w:color="auto" w:fill="C5E0B3"/>
                </w:tcPr>
                <w:p w14:paraId="5851B2DB"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STT</w:t>
                  </w:r>
                </w:p>
              </w:tc>
              <w:tc>
                <w:tcPr>
                  <w:tcW w:w="1800" w:type="dxa"/>
                  <w:tcBorders>
                    <w:top w:val="single" w:sz="4" w:space="0" w:color="auto"/>
                    <w:left w:val="single" w:sz="4" w:space="0" w:color="auto"/>
                    <w:bottom w:val="single" w:sz="4" w:space="0" w:color="auto"/>
                    <w:right w:val="single" w:sz="4" w:space="0" w:color="auto"/>
                  </w:tcBorders>
                  <w:shd w:val="clear" w:color="auto" w:fill="C5E0B3"/>
                </w:tcPr>
                <w:p w14:paraId="514751E0"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Thực hiện bởi</w:t>
                  </w:r>
                </w:p>
              </w:tc>
              <w:tc>
                <w:tcPr>
                  <w:tcW w:w="4003" w:type="dxa"/>
                  <w:tcBorders>
                    <w:top w:val="single" w:sz="4" w:space="0" w:color="auto"/>
                    <w:left w:val="single" w:sz="4" w:space="0" w:color="auto"/>
                    <w:bottom w:val="single" w:sz="4" w:space="0" w:color="auto"/>
                    <w:right w:val="single" w:sz="4" w:space="0" w:color="auto"/>
                  </w:tcBorders>
                  <w:shd w:val="clear" w:color="auto" w:fill="C5E0B3"/>
                </w:tcPr>
                <w:p w14:paraId="381CE1CE"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Hành động</w:t>
                  </w:r>
                </w:p>
              </w:tc>
            </w:tr>
            <w:tr w:rsidR="000004FB" w:rsidRPr="00666E55" w14:paraId="1E5BF7F3" w14:textId="77777777" w:rsidTr="00157F5A">
              <w:tc>
                <w:tcPr>
                  <w:tcW w:w="697" w:type="dxa"/>
                  <w:tcBorders>
                    <w:top w:val="single" w:sz="4" w:space="0" w:color="auto"/>
                    <w:left w:val="single" w:sz="4" w:space="0" w:color="auto"/>
                    <w:bottom w:val="single" w:sz="4" w:space="0" w:color="auto"/>
                    <w:right w:val="single" w:sz="4" w:space="0" w:color="auto"/>
                  </w:tcBorders>
                </w:tcPr>
                <w:p w14:paraId="3758DD10" w14:textId="77777777" w:rsidR="000004FB" w:rsidRPr="00666E55" w:rsidRDefault="000004FB" w:rsidP="008A15CA">
                  <w:pPr>
                    <w:spacing w:before="120" w:after="0"/>
                    <w:jc w:val="center"/>
                    <w:rPr>
                      <w:rFonts w:ascii="Times New Roman" w:eastAsia="MS Mincho" w:hAnsi="Times New Roman" w:cs="Times New Roman"/>
                      <w:sz w:val="24"/>
                    </w:rPr>
                  </w:pPr>
                  <w:r w:rsidRPr="00666E55">
                    <w:rPr>
                      <w:rFonts w:ascii="Times New Roman" w:eastAsia="MS Mincho" w:hAnsi="Times New Roman" w:cs="Times New Roman"/>
                      <w:sz w:val="24"/>
                    </w:rPr>
                    <w:t>1</w:t>
                  </w:r>
                </w:p>
              </w:tc>
              <w:tc>
                <w:tcPr>
                  <w:tcW w:w="1800" w:type="dxa"/>
                  <w:tcBorders>
                    <w:top w:val="single" w:sz="4" w:space="0" w:color="auto"/>
                    <w:left w:val="single" w:sz="4" w:space="0" w:color="auto"/>
                    <w:bottom w:val="single" w:sz="4" w:space="0" w:color="auto"/>
                    <w:right w:val="single" w:sz="4" w:space="0" w:color="auto"/>
                  </w:tcBorders>
                </w:tcPr>
                <w:p w14:paraId="672586A0"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Người dùng</w:t>
                  </w:r>
                </w:p>
              </w:tc>
              <w:tc>
                <w:tcPr>
                  <w:tcW w:w="4003" w:type="dxa"/>
                  <w:tcBorders>
                    <w:top w:val="single" w:sz="4" w:space="0" w:color="auto"/>
                    <w:left w:val="single" w:sz="4" w:space="0" w:color="auto"/>
                    <w:bottom w:val="single" w:sz="4" w:space="0" w:color="auto"/>
                    <w:right w:val="single" w:sz="4" w:space="0" w:color="auto"/>
                  </w:tcBorders>
                </w:tcPr>
                <w:p w14:paraId="25AAA3D5"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Lựa chọn bộ đọc BKVoice trong danh sách bộ đọc của trình đọc màn hình</w:t>
                  </w:r>
                </w:p>
              </w:tc>
            </w:tr>
            <w:tr w:rsidR="000004FB" w:rsidRPr="00666E55" w14:paraId="5517CC62" w14:textId="77777777" w:rsidTr="00157F5A">
              <w:tc>
                <w:tcPr>
                  <w:tcW w:w="697" w:type="dxa"/>
                  <w:tcBorders>
                    <w:top w:val="single" w:sz="4" w:space="0" w:color="auto"/>
                    <w:left w:val="single" w:sz="4" w:space="0" w:color="auto"/>
                    <w:bottom w:val="single" w:sz="4" w:space="0" w:color="auto"/>
                    <w:right w:val="single" w:sz="4" w:space="0" w:color="auto"/>
                  </w:tcBorders>
                </w:tcPr>
                <w:p w14:paraId="4943E963" w14:textId="77777777" w:rsidR="000004FB" w:rsidRPr="00666E55" w:rsidRDefault="000004FB" w:rsidP="008A15CA">
                  <w:pPr>
                    <w:spacing w:before="120" w:after="0"/>
                    <w:jc w:val="center"/>
                    <w:rPr>
                      <w:rFonts w:ascii="Times New Roman" w:eastAsia="MS Mincho" w:hAnsi="Times New Roman" w:cs="Times New Roman"/>
                      <w:sz w:val="24"/>
                    </w:rPr>
                  </w:pPr>
                  <w:r w:rsidRPr="00666E55">
                    <w:rPr>
                      <w:rFonts w:ascii="Times New Roman" w:eastAsia="MS Mincho" w:hAnsi="Times New Roman" w:cs="Times New Roman"/>
                      <w:sz w:val="24"/>
                    </w:rPr>
                    <w:t>2</w:t>
                  </w:r>
                </w:p>
              </w:tc>
              <w:tc>
                <w:tcPr>
                  <w:tcW w:w="1800" w:type="dxa"/>
                  <w:tcBorders>
                    <w:top w:val="single" w:sz="4" w:space="0" w:color="auto"/>
                    <w:left w:val="single" w:sz="4" w:space="0" w:color="auto"/>
                    <w:bottom w:val="single" w:sz="4" w:space="0" w:color="auto"/>
                    <w:right w:val="single" w:sz="4" w:space="0" w:color="auto"/>
                  </w:tcBorders>
                </w:tcPr>
                <w:p w14:paraId="4D5D5913"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Trình đọc màn hình</w:t>
                  </w:r>
                </w:p>
              </w:tc>
              <w:tc>
                <w:tcPr>
                  <w:tcW w:w="4003" w:type="dxa"/>
                  <w:tcBorders>
                    <w:top w:val="single" w:sz="4" w:space="0" w:color="auto"/>
                    <w:left w:val="single" w:sz="4" w:space="0" w:color="auto"/>
                    <w:bottom w:val="single" w:sz="4" w:space="0" w:color="auto"/>
                    <w:right w:val="single" w:sz="4" w:space="0" w:color="auto"/>
                  </w:tcBorders>
                </w:tcPr>
                <w:p w14:paraId="112F0D24"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Khởi động bộ đọc BKVoice</w:t>
                  </w:r>
                </w:p>
              </w:tc>
            </w:tr>
            <w:tr w:rsidR="000004FB" w:rsidRPr="00666E55" w14:paraId="2D7C792B" w14:textId="77777777" w:rsidTr="00157F5A">
              <w:tc>
                <w:tcPr>
                  <w:tcW w:w="697" w:type="dxa"/>
                  <w:tcBorders>
                    <w:top w:val="single" w:sz="4" w:space="0" w:color="auto"/>
                    <w:left w:val="single" w:sz="4" w:space="0" w:color="auto"/>
                    <w:bottom w:val="single" w:sz="4" w:space="0" w:color="auto"/>
                    <w:right w:val="single" w:sz="4" w:space="0" w:color="auto"/>
                  </w:tcBorders>
                </w:tcPr>
                <w:p w14:paraId="0D08AF2F" w14:textId="77777777" w:rsidR="000004FB" w:rsidRPr="00666E55" w:rsidRDefault="000004FB" w:rsidP="008A15CA">
                  <w:pPr>
                    <w:spacing w:before="120" w:after="0"/>
                    <w:jc w:val="center"/>
                    <w:rPr>
                      <w:rFonts w:ascii="Times New Roman" w:eastAsia="MS Mincho" w:hAnsi="Times New Roman" w:cs="Times New Roman"/>
                      <w:sz w:val="24"/>
                      <w:lang w:val="en"/>
                    </w:rPr>
                  </w:pPr>
                  <w:r w:rsidRPr="00666E55">
                    <w:rPr>
                      <w:rFonts w:ascii="Times New Roman" w:eastAsia="MS Mincho" w:hAnsi="Times New Roman" w:cs="Times New Roman"/>
                      <w:sz w:val="24"/>
                      <w:lang w:val="en"/>
                    </w:rPr>
                    <w:t>3</w:t>
                  </w:r>
                </w:p>
              </w:tc>
              <w:tc>
                <w:tcPr>
                  <w:tcW w:w="1800" w:type="dxa"/>
                  <w:tcBorders>
                    <w:top w:val="single" w:sz="4" w:space="0" w:color="auto"/>
                    <w:left w:val="single" w:sz="4" w:space="0" w:color="auto"/>
                    <w:bottom w:val="single" w:sz="4" w:space="0" w:color="auto"/>
                    <w:right w:val="single" w:sz="4" w:space="0" w:color="auto"/>
                  </w:tcBorders>
                </w:tcPr>
                <w:p w14:paraId="213560EA"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Bộ đọc BKVoice</w:t>
                  </w:r>
                </w:p>
              </w:tc>
              <w:tc>
                <w:tcPr>
                  <w:tcW w:w="4003" w:type="dxa"/>
                  <w:tcBorders>
                    <w:top w:val="single" w:sz="4" w:space="0" w:color="auto"/>
                    <w:left w:val="single" w:sz="4" w:space="0" w:color="auto"/>
                    <w:bottom w:val="single" w:sz="4" w:space="0" w:color="auto"/>
                    <w:right w:val="single" w:sz="4" w:space="0" w:color="auto"/>
                  </w:tcBorders>
                </w:tcPr>
                <w:p w14:paraId="17D3A563"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Khởi tạo kết nối tới trình đọc màn hình và nạp tài nguyên vào bộ nhớ</w:t>
                  </w:r>
                </w:p>
              </w:tc>
            </w:tr>
          </w:tbl>
          <w:p w14:paraId="1B4134EC" w14:textId="77777777" w:rsidR="000004FB" w:rsidRPr="00666E55" w:rsidRDefault="000004FB" w:rsidP="008A15CA">
            <w:pPr>
              <w:spacing w:before="120" w:after="0"/>
              <w:jc w:val="left"/>
              <w:rPr>
                <w:rFonts w:ascii="Times New Roman" w:eastAsia="MS Mincho" w:hAnsi="Times New Roman" w:cs="Times New Roman"/>
                <w:sz w:val="24"/>
              </w:rPr>
            </w:pPr>
          </w:p>
        </w:tc>
      </w:tr>
      <w:tr w:rsidR="000004FB" w:rsidRPr="00666E55" w14:paraId="3CD0CA66"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7855945B"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Luồng sự kiện</w:t>
            </w:r>
          </w:p>
          <w:p w14:paraId="06296EAF"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thay thế</w:t>
            </w:r>
          </w:p>
        </w:tc>
        <w:tc>
          <w:tcPr>
            <w:tcW w:w="6838" w:type="dxa"/>
            <w:tcBorders>
              <w:top w:val="single" w:sz="4" w:space="0" w:color="auto"/>
              <w:left w:val="single" w:sz="4" w:space="0" w:color="auto"/>
              <w:bottom w:val="single" w:sz="4" w:space="0" w:color="auto"/>
              <w:right w:val="single" w:sz="4" w:space="0" w:color="auto"/>
            </w:tcBorders>
          </w:tcPr>
          <w:p w14:paraId="7E87DA5B" w14:textId="77777777" w:rsidR="000004FB" w:rsidRPr="00666E55" w:rsidRDefault="000004FB" w:rsidP="008A15CA">
            <w:pPr>
              <w:spacing w:before="120" w:after="0"/>
              <w:jc w:val="left"/>
              <w:rPr>
                <w:rFonts w:ascii="Times New Roman" w:eastAsia="MS Mincho" w:hAnsi="Times New Roman" w:cs="Times New Roman"/>
                <w:sz w:val="24"/>
              </w:rPr>
            </w:pPr>
          </w:p>
        </w:tc>
      </w:tr>
      <w:tr w:rsidR="000004FB" w:rsidRPr="00666E55" w14:paraId="156A244B"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30F16FEA" w14:textId="77777777" w:rsidR="000004FB" w:rsidRPr="00666E55" w:rsidRDefault="000004FB" w:rsidP="008A15CA">
            <w:pPr>
              <w:spacing w:before="120" w:after="0"/>
              <w:jc w:val="center"/>
              <w:rPr>
                <w:rFonts w:ascii="Times New Roman" w:eastAsia="MS Mincho" w:hAnsi="Times New Roman" w:cs="Times New Roman"/>
                <w:b/>
                <w:sz w:val="24"/>
              </w:rPr>
            </w:pPr>
            <w:r w:rsidRPr="00666E55">
              <w:rPr>
                <w:rFonts w:ascii="Times New Roman" w:eastAsia="MS Mincho" w:hAnsi="Times New Roman" w:cs="Times New Roman"/>
                <w:b/>
                <w:sz w:val="24"/>
              </w:rPr>
              <w:t>Hậu điều kiện</w:t>
            </w:r>
          </w:p>
        </w:tc>
        <w:tc>
          <w:tcPr>
            <w:tcW w:w="6838" w:type="dxa"/>
            <w:tcBorders>
              <w:top w:val="single" w:sz="4" w:space="0" w:color="auto"/>
              <w:left w:val="single" w:sz="4" w:space="0" w:color="auto"/>
              <w:bottom w:val="single" w:sz="4" w:space="0" w:color="auto"/>
              <w:right w:val="single" w:sz="4" w:space="0" w:color="auto"/>
            </w:tcBorders>
          </w:tcPr>
          <w:p w14:paraId="395F3B13" w14:textId="77777777" w:rsidR="000004FB" w:rsidRPr="00666E55" w:rsidRDefault="000004FB" w:rsidP="008A15CA">
            <w:pPr>
              <w:spacing w:before="120" w:after="0"/>
              <w:jc w:val="left"/>
              <w:rPr>
                <w:rFonts w:ascii="Times New Roman" w:eastAsia="MS Mincho" w:hAnsi="Times New Roman" w:cs="Times New Roman"/>
                <w:sz w:val="24"/>
                <w:lang w:val="en"/>
              </w:rPr>
            </w:pPr>
            <w:r w:rsidRPr="00666E55">
              <w:rPr>
                <w:rFonts w:ascii="Times New Roman" w:eastAsia="MS Mincho" w:hAnsi="Times New Roman" w:cs="Times New Roman"/>
                <w:sz w:val="24"/>
                <w:lang w:val="en"/>
              </w:rPr>
              <w:t>Bộ đọc BKVoice được khởi động và tài nguyên của bộ đọc được nạp vào bộ nhớ.</w:t>
            </w:r>
          </w:p>
        </w:tc>
      </w:tr>
    </w:tbl>
    <w:p w14:paraId="539ECA70" w14:textId="64C91393" w:rsidR="001B2354" w:rsidRDefault="001B2354" w:rsidP="00A6424F">
      <w:pPr>
        <w:pStyle w:val="u4"/>
        <w:rPr>
          <w:lang w:val="en"/>
        </w:rPr>
      </w:pPr>
      <w:r>
        <w:rPr>
          <w:lang w:val="en"/>
        </w:rPr>
        <w:t>Đặc tả use case Thêm cách đọc từ nước ngoài</w:t>
      </w:r>
      <w:bookmarkEnd w:id="157"/>
      <w:bookmarkEnd w:id="158"/>
    </w:p>
    <w:p w14:paraId="0DC90CFF" w14:textId="21DA5A25" w:rsidR="001B2354" w:rsidRDefault="001B2354" w:rsidP="001B2354">
      <w:pPr>
        <w:rPr>
          <w:lang w:val="en"/>
        </w:rPr>
      </w:pPr>
      <w:r>
        <w:rPr>
          <w:lang w:val="en"/>
        </w:rPr>
        <w:t>Luồng use case Thêm cách đọc từ nước ngoài được mô tả trong</w:t>
      </w:r>
      <w:r w:rsidR="00516E4C">
        <w:rPr>
          <w:lang w:val="en"/>
        </w:rPr>
        <w:t xml:space="preserve"> </w:t>
      </w:r>
      <w:r w:rsidR="00516E4C">
        <w:rPr>
          <w:lang w:val="en"/>
        </w:rPr>
        <w:fldChar w:fldCharType="begin"/>
      </w:r>
      <w:r w:rsidR="00516E4C">
        <w:rPr>
          <w:lang w:val="en"/>
        </w:rPr>
        <w:instrText xml:space="preserve"> REF _Ref771816405 \h </w:instrText>
      </w:r>
      <w:r w:rsidR="00516E4C">
        <w:rPr>
          <w:lang w:val="en"/>
        </w:rPr>
      </w:r>
      <w:r w:rsidR="00516E4C">
        <w:rPr>
          <w:lang w:val="en"/>
        </w:rPr>
        <w:fldChar w:fldCharType="separate"/>
      </w:r>
      <w:r w:rsidR="008A6E56">
        <w:t xml:space="preserve">Bảng </w:t>
      </w:r>
      <w:r w:rsidR="008A6E56">
        <w:rPr>
          <w:noProof/>
        </w:rPr>
        <w:t>12</w:t>
      </w:r>
      <w:r w:rsidR="00516E4C">
        <w:rPr>
          <w:lang w:val="en"/>
        </w:rPr>
        <w:fldChar w:fldCharType="end"/>
      </w:r>
      <w:r>
        <w:rPr>
          <w:lang w:val="en"/>
        </w:rPr>
        <w:t>.</w:t>
      </w:r>
    </w:p>
    <w:p w14:paraId="75045219" w14:textId="1A230A96" w:rsidR="001B2354" w:rsidRDefault="001B2354" w:rsidP="001B2354">
      <w:pPr>
        <w:pStyle w:val="Chuthich"/>
        <w:rPr>
          <w:lang w:val="en"/>
        </w:rPr>
      </w:pPr>
      <w:bookmarkStart w:id="162" w:name="_Ref771816405"/>
      <w:bookmarkStart w:id="163" w:name="_Toc8808191"/>
      <w:bookmarkStart w:id="164" w:name="_Toc9805528"/>
      <w:r>
        <w:lastRenderedPageBreak/>
        <w:t xml:space="preserve">Bảng </w:t>
      </w:r>
      <w:r>
        <w:rPr>
          <w:noProof/>
        </w:rPr>
        <w:fldChar w:fldCharType="begin"/>
      </w:r>
      <w:r>
        <w:rPr>
          <w:noProof/>
        </w:rPr>
        <w:instrText xml:space="preserve"> SEQ Bảng \* ARABIC </w:instrText>
      </w:r>
      <w:r>
        <w:rPr>
          <w:noProof/>
        </w:rPr>
        <w:fldChar w:fldCharType="separate"/>
      </w:r>
      <w:r w:rsidR="008A6E56">
        <w:rPr>
          <w:noProof/>
        </w:rPr>
        <w:t>12</w:t>
      </w:r>
      <w:r>
        <w:rPr>
          <w:noProof/>
        </w:rPr>
        <w:fldChar w:fldCharType="end"/>
      </w:r>
      <w:bookmarkEnd w:id="162"/>
      <w:r>
        <w:rPr>
          <w:lang w:val="en"/>
        </w:rPr>
        <w:t xml:space="preserve">. </w:t>
      </w:r>
      <w:r>
        <w:t xml:space="preserve">Đặc tả Use Case </w:t>
      </w:r>
      <w:r>
        <w:rPr>
          <w:lang w:val="en"/>
        </w:rPr>
        <w:t>Thêm cách đọc từ nước ngoài</w:t>
      </w:r>
      <w:bookmarkEnd w:id="163"/>
      <w:bookmarkEnd w:id="164"/>
    </w:p>
    <w:tbl>
      <w:tblPr>
        <w:tblStyle w:val="TableGrid2"/>
        <w:tblW w:w="8521" w:type="dxa"/>
        <w:jc w:val="center"/>
        <w:tblLayout w:type="fixed"/>
        <w:tblLook w:val="04A0" w:firstRow="1" w:lastRow="0" w:firstColumn="1" w:lastColumn="0" w:noHBand="0" w:noVBand="1"/>
      </w:tblPr>
      <w:tblGrid>
        <w:gridCol w:w="1728"/>
        <w:gridCol w:w="6793"/>
      </w:tblGrid>
      <w:tr w:rsidR="001B2354" w:rsidRPr="00A67697" w14:paraId="2BA8225A"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41CE8384"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Tên use-case</w:t>
            </w:r>
          </w:p>
        </w:tc>
        <w:tc>
          <w:tcPr>
            <w:tcW w:w="6793" w:type="dxa"/>
            <w:tcBorders>
              <w:top w:val="single" w:sz="4" w:space="0" w:color="auto"/>
              <w:left w:val="single" w:sz="4" w:space="0" w:color="auto"/>
              <w:bottom w:val="single" w:sz="4" w:space="0" w:color="auto"/>
              <w:right w:val="single" w:sz="4" w:space="0" w:color="auto"/>
            </w:tcBorders>
          </w:tcPr>
          <w:p w14:paraId="2A98314D" w14:textId="77777777" w:rsidR="001B2354" w:rsidRPr="00A67697" w:rsidRDefault="001B2354" w:rsidP="000C7C41">
            <w:pPr>
              <w:spacing w:before="120" w:after="0"/>
              <w:rPr>
                <w:rFonts w:ascii="Times New Roman" w:eastAsia="MS Mincho" w:hAnsi="Times New Roman" w:cs="Times New Roman"/>
                <w:sz w:val="24"/>
                <w:lang w:val="en"/>
              </w:rPr>
            </w:pPr>
            <w:r w:rsidRPr="00A67697">
              <w:rPr>
                <w:rFonts w:ascii="Times New Roman" w:eastAsia="MS Mincho" w:hAnsi="Times New Roman" w:cs="Times New Roman"/>
                <w:sz w:val="24"/>
                <w:lang w:val="en"/>
              </w:rPr>
              <w:t>Thêm cách đọc từ nước ngoài</w:t>
            </w:r>
          </w:p>
        </w:tc>
      </w:tr>
      <w:tr w:rsidR="001B2354" w:rsidRPr="00A67697" w14:paraId="15803888" w14:textId="77777777" w:rsidTr="00157F5A">
        <w:trPr>
          <w:trHeight w:val="81"/>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6C3AA631"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Mô tả</w:t>
            </w:r>
          </w:p>
        </w:tc>
        <w:tc>
          <w:tcPr>
            <w:tcW w:w="6793" w:type="dxa"/>
            <w:tcBorders>
              <w:top w:val="single" w:sz="4" w:space="0" w:color="auto"/>
              <w:left w:val="single" w:sz="4" w:space="0" w:color="auto"/>
              <w:bottom w:val="single" w:sz="4" w:space="0" w:color="auto"/>
              <w:right w:val="single" w:sz="4" w:space="0" w:color="auto"/>
            </w:tcBorders>
          </w:tcPr>
          <w:p w14:paraId="21069B4A" w14:textId="77777777" w:rsidR="001B2354" w:rsidRPr="00A67697" w:rsidRDefault="001B2354" w:rsidP="000C7C41">
            <w:pPr>
              <w:spacing w:before="120" w:after="0"/>
              <w:rPr>
                <w:rFonts w:ascii="Times New Roman" w:eastAsia="MS Mincho" w:hAnsi="Times New Roman" w:cs="Times New Roman"/>
                <w:sz w:val="24"/>
                <w:lang w:val="en"/>
              </w:rPr>
            </w:pPr>
            <w:r w:rsidRPr="00A67697">
              <w:rPr>
                <w:rFonts w:ascii="Times New Roman" w:eastAsia="MS Mincho" w:hAnsi="Times New Roman" w:cs="Times New Roman"/>
                <w:sz w:val="24"/>
                <w:lang w:val="en"/>
              </w:rPr>
              <w:t>Người dùng sẽ thêm cách đọc từ nước ngoài thông qua Từ điển BKVoice.</w:t>
            </w:r>
          </w:p>
        </w:tc>
      </w:tr>
      <w:tr w:rsidR="001B2354" w:rsidRPr="00A67697" w14:paraId="6853EED2" w14:textId="77777777" w:rsidTr="00157F5A">
        <w:trPr>
          <w:trHeight w:val="90"/>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73057A4B"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Tác nhân</w:t>
            </w:r>
          </w:p>
        </w:tc>
        <w:tc>
          <w:tcPr>
            <w:tcW w:w="6793" w:type="dxa"/>
            <w:tcBorders>
              <w:top w:val="single" w:sz="4" w:space="0" w:color="auto"/>
              <w:left w:val="single" w:sz="4" w:space="0" w:color="auto"/>
              <w:bottom w:val="single" w:sz="4" w:space="0" w:color="auto"/>
              <w:right w:val="single" w:sz="4" w:space="0" w:color="auto"/>
            </w:tcBorders>
          </w:tcPr>
          <w:p w14:paraId="343174A0"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Người dùng</w:t>
            </w:r>
          </w:p>
        </w:tc>
      </w:tr>
      <w:tr w:rsidR="001B2354" w:rsidRPr="00A67697" w14:paraId="5BC0D2C3"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76FDE02D"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Tiền điều kiện</w:t>
            </w:r>
          </w:p>
        </w:tc>
        <w:tc>
          <w:tcPr>
            <w:tcW w:w="6793" w:type="dxa"/>
            <w:tcBorders>
              <w:top w:val="single" w:sz="4" w:space="0" w:color="auto"/>
              <w:left w:val="single" w:sz="4" w:space="0" w:color="auto"/>
              <w:bottom w:val="single" w:sz="4" w:space="0" w:color="auto"/>
              <w:right w:val="single" w:sz="4" w:space="0" w:color="auto"/>
            </w:tcBorders>
          </w:tcPr>
          <w:p w14:paraId="048E2227"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Người dùng đã khởi động phần mềm Từ điển BKVoice.</w:t>
            </w:r>
          </w:p>
        </w:tc>
      </w:tr>
      <w:tr w:rsidR="001B2354" w:rsidRPr="00A67697" w14:paraId="498D4BE2" w14:textId="77777777" w:rsidTr="00157F5A">
        <w:trPr>
          <w:trHeight w:val="1165"/>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0F625D35"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Luồng sự kiện chính</w:t>
            </w:r>
          </w:p>
        </w:tc>
        <w:tc>
          <w:tcPr>
            <w:tcW w:w="6793" w:type="dxa"/>
            <w:tcBorders>
              <w:top w:val="single" w:sz="4" w:space="0" w:color="auto"/>
              <w:left w:val="single" w:sz="4" w:space="0" w:color="auto"/>
              <w:bottom w:val="single" w:sz="4" w:space="0" w:color="auto"/>
              <w:right w:val="single" w:sz="4" w:space="0" w:color="auto"/>
            </w:tcBorders>
          </w:tcPr>
          <w:tbl>
            <w:tblPr>
              <w:tblStyle w:val="TableGrid2"/>
              <w:tblW w:w="6455" w:type="dxa"/>
              <w:tblLayout w:type="fixed"/>
              <w:tblLook w:val="04A0" w:firstRow="1" w:lastRow="0" w:firstColumn="1" w:lastColumn="0" w:noHBand="0" w:noVBand="1"/>
            </w:tblPr>
            <w:tblGrid>
              <w:gridCol w:w="697"/>
              <w:gridCol w:w="1800"/>
              <w:gridCol w:w="3958"/>
            </w:tblGrid>
            <w:tr w:rsidR="001B2354" w:rsidRPr="00A67697" w14:paraId="2E11DE56" w14:textId="77777777" w:rsidTr="00157F5A">
              <w:tc>
                <w:tcPr>
                  <w:tcW w:w="697" w:type="dxa"/>
                  <w:tcBorders>
                    <w:top w:val="single" w:sz="4" w:space="0" w:color="auto"/>
                    <w:left w:val="single" w:sz="4" w:space="0" w:color="auto"/>
                    <w:bottom w:val="single" w:sz="4" w:space="0" w:color="auto"/>
                    <w:right w:val="single" w:sz="4" w:space="0" w:color="auto"/>
                  </w:tcBorders>
                  <w:shd w:val="clear" w:color="auto" w:fill="C5E0B3"/>
                </w:tcPr>
                <w:p w14:paraId="4B9E6FFA"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STT</w:t>
                  </w:r>
                </w:p>
              </w:tc>
              <w:tc>
                <w:tcPr>
                  <w:tcW w:w="1800" w:type="dxa"/>
                  <w:tcBorders>
                    <w:top w:val="single" w:sz="4" w:space="0" w:color="auto"/>
                    <w:left w:val="single" w:sz="4" w:space="0" w:color="auto"/>
                    <w:bottom w:val="single" w:sz="4" w:space="0" w:color="auto"/>
                    <w:right w:val="single" w:sz="4" w:space="0" w:color="auto"/>
                  </w:tcBorders>
                  <w:shd w:val="clear" w:color="auto" w:fill="C5E0B3"/>
                </w:tcPr>
                <w:p w14:paraId="183AACBA"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Thực hiện bởi</w:t>
                  </w:r>
                </w:p>
              </w:tc>
              <w:tc>
                <w:tcPr>
                  <w:tcW w:w="3958" w:type="dxa"/>
                  <w:tcBorders>
                    <w:top w:val="single" w:sz="4" w:space="0" w:color="auto"/>
                    <w:left w:val="single" w:sz="4" w:space="0" w:color="auto"/>
                    <w:bottom w:val="single" w:sz="4" w:space="0" w:color="auto"/>
                    <w:right w:val="single" w:sz="4" w:space="0" w:color="auto"/>
                  </w:tcBorders>
                  <w:shd w:val="clear" w:color="auto" w:fill="C5E0B3"/>
                </w:tcPr>
                <w:p w14:paraId="1E012C6C"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Hành động</w:t>
                  </w:r>
                </w:p>
              </w:tc>
            </w:tr>
            <w:tr w:rsidR="001B2354" w:rsidRPr="00A67697" w14:paraId="0E222671" w14:textId="77777777" w:rsidTr="00157F5A">
              <w:tc>
                <w:tcPr>
                  <w:tcW w:w="697" w:type="dxa"/>
                  <w:tcBorders>
                    <w:top w:val="single" w:sz="4" w:space="0" w:color="auto"/>
                    <w:left w:val="single" w:sz="4" w:space="0" w:color="auto"/>
                    <w:bottom w:val="single" w:sz="4" w:space="0" w:color="auto"/>
                    <w:right w:val="single" w:sz="4" w:space="0" w:color="auto"/>
                  </w:tcBorders>
                </w:tcPr>
                <w:p w14:paraId="7E8B5E6F" w14:textId="77777777" w:rsidR="001B2354" w:rsidRPr="00A67697" w:rsidRDefault="001B2354" w:rsidP="000C7C41">
                  <w:pPr>
                    <w:spacing w:before="120" w:after="0"/>
                    <w:jc w:val="center"/>
                    <w:rPr>
                      <w:rFonts w:ascii="Times New Roman" w:eastAsia="MS Mincho" w:hAnsi="Times New Roman" w:cs="Times New Roman"/>
                      <w:sz w:val="24"/>
                    </w:rPr>
                  </w:pPr>
                  <w:r w:rsidRPr="00A67697">
                    <w:rPr>
                      <w:rFonts w:ascii="Times New Roman" w:eastAsia="MS Mincho" w:hAnsi="Times New Roman" w:cs="Times New Roman"/>
                      <w:sz w:val="24"/>
                    </w:rPr>
                    <w:t>1</w:t>
                  </w:r>
                </w:p>
              </w:tc>
              <w:tc>
                <w:tcPr>
                  <w:tcW w:w="1800" w:type="dxa"/>
                  <w:tcBorders>
                    <w:top w:val="single" w:sz="4" w:space="0" w:color="auto"/>
                    <w:left w:val="single" w:sz="4" w:space="0" w:color="auto"/>
                    <w:bottom w:val="single" w:sz="4" w:space="0" w:color="auto"/>
                    <w:right w:val="single" w:sz="4" w:space="0" w:color="auto"/>
                  </w:tcBorders>
                </w:tcPr>
                <w:p w14:paraId="43B2B652"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Từ điển BKVoice</w:t>
                  </w:r>
                </w:p>
              </w:tc>
              <w:tc>
                <w:tcPr>
                  <w:tcW w:w="3958" w:type="dxa"/>
                  <w:tcBorders>
                    <w:top w:val="single" w:sz="4" w:space="0" w:color="auto"/>
                    <w:left w:val="single" w:sz="4" w:space="0" w:color="auto"/>
                    <w:bottom w:val="single" w:sz="4" w:space="0" w:color="auto"/>
                    <w:right w:val="single" w:sz="4" w:space="0" w:color="auto"/>
                  </w:tcBorders>
                </w:tcPr>
                <w:p w14:paraId="3A093424"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Hiển thị danh sách từ nước ngoài và cách đọc của chúng</w:t>
                  </w:r>
                </w:p>
              </w:tc>
            </w:tr>
            <w:tr w:rsidR="001B2354" w:rsidRPr="00A67697" w14:paraId="78A6E7E5" w14:textId="77777777" w:rsidTr="00157F5A">
              <w:tc>
                <w:tcPr>
                  <w:tcW w:w="697" w:type="dxa"/>
                  <w:tcBorders>
                    <w:top w:val="single" w:sz="4" w:space="0" w:color="auto"/>
                    <w:left w:val="single" w:sz="4" w:space="0" w:color="auto"/>
                    <w:bottom w:val="single" w:sz="4" w:space="0" w:color="auto"/>
                    <w:right w:val="single" w:sz="4" w:space="0" w:color="auto"/>
                  </w:tcBorders>
                </w:tcPr>
                <w:p w14:paraId="4F297CF7" w14:textId="77777777" w:rsidR="001B2354" w:rsidRPr="00A67697" w:rsidRDefault="001B2354" w:rsidP="000C7C41">
                  <w:pPr>
                    <w:spacing w:before="120" w:after="0"/>
                    <w:jc w:val="center"/>
                    <w:rPr>
                      <w:rFonts w:ascii="Times New Roman" w:eastAsia="MS Mincho" w:hAnsi="Times New Roman" w:cs="Times New Roman"/>
                      <w:sz w:val="24"/>
                    </w:rPr>
                  </w:pPr>
                  <w:r w:rsidRPr="00A67697">
                    <w:rPr>
                      <w:rFonts w:ascii="Times New Roman" w:eastAsia="MS Mincho" w:hAnsi="Times New Roman" w:cs="Times New Roman"/>
                      <w:sz w:val="24"/>
                    </w:rPr>
                    <w:t>2</w:t>
                  </w:r>
                </w:p>
              </w:tc>
              <w:tc>
                <w:tcPr>
                  <w:tcW w:w="1800" w:type="dxa"/>
                  <w:tcBorders>
                    <w:top w:val="single" w:sz="4" w:space="0" w:color="auto"/>
                    <w:left w:val="single" w:sz="4" w:space="0" w:color="auto"/>
                    <w:bottom w:val="single" w:sz="4" w:space="0" w:color="auto"/>
                    <w:right w:val="single" w:sz="4" w:space="0" w:color="auto"/>
                  </w:tcBorders>
                </w:tcPr>
                <w:p w14:paraId="05ABE740"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Người dùng</w:t>
                  </w:r>
                </w:p>
              </w:tc>
              <w:tc>
                <w:tcPr>
                  <w:tcW w:w="3958" w:type="dxa"/>
                  <w:tcBorders>
                    <w:top w:val="single" w:sz="4" w:space="0" w:color="auto"/>
                    <w:left w:val="single" w:sz="4" w:space="0" w:color="auto"/>
                    <w:bottom w:val="single" w:sz="4" w:space="0" w:color="auto"/>
                    <w:right w:val="single" w:sz="4" w:space="0" w:color="auto"/>
                  </w:tcBorders>
                </w:tcPr>
                <w:p w14:paraId="2ED33BB9"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Lựa chọn thêm cách đọc từ nước ngoài</w:t>
                  </w:r>
                </w:p>
              </w:tc>
            </w:tr>
            <w:tr w:rsidR="001B2354" w:rsidRPr="00A67697" w14:paraId="1F009C9C" w14:textId="77777777" w:rsidTr="00157F5A">
              <w:tc>
                <w:tcPr>
                  <w:tcW w:w="697" w:type="dxa"/>
                  <w:tcBorders>
                    <w:top w:val="single" w:sz="4" w:space="0" w:color="auto"/>
                    <w:left w:val="single" w:sz="4" w:space="0" w:color="auto"/>
                    <w:bottom w:val="single" w:sz="4" w:space="0" w:color="auto"/>
                    <w:right w:val="single" w:sz="4" w:space="0" w:color="auto"/>
                  </w:tcBorders>
                </w:tcPr>
                <w:p w14:paraId="361B252B" w14:textId="77777777" w:rsidR="001B2354" w:rsidRPr="00A67697" w:rsidRDefault="001B2354" w:rsidP="000C7C41">
                  <w:pPr>
                    <w:spacing w:before="120" w:after="0"/>
                    <w:jc w:val="center"/>
                    <w:rPr>
                      <w:rFonts w:ascii="Times New Roman" w:eastAsia="MS Mincho" w:hAnsi="Times New Roman" w:cs="Times New Roman"/>
                      <w:sz w:val="24"/>
                    </w:rPr>
                  </w:pPr>
                  <w:r w:rsidRPr="00A67697">
                    <w:rPr>
                      <w:rFonts w:ascii="Times New Roman" w:eastAsia="MS Mincho" w:hAnsi="Times New Roman" w:cs="Times New Roman"/>
                      <w:sz w:val="24"/>
                    </w:rPr>
                    <w:t>3</w:t>
                  </w:r>
                </w:p>
              </w:tc>
              <w:tc>
                <w:tcPr>
                  <w:tcW w:w="1800" w:type="dxa"/>
                  <w:tcBorders>
                    <w:top w:val="single" w:sz="4" w:space="0" w:color="auto"/>
                    <w:left w:val="single" w:sz="4" w:space="0" w:color="auto"/>
                    <w:bottom w:val="single" w:sz="4" w:space="0" w:color="auto"/>
                    <w:right w:val="single" w:sz="4" w:space="0" w:color="auto"/>
                  </w:tcBorders>
                </w:tcPr>
                <w:p w14:paraId="4A6DA887"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Từ điển BKVoice</w:t>
                  </w:r>
                </w:p>
              </w:tc>
              <w:tc>
                <w:tcPr>
                  <w:tcW w:w="3958" w:type="dxa"/>
                  <w:tcBorders>
                    <w:top w:val="single" w:sz="4" w:space="0" w:color="auto"/>
                    <w:left w:val="single" w:sz="4" w:space="0" w:color="auto"/>
                    <w:bottom w:val="single" w:sz="4" w:space="0" w:color="auto"/>
                    <w:right w:val="single" w:sz="4" w:space="0" w:color="auto"/>
                  </w:tcBorders>
                </w:tcPr>
                <w:p w14:paraId="6BE72EF0"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Hiển thị hộp thoại thêm từ nước ngoài và cách đọc</w:t>
                  </w:r>
                </w:p>
              </w:tc>
            </w:tr>
            <w:tr w:rsidR="001B2354" w:rsidRPr="00A67697" w14:paraId="2ABAB6A1" w14:textId="77777777" w:rsidTr="00157F5A">
              <w:trPr>
                <w:trHeight w:val="196"/>
              </w:trPr>
              <w:tc>
                <w:tcPr>
                  <w:tcW w:w="697" w:type="dxa"/>
                  <w:tcBorders>
                    <w:top w:val="single" w:sz="4" w:space="0" w:color="auto"/>
                    <w:left w:val="single" w:sz="4" w:space="0" w:color="auto"/>
                    <w:bottom w:val="single" w:sz="4" w:space="0" w:color="auto"/>
                    <w:right w:val="single" w:sz="4" w:space="0" w:color="auto"/>
                  </w:tcBorders>
                </w:tcPr>
                <w:p w14:paraId="7584C40A" w14:textId="77777777" w:rsidR="001B2354" w:rsidRPr="00A67697" w:rsidRDefault="001B2354" w:rsidP="000C7C41">
                  <w:pPr>
                    <w:spacing w:before="120" w:after="0"/>
                    <w:jc w:val="center"/>
                    <w:rPr>
                      <w:rFonts w:ascii="Times New Roman" w:eastAsia="MS Mincho" w:hAnsi="Times New Roman" w:cs="Times New Roman"/>
                      <w:sz w:val="24"/>
                    </w:rPr>
                  </w:pPr>
                  <w:r w:rsidRPr="00A67697">
                    <w:rPr>
                      <w:rFonts w:ascii="Times New Roman" w:eastAsia="MS Mincho" w:hAnsi="Times New Roman" w:cs="Times New Roman"/>
                      <w:sz w:val="24"/>
                    </w:rPr>
                    <w:t>4</w:t>
                  </w:r>
                </w:p>
              </w:tc>
              <w:tc>
                <w:tcPr>
                  <w:tcW w:w="1800" w:type="dxa"/>
                  <w:tcBorders>
                    <w:top w:val="single" w:sz="4" w:space="0" w:color="auto"/>
                    <w:left w:val="single" w:sz="4" w:space="0" w:color="auto"/>
                    <w:bottom w:val="single" w:sz="4" w:space="0" w:color="auto"/>
                    <w:right w:val="single" w:sz="4" w:space="0" w:color="auto"/>
                  </w:tcBorders>
                </w:tcPr>
                <w:p w14:paraId="0161BCC1"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Người dùng</w:t>
                  </w:r>
                </w:p>
              </w:tc>
              <w:tc>
                <w:tcPr>
                  <w:tcW w:w="3958" w:type="dxa"/>
                  <w:tcBorders>
                    <w:top w:val="single" w:sz="4" w:space="0" w:color="auto"/>
                    <w:left w:val="single" w:sz="4" w:space="0" w:color="auto"/>
                    <w:bottom w:val="single" w:sz="4" w:space="0" w:color="auto"/>
                    <w:right w:val="single" w:sz="4" w:space="0" w:color="auto"/>
                  </w:tcBorders>
                </w:tcPr>
                <w:p w14:paraId="1D92FB2D"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Nhập từ nước ngoài và cách đọc</w:t>
                  </w:r>
                </w:p>
              </w:tc>
            </w:tr>
            <w:tr w:rsidR="001B2354" w:rsidRPr="00A67697" w14:paraId="285BF787" w14:textId="77777777" w:rsidTr="00157F5A">
              <w:trPr>
                <w:trHeight w:val="196"/>
              </w:trPr>
              <w:tc>
                <w:tcPr>
                  <w:tcW w:w="697" w:type="dxa"/>
                  <w:tcBorders>
                    <w:top w:val="single" w:sz="4" w:space="0" w:color="auto"/>
                    <w:left w:val="single" w:sz="4" w:space="0" w:color="auto"/>
                    <w:bottom w:val="single" w:sz="4" w:space="0" w:color="auto"/>
                    <w:right w:val="single" w:sz="4" w:space="0" w:color="auto"/>
                  </w:tcBorders>
                </w:tcPr>
                <w:p w14:paraId="57FD1631" w14:textId="77777777" w:rsidR="001B2354" w:rsidRPr="00A67697" w:rsidRDefault="001B2354" w:rsidP="000C7C41">
                  <w:pPr>
                    <w:spacing w:before="120" w:after="0"/>
                    <w:jc w:val="center"/>
                    <w:rPr>
                      <w:rFonts w:ascii="Times New Roman" w:eastAsia="MS Mincho" w:hAnsi="Times New Roman" w:cs="Times New Roman"/>
                      <w:sz w:val="24"/>
                      <w:lang w:val="en"/>
                    </w:rPr>
                  </w:pPr>
                  <w:r w:rsidRPr="00A67697">
                    <w:rPr>
                      <w:rFonts w:ascii="Times New Roman" w:eastAsia="MS Mincho" w:hAnsi="Times New Roman" w:cs="Times New Roman"/>
                      <w:sz w:val="24"/>
                      <w:lang w:val="en"/>
                    </w:rPr>
                    <w:t>5</w:t>
                  </w:r>
                </w:p>
              </w:tc>
              <w:tc>
                <w:tcPr>
                  <w:tcW w:w="1800" w:type="dxa"/>
                  <w:tcBorders>
                    <w:top w:val="single" w:sz="4" w:space="0" w:color="auto"/>
                    <w:left w:val="single" w:sz="4" w:space="0" w:color="auto"/>
                    <w:bottom w:val="single" w:sz="4" w:space="0" w:color="auto"/>
                    <w:right w:val="single" w:sz="4" w:space="0" w:color="auto"/>
                  </w:tcBorders>
                </w:tcPr>
                <w:p w14:paraId="234933E0"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Từ điển BKVoice</w:t>
                  </w:r>
                </w:p>
              </w:tc>
              <w:tc>
                <w:tcPr>
                  <w:tcW w:w="3958" w:type="dxa"/>
                  <w:tcBorders>
                    <w:top w:val="single" w:sz="4" w:space="0" w:color="auto"/>
                    <w:left w:val="single" w:sz="4" w:space="0" w:color="auto"/>
                    <w:bottom w:val="single" w:sz="4" w:space="0" w:color="auto"/>
                    <w:right w:val="single" w:sz="4" w:space="0" w:color="auto"/>
                  </w:tcBorders>
                </w:tcPr>
                <w:p w14:paraId="4A57E0E8"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Thêm từ nước ngoài và cách đọc tương ứng vào danh sách đã có</w:t>
                  </w:r>
                </w:p>
              </w:tc>
            </w:tr>
            <w:tr w:rsidR="001B2354" w:rsidRPr="00A67697" w14:paraId="0AC61669" w14:textId="77777777" w:rsidTr="00157F5A">
              <w:trPr>
                <w:trHeight w:val="196"/>
              </w:trPr>
              <w:tc>
                <w:tcPr>
                  <w:tcW w:w="697" w:type="dxa"/>
                  <w:tcBorders>
                    <w:top w:val="single" w:sz="4" w:space="0" w:color="auto"/>
                    <w:left w:val="single" w:sz="4" w:space="0" w:color="auto"/>
                    <w:bottom w:val="single" w:sz="4" w:space="0" w:color="auto"/>
                    <w:right w:val="single" w:sz="4" w:space="0" w:color="auto"/>
                  </w:tcBorders>
                </w:tcPr>
                <w:p w14:paraId="6B33C850" w14:textId="77777777" w:rsidR="001B2354" w:rsidRPr="00A67697" w:rsidRDefault="001B2354" w:rsidP="000C7C41">
                  <w:pPr>
                    <w:spacing w:before="120" w:after="0"/>
                    <w:jc w:val="center"/>
                    <w:rPr>
                      <w:rFonts w:ascii="Times New Roman" w:eastAsia="MS Mincho" w:hAnsi="Times New Roman" w:cs="Times New Roman"/>
                      <w:sz w:val="24"/>
                      <w:lang w:val="en"/>
                    </w:rPr>
                  </w:pPr>
                  <w:r w:rsidRPr="00A67697">
                    <w:rPr>
                      <w:rFonts w:ascii="Times New Roman" w:eastAsia="MS Mincho" w:hAnsi="Times New Roman" w:cs="Times New Roman"/>
                      <w:sz w:val="24"/>
                      <w:lang w:val="en"/>
                    </w:rPr>
                    <w:t>6</w:t>
                  </w:r>
                </w:p>
              </w:tc>
              <w:tc>
                <w:tcPr>
                  <w:tcW w:w="1800" w:type="dxa"/>
                  <w:tcBorders>
                    <w:top w:val="single" w:sz="4" w:space="0" w:color="auto"/>
                    <w:left w:val="single" w:sz="4" w:space="0" w:color="auto"/>
                    <w:bottom w:val="single" w:sz="4" w:space="0" w:color="auto"/>
                    <w:right w:val="single" w:sz="4" w:space="0" w:color="auto"/>
                  </w:tcBorders>
                </w:tcPr>
                <w:p w14:paraId="3C988FD6"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 xml:space="preserve">Từ điển BKVoice </w:t>
                  </w:r>
                </w:p>
              </w:tc>
              <w:tc>
                <w:tcPr>
                  <w:tcW w:w="3958" w:type="dxa"/>
                  <w:tcBorders>
                    <w:top w:val="single" w:sz="4" w:space="0" w:color="auto"/>
                    <w:left w:val="single" w:sz="4" w:space="0" w:color="auto"/>
                    <w:bottom w:val="single" w:sz="4" w:space="0" w:color="auto"/>
                    <w:right w:val="single" w:sz="4" w:space="0" w:color="auto"/>
                  </w:tcBorders>
                </w:tcPr>
                <w:p w14:paraId="43D2D870"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Yêu cầu người dùng khởi động lại trình đọc màn hình để thay đổi có hiệu lực</w:t>
                  </w:r>
                </w:p>
              </w:tc>
            </w:tr>
          </w:tbl>
          <w:p w14:paraId="6C5665D3" w14:textId="77777777" w:rsidR="001B2354" w:rsidRPr="00A67697" w:rsidRDefault="001B2354" w:rsidP="000C7C41">
            <w:pPr>
              <w:spacing w:before="120" w:after="0"/>
              <w:jc w:val="left"/>
              <w:rPr>
                <w:rFonts w:ascii="Times New Roman" w:eastAsia="MS Mincho" w:hAnsi="Times New Roman" w:cs="Times New Roman"/>
                <w:sz w:val="24"/>
              </w:rPr>
            </w:pPr>
          </w:p>
        </w:tc>
      </w:tr>
      <w:tr w:rsidR="001B2354" w:rsidRPr="00A67697" w14:paraId="1FFFA76B"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4CA4FD3C"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Luồng sự kiện</w:t>
            </w:r>
          </w:p>
          <w:p w14:paraId="7093C25B"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thay thế</w:t>
            </w:r>
          </w:p>
        </w:tc>
        <w:tc>
          <w:tcPr>
            <w:tcW w:w="6793" w:type="dxa"/>
            <w:tcBorders>
              <w:top w:val="single" w:sz="4" w:space="0" w:color="auto"/>
              <w:left w:val="single" w:sz="4" w:space="0" w:color="auto"/>
              <w:bottom w:val="single" w:sz="4" w:space="0" w:color="auto"/>
              <w:right w:val="single" w:sz="4" w:space="0" w:color="auto"/>
            </w:tcBorders>
          </w:tcPr>
          <w:p w14:paraId="6F941BE9" w14:textId="77777777" w:rsidR="001B2354" w:rsidRPr="00A67697" w:rsidRDefault="001B2354" w:rsidP="000C7C41">
            <w:pPr>
              <w:spacing w:before="120" w:after="0"/>
              <w:jc w:val="left"/>
              <w:rPr>
                <w:rFonts w:ascii="Times New Roman" w:eastAsia="MS Mincho" w:hAnsi="Times New Roman" w:cs="Times New Roman"/>
                <w:sz w:val="24"/>
              </w:rPr>
            </w:pPr>
          </w:p>
        </w:tc>
      </w:tr>
      <w:tr w:rsidR="001B2354" w:rsidRPr="00A67697" w14:paraId="5C29BCD9"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2DC66B65" w14:textId="77777777" w:rsidR="001B2354" w:rsidRPr="00A67697" w:rsidRDefault="001B2354" w:rsidP="000C7C41">
            <w:pPr>
              <w:spacing w:before="120" w:after="0"/>
              <w:jc w:val="center"/>
              <w:rPr>
                <w:rFonts w:ascii="Times New Roman" w:eastAsia="MS Mincho" w:hAnsi="Times New Roman" w:cs="Times New Roman"/>
                <w:b/>
                <w:sz w:val="24"/>
              </w:rPr>
            </w:pPr>
            <w:r w:rsidRPr="00A67697">
              <w:rPr>
                <w:rFonts w:ascii="Times New Roman" w:eastAsia="MS Mincho" w:hAnsi="Times New Roman" w:cs="Times New Roman"/>
                <w:b/>
                <w:sz w:val="24"/>
              </w:rPr>
              <w:t>Hậu điều kiện</w:t>
            </w:r>
          </w:p>
        </w:tc>
        <w:tc>
          <w:tcPr>
            <w:tcW w:w="6793" w:type="dxa"/>
            <w:tcBorders>
              <w:top w:val="single" w:sz="4" w:space="0" w:color="auto"/>
              <w:left w:val="single" w:sz="4" w:space="0" w:color="auto"/>
              <w:bottom w:val="single" w:sz="4" w:space="0" w:color="auto"/>
              <w:right w:val="single" w:sz="4" w:space="0" w:color="auto"/>
            </w:tcBorders>
          </w:tcPr>
          <w:p w14:paraId="3012CC06" w14:textId="77777777" w:rsidR="001B2354" w:rsidRPr="00A67697" w:rsidRDefault="001B2354" w:rsidP="000C7C41">
            <w:pPr>
              <w:spacing w:before="120" w:after="0"/>
              <w:jc w:val="left"/>
              <w:rPr>
                <w:rFonts w:ascii="Times New Roman" w:eastAsia="MS Mincho" w:hAnsi="Times New Roman" w:cs="Times New Roman"/>
                <w:sz w:val="24"/>
                <w:lang w:val="en"/>
              </w:rPr>
            </w:pPr>
            <w:r w:rsidRPr="00A67697">
              <w:rPr>
                <w:rFonts w:ascii="Times New Roman" w:eastAsia="MS Mincho" w:hAnsi="Times New Roman" w:cs="Times New Roman"/>
                <w:sz w:val="24"/>
                <w:lang w:val="en"/>
              </w:rPr>
              <w:t>Từ nước ngoài và cách đọc tương ứng được thêm vào danh sách đã có, được nhận diện và đọc bởi bộ đọc BKVoice.</w:t>
            </w:r>
          </w:p>
        </w:tc>
      </w:tr>
    </w:tbl>
    <w:p w14:paraId="2870EB49" w14:textId="4F7930BE" w:rsidR="001B2354" w:rsidRDefault="001B2354" w:rsidP="001B2354">
      <w:pPr>
        <w:pStyle w:val="Chuthich"/>
        <w:keepNext/>
        <w:rPr>
          <w:lang w:val="en"/>
        </w:rPr>
      </w:pPr>
      <w:bookmarkStart w:id="165" w:name="_Ref612624892"/>
      <w:bookmarkStart w:id="166" w:name="_Toc8808192"/>
      <w:bookmarkStart w:id="167" w:name="_Toc9805529"/>
      <w:r>
        <w:t xml:space="preserve">Bảng </w:t>
      </w:r>
      <w:r>
        <w:rPr>
          <w:noProof/>
        </w:rPr>
        <w:fldChar w:fldCharType="begin"/>
      </w:r>
      <w:r>
        <w:rPr>
          <w:noProof/>
        </w:rPr>
        <w:instrText xml:space="preserve"> SEQ Bảng \* ARABIC </w:instrText>
      </w:r>
      <w:r>
        <w:rPr>
          <w:noProof/>
        </w:rPr>
        <w:fldChar w:fldCharType="separate"/>
      </w:r>
      <w:r w:rsidR="008A6E56">
        <w:rPr>
          <w:noProof/>
        </w:rPr>
        <w:t>13</w:t>
      </w:r>
      <w:r>
        <w:rPr>
          <w:noProof/>
        </w:rPr>
        <w:fldChar w:fldCharType="end"/>
      </w:r>
      <w:bookmarkEnd w:id="165"/>
      <w:r>
        <w:rPr>
          <w:lang w:val="en"/>
        </w:rPr>
        <w:t xml:space="preserve">. </w:t>
      </w:r>
      <w:r>
        <w:t xml:space="preserve">Dữ liệu vào ra cho chức năng </w:t>
      </w:r>
      <w:r>
        <w:rPr>
          <w:lang w:val="en"/>
        </w:rPr>
        <w:t>Thêm cách đọc từ nước ngoài</w:t>
      </w:r>
      <w:bookmarkEnd w:id="166"/>
      <w:bookmarkEnd w:id="167"/>
    </w:p>
    <w:tbl>
      <w:tblPr>
        <w:tblStyle w:val="LiBang"/>
        <w:tblW w:w="8491" w:type="dxa"/>
        <w:jc w:val="center"/>
        <w:tblLayout w:type="fixed"/>
        <w:tblLook w:val="04A0" w:firstRow="1" w:lastRow="0" w:firstColumn="1" w:lastColumn="0" w:noHBand="0" w:noVBand="1"/>
      </w:tblPr>
      <w:tblGrid>
        <w:gridCol w:w="738"/>
        <w:gridCol w:w="1597"/>
        <w:gridCol w:w="2482"/>
        <w:gridCol w:w="2288"/>
        <w:gridCol w:w="1386"/>
      </w:tblGrid>
      <w:tr w:rsidR="001B2354" w14:paraId="1456C39B" w14:textId="77777777" w:rsidTr="0018040F">
        <w:trPr>
          <w:cnfStyle w:val="100000000000" w:firstRow="1" w:lastRow="0" w:firstColumn="0" w:lastColumn="0" w:oddVBand="0" w:evenVBand="0" w:oddHBand="0" w:evenHBand="0" w:firstRowFirstColumn="0" w:firstRowLastColumn="0" w:lastRowFirstColumn="0" w:lastRowLastColumn="0"/>
          <w:tblHeader/>
          <w:jc w:val="center"/>
        </w:trPr>
        <w:tc>
          <w:tcPr>
            <w:tcW w:w="738" w:type="dxa"/>
            <w:tcBorders>
              <w:top w:val="single" w:sz="4" w:space="0" w:color="auto"/>
              <w:left w:val="single" w:sz="4" w:space="0" w:color="auto"/>
              <w:bottom w:val="single" w:sz="4" w:space="0" w:color="auto"/>
              <w:right w:val="single" w:sz="4" w:space="0" w:color="auto"/>
            </w:tcBorders>
            <w:vAlign w:val="center"/>
          </w:tcPr>
          <w:p w14:paraId="0EFF1B5A" w14:textId="77777777" w:rsidR="001B2354" w:rsidRDefault="001B2354" w:rsidP="003C77A5">
            <w:pPr>
              <w:spacing w:before="120" w:after="0"/>
              <w:rPr>
                <w:rFonts w:eastAsia="Calibri"/>
                <w:sz w:val="24"/>
              </w:rPr>
            </w:pPr>
            <w:r>
              <w:rPr>
                <w:rFonts w:eastAsia="Calibri"/>
                <w:sz w:val="24"/>
              </w:rPr>
              <w:t>STT</w:t>
            </w:r>
          </w:p>
        </w:tc>
        <w:tc>
          <w:tcPr>
            <w:tcW w:w="1597" w:type="dxa"/>
            <w:tcBorders>
              <w:top w:val="single" w:sz="4" w:space="0" w:color="auto"/>
              <w:left w:val="single" w:sz="4" w:space="0" w:color="auto"/>
              <w:bottom w:val="single" w:sz="4" w:space="0" w:color="auto"/>
              <w:right w:val="single" w:sz="4" w:space="0" w:color="auto"/>
            </w:tcBorders>
            <w:vAlign w:val="center"/>
          </w:tcPr>
          <w:p w14:paraId="6BC8F846" w14:textId="77777777" w:rsidR="001B2354" w:rsidRDefault="001B2354" w:rsidP="003C77A5">
            <w:pPr>
              <w:spacing w:before="120" w:after="0"/>
              <w:jc w:val="center"/>
              <w:rPr>
                <w:rFonts w:eastAsia="Calibri"/>
                <w:sz w:val="24"/>
              </w:rPr>
            </w:pPr>
            <w:r>
              <w:rPr>
                <w:rFonts w:eastAsia="Calibri"/>
                <w:sz w:val="24"/>
              </w:rPr>
              <w:t>Input [I] / Output [O]</w:t>
            </w:r>
          </w:p>
        </w:tc>
        <w:tc>
          <w:tcPr>
            <w:tcW w:w="2482" w:type="dxa"/>
            <w:tcBorders>
              <w:top w:val="single" w:sz="4" w:space="0" w:color="auto"/>
              <w:left w:val="single" w:sz="4" w:space="0" w:color="auto"/>
              <w:bottom w:val="single" w:sz="4" w:space="0" w:color="auto"/>
              <w:right w:val="single" w:sz="4" w:space="0" w:color="auto"/>
            </w:tcBorders>
            <w:vAlign w:val="center"/>
          </w:tcPr>
          <w:p w14:paraId="17E9988F" w14:textId="77777777" w:rsidR="001B2354" w:rsidRDefault="001B2354" w:rsidP="003C77A5">
            <w:pPr>
              <w:spacing w:before="120" w:after="0"/>
              <w:jc w:val="center"/>
              <w:rPr>
                <w:rFonts w:eastAsia="Calibri"/>
                <w:sz w:val="24"/>
              </w:rPr>
            </w:pPr>
            <w:r>
              <w:rPr>
                <w:rFonts w:eastAsia="Calibri"/>
                <w:sz w:val="24"/>
              </w:rPr>
              <w:t>Trường dữ liệu</w:t>
            </w:r>
          </w:p>
        </w:tc>
        <w:tc>
          <w:tcPr>
            <w:tcW w:w="2288" w:type="dxa"/>
            <w:tcBorders>
              <w:top w:val="single" w:sz="4" w:space="0" w:color="auto"/>
              <w:left w:val="single" w:sz="4" w:space="0" w:color="auto"/>
              <w:bottom w:val="single" w:sz="4" w:space="0" w:color="auto"/>
              <w:right w:val="single" w:sz="4" w:space="0" w:color="auto"/>
            </w:tcBorders>
            <w:vAlign w:val="center"/>
          </w:tcPr>
          <w:p w14:paraId="778E54A0" w14:textId="77777777" w:rsidR="001B2354" w:rsidRDefault="001B2354" w:rsidP="003C77A5">
            <w:pPr>
              <w:spacing w:before="120" w:after="0"/>
              <w:jc w:val="center"/>
              <w:rPr>
                <w:rFonts w:eastAsia="Calibri"/>
                <w:sz w:val="24"/>
              </w:rPr>
            </w:pPr>
            <w:r>
              <w:rPr>
                <w:rFonts w:eastAsia="Calibri"/>
                <w:sz w:val="24"/>
              </w:rPr>
              <w:t>Kiểu dữ liệu</w:t>
            </w:r>
          </w:p>
        </w:tc>
        <w:tc>
          <w:tcPr>
            <w:tcW w:w="1386" w:type="dxa"/>
            <w:tcBorders>
              <w:top w:val="single" w:sz="4" w:space="0" w:color="auto"/>
              <w:left w:val="single" w:sz="4" w:space="0" w:color="auto"/>
              <w:bottom w:val="single" w:sz="4" w:space="0" w:color="auto"/>
              <w:right w:val="single" w:sz="4" w:space="0" w:color="auto"/>
            </w:tcBorders>
            <w:vAlign w:val="center"/>
          </w:tcPr>
          <w:p w14:paraId="2A51848C" w14:textId="77777777" w:rsidR="001B2354" w:rsidRDefault="001B2354" w:rsidP="003C77A5">
            <w:pPr>
              <w:spacing w:before="120" w:after="0"/>
              <w:jc w:val="center"/>
              <w:rPr>
                <w:rFonts w:eastAsia="Calibri"/>
                <w:sz w:val="24"/>
              </w:rPr>
            </w:pPr>
            <w:r>
              <w:rPr>
                <w:rFonts w:eastAsia="Calibri"/>
                <w:sz w:val="24"/>
              </w:rPr>
              <w:t>Bắt buộc</w:t>
            </w:r>
          </w:p>
        </w:tc>
      </w:tr>
      <w:tr w:rsidR="001B2354" w14:paraId="62DCE718" w14:textId="77777777" w:rsidTr="00157F5A">
        <w:trPr>
          <w:jc w:val="center"/>
        </w:trPr>
        <w:tc>
          <w:tcPr>
            <w:tcW w:w="738" w:type="dxa"/>
            <w:tcBorders>
              <w:top w:val="single" w:sz="4" w:space="0" w:color="auto"/>
              <w:left w:val="single" w:sz="4" w:space="0" w:color="auto"/>
              <w:bottom w:val="single" w:sz="4" w:space="0" w:color="auto"/>
              <w:right w:val="single" w:sz="4" w:space="0" w:color="auto"/>
            </w:tcBorders>
            <w:vAlign w:val="center"/>
          </w:tcPr>
          <w:p w14:paraId="5F9AD57E" w14:textId="77777777" w:rsidR="001B2354" w:rsidRDefault="001B2354" w:rsidP="003C77A5">
            <w:pPr>
              <w:spacing w:before="120" w:after="0"/>
              <w:jc w:val="center"/>
              <w:rPr>
                <w:rFonts w:eastAsia="Calibri"/>
                <w:sz w:val="24"/>
              </w:rPr>
            </w:pPr>
            <w:r>
              <w:rPr>
                <w:rFonts w:eastAsia="Calibri"/>
                <w:sz w:val="24"/>
              </w:rPr>
              <w:t>1</w:t>
            </w:r>
          </w:p>
        </w:tc>
        <w:tc>
          <w:tcPr>
            <w:tcW w:w="1597" w:type="dxa"/>
            <w:tcBorders>
              <w:top w:val="single" w:sz="4" w:space="0" w:color="auto"/>
              <w:left w:val="single" w:sz="4" w:space="0" w:color="auto"/>
              <w:bottom w:val="single" w:sz="4" w:space="0" w:color="auto"/>
              <w:right w:val="single" w:sz="4" w:space="0" w:color="auto"/>
            </w:tcBorders>
            <w:vAlign w:val="center"/>
          </w:tcPr>
          <w:p w14:paraId="51FD27DA" w14:textId="77777777" w:rsidR="001B2354" w:rsidRDefault="001B2354" w:rsidP="003C77A5">
            <w:pPr>
              <w:spacing w:before="120" w:after="0"/>
              <w:jc w:val="left"/>
              <w:rPr>
                <w:rFonts w:eastAsia="Calibri"/>
                <w:sz w:val="24"/>
              </w:rPr>
            </w:pPr>
            <w:r>
              <w:rPr>
                <w:rFonts w:eastAsia="Calibri"/>
                <w:sz w:val="24"/>
              </w:rPr>
              <w:t>I</w:t>
            </w:r>
          </w:p>
        </w:tc>
        <w:tc>
          <w:tcPr>
            <w:tcW w:w="2482" w:type="dxa"/>
            <w:tcBorders>
              <w:top w:val="single" w:sz="4" w:space="0" w:color="auto"/>
              <w:left w:val="single" w:sz="4" w:space="0" w:color="auto"/>
              <w:bottom w:val="single" w:sz="4" w:space="0" w:color="auto"/>
              <w:right w:val="single" w:sz="4" w:space="0" w:color="auto"/>
            </w:tcBorders>
            <w:vAlign w:val="center"/>
          </w:tcPr>
          <w:p w14:paraId="77EEB14E" w14:textId="77777777" w:rsidR="001B2354" w:rsidRDefault="001B2354" w:rsidP="003C77A5">
            <w:pPr>
              <w:spacing w:before="120" w:after="0"/>
              <w:jc w:val="left"/>
              <w:rPr>
                <w:rFonts w:eastAsia="Calibri"/>
                <w:sz w:val="24"/>
                <w:lang w:val="en"/>
              </w:rPr>
            </w:pPr>
            <w:r>
              <w:rPr>
                <w:rFonts w:eastAsia="Calibri"/>
                <w:sz w:val="24"/>
                <w:lang w:val="en"/>
              </w:rPr>
              <w:t>itemText</w:t>
            </w:r>
          </w:p>
        </w:tc>
        <w:tc>
          <w:tcPr>
            <w:tcW w:w="2288" w:type="dxa"/>
            <w:tcBorders>
              <w:top w:val="single" w:sz="4" w:space="0" w:color="auto"/>
              <w:left w:val="single" w:sz="4" w:space="0" w:color="auto"/>
              <w:bottom w:val="single" w:sz="4" w:space="0" w:color="auto"/>
              <w:right w:val="single" w:sz="4" w:space="0" w:color="auto"/>
            </w:tcBorders>
            <w:vAlign w:val="center"/>
          </w:tcPr>
          <w:p w14:paraId="1B14F8BF" w14:textId="77777777" w:rsidR="001B2354" w:rsidRDefault="001B2354" w:rsidP="003C77A5">
            <w:pPr>
              <w:spacing w:before="120" w:after="0"/>
              <w:jc w:val="left"/>
              <w:rPr>
                <w:rFonts w:eastAsia="Calibri"/>
                <w:sz w:val="24"/>
                <w:lang w:val="en"/>
              </w:rPr>
            </w:pPr>
            <w:r>
              <w:rPr>
                <w:rFonts w:eastAsia="Calibri"/>
                <w:sz w:val="24"/>
                <w:lang w:val="en"/>
              </w:rPr>
              <w:t>WCHAR*</w:t>
            </w:r>
          </w:p>
        </w:tc>
        <w:tc>
          <w:tcPr>
            <w:tcW w:w="1386" w:type="dxa"/>
            <w:tcBorders>
              <w:top w:val="single" w:sz="4" w:space="0" w:color="auto"/>
              <w:left w:val="single" w:sz="4" w:space="0" w:color="auto"/>
              <w:bottom w:val="single" w:sz="4" w:space="0" w:color="auto"/>
              <w:right w:val="single" w:sz="4" w:space="0" w:color="auto"/>
            </w:tcBorders>
            <w:vAlign w:val="center"/>
          </w:tcPr>
          <w:p w14:paraId="0E977129" w14:textId="77777777" w:rsidR="001B2354" w:rsidRDefault="001B2354" w:rsidP="003C77A5">
            <w:pPr>
              <w:spacing w:before="120" w:after="0"/>
              <w:jc w:val="left"/>
              <w:rPr>
                <w:rFonts w:eastAsia="Calibri"/>
                <w:sz w:val="24"/>
              </w:rPr>
            </w:pPr>
            <w:r>
              <w:rPr>
                <w:rFonts w:eastAsia="Calibri"/>
                <w:sz w:val="24"/>
              </w:rPr>
              <w:t>Có</w:t>
            </w:r>
          </w:p>
        </w:tc>
      </w:tr>
      <w:tr w:rsidR="001B2354" w14:paraId="29414BF8" w14:textId="77777777" w:rsidTr="00157F5A">
        <w:trPr>
          <w:jc w:val="center"/>
        </w:trPr>
        <w:tc>
          <w:tcPr>
            <w:tcW w:w="738" w:type="dxa"/>
            <w:tcBorders>
              <w:top w:val="single" w:sz="4" w:space="0" w:color="auto"/>
              <w:left w:val="single" w:sz="4" w:space="0" w:color="auto"/>
              <w:bottom w:val="single" w:sz="4" w:space="0" w:color="auto"/>
              <w:right w:val="single" w:sz="4" w:space="0" w:color="auto"/>
            </w:tcBorders>
            <w:vAlign w:val="center"/>
          </w:tcPr>
          <w:p w14:paraId="4F9A5C35" w14:textId="77777777" w:rsidR="001B2354" w:rsidRDefault="001B2354" w:rsidP="003C77A5">
            <w:pPr>
              <w:spacing w:before="120" w:after="0"/>
              <w:jc w:val="center"/>
              <w:rPr>
                <w:rFonts w:eastAsia="Calibri"/>
                <w:sz w:val="24"/>
                <w:lang w:val="en"/>
              </w:rPr>
            </w:pPr>
            <w:r>
              <w:rPr>
                <w:rFonts w:eastAsia="Calibri"/>
                <w:sz w:val="24"/>
                <w:lang w:val="en"/>
              </w:rPr>
              <w:lastRenderedPageBreak/>
              <w:t>2</w:t>
            </w:r>
          </w:p>
        </w:tc>
        <w:tc>
          <w:tcPr>
            <w:tcW w:w="1597" w:type="dxa"/>
            <w:tcBorders>
              <w:top w:val="single" w:sz="4" w:space="0" w:color="auto"/>
              <w:left w:val="single" w:sz="4" w:space="0" w:color="auto"/>
              <w:bottom w:val="single" w:sz="4" w:space="0" w:color="auto"/>
              <w:right w:val="single" w:sz="4" w:space="0" w:color="auto"/>
            </w:tcBorders>
            <w:vAlign w:val="center"/>
          </w:tcPr>
          <w:p w14:paraId="6FD04AF2" w14:textId="77777777" w:rsidR="001B2354" w:rsidRDefault="001B2354" w:rsidP="003C77A5">
            <w:pPr>
              <w:spacing w:before="120" w:after="0"/>
              <w:jc w:val="left"/>
              <w:rPr>
                <w:rFonts w:eastAsia="Calibri"/>
                <w:sz w:val="24"/>
                <w:lang w:val="en"/>
              </w:rPr>
            </w:pPr>
            <w:r>
              <w:rPr>
                <w:rFonts w:eastAsia="Calibri"/>
                <w:sz w:val="24"/>
                <w:lang w:val="en"/>
              </w:rPr>
              <w:t>I</w:t>
            </w:r>
          </w:p>
        </w:tc>
        <w:tc>
          <w:tcPr>
            <w:tcW w:w="2482" w:type="dxa"/>
            <w:tcBorders>
              <w:top w:val="single" w:sz="4" w:space="0" w:color="auto"/>
              <w:left w:val="single" w:sz="4" w:space="0" w:color="auto"/>
              <w:bottom w:val="single" w:sz="4" w:space="0" w:color="auto"/>
              <w:right w:val="single" w:sz="4" w:space="0" w:color="auto"/>
            </w:tcBorders>
            <w:vAlign w:val="center"/>
          </w:tcPr>
          <w:p w14:paraId="24D8231F" w14:textId="77777777" w:rsidR="001B2354" w:rsidRDefault="001B2354" w:rsidP="003C77A5">
            <w:pPr>
              <w:spacing w:before="120" w:after="0"/>
              <w:jc w:val="left"/>
              <w:rPr>
                <w:rFonts w:eastAsia="Calibri"/>
                <w:sz w:val="24"/>
                <w:lang w:val="en"/>
              </w:rPr>
            </w:pPr>
            <w:r>
              <w:rPr>
                <w:rFonts w:eastAsia="Calibri"/>
                <w:sz w:val="24"/>
                <w:lang w:val="en"/>
              </w:rPr>
              <w:t>subItemText</w:t>
            </w:r>
          </w:p>
        </w:tc>
        <w:tc>
          <w:tcPr>
            <w:tcW w:w="2288" w:type="dxa"/>
            <w:tcBorders>
              <w:top w:val="single" w:sz="4" w:space="0" w:color="auto"/>
              <w:left w:val="single" w:sz="4" w:space="0" w:color="auto"/>
              <w:bottom w:val="single" w:sz="4" w:space="0" w:color="auto"/>
              <w:right w:val="single" w:sz="4" w:space="0" w:color="auto"/>
            </w:tcBorders>
            <w:vAlign w:val="center"/>
          </w:tcPr>
          <w:p w14:paraId="12C823D2" w14:textId="77777777" w:rsidR="001B2354" w:rsidRDefault="001B2354" w:rsidP="003C77A5">
            <w:pPr>
              <w:spacing w:before="120" w:after="0"/>
              <w:jc w:val="left"/>
              <w:rPr>
                <w:rFonts w:eastAsia="Calibri"/>
                <w:sz w:val="24"/>
                <w:lang w:val="en"/>
              </w:rPr>
            </w:pPr>
            <w:r>
              <w:rPr>
                <w:rFonts w:eastAsia="Calibri"/>
                <w:sz w:val="24"/>
                <w:lang w:val="en"/>
              </w:rPr>
              <w:t>WCHAR*</w:t>
            </w:r>
          </w:p>
        </w:tc>
        <w:tc>
          <w:tcPr>
            <w:tcW w:w="1386" w:type="dxa"/>
            <w:tcBorders>
              <w:top w:val="single" w:sz="4" w:space="0" w:color="auto"/>
              <w:left w:val="single" w:sz="4" w:space="0" w:color="auto"/>
              <w:bottom w:val="single" w:sz="4" w:space="0" w:color="auto"/>
              <w:right w:val="single" w:sz="4" w:space="0" w:color="auto"/>
            </w:tcBorders>
            <w:vAlign w:val="center"/>
          </w:tcPr>
          <w:p w14:paraId="2312F4AD" w14:textId="77777777" w:rsidR="001B2354" w:rsidRDefault="001B2354" w:rsidP="003C77A5">
            <w:pPr>
              <w:spacing w:before="120" w:after="0"/>
              <w:jc w:val="left"/>
              <w:rPr>
                <w:rFonts w:eastAsia="Calibri"/>
                <w:sz w:val="24"/>
                <w:lang w:val="en"/>
              </w:rPr>
            </w:pPr>
            <w:r>
              <w:rPr>
                <w:rFonts w:eastAsia="Calibri"/>
                <w:sz w:val="24"/>
                <w:lang w:val="en"/>
              </w:rPr>
              <w:t>Có</w:t>
            </w:r>
          </w:p>
        </w:tc>
      </w:tr>
      <w:tr w:rsidR="001B2354" w14:paraId="44A687E3" w14:textId="77777777" w:rsidTr="00157F5A">
        <w:trPr>
          <w:jc w:val="center"/>
        </w:trPr>
        <w:tc>
          <w:tcPr>
            <w:tcW w:w="738" w:type="dxa"/>
            <w:tcBorders>
              <w:top w:val="single" w:sz="4" w:space="0" w:color="auto"/>
              <w:left w:val="single" w:sz="4" w:space="0" w:color="auto"/>
              <w:bottom w:val="single" w:sz="4" w:space="0" w:color="auto"/>
              <w:right w:val="single" w:sz="4" w:space="0" w:color="auto"/>
            </w:tcBorders>
            <w:vAlign w:val="center"/>
          </w:tcPr>
          <w:p w14:paraId="490C28A2" w14:textId="77777777" w:rsidR="001B2354" w:rsidRDefault="001B2354" w:rsidP="003C77A5">
            <w:pPr>
              <w:spacing w:before="120" w:after="0"/>
              <w:jc w:val="center"/>
              <w:rPr>
                <w:rFonts w:eastAsia="Calibri"/>
                <w:sz w:val="24"/>
                <w:lang w:val="en"/>
              </w:rPr>
            </w:pPr>
            <w:r>
              <w:rPr>
                <w:rFonts w:eastAsia="Calibri"/>
                <w:sz w:val="24"/>
                <w:lang w:val="en"/>
              </w:rPr>
              <w:t>3</w:t>
            </w:r>
          </w:p>
        </w:tc>
        <w:tc>
          <w:tcPr>
            <w:tcW w:w="1597" w:type="dxa"/>
            <w:tcBorders>
              <w:top w:val="single" w:sz="4" w:space="0" w:color="auto"/>
              <w:left w:val="single" w:sz="4" w:space="0" w:color="auto"/>
              <w:bottom w:val="single" w:sz="4" w:space="0" w:color="auto"/>
              <w:right w:val="single" w:sz="4" w:space="0" w:color="auto"/>
            </w:tcBorders>
            <w:vAlign w:val="center"/>
          </w:tcPr>
          <w:p w14:paraId="727FA9E3" w14:textId="77777777" w:rsidR="001B2354" w:rsidRDefault="001B2354" w:rsidP="003C77A5">
            <w:pPr>
              <w:spacing w:before="120" w:after="0"/>
              <w:jc w:val="left"/>
              <w:rPr>
                <w:rFonts w:eastAsia="Calibri"/>
                <w:sz w:val="24"/>
              </w:rPr>
            </w:pPr>
            <w:r>
              <w:rPr>
                <w:rFonts w:eastAsia="Calibri"/>
                <w:sz w:val="24"/>
              </w:rPr>
              <w:t>O</w:t>
            </w:r>
          </w:p>
        </w:tc>
        <w:tc>
          <w:tcPr>
            <w:tcW w:w="2482" w:type="dxa"/>
            <w:tcBorders>
              <w:top w:val="single" w:sz="4" w:space="0" w:color="auto"/>
              <w:left w:val="single" w:sz="4" w:space="0" w:color="auto"/>
              <w:bottom w:val="single" w:sz="4" w:space="0" w:color="auto"/>
              <w:right w:val="single" w:sz="4" w:space="0" w:color="auto"/>
            </w:tcBorders>
            <w:vAlign w:val="center"/>
          </w:tcPr>
          <w:p w14:paraId="26A55DE8" w14:textId="77777777" w:rsidR="001B2354" w:rsidRDefault="001B2354" w:rsidP="003C77A5">
            <w:pPr>
              <w:spacing w:before="120" w:after="0"/>
              <w:jc w:val="left"/>
              <w:rPr>
                <w:rFonts w:eastAsia="Calibri"/>
                <w:sz w:val="24"/>
                <w:lang w:val="en"/>
              </w:rPr>
            </w:pPr>
            <w:r>
              <w:rPr>
                <w:rFonts w:eastAsia="Calibri"/>
                <w:sz w:val="24"/>
                <w:lang w:val="en"/>
              </w:rPr>
              <w:t>Item</w:t>
            </w:r>
          </w:p>
        </w:tc>
        <w:tc>
          <w:tcPr>
            <w:tcW w:w="2288" w:type="dxa"/>
            <w:tcBorders>
              <w:top w:val="single" w:sz="4" w:space="0" w:color="auto"/>
              <w:left w:val="single" w:sz="4" w:space="0" w:color="auto"/>
              <w:bottom w:val="single" w:sz="4" w:space="0" w:color="auto"/>
              <w:right w:val="single" w:sz="4" w:space="0" w:color="auto"/>
            </w:tcBorders>
            <w:vAlign w:val="center"/>
          </w:tcPr>
          <w:p w14:paraId="31104B40" w14:textId="77777777" w:rsidR="001B2354" w:rsidRDefault="001B2354" w:rsidP="003C77A5">
            <w:pPr>
              <w:spacing w:before="120" w:after="0"/>
              <w:jc w:val="left"/>
              <w:rPr>
                <w:rFonts w:eastAsia="Calibri"/>
                <w:sz w:val="24"/>
                <w:lang w:val="en"/>
              </w:rPr>
            </w:pPr>
            <w:r>
              <w:rPr>
                <w:rFonts w:eastAsia="Calibri"/>
                <w:sz w:val="24"/>
                <w:lang w:val="en"/>
              </w:rPr>
              <w:t>LVITEM</w:t>
            </w:r>
          </w:p>
        </w:tc>
        <w:tc>
          <w:tcPr>
            <w:tcW w:w="1386" w:type="dxa"/>
            <w:tcBorders>
              <w:top w:val="single" w:sz="4" w:space="0" w:color="auto"/>
              <w:left w:val="single" w:sz="4" w:space="0" w:color="auto"/>
              <w:bottom w:val="single" w:sz="4" w:space="0" w:color="auto"/>
              <w:right w:val="single" w:sz="4" w:space="0" w:color="auto"/>
            </w:tcBorders>
            <w:vAlign w:val="center"/>
          </w:tcPr>
          <w:p w14:paraId="5923920B" w14:textId="77777777" w:rsidR="001B2354" w:rsidRDefault="001B2354" w:rsidP="003C77A5">
            <w:pPr>
              <w:spacing w:before="120" w:after="0"/>
              <w:jc w:val="left"/>
              <w:rPr>
                <w:rFonts w:eastAsia="Calibri"/>
                <w:sz w:val="24"/>
              </w:rPr>
            </w:pPr>
            <w:r>
              <w:rPr>
                <w:rFonts w:eastAsia="Calibri"/>
                <w:sz w:val="24"/>
              </w:rPr>
              <w:t>Có</w:t>
            </w:r>
          </w:p>
        </w:tc>
      </w:tr>
    </w:tbl>
    <w:p w14:paraId="43B7EBC7" w14:textId="1308DEEA" w:rsidR="001B2354" w:rsidRDefault="008B6D06" w:rsidP="001B2354">
      <w:pPr>
        <w:rPr>
          <w:lang w:val="en"/>
        </w:rPr>
      </w:pPr>
      <w:r>
        <w:rPr>
          <w:lang w:val="en"/>
        </w:rPr>
        <w:t xml:space="preserve">Dữ liệu vào ra cho Luồng use case thêm cách đọc từ nước ngoài được mô tả trong </w:t>
      </w:r>
      <w:r>
        <w:rPr>
          <w:lang w:val="en"/>
        </w:rPr>
        <w:fldChar w:fldCharType="begin"/>
      </w:r>
      <w:r>
        <w:rPr>
          <w:lang w:val="en"/>
        </w:rPr>
        <w:instrText xml:space="preserve"> REF _Ref612624892 \h </w:instrText>
      </w:r>
      <w:r>
        <w:rPr>
          <w:lang w:val="en"/>
        </w:rPr>
      </w:r>
      <w:r>
        <w:rPr>
          <w:lang w:val="en"/>
        </w:rPr>
        <w:fldChar w:fldCharType="separate"/>
      </w:r>
      <w:r w:rsidR="008A6E56">
        <w:t xml:space="preserve">Bảng </w:t>
      </w:r>
      <w:r w:rsidR="008A6E56">
        <w:rPr>
          <w:noProof/>
        </w:rPr>
        <w:t>13</w:t>
      </w:r>
      <w:r>
        <w:rPr>
          <w:lang w:val="en"/>
        </w:rPr>
        <w:fldChar w:fldCharType="end"/>
      </w:r>
      <w:r>
        <w:rPr>
          <w:lang w:val="en"/>
        </w:rPr>
        <w:t>.</w:t>
      </w:r>
      <w:r w:rsidR="004660C3">
        <w:rPr>
          <w:lang w:val="en"/>
        </w:rPr>
        <w:t xml:space="preserve"> </w:t>
      </w:r>
    </w:p>
    <w:p w14:paraId="35EFDF23" w14:textId="19DF9A31" w:rsidR="00BB4FF6" w:rsidRDefault="00BB4FF6" w:rsidP="00BB4FF6">
      <w:pPr>
        <w:pStyle w:val="u4"/>
        <w:rPr>
          <w:lang w:val="en"/>
        </w:rPr>
      </w:pPr>
      <w:bookmarkStart w:id="168" w:name="_Toc1119773018"/>
      <w:bookmarkStart w:id="169" w:name="_Toc8809082"/>
      <w:r>
        <w:rPr>
          <w:lang w:val="en"/>
        </w:rPr>
        <w:t>Đặc tả use case Tổng hợp đoạn văn bản</w:t>
      </w:r>
      <w:bookmarkEnd w:id="168"/>
      <w:bookmarkEnd w:id="169"/>
      <w:r>
        <w:rPr>
          <w:lang w:val="en"/>
        </w:rPr>
        <w:t xml:space="preserve"> </w:t>
      </w:r>
    </w:p>
    <w:p w14:paraId="3AF4E868" w14:textId="3085FB4C" w:rsidR="00B15C33" w:rsidRDefault="00B15C33" w:rsidP="00B15C33">
      <w:pPr>
        <w:rPr>
          <w:lang w:val="en"/>
        </w:rPr>
      </w:pPr>
      <w:r>
        <w:rPr>
          <w:lang w:val="en"/>
        </w:rPr>
        <w:t xml:space="preserve">Luồng use case </w:t>
      </w:r>
      <w:r w:rsidR="00220E7C">
        <w:rPr>
          <w:lang w:val="en"/>
        </w:rPr>
        <w:t>tổng hợp đoạn văn bản</w:t>
      </w:r>
      <w:r>
        <w:rPr>
          <w:lang w:val="en"/>
        </w:rPr>
        <w:t xml:space="preserve"> được mô tả trong </w:t>
      </w:r>
      <w:r w:rsidR="006B582E">
        <w:rPr>
          <w:lang w:val="en"/>
        </w:rPr>
        <w:t>Bảng 14</w:t>
      </w:r>
      <w:r>
        <w:rPr>
          <w:lang w:val="en"/>
        </w:rPr>
        <w:t>.</w:t>
      </w:r>
    </w:p>
    <w:p w14:paraId="3EA0E815" w14:textId="3855DEFE" w:rsidR="0026468A" w:rsidRDefault="0026468A" w:rsidP="0026468A">
      <w:pPr>
        <w:pStyle w:val="Chuthich"/>
        <w:keepNext/>
      </w:pPr>
      <w:bookmarkStart w:id="170" w:name="_Ref9297827"/>
      <w:bookmarkStart w:id="171" w:name="_Toc9805530"/>
      <w:r>
        <w:t xml:space="preserve">Bảng </w:t>
      </w:r>
      <w:r w:rsidR="001C290A">
        <w:rPr>
          <w:noProof/>
        </w:rPr>
        <w:fldChar w:fldCharType="begin"/>
      </w:r>
      <w:r w:rsidR="001C290A">
        <w:rPr>
          <w:noProof/>
        </w:rPr>
        <w:instrText xml:space="preserve"> SEQ Bảng \* ARABIC </w:instrText>
      </w:r>
      <w:r w:rsidR="001C290A">
        <w:rPr>
          <w:noProof/>
        </w:rPr>
        <w:fldChar w:fldCharType="separate"/>
      </w:r>
      <w:r w:rsidR="008A6E56">
        <w:rPr>
          <w:noProof/>
        </w:rPr>
        <w:t>14</w:t>
      </w:r>
      <w:r w:rsidR="001C290A">
        <w:rPr>
          <w:noProof/>
        </w:rPr>
        <w:fldChar w:fldCharType="end"/>
      </w:r>
      <w:bookmarkEnd w:id="170"/>
      <w:r>
        <w:t>.</w:t>
      </w:r>
      <w:r w:rsidRPr="0026468A">
        <w:t xml:space="preserve"> </w:t>
      </w:r>
      <w:r>
        <w:t xml:space="preserve">Đặc tả </w:t>
      </w:r>
      <w:r>
        <w:rPr>
          <w:lang w:val="en"/>
        </w:rPr>
        <w:t>u</w:t>
      </w:r>
      <w:r>
        <w:t xml:space="preserve">se </w:t>
      </w:r>
      <w:r>
        <w:rPr>
          <w:lang w:val="en"/>
        </w:rPr>
        <w:t>c</w:t>
      </w:r>
      <w:r>
        <w:t>ase Tổng hợp đoạn văn bản</w:t>
      </w:r>
      <w:bookmarkEnd w:id="171"/>
    </w:p>
    <w:tbl>
      <w:tblPr>
        <w:tblStyle w:val="TableGrid2"/>
        <w:tblW w:w="8566" w:type="dxa"/>
        <w:jc w:val="center"/>
        <w:tblLayout w:type="fixed"/>
        <w:tblLook w:val="04A0" w:firstRow="1" w:lastRow="0" w:firstColumn="1" w:lastColumn="0" w:noHBand="0" w:noVBand="1"/>
      </w:tblPr>
      <w:tblGrid>
        <w:gridCol w:w="1728"/>
        <w:gridCol w:w="6838"/>
      </w:tblGrid>
      <w:tr w:rsidR="00BB4FF6" w:rsidRPr="00487C3B" w14:paraId="77F395A5"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D0863A9"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Tên use-case</w:t>
            </w:r>
          </w:p>
        </w:tc>
        <w:tc>
          <w:tcPr>
            <w:tcW w:w="6838" w:type="dxa"/>
            <w:tcBorders>
              <w:top w:val="single" w:sz="4" w:space="0" w:color="auto"/>
              <w:left w:val="single" w:sz="4" w:space="0" w:color="auto"/>
              <w:bottom w:val="single" w:sz="4" w:space="0" w:color="auto"/>
              <w:right w:val="single" w:sz="4" w:space="0" w:color="auto"/>
            </w:tcBorders>
          </w:tcPr>
          <w:p w14:paraId="65E40729" w14:textId="2ECDA815" w:rsidR="00643018" w:rsidRPr="00487C3B" w:rsidRDefault="00BB4FF6" w:rsidP="008C7B6F">
            <w:pPr>
              <w:spacing w:before="120" w:after="0"/>
              <w:rPr>
                <w:rFonts w:ascii="Times New Roman" w:eastAsia="MS Mincho" w:hAnsi="Times New Roman" w:cs="Times New Roman"/>
                <w:sz w:val="24"/>
              </w:rPr>
            </w:pPr>
            <w:r w:rsidRPr="00487C3B">
              <w:rPr>
                <w:rFonts w:ascii="Times New Roman" w:eastAsia="MS Mincho" w:hAnsi="Times New Roman" w:cs="Times New Roman"/>
                <w:sz w:val="24"/>
              </w:rPr>
              <w:t>Tổng hợp đoạn văn bản</w:t>
            </w:r>
          </w:p>
        </w:tc>
      </w:tr>
      <w:tr w:rsidR="00BB4FF6" w:rsidRPr="00487C3B" w14:paraId="53E67C62" w14:textId="77777777" w:rsidTr="00157F5A">
        <w:trPr>
          <w:trHeight w:val="81"/>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56C0CE68"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Mô tả</w:t>
            </w:r>
          </w:p>
        </w:tc>
        <w:tc>
          <w:tcPr>
            <w:tcW w:w="6838" w:type="dxa"/>
            <w:tcBorders>
              <w:top w:val="single" w:sz="4" w:space="0" w:color="auto"/>
              <w:left w:val="single" w:sz="4" w:space="0" w:color="auto"/>
              <w:bottom w:val="single" w:sz="4" w:space="0" w:color="auto"/>
              <w:right w:val="single" w:sz="4" w:space="0" w:color="auto"/>
            </w:tcBorders>
          </w:tcPr>
          <w:p w14:paraId="3DBB422D" w14:textId="30AEE54D" w:rsidR="006C1FA7" w:rsidRPr="00487C3B" w:rsidRDefault="00BB4FF6" w:rsidP="00E33E37">
            <w:pPr>
              <w:spacing w:before="120" w:after="0"/>
              <w:rPr>
                <w:rFonts w:ascii="Times New Roman" w:eastAsia="MS Mincho" w:hAnsi="Times New Roman" w:cs="Times New Roman"/>
                <w:sz w:val="24"/>
              </w:rPr>
            </w:pPr>
            <w:r w:rsidRPr="00487C3B">
              <w:rPr>
                <w:rFonts w:ascii="Times New Roman" w:eastAsia="MS Mincho" w:hAnsi="Times New Roman" w:cs="Times New Roman"/>
                <w:sz w:val="24"/>
              </w:rPr>
              <w:t>Trình đọ</w:t>
            </w:r>
            <w:r w:rsidR="008A1823">
              <w:rPr>
                <w:rFonts w:ascii="Times New Roman" w:eastAsia="MS Mincho" w:hAnsi="Times New Roman" w:cs="Times New Roman"/>
                <w:sz w:val="24"/>
              </w:rPr>
              <w:t xml:space="preserve">c màn hình </w:t>
            </w:r>
            <w:r w:rsidRPr="00487C3B">
              <w:rPr>
                <w:rFonts w:ascii="Times New Roman" w:eastAsia="MS Mincho" w:hAnsi="Times New Roman" w:cs="Times New Roman"/>
                <w:sz w:val="24"/>
              </w:rPr>
              <w:t xml:space="preserve">dịch thao tác người dùng thành văn bản </w:t>
            </w:r>
            <w:r w:rsidR="00203547">
              <w:rPr>
                <w:rFonts w:ascii="Times New Roman" w:eastAsia="MS Mincho" w:hAnsi="Times New Roman" w:cs="Times New Roman"/>
                <w:sz w:val="24"/>
              </w:rPr>
              <w:t>và</w:t>
            </w:r>
            <w:r w:rsidRPr="00487C3B">
              <w:rPr>
                <w:rFonts w:ascii="Times New Roman" w:eastAsia="MS Mincho" w:hAnsi="Times New Roman" w:cs="Times New Roman"/>
                <w:sz w:val="24"/>
              </w:rPr>
              <w:t xml:space="preserve"> truyền xuống cho bộ đọc theo định dạng nhất định</w:t>
            </w:r>
            <w:r w:rsidR="00DC764B">
              <w:rPr>
                <w:rFonts w:ascii="Times New Roman" w:eastAsia="MS Mincho" w:hAnsi="Times New Roman" w:cs="Times New Roman"/>
                <w:sz w:val="24"/>
              </w:rPr>
              <w:t xml:space="preserve"> để tổng hợp</w:t>
            </w:r>
            <w:r w:rsidR="003B642F">
              <w:rPr>
                <w:rFonts w:ascii="Times New Roman" w:eastAsia="MS Mincho" w:hAnsi="Times New Roman" w:cs="Times New Roman"/>
                <w:sz w:val="24"/>
              </w:rPr>
              <w:t xml:space="preserve"> thành tiếng nói</w:t>
            </w:r>
          </w:p>
        </w:tc>
      </w:tr>
      <w:tr w:rsidR="00BB4FF6" w:rsidRPr="00487C3B" w14:paraId="19B46B89" w14:textId="77777777" w:rsidTr="00157F5A">
        <w:trPr>
          <w:trHeight w:val="184"/>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4C3E92BE"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Tác nhân</w:t>
            </w:r>
          </w:p>
        </w:tc>
        <w:tc>
          <w:tcPr>
            <w:tcW w:w="6838" w:type="dxa"/>
            <w:tcBorders>
              <w:top w:val="single" w:sz="4" w:space="0" w:color="auto"/>
              <w:left w:val="single" w:sz="4" w:space="0" w:color="auto"/>
              <w:bottom w:val="single" w:sz="4" w:space="0" w:color="auto"/>
              <w:right w:val="single" w:sz="4" w:space="0" w:color="auto"/>
            </w:tcBorders>
          </w:tcPr>
          <w:p w14:paraId="17906662" w14:textId="5EE9CCF6" w:rsidR="005D6C5D"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Trình đọc màn hình</w:t>
            </w:r>
          </w:p>
        </w:tc>
      </w:tr>
      <w:tr w:rsidR="00BB4FF6" w:rsidRPr="00487C3B" w14:paraId="58256AB8"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398E2782"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Tiền điều kiện</w:t>
            </w:r>
          </w:p>
        </w:tc>
        <w:tc>
          <w:tcPr>
            <w:tcW w:w="6838" w:type="dxa"/>
            <w:tcBorders>
              <w:top w:val="single" w:sz="4" w:space="0" w:color="auto"/>
              <w:left w:val="single" w:sz="4" w:space="0" w:color="auto"/>
              <w:bottom w:val="single" w:sz="4" w:space="0" w:color="auto"/>
              <w:right w:val="single" w:sz="4" w:space="0" w:color="auto"/>
            </w:tcBorders>
          </w:tcPr>
          <w:p w14:paraId="1D8E7DAC"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Bộ đọc đã được khởi động và tải các tài nguyên</w:t>
            </w:r>
          </w:p>
          <w:p w14:paraId="7E77E1FC" w14:textId="180DA7C4" w:rsidR="008954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Người đọc có thao tác và thao tác đã được dịch thành văn bản</w:t>
            </w:r>
          </w:p>
        </w:tc>
      </w:tr>
      <w:tr w:rsidR="00BB4FF6" w:rsidRPr="00487C3B" w14:paraId="02E1D5F3" w14:textId="77777777" w:rsidTr="00157F5A">
        <w:trPr>
          <w:trHeight w:val="4760"/>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2E7BFD85"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Luồng sự kiện chính</w:t>
            </w:r>
          </w:p>
        </w:tc>
        <w:tc>
          <w:tcPr>
            <w:tcW w:w="6838" w:type="dxa"/>
            <w:tcBorders>
              <w:top w:val="single" w:sz="4" w:space="0" w:color="auto"/>
              <w:left w:val="single" w:sz="4" w:space="0" w:color="auto"/>
              <w:bottom w:val="single" w:sz="4" w:space="0" w:color="auto"/>
              <w:right w:val="single" w:sz="4" w:space="0" w:color="auto"/>
            </w:tcBorders>
          </w:tcPr>
          <w:tbl>
            <w:tblPr>
              <w:tblStyle w:val="TableGrid2"/>
              <w:tblW w:w="6530" w:type="dxa"/>
              <w:tblLayout w:type="fixed"/>
              <w:tblLook w:val="04A0" w:firstRow="1" w:lastRow="0" w:firstColumn="1" w:lastColumn="0" w:noHBand="0" w:noVBand="1"/>
            </w:tblPr>
            <w:tblGrid>
              <w:gridCol w:w="697"/>
              <w:gridCol w:w="1800"/>
              <w:gridCol w:w="4033"/>
            </w:tblGrid>
            <w:tr w:rsidR="00BB4FF6" w:rsidRPr="00487C3B" w14:paraId="265127A2" w14:textId="77777777" w:rsidTr="00157F5A">
              <w:tc>
                <w:tcPr>
                  <w:tcW w:w="697" w:type="dxa"/>
                  <w:tcBorders>
                    <w:top w:val="single" w:sz="4" w:space="0" w:color="auto"/>
                    <w:left w:val="single" w:sz="4" w:space="0" w:color="auto"/>
                    <w:bottom w:val="single" w:sz="4" w:space="0" w:color="auto"/>
                    <w:right w:val="single" w:sz="4" w:space="0" w:color="auto"/>
                  </w:tcBorders>
                  <w:shd w:val="clear" w:color="auto" w:fill="C5E0B3"/>
                </w:tcPr>
                <w:p w14:paraId="65B9A7A3"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STT</w:t>
                  </w:r>
                </w:p>
              </w:tc>
              <w:tc>
                <w:tcPr>
                  <w:tcW w:w="1800" w:type="dxa"/>
                  <w:tcBorders>
                    <w:top w:val="single" w:sz="4" w:space="0" w:color="auto"/>
                    <w:left w:val="single" w:sz="4" w:space="0" w:color="auto"/>
                    <w:bottom w:val="single" w:sz="4" w:space="0" w:color="auto"/>
                    <w:right w:val="single" w:sz="4" w:space="0" w:color="auto"/>
                  </w:tcBorders>
                  <w:shd w:val="clear" w:color="auto" w:fill="C5E0B3"/>
                </w:tcPr>
                <w:p w14:paraId="1E610DA1"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Thực hiện bởi</w:t>
                  </w:r>
                </w:p>
              </w:tc>
              <w:tc>
                <w:tcPr>
                  <w:tcW w:w="4033" w:type="dxa"/>
                  <w:tcBorders>
                    <w:top w:val="single" w:sz="4" w:space="0" w:color="auto"/>
                    <w:left w:val="single" w:sz="4" w:space="0" w:color="auto"/>
                    <w:bottom w:val="single" w:sz="4" w:space="0" w:color="auto"/>
                    <w:right w:val="single" w:sz="4" w:space="0" w:color="auto"/>
                  </w:tcBorders>
                  <w:shd w:val="clear" w:color="auto" w:fill="C5E0B3"/>
                </w:tcPr>
                <w:p w14:paraId="0C54A52B"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Hành động</w:t>
                  </w:r>
                </w:p>
              </w:tc>
            </w:tr>
            <w:tr w:rsidR="00BB4FF6" w:rsidRPr="00487C3B" w14:paraId="3F104474" w14:textId="77777777" w:rsidTr="00157F5A">
              <w:tc>
                <w:tcPr>
                  <w:tcW w:w="697" w:type="dxa"/>
                  <w:tcBorders>
                    <w:top w:val="single" w:sz="4" w:space="0" w:color="auto"/>
                    <w:left w:val="single" w:sz="4" w:space="0" w:color="auto"/>
                    <w:bottom w:val="single" w:sz="4" w:space="0" w:color="auto"/>
                    <w:right w:val="single" w:sz="4" w:space="0" w:color="auto"/>
                  </w:tcBorders>
                </w:tcPr>
                <w:p w14:paraId="126A307F" w14:textId="77777777" w:rsidR="00BB4FF6" w:rsidRPr="00487C3B" w:rsidRDefault="00BB4FF6" w:rsidP="008C7B6F">
                  <w:pPr>
                    <w:spacing w:before="120" w:after="0"/>
                    <w:jc w:val="center"/>
                    <w:rPr>
                      <w:rFonts w:ascii="Times New Roman" w:eastAsia="MS Mincho" w:hAnsi="Times New Roman" w:cs="Times New Roman"/>
                      <w:sz w:val="24"/>
                    </w:rPr>
                  </w:pPr>
                  <w:r w:rsidRPr="00487C3B">
                    <w:rPr>
                      <w:rFonts w:ascii="Times New Roman" w:eastAsia="MS Mincho" w:hAnsi="Times New Roman" w:cs="Times New Roman"/>
                      <w:sz w:val="24"/>
                    </w:rPr>
                    <w:t>1</w:t>
                  </w:r>
                </w:p>
              </w:tc>
              <w:tc>
                <w:tcPr>
                  <w:tcW w:w="1800" w:type="dxa"/>
                  <w:tcBorders>
                    <w:top w:val="single" w:sz="4" w:space="0" w:color="auto"/>
                    <w:left w:val="single" w:sz="4" w:space="0" w:color="auto"/>
                    <w:bottom w:val="single" w:sz="4" w:space="0" w:color="auto"/>
                    <w:right w:val="single" w:sz="4" w:space="0" w:color="auto"/>
                  </w:tcBorders>
                </w:tcPr>
                <w:p w14:paraId="0ED325EC"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Trình đọc màn hình</w:t>
                  </w:r>
                </w:p>
              </w:tc>
              <w:tc>
                <w:tcPr>
                  <w:tcW w:w="4033" w:type="dxa"/>
                  <w:tcBorders>
                    <w:top w:val="single" w:sz="4" w:space="0" w:color="auto"/>
                    <w:left w:val="single" w:sz="4" w:space="0" w:color="auto"/>
                    <w:bottom w:val="single" w:sz="4" w:space="0" w:color="auto"/>
                    <w:right w:val="single" w:sz="4" w:space="0" w:color="auto"/>
                  </w:tcBorders>
                </w:tcPr>
                <w:p w14:paraId="55628189"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Gửi yêu cầu tổng hợp một đoạn văn bản theo định dạng nhất định</w:t>
                  </w:r>
                </w:p>
              </w:tc>
            </w:tr>
            <w:tr w:rsidR="00BB4FF6" w:rsidRPr="00487C3B" w14:paraId="6C4CAEB5" w14:textId="77777777" w:rsidTr="00157F5A">
              <w:tc>
                <w:tcPr>
                  <w:tcW w:w="697" w:type="dxa"/>
                  <w:tcBorders>
                    <w:top w:val="single" w:sz="4" w:space="0" w:color="auto"/>
                    <w:left w:val="single" w:sz="4" w:space="0" w:color="auto"/>
                    <w:bottom w:val="single" w:sz="4" w:space="0" w:color="auto"/>
                    <w:right w:val="single" w:sz="4" w:space="0" w:color="auto"/>
                  </w:tcBorders>
                </w:tcPr>
                <w:p w14:paraId="6E1EEE41" w14:textId="77777777" w:rsidR="00BB4FF6" w:rsidRPr="00487C3B" w:rsidRDefault="00BB4FF6" w:rsidP="008C7B6F">
                  <w:pPr>
                    <w:spacing w:before="120" w:after="0"/>
                    <w:jc w:val="center"/>
                    <w:rPr>
                      <w:rFonts w:ascii="Times New Roman" w:eastAsia="MS Mincho" w:hAnsi="Times New Roman" w:cs="Times New Roman"/>
                      <w:sz w:val="24"/>
                    </w:rPr>
                  </w:pPr>
                  <w:r w:rsidRPr="00487C3B">
                    <w:rPr>
                      <w:rFonts w:ascii="Times New Roman" w:eastAsia="MS Mincho" w:hAnsi="Times New Roman" w:cs="Times New Roman"/>
                      <w:sz w:val="24"/>
                    </w:rPr>
                    <w:t>2</w:t>
                  </w:r>
                </w:p>
              </w:tc>
              <w:tc>
                <w:tcPr>
                  <w:tcW w:w="1800" w:type="dxa"/>
                  <w:tcBorders>
                    <w:top w:val="single" w:sz="4" w:space="0" w:color="auto"/>
                    <w:left w:val="single" w:sz="4" w:space="0" w:color="auto"/>
                    <w:bottom w:val="single" w:sz="4" w:space="0" w:color="auto"/>
                    <w:right w:val="single" w:sz="4" w:space="0" w:color="auto"/>
                  </w:tcBorders>
                </w:tcPr>
                <w:p w14:paraId="33A724D5"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Bộ đọc</w:t>
                  </w:r>
                </w:p>
              </w:tc>
              <w:tc>
                <w:tcPr>
                  <w:tcW w:w="4033" w:type="dxa"/>
                  <w:tcBorders>
                    <w:top w:val="single" w:sz="4" w:space="0" w:color="auto"/>
                    <w:left w:val="single" w:sz="4" w:space="0" w:color="auto"/>
                    <w:bottom w:val="single" w:sz="4" w:space="0" w:color="auto"/>
                    <w:right w:val="single" w:sz="4" w:space="0" w:color="auto"/>
                  </w:tcBorders>
                </w:tcPr>
                <w:p w14:paraId="2E3CC48A"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Tiền xử lý đoạn văn bản (Tách câu, tách từ, chuẩn hóa…)</w:t>
                  </w:r>
                </w:p>
              </w:tc>
            </w:tr>
            <w:tr w:rsidR="00BB4FF6" w:rsidRPr="00487C3B" w14:paraId="174C7590" w14:textId="77777777" w:rsidTr="00157F5A">
              <w:tc>
                <w:tcPr>
                  <w:tcW w:w="697" w:type="dxa"/>
                  <w:tcBorders>
                    <w:top w:val="single" w:sz="4" w:space="0" w:color="auto"/>
                    <w:left w:val="single" w:sz="4" w:space="0" w:color="auto"/>
                    <w:bottom w:val="single" w:sz="4" w:space="0" w:color="auto"/>
                    <w:right w:val="single" w:sz="4" w:space="0" w:color="auto"/>
                  </w:tcBorders>
                </w:tcPr>
                <w:p w14:paraId="54D74805" w14:textId="77777777" w:rsidR="00BB4FF6" w:rsidRPr="00487C3B" w:rsidRDefault="00BB4FF6" w:rsidP="008C7B6F">
                  <w:pPr>
                    <w:spacing w:before="120" w:after="0"/>
                    <w:jc w:val="center"/>
                    <w:rPr>
                      <w:rFonts w:ascii="Times New Roman" w:eastAsia="MS Mincho" w:hAnsi="Times New Roman" w:cs="Times New Roman"/>
                      <w:sz w:val="24"/>
                    </w:rPr>
                  </w:pPr>
                  <w:r w:rsidRPr="00487C3B">
                    <w:rPr>
                      <w:rFonts w:ascii="Times New Roman" w:eastAsia="MS Mincho" w:hAnsi="Times New Roman" w:cs="Times New Roman"/>
                      <w:sz w:val="24"/>
                    </w:rPr>
                    <w:t>3</w:t>
                  </w:r>
                </w:p>
              </w:tc>
              <w:tc>
                <w:tcPr>
                  <w:tcW w:w="1800" w:type="dxa"/>
                  <w:tcBorders>
                    <w:top w:val="single" w:sz="4" w:space="0" w:color="auto"/>
                    <w:left w:val="single" w:sz="4" w:space="0" w:color="auto"/>
                    <w:bottom w:val="single" w:sz="4" w:space="0" w:color="auto"/>
                    <w:right w:val="single" w:sz="4" w:space="0" w:color="auto"/>
                  </w:tcBorders>
                </w:tcPr>
                <w:p w14:paraId="61F2C1CE"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Bộ đọc</w:t>
                  </w:r>
                </w:p>
              </w:tc>
              <w:tc>
                <w:tcPr>
                  <w:tcW w:w="4033" w:type="dxa"/>
                  <w:tcBorders>
                    <w:top w:val="single" w:sz="4" w:space="0" w:color="auto"/>
                    <w:left w:val="single" w:sz="4" w:space="0" w:color="auto"/>
                    <w:bottom w:val="single" w:sz="4" w:space="0" w:color="auto"/>
                    <w:right w:val="single" w:sz="4" w:space="0" w:color="auto"/>
                  </w:tcBorders>
                </w:tcPr>
                <w:p w14:paraId="3901DB72"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Chuyển đổi văn bản thành dạng có thể đọc được</w:t>
                  </w:r>
                </w:p>
              </w:tc>
            </w:tr>
            <w:tr w:rsidR="00BB4FF6" w:rsidRPr="00487C3B" w14:paraId="6C54D1D4" w14:textId="77777777" w:rsidTr="00157F5A">
              <w:trPr>
                <w:trHeight w:val="196"/>
              </w:trPr>
              <w:tc>
                <w:tcPr>
                  <w:tcW w:w="697" w:type="dxa"/>
                  <w:tcBorders>
                    <w:top w:val="single" w:sz="4" w:space="0" w:color="auto"/>
                    <w:left w:val="single" w:sz="4" w:space="0" w:color="auto"/>
                    <w:bottom w:val="single" w:sz="4" w:space="0" w:color="auto"/>
                    <w:right w:val="single" w:sz="4" w:space="0" w:color="auto"/>
                  </w:tcBorders>
                </w:tcPr>
                <w:p w14:paraId="6B46E449" w14:textId="77777777" w:rsidR="00BB4FF6" w:rsidRPr="00487C3B" w:rsidRDefault="00BB4FF6" w:rsidP="008C7B6F">
                  <w:pPr>
                    <w:spacing w:before="120" w:after="0"/>
                    <w:jc w:val="center"/>
                    <w:rPr>
                      <w:rFonts w:ascii="Times New Roman" w:eastAsia="MS Mincho" w:hAnsi="Times New Roman" w:cs="Times New Roman"/>
                      <w:sz w:val="24"/>
                    </w:rPr>
                  </w:pPr>
                  <w:r w:rsidRPr="00487C3B">
                    <w:rPr>
                      <w:rFonts w:ascii="Times New Roman" w:eastAsia="MS Mincho" w:hAnsi="Times New Roman" w:cs="Times New Roman"/>
                      <w:sz w:val="24"/>
                    </w:rPr>
                    <w:t>4</w:t>
                  </w:r>
                </w:p>
              </w:tc>
              <w:tc>
                <w:tcPr>
                  <w:tcW w:w="1800" w:type="dxa"/>
                  <w:tcBorders>
                    <w:top w:val="single" w:sz="4" w:space="0" w:color="auto"/>
                    <w:left w:val="single" w:sz="4" w:space="0" w:color="auto"/>
                    <w:bottom w:val="single" w:sz="4" w:space="0" w:color="auto"/>
                    <w:right w:val="single" w:sz="4" w:space="0" w:color="auto"/>
                  </w:tcBorders>
                </w:tcPr>
                <w:p w14:paraId="19B0AF98"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Bộ đọc</w:t>
                  </w:r>
                </w:p>
              </w:tc>
              <w:tc>
                <w:tcPr>
                  <w:tcW w:w="4033" w:type="dxa"/>
                  <w:tcBorders>
                    <w:top w:val="single" w:sz="4" w:space="0" w:color="auto"/>
                    <w:left w:val="single" w:sz="4" w:space="0" w:color="auto"/>
                    <w:bottom w:val="single" w:sz="4" w:space="0" w:color="auto"/>
                    <w:right w:val="single" w:sz="4" w:space="0" w:color="auto"/>
                  </w:tcBorders>
                </w:tcPr>
                <w:p w14:paraId="2A4D236D"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Tổng hợp đoạn văn bản đã chuyển đổi</w:t>
                  </w:r>
                </w:p>
              </w:tc>
            </w:tr>
            <w:tr w:rsidR="00BB4FF6" w:rsidRPr="00487C3B" w14:paraId="0FDA8F8E" w14:textId="77777777" w:rsidTr="00157F5A">
              <w:trPr>
                <w:trHeight w:val="701"/>
              </w:trPr>
              <w:tc>
                <w:tcPr>
                  <w:tcW w:w="697" w:type="dxa"/>
                  <w:tcBorders>
                    <w:top w:val="single" w:sz="4" w:space="0" w:color="auto"/>
                    <w:left w:val="single" w:sz="4" w:space="0" w:color="auto"/>
                    <w:bottom w:val="single" w:sz="4" w:space="0" w:color="auto"/>
                    <w:right w:val="single" w:sz="4" w:space="0" w:color="auto"/>
                  </w:tcBorders>
                </w:tcPr>
                <w:p w14:paraId="0D02ABED" w14:textId="77777777" w:rsidR="00BB4FF6" w:rsidRPr="00487C3B" w:rsidRDefault="00BB4FF6" w:rsidP="008C7B6F">
                  <w:pPr>
                    <w:spacing w:before="120" w:after="0"/>
                    <w:jc w:val="center"/>
                    <w:rPr>
                      <w:rFonts w:ascii="Times New Roman" w:eastAsia="MS Mincho" w:hAnsi="Times New Roman" w:cs="Times New Roman"/>
                      <w:sz w:val="24"/>
                    </w:rPr>
                  </w:pPr>
                  <w:r w:rsidRPr="00487C3B">
                    <w:rPr>
                      <w:rFonts w:ascii="Times New Roman" w:eastAsia="MS Mincho" w:hAnsi="Times New Roman" w:cs="Times New Roman"/>
                      <w:sz w:val="24"/>
                    </w:rPr>
                    <w:t>5</w:t>
                  </w:r>
                </w:p>
              </w:tc>
              <w:tc>
                <w:tcPr>
                  <w:tcW w:w="1800" w:type="dxa"/>
                  <w:tcBorders>
                    <w:top w:val="single" w:sz="4" w:space="0" w:color="auto"/>
                    <w:left w:val="single" w:sz="4" w:space="0" w:color="auto"/>
                    <w:bottom w:val="single" w:sz="4" w:space="0" w:color="auto"/>
                    <w:right w:val="single" w:sz="4" w:space="0" w:color="auto"/>
                  </w:tcBorders>
                </w:tcPr>
                <w:p w14:paraId="3A8A6AF4"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Bộ đọc</w:t>
                  </w:r>
                </w:p>
              </w:tc>
              <w:tc>
                <w:tcPr>
                  <w:tcW w:w="4033" w:type="dxa"/>
                  <w:tcBorders>
                    <w:top w:val="single" w:sz="4" w:space="0" w:color="auto"/>
                    <w:left w:val="single" w:sz="4" w:space="0" w:color="auto"/>
                    <w:bottom w:val="single" w:sz="4" w:space="0" w:color="auto"/>
                    <w:right w:val="single" w:sz="4" w:space="0" w:color="auto"/>
                  </w:tcBorders>
                </w:tcPr>
                <w:p w14:paraId="6B35F3E5"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Đẩy âm thanh tổng hợp được ra thiết bị</w:t>
                  </w:r>
                </w:p>
              </w:tc>
            </w:tr>
          </w:tbl>
          <w:p w14:paraId="4EC1FBB3" w14:textId="77777777" w:rsidR="00BB4FF6" w:rsidRPr="00487C3B" w:rsidRDefault="00BB4FF6" w:rsidP="008C7B6F">
            <w:pPr>
              <w:spacing w:before="120" w:after="0"/>
              <w:jc w:val="left"/>
              <w:rPr>
                <w:rFonts w:ascii="Times New Roman" w:eastAsia="MS Mincho" w:hAnsi="Times New Roman" w:cs="Times New Roman"/>
                <w:sz w:val="24"/>
              </w:rPr>
            </w:pPr>
          </w:p>
        </w:tc>
      </w:tr>
      <w:tr w:rsidR="00BB4FF6" w:rsidRPr="00487C3B" w14:paraId="0CBF2317"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2CD98F8A"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lastRenderedPageBreak/>
              <w:t>Luồng sự kiện</w:t>
            </w:r>
          </w:p>
          <w:p w14:paraId="316466D2"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thay thế</w:t>
            </w:r>
          </w:p>
        </w:tc>
        <w:tc>
          <w:tcPr>
            <w:tcW w:w="6838" w:type="dxa"/>
            <w:tcBorders>
              <w:top w:val="single" w:sz="4" w:space="0" w:color="auto"/>
              <w:left w:val="single" w:sz="4" w:space="0" w:color="auto"/>
              <w:bottom w:val="single" w:sz="4" w:space="0" w:color="auto"/>
              <w:right w:val="single" w:sz="4" w:space="0" w:color="auto"/>
            </w:tcBorders>
          </w:tcPr>
          <w:p w14:paraId="73C94DEB" w14:textId="77777777"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w:t>
            </w:r>
          </w:p>
        </w:tc>
      </w:tr>
      <w:tr w:rsidR="00BB4FF6" w:rsidRPr="00487C3B" w14:paraId="7DA30BDC" w14:textId="77777777" w:rsidTr="00157F5A">
        <w:trPr>
          <w:jc w:val="center"/>
        </w:trPr>
        <w:tc>
          <w:tcPr>
            <w:tcW w:w="1728" w:type="dxa"/>
            <w:tcBorders>
              <w:top w:val="single" w:sz="4" w:space="0" w:color="auto"/>
              <w:left w:val="single" w:sz="4" w:space="0" w:color="auto"/>
              <w:bottom w:val="single" w:sz="4" w:space="0" w:color="auto"/>
              <w:right w:val="single" w:sz="4" w:space="0" w:color="auto"/>
            </w:tcBorders>
            <w:shd w:val="clear" w:color="auto" w:fill="D5DCE4"/>
          </w:tcPr>
          <w:p w14:paraId="1BB1E06E" w14:textId="77777777" w:rsidR="00BB4FF6" w:rsidRPr="00487C3B" w:rsidRDefault="00BB4FF6" w:rsidP="008C7B6F">
            <w:pPr>
              <w:spacing w:before="120" w:after="0"/>
              <w:jc w:val="center"/>
              <w:rPr>
                <w:rFonts w:ascii="Times New Roman" w:eastAsia="MS Mincho" w:hAnsi="Times New Roman" w:cs="Times New Roman"/>
                <w:b/>
                <w:sz w:val="24"/>
              </w:rPr>
            </w:pPr>
            <w:r w:rsidRPr="00487C3B">
              <w:rPr>
                <w:rFonts w:ascii="Times New Roman" w:eastAsia="MS Mincho" w:hAnsi="Times New Roman" w:cs="Times New Roman"/>
                <w:b/>
                <w:sz w:val="24"/>
              </w:rPr>
              <w:t>Hậu điều kiện</w:t>
            </w:r>
          </w:p>
        </w:tc>
        <w:tc>
          <w:tcPr>
            <w:tcW w:w="6838" w:type="dxa"/>
            <w:tcBorders>
              <w:top w:val="single" w:sz="4" w:space="0" w:color="auto"/>
              <w:left w:val="single" w:sz="4" w:space="0" w:color="auto"/>
              <w:bottom w:val="single" w:sz="4" w:space="0" w:color="auto"/>
              <w:right w:val="single" w:sz="4" w:space="0" w:color="auto"/>
            </w:tcBorders>
          </w:tcPr>
          <w:p w14:paraId="11FBA2D9" w14:textId="7D0A9B83" w:rsidR="00BB4FF6" w:rsidRPr="00487C3B" w:rsidRDefault="00BB4FF6" w:rsidP="008C7B6F">
            <w:pPr>
              <w:spacing w:before="120" w:after="0"/>
              <w:jc w:val="left"/>
              <w:rPr>
                <w:rFonts w:ascii="Times New Roman" w:eastAsia="MS Mincho" w:hAnsi="Times New Roman" w:cs="Times New Roman"/>
                <w:sz w:val="24"/>
              </w:rPr>
            </w:pPr>
            <w:r w:rsidRPr="00487C3B">
              <w:rPr>
                <w:rFonts w:ascii="Times New Roman" w:eastAsia="MS Mincho" w:hAnsi="Times New Roman" w:cs="Times New Roman"/>
                <w:sz w:val="24"/>
              </w:rPr>
              <w:t>Luôn phải cho ra âm thanh phản hồi với bất kì dữ liệu vào</w:t>
            </w:r>
            <w:r w:rsidR="002A454A">
              <w:rPr>
                <w:rFonts w:ascii="Times New Roman" w:eastAsia="MS Mincho" w:hAnsi="Times New Roman" w:cs="Times New Roman"/>
                <w:sz w:val="24"/>
              </w:rPr>
              <w:t>.</w:t>
            </w:r>
          </w:p>
        </w:tc>
      </w:tr>
    </w:tbl>
    <w:p w14:paraId="6AC75F34" w14:textId="47AF712A" w:rsidR="00B27F00" w:rsidRDefault="006426E3" w:rsidP="0018040F">
      <w:bookmarkStart w:id="172" w:name="_Ref323217610"/>
      <w:bookmarkStart w:id="173" w:name="_Toc8808199"/>
      <w:r>
        <w:t>Dữ liệu vào ra cho chức năng tổng hợp đoạn văn bản được mô tả tron</w:t>
      </w:r>
      <w:r w:rsidR="00C53E8E">
        <w:t xml:space="preserve">g </w:t>
      </w:r>
      <w:r>
        <w:t>Bảng 15.</w:t>
      </w:r>
    </w:p>
    <w:p w14:paraId="07ABAD4F" w14:textId="6D3C7009" w:rsidR="00BB4FF6" w:rsidRDefault="00BB4FF6" w:rsidP="00BB4FF6">
      <w:pPr>
        <w:pStyle w:val="Chuthich"/>
        <w:keepNext/>
      </w:pPr>
      <w:bookmarkStart w:id="174" w:name="_Toc9805531"/>
      <w:r>
        <w:t xml:space="preserve">Bảng </w:t>
      </w:r>
      <w:r>
        <w:rPr>
          <w:noProof/>
        </w:rPr>
        <w:fldChar w:fldCharType="begin"/>
      </w:r>
      <w:r>
        <w:rPr>
          <w:noProof/>
        </w:rPr>
        <w:instrText xml:space="preserve"> SEQ Bảng \* ARABIC </w:instrText>
      </w:r>
      <w:r>
        <w:rPr>
          <w:noProof/>
        </w:rPr>
        <w:fldChar w:fldCharType="separate"/>
      </w:r>
      <w:r w:rsidR="008A6E56">
        <w:rPr>
          <w:noProof/>
        </w:rPr>
        <w:t>15</w:t>
      </w:r>
      <w:r>
        <w:rPr>
          <w:noProof/>
        </w:rPr>
        <w:fldChar w:fldCharType="end"/>
      </w:r>
      <w:bookmarkEnd w:id="172"/>
      <w:r>
        <w:t>. Dữ liệu vào ra cho chức năng Tổng hợp đoạn văn bản</w:t>
      </w:r>
      <w:bookmarkEnd w:id="173"/>
      <w:bookmarkEnd w:id="174"/>
    </w:p>
    <w:tbl>
      <w:tblPr>
        <w:tblStyle w:val="LiBang"/>
        <w:tblW w:w="8476" w:type="dxa"/>
        <w:jc w:val="center"/>
        <w:tblLayout w:type="fixed"/>
        <w:tblLook w:val="04A0" w:firstRow="1" w:lastRow="0" w:firstColumn="1" w:lastColumn="0" w:noHBand="0" w:noVBand="1"/>
      </w:tblPr>
      <w:tblGrid>
        <w:gridCol w:w="738"/>
        <w:gridCol w:w="1597"/>
        <w:gridCol w:w="2482"/>
        <w:gridCol w:w="2288"/>
        <w:gridCol w:w="1371"/>
      </w:tblGrid>
      <w:tr w:rsidR="00BB4FF6" w:rsidRPr="00827FE6" w14:paraId="7EFA6A4A" w14:textId="77777777" w:rsidTr="00157F5A">
        <w:trPr>
          <w:cnfStyle w:val="100000000000" w:firstRow="1" w:lastRow="0" w:firstColumn="0" w:lastColumn="0" w:oddVBand="0" w:evenVBand="0" w:oddHBand="0" w:evenHBand="0" w:firstRowFirstColumn="0" w:firstRowLastColumn="0" w:lastRowFirstColumn="0" w:lastRowLastColumn="0"/>
          <w:jc w:val="center"/>
        </w:trPr>
        <w:tc>
          <w:tcPr>
            <w:tcW w:w="738" w:type="dxa"/>
            <w:tcBorders>
              <w:top w:val="single" w:sz="4" w:space="0" w:color="auto"/>
              <w:left w:val="single" w:sz="4" w:space="0" w:color="auto"/>
              <w:bottom w:val="single" w:sz="4" w:space="0" w:color="auto"/>
              <w:right w:val="single" w:sz="4" w:space="0" w:color="auto"/>
            </w:tcBorders>
            <w:vAlign w:val="center"/>
          </w:tcPr>
          <w:p w14:paraId="60245DC7" w14:textId="77777777" w:rsidR="00BB4FF6" w:rsidRPr="00827FE6" w:rsidRDefault="00BB4FF6" w:rsidP="007630E5">
            <w:pPr>
              <w:spacing w:before="120" w:after="0"/>
              <w:rPr>
                <w:rFonts w:eastAsia="Calibri"/>
                <w:sz w:val="24"/>
              </w:rPr>
            </w:pPr>
            <w:r w:rsidRPr="00827FE6">
              <w:rPr>
                <w:rFonts w:eastAsia="Calibri"/>
                <w:sz w:val="24"/>
              </w:rPr>
              <w:t>STT</w:t>
            </w:r>
          </w:p>
        </w:tc>
        <w:tc>
          <w:tcPr>
            <w:tcW w:w="1597" w:type="dxa"/>
            <w:tcBorders>
              <w:top w:val="single" w:sz="4" w:space="0" w:color="auto"/>
              <w:left w:val="single" w:sz="4" w:space="0" w:color="auto"/>
              <w:bottom w:val="single" w:sz="4" w:space="0" w:color="auto"/>
              <w:right w:val="single" w:sz="4" w:space="0" w:color="auto"/>
            </w:tcBorders>
            <w:vAlign w:val="center"/>
          </w:tcPr>
          <w:p w14:paraId="6E2E9054" w14:textId="77777777" w:rsidR="00BB4FF6" w:rsidRPr="00827FE6" w:rsidRDefault="00BB4FF6" w:rsidP="007630E5">
            <w:pPr>
              <w:spacing w:before="120" w:after="0"/>
              <w:jc w:val="center"/>
              <w:rPr>
                <w:rFonts w:eastAsia="Calibri"/>
                <w:sz w:val="24"/>
              </w:rPr>
            </w:pPr>
            <w:r w:rsidRPr="00827FE6">
              <w:rPr>
                <w:rFonts w:eastAsia="Calibri"/>
                <w:sz w:val="24"/>
              </w:rPr>
              <w:t>Input [I] / Output [O]</w:t>
            </w:r>
          </w:p>
        </w:tc>
        <w:tc>
          <w:tcPr>
            <w:tcW w:w="2482" w:type="dxa"/>
            <w:tcBorders>
              <w:top w:val="single" w:sz="4" w:space="0" w:color="auto"/>
              <w:left w:val="single" w:sz="4" w:space="0" w:color="auto"/>
              <w:bottom w:val="single" w:sz="4" w:space="0" w:color="auto"/>
              <w:right w:val="single" w:sz="4" w:space="0" w:color="auto"/>
            </w:tcBorders>
            <w:vAlign w:val="center"/>
          </w:tcPr>
          <w:p w14:paraId="0B63DC15" w14:textId="77777777" w:rsidR="00BB4FF6" w:rsidRPr="00827FE6" w:rsidRDefault="00BB4FF6" w:rsidP="007630E5">
            <w:pPr>
              <w:spacing w:before="120" w:after="0"/>
              <w:jc w:val="center"/>
              <w:rPr>
                <w:rFonts w:eastAsia="Calibri"/>
                <w:sz w:val="24"/>
              </w:rPr>
            </w:pPr>
            <w:r w:rsidRPr="00827FE6">
              <w:rPr>
                <w:rFonts w:eastAsia="Calibri"/>
                <w:sz w:val="24"/>
              </w:rPr>
              <w:t>Trường dữ liệu</w:t>
            </w:r>
          </w:p>
        </w:tc>
        <w:tc>
          <w:tcPr>
            <w:tcW w:w="2288" w:type="dxa"/>
            <w:tcBorders>
              <w:top w:val="single" w:sz="4" w:space="0" w:color="auto"/>
              <w:left w:val="single" w:sz="4" w:space="0" w:color="auto"/>
              <w:bottom w:val="single" w:sz="4" w:space="0" w:color="auto"/>
              <w:right w:val="single" w:sz="4" w:space="0" w:color="auto"/>
            </w:tcBorders>
            <w:vAlign w:val="center"/>
          </w:tcPr>
          <w:p w14:paraId="10FEC4F5" w14:textId="77777777" w:rsidR="00BB4FF6" w:rsidRPr="00827FE6" w:rsidRDefault="00BB4FF6" w:rsidP="007630E5">
            <w:pPr>
              <w:spacing w:before="120" w:after="0"/>
              <w:jc w:val="center"/>
              <w:rPr>
                <w:rFonts w:eastAsia="Calibri"/>
                <w:sz w:val="24"/>
              </w:rPr>
            </w:pPr>
            <w:r w:rsidRPr="00827FE6">
              <w:rPr>
                <w:rFonts w:eastAsia="Calibri"/>
                <w:sz w:val="24"/>
              </w:rPr>
              <w:t>Kiểu dữ liệu</w:t>
            </w:r>
          </w:p>
        </w:tc>
        <w:tc>
          <w:tcPr>
            <w:tcW w:w="1371" w:type="dxa"/>
            <w:tcBorders>
              <w:top w:val="single" w:sz="4" w:space="0" w:color="auto"/>
              <w:left w:val="single" w:sz="4" w:space="0" w:color="auto"/>
              <w:bottom w:val="single" w:sz="4" w:space="0" w:color="auto"/>
              <w:right w:val="single" w:sz="4" w:space="0" w:color="auto"/>
            </w:tcBorders>
            <w:vAlign w:val="center"/>
          </w:tcPr>
          <w:p w14:paraId="18D6AEBE" w14:textId="77777777" w:rsidR="00BB4FF6" w:rsidRPr="00827FE6" w:rsidRDefault="00BB4FF6" w:rsidP="007630E5">
            <w:pPr>
              <w:spacing w:before="120" w:after="0"/>
              <w:jc w:val="center"/>
              <w:rPr>
                <w:rFonts w:eastAsia="Calibri"/>
                <w:sz w:val="24"/>
              </w:rPr>
            </w:pPr>
            <w:r w:rsidRPr="00827FE6">
              <w:rPr>
                <w:rFonts w:eastAsia="Calibri"/>
                <w:sz w:val="24"/>
              </w:rPr>
              <w:t>Bắt buộc</w:t>
            </w:r>
          </w:p>
        </w:tc>
      </w:tr>
      <w:tr w:rsidR="00BB4FF6" w:rsidRPr="00827FE6" w14:paraId="3C81456B" w14:textId="77777777" w:rsidTr="00157F5A">
        <w:trPr>
          <w:jc w:val="center"/>
        </w:trPr>
        <w:tc>
          <w:tcPr>
            <w:tcW w:w="738" w:type="dxa"/>
            <w:tcBorders>
              <w:top w:val="single" w:sz="4" w:space="0" w:color="auto"/>
              <w:left w:val="single" w:sz="4" w:space="0" w:color="auto"/>
              <w:bottom w:val="single" w:sz="4" w:space="0" w:color="auto"/>
              <w:right w:val="single" w:sz="4" w:space="0" w:color="auto"/>
            </w:tcBorders>
            <w:vAlign w:val="center"/>
          </w:tcPr>
          <w:p w14:paraId="67CC8CB8" w14:textId="77777777" w:rsidR="00BB4FF6" w:rsidRPr="00827FE6" w:rsidRDefault="00BB4FF6" w:rsidP="007630E5">
            <w:pPr>
              <w:spacing w:before="120" w:after="0"/>
              <w:jc w:val="center"/>
              <w:rPr>
                <w:rFonts w:eastAsia="Calibri"/>
                <w:sz w:val="24"/>
              </w:rPr>
            </w:pPr>
            <w:r w:rsidRPr="00827FE6">
              <w:rPr>
                <w:rFonts w:eastAsia="Calibri"/>
                <w:sz w:val="24"/>
              </w:rPr>
              <w:t>1</w:t>
            </w:r>
          </w:p>
        </w:tc>
        <w:tc>
          <w:tcPr>
            <w:tcW w:w="1597" w:type="dxa"/>
            <w:tcBorders>
              <w:top w:val="single" w:sz="4" w:space="0" w:color="auto"/>
              <w:left w:val="single" w:sz="4" w:space="0" w:color="auto"/>
              <w:bottom w:val="single" w:sz="4" w:space="0" w:color="auto"/>
              <w:right w:val="single" w:sz="4" w:space="0" w:color="auto"/>
            </w:tcBorders>
            <w:vAlign w:val="center"/>
          </w:tcPr>
          <w:p w14:paraId="2D3F6827" w14:textId="77777777" w:rsidR="00BB4FF6" w:rsidRPr="00827FE6" w:rsidRDefault="00BB4FF6" w:rsidP="007630E5">
            <w:pPr>
              <w:spacing w:before="120" w:after="0"/>
              <w:jc w:val="left"/>
              <w:rPr>
                <w:rFonts w:eastAsia="Calibri"/>
                <w:sz w:val="24"/>
              </w:rPr>
            </w:pPr>
            <w:r w:rsidRPr="00827FE6">
              <w:rPr>
                <w:rFonts w:eastAsia="Calibri"/>
                <w:sz w:val="24"/>
              </w:rPr>
              <w:t>I</w:t>
            </w:r>
          </w:p>
        </w:tc>
        <w:tc>
          <w:tcPr>
            <w:tcW w:w="2482" w:type="dxa"/>
            <w:tcBorders>
              <w:top w:val="single" w:sz="4" w:space="0" w:color="auto"/>
              <w:left w:val="single" w:sz="4" w:space="0" w:color="auto"/>
              <w:bottom w:val="single" w:sz="4" w:space="0" w:color="auto"/>
              <w:right w:val="single" w:sz="4" w:space="0" w:color="auto"/>
            </w:tcBorders>
            <w:vAlign w:val="center"/>
          </w:tcPr>
          <w:p w14:paraId="748B7CED" w14:textId="77777777" w:rsidR="00BB4FF6" w:rsidRPr="00827FE6" w:rsidRDefault="00BB4FF6" w:rsidP="007630E5">
            <w:pPr>
              <w:spacing w:before="120" w:after="0"/>
              <w:jc w:val="left"/>
              <w:rPr>
                <w:rFonts w:eastAsia="Calibri"/>
                <w:sz w:val="24"/>
              </w:rPr>
            </w:pPr>
            <w:r w:rsidRPr="00827FE6">
              <w:rPr>
                <w:rFonts w:eastAsia="Calibri"/>
                <w:sz w:val="24"/>
              </w:rPr>
              <w:t>Text fragment</w:t>
            </w:r>
          </w:p>
        </w:tc>
        <w:tc>
          <w:tcPr>
            <w:tcW w:w="2288" w:type="dxa"/>
            <w:tcBorders>
              <w:top w:val="single" w:sz="4" w:space="0" w:color="auto"/>
              <w:left w:val="single" w:sz="4" w:space="0" w:color="auto"/>
              <w:bottom w:val="single" w:sz="4" w:space="0" w:color="auto"/>
              <w:right w:val="single" w:sz="4" w:space="0" w:color="auto"/>
            </w:tcBorders>
            <w:vAlign w:val="center"/>
          </w:tcPr>
          <w:p w14:paraId="26448B5B" w14:textId="77777777" w:rsidR="00BB4FF6" w:rsidRPr="00827FE6" w:rsidRDefault="00BB4FF6" w:rsidP="007630E5">
            <w:pPr>
              <w:spacing w:before="120" w:after="0"/>
              <w:jc w:val="left"/>
              <w:rPr>
                <w:rFonts w:eastAsia="Calibri"/>
                <w:sz w:val="24"/>
              </w:rPr>
            </w:pPr>
            <w:r w:rsidRPr="00827FE6">
              <w:rPr>
                <w:rFonts w:eastAsia="Calibri"/>
                <w:sz w:val="24"/>
              </w:rPr>
              <w:t>SPVTEXTFRAGs (SAPI)</w:t>
            </w:r>
          </w:p>
        </w:tc>
        <w:tc>
          <w:tcPr>
            <w:tcW w:w="1371" w:type="dxa"/>
            <w:tcBorders>
              <w:top w:val="single" w:sz="4" w:space="0" w:color="auto"/>
              <w:left w:val="single" w:sz="4" w:space="0" w:color="auto"/>
              <w:bottom w:val="single" w:sz="4" w:space="0" w:color="auto"/>
              <w:right w:val="single" w:sz="4" w:space="0" w:color="auto"/>
            </w:tcBorders>
            <w:vAlign w:val="center"/>
          </w:tcPr>
          <w:p w14:paraId="2EA2F442" w14:textId="77777777" w:rsidR="00BB4FF6" w:rsidRPr="00827FE6" w:rsidRDefault="00BB4FF6" w:rsidP="007630E5">
            <w:pPr>
              <w:spacing w:before="120" w:after="0"/>
              <w:jc w:val="left"/>
              <w:rPr>
                <w:rFonts w:eastAsia="Calibri"/>
                <w:sz w:val="24"/>
              </w:rPr>
            </w:pPr>
            <w:r w:rsidRPr="00827FE6">
              <w:rPr>
                <w:rFonts w:eastAsia="Calibri"/>
                <w:sz w:val="24"/>
              </w:rPr>
              <w:t>Có</w:t>
            </w:r>
          </w:p>
        </w:tc>
      </w:tr>
      <w:tr w:rsidR="00BB4FF6" w:rsidRPr="00827FE6" w14:paraId="59CBEB31" w14:textId="77777777" w:rsidTr="00157F5A">
        <w:trPr>
          <w:jc w:val="center"/>
        </w:trPr>
        <w:tc>
          <w:tcPr>
            <w:tcW w:w="738" w:type="dxa"/>
            <w:tcBorders>
              <w:top w:val="single" w:sz="4" w:space="0" w:color="auto"/>
              <w:left w:val="single" w:sz="4" w:space="0" w:color="auto"/>
              <w:bottom w:val="single" w:sz="4" w:space="0" w:color="auto"/>
              <w:right w:val="single" w:sz="4" w:space="0" w:color="auto"/>
            </w:tcBorders>
            <w:vAlign w:val="center"/>
          </w:tcPr>
          <w:p w14:paraId="4650F19D" w14:textId="77777777" w:rsidR="00BB4FF6" w:rsidRPr="00827FE6" w:rsidRDefault="00BB4FF6" w:rsidP="007630E5">
            <w:pPr>
              <w:spacing w:before="120" w:after="0"/>
              <w:jc w:val="center"/>
              <w:rPr>
                <w:rFonts w:eastAsia="Calibri"/>
                <w:sz w:val="24"/>
              </w:rPr>
            </w:pPr>
            <w:r w:rsidRPr="00827FE6">
              <w:rPr>
                <w:rFonts w:eastAsia="Calibri"/>
                <w:sz w:val="24"/>
              </w:rPr>
              <w:t>2</w:t>
            </w:r>
          </w:p>
        </w:tc>
        <w:tc>
          <w:tcPr>
            <w:tcW w:w="1597" w:type="dxa"/>
            <w:tcBorders>
              <w:top w:val="single" w:sz="4" w:space="0" w:color="auto"/>
              <w:left w:val="single" w:sz="4" w:space="0" w:color="auto"/>
              <w:bottom w:val="single" w:sz="4" w:space="0" w:color="auto"/>
              <w:right w:val="single" w:sz="4" w:space="0" w:color="auto"/>
            </w:tcBorders>
            <w:vAlign w:val="center"/>
          </w:tcPr>
          <w:p w14:paraId="2A51E269" w14:textId="77777777" w:rsidR="00BB4FF6" w:rsidRPr="00827FE6" w:rsidRDefault="00BB4FF6" w:rsidP="007630E5">
            <w:pPr>
              <w:spacing w:before="120" w:after="0"/>
              <w:jc w:val="left"/>
              <w:rPr>
                <w:rFonts w:eastAsia="Calibri"/>
                <w:sz w:val="24"/>
              </w:rPr>
            </w:pPr>
            <w:r w:rsidRPr="00827FE6">
              <w:rPr>
                <w:rFonts w:eastAsia="Calibri"/>
                <w:sz w:val="24"/>
              </w:rPr>
              <w:t>O</w:t>
            </w:r>
          </w:p>
        </w:tc>
        <w:tc>
          <w:tcPr>
            <w:tcW w:w="2482" w:type="dxa"/>
            <w:tcBorders>
              <w:top w:val="single" w:sz="4" w:space="0" w:color="auto"/>
              <w:left w:val="single" w:sz="4" w:space="0" w:color="auto"/>
              <w:bottom w:val="single" w:sz="4" w:space="0" w:color="auto"/>
              <w:right w:val="single" w:sz="4" w:space="0" w:color="auto"/>
            </w:tcBorders>
            <w:vAlign w:val="center"/>
          </w:tcPr>
          <w:p w14:paraId="2267AFD6" w14:textId="77777777" w:rsidR="00BB4FF6" w:rsidRPr="00827FE6" w:rsidRDefault="00BB4FF6" w:rsidP="007630E5">
            <w:pPr>
              <w:spacing w:before="120" w:after="0"/>
              <w:jc w:val="left"/>
              <w:rPr>
                <w:rFonts w:eastAsia="Calibri"/>
                <w:sz w:val="24"/>
              </w:rPr>
            </w:pPr>
            <w:r w:rsidRPr="00827FE6">
              <w:rPr>
                <w:rFonts w:eastAsia="Calibri"/>
                <w:sz w:val="24"/>
              </w:rPr>
              <w:t>audio</w:t>
            </w:r>
          </w:p>
        </w:tc>
        <w:tc>
          <w:tcPr>
            <w:tcW w:w="2288" w:type="dxa"/>
            <w:tcBorders>
              <w:top w:val="single" w:sz="4" w:space="0" w:color="auto"/>
              <w:left w:val="single" w:sz="4" w:space="0" w:color="auto"/>
              <w:bottom w:val="single" w:sz="4" w:space="0" w:color="auto"/>
              <w:right w:val="single" w:sz="4" w:space="0" w:color="auto"/>
            </w:tcBorders>
            <w:vAlign w:val="center"/>
          </w:tcPr>
          <w:p w14:paraId="7ED16879" w14:textId="77777777" w:rsidR="00BB4FF6" w:rsidRPr="00827FE6" w:rsidRDefault="00BB4FF6" w:rsidP="007630E5">
            <w:pPr>
              <w:spacing w:before="120" w:after="0"/>
              <w:jc w:val="left"/>
              <w:rPr>
                <w:rFonts w:eastAsia="Calibri"/>
                <w:sz w:val="24"/>
              </w:rPr>
            </w:pPr>
            <w:proofErr w:type="gramStart"/>
            <w:r w:rsidRPr="00827FE6">
              <w:rPr>
                <w:rFonts w:eastAsia="Calibri"/>
                <w:sz w:val="24"/>
              </w:rPr>
              <w:t>Byte[</w:t>
            </w:r>
            <w:proofErr w:type="gramEnd"/>
            <w:r w:rsidRPr="00827FE6">
              <w:rPr>
                <w:rFonts w:eastAsia="Calibri"/>
                <w:sz w:val="24"/>
              </w:rPr>
              <w:t>]</w:t>
            </w:r>
          </w:p>
        </w:tc>
        <w:tc>
          <w:tcPr>
            <w:tcW w:w="1371" w:type="dxa"/>
            <w:tcBorders>
              <w:top w:val="single" w:sz="4" w:space="0" w:color="auto"/>
              <w:left w:val="single" w:sz="4" w:space="0" w:color="auto"/>
              <w:bottom w:val="single" w:sz="4" w:space="0" w:color="auto"/>
              <w:right w:val="single" w:sz="4" w:space="0" w:color="auto"/>
            </w:tcBorders>
            <w:vAlign w:val="center"/>
          </w:tcPr>
          <w:p w14:paraId="42A1F1F4" w14:textId="6100E94A" w:rsidR="00BB4FF6" w:rsidRPr="00827FE6" w:rsidRDefault="00BB4FF6" w:rsidP="007630E5">
            <w:pPr>
              <w:spacing w:before="120" w:after="0"/>
              <w:jc w:val="left"/>
              <w:rPr>
                <w:rFonts w:eastAsia="Calibri"/>
                <w:sz w:val="24"/>
              </w:rPr>
            </w:pPr>
            <w:r w:rsidRPr="00827FE6">
              <w:rPr>
                <w:rFonts w:eastAsia="Calibri"/>
                <w:sz w:val="24"/>
              </w:rPr>
              <w:t>Có</w:t>
            </w:r>
            <w:r w:rsidR="005E6354">
              <w:rPr>
                <w:rFonts w:eastAsia="Calibri"/>
                <w:sz w:val="24"/>
              </w:rPr>
              <w:t>.</w:t>
            </w:r>
          </w:p>
        </w:tc>
      </w:tr>
    </w:tbl>
    <w:p w14:paraId="3943845A" w14:textId="1AC466DC" w:rsidR="00710363" w:rsidRDefault="00710363" w:rsidP="00C650E9">
      <w:pPr>
        <w:pStyle w:val="u2"/>
      </w:pPr>
      <w:bookmarkStart w:id="175" w:name="_Toc9941097"/>
      <w:r>
        <w:t>Phát triển tiện ích Từ điển BKVoice</w:t>
      </w:r>
      <w:bookmarkEnd w:id="175"/>
    </w:p>
    <w:p w14:paraId="7BAAD7E4" w14:textId="6E03A6BD" w:rsidR="005A4C73" w:rsidRDefault="00011DD9" w:rsidP="00011DD9">
      <w:pPr>
        <w:pStyle w:val="u3"/>
      </w:pPr>
      <w:bookmarkStart w:id="176" w:name="_Toc9941098"/>
      <w:r>
        <w:t>Thiết kế kiến trúc</w:t>
      </w:r>
      <w:bookmarkEnd w:id="176"/>
    </w:p>
    <w:p w14:paraId="1D209DA5" w14:textId="422B987B" w:rsidR="007E169C" w:rsidRPr="007E169C" w:rsidRDefault="007E169C" w:rsidP="007E169C">
      <w:pPr>
        <w:pStyle w:val="u4"/>
      </w:pPr>
      <w:r>
        <w:t>Lựa chọn kiến trúc phần mềm</w:t>
      </w:r>
    </w:p>
    <w:p w14:paraId="0902FBFD" w14:textId="6E404B9A" w:rsidR="00DA1E0D" w:rsidRDefault="00932AAB" w:rsidP="00011DD9">
      <w:r>
        <w:t>Tiện ích sử dụng kiến trúc hướng sự kiện</w:t>
      </w:r>
      <w:r w:rsidR="00DD36A8">
        <w:t xml:space="preserve"> (event-driven architecture)</w:t>
      </w:r>
      <w:r w:rsidR="00890F17">
        <w:t xml:space="preserve"> với ba phần chính là </w:t>
      </w:r>
      <w:r w:rsidR="00DA1E0D">
        <w:t>Event Generator – thành phần sinh sự kiện</w:t>
      </w:r>
      <w:r w:rsidR="003601EC">
        <w:t xml:space="preserve"> (Event)</w:t>
      </w:r>
      <w:r w:rsidR="00385BEC">
        <w:t xml:space="preserve">, </w:t>
      </w:r>
      <w:r w:rsidR="00E21163">
        <w:t>sự kiện</w:t>
      </w:r>
      <w:r w:rsidR="00385BEC">
        <w:t xml:space="preserve"> ở đây là</w:t>
      </w:r>
      <w:r w:rsidR="001B7E18">
        <w:t xml:space="preserve"> một thay đổi trạng thái</w:t>
      </w:r>
      <w:r w:rsidR="00385BEC">
        <w:t xml:space="preserve"> quan trọng</w:t>
      </w:r>
      <w:r w:rsidR="00DA1E0D">
        <w:t xml:space="preserve">, Event Dispatcher – thành phần </w:t>
      </w:r>
      <w:r w:rsidR="005E22AE">
        <w:t xml:space="preserve">tiếp nhận sự kiện từ Event Generator và </w:t>
      </w:r>
      <w:r w:rsidR="00881E65">
        <w:t>gửi thông tin sự kiện tới thành phần thứ ba là Event Handler – thành phần thực hiện các tác vụ xử lý thích hợp đối với sự kiện</w:t>
      </w:r>
      <w:r w:rsidR="006C6F42">
        <w:t xml:space="preserve"> xảy ra.</w:t>
      </w:r>
    </w:p>
    <w:p w14:paraId="4A43D0AE" w14:textId="5D240795" w:rsidR="00011DD9" w:rsidRDefault="00DA1E0D" w:rsidP="00011DD9">
      <w:r>
        <w:t xml:space="preserve">Cụ thể trong Từ điển BKVoice, </w:t>
      </w:r>
      <w:r w:rsidR="00422483">
        <w:t xml:space="preserve">sự kiện </w:t>
      </w:r>
      <w:r w:rsidR="00CD225D">
        <w:t>tương ứng với một</w:t>
      </w:r>
      <w:r w:rsidR="001E2D6E">
        <w:t xml:space="preserve"> </w:t>
      </w:r>
      <w:r w:rsidR="00C75947">
        <w:t xml:space="preserve">thay đổi </w:t>
      </w:r>
      <w:r w:rsidR="00B8200A">
        <w:t xml:space="preserve">trạng thái của phần tử </w:t>
      </w:r>
      <w:r w:rsidR="00CD225D">
        <w:t>trên</w:t>
      </w:r>
      <w:r w:rsidR="00D41572">
        <w:t xml:space="preserve"> cửa sổ</w:t>
      </w:r>
      <w:r w:rsidR="00726D37">
        <w:t xml:space="preserve"> Windows</w:t>
      </w:r>
      <w:r w:rsidR="00CD225D">
        <w:t xml:space="preserve">, </w:t>
      </w:r>
      <w:r w:rsidR="009059FC">
        <w:t>Event Generator tương ứng với Windows</w:t>
      </w:r>
      <w:r w:rsidR="00B9295F">
        <w:t xml:space="preserve"> </w:t>
      </w:r>
      <w:r w:rsidR="00890F17">
        <w:t>Control – thành phần giao diện tương tác với người dùng</w:t>
      </w:r>
      <w:r w:rsidR="00327F93">
        <w:t xml:space="preserve"> và gửi đi thông điệp </w:t>
      </w:r>
      <w:r w:rsidR="00701A0D">
        <w:t xml:space="preserve">(Message) </w:t>
      </w:r>
      <w:r w:rsidR="00327F93">
        <w:t>mỗi khi có một trạng thái thay đổi</w:t>
      </w:r>
      <w:r w:rsidR="00890F17">
        <w:t>,</w:t>
      </w:r>
      <w:r w:rsidR="00434E91">
        <w:t xml:space="preserve"> </w:t>
      </w:r>
      <w:r w:rsidR="00F140C4">
        <w:t>Event Dispatcher tương ứng với</w:t>
      </w:r>
      <w:r w:rsidR="00173276">
        <w:t xml:space="preserve"> Message Queue</w:t>
      </w:r>
      <w:r w:rsidR="0058609E">
        <w:t xml:space="preserve"> </w:t>
      </w:r>
      <w:r w:rsidR="00890F17">
        <w:t>– thành phần</w:t>
      </w:r>
      <w:r w:rsidR="00327F93">
        <w:t xml:space="preserve"> </w:t>
      </w:r>
      <w:r w:rsidR="00B02E78">
        <w:t xml:space="preserve">tiếp nhận </w:t>
      </w:r>
      <w:r w:rsidR="00AF4849">
        <w:t xml:space="preserve">và </w:t>
      </w:r>
      <w:r w:rsidR="00D83FF2">
        <w:t>gửi các Message tới</w:t>
      </w:r>
      <w:r w:rsidR="00890F17">
        <w:t xml:space="preserve"> Handler – thành phần xử lý</w:t>
      </w:r>
      <w:r w:rsidR="003D6091">
        <w:t xml:space="preserve"> các Message</w:t>
      </w:r>
      <w:r w:rsidR="00FE6948">
        <w:t>.</w:t>
      </w:r>
    </w:p>
    <w:p w14:paraId="45DFDA5B" w14:textId="10A87F59" w:rsidR="007E169C" w:rsidRDefault="007E169C" w:rsidP="00DA1E0D">
      <w:pPr>
        <w:pStyle w:val="u4"/>
      </w:pPr>
      <w:r>
        <w:lastRenderedPageBreak/>
        <w:t>Kiến trúc tổng quan</w:t>
      </w:r>
    </w:p>
    <w:p w14:paraId="79BFB7CF" w14:textId="700A8029" w:rsidR="00CE3747" w:rsidRDefault="001C4853" w:rsidP="00CE3747">
      <w:pPr>
        <w:keepNext/>
        <w:jc w:val="center"/>
      </w:pPr>
      <w:r>
        <w:rPr>
          <w:noProof/>
        </w:rPr>
        <w:drawing>
          <wp:inline distT="0" distB="0" distL="0" distR="0" wp14:anchorId="5DE3A4F2" wp14:editId="1C0713F6">
            <wp:extent cx="5575289" cy="1590040"/>
            <wp:effectExtent l="0" t="0" r="6985" b="0"/>
            <wp:docPr id="14" name="Hình ảnh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iến trúc tổng quan.jpg"/>
                    <pic:cNvPicPr/>
                  </pic:nvPicPr>
                  <pic:blipFill>
                    <a:blip r:embed="rId30">
                      <a:extLst>
                        <a:ext uri="{28A0092B-C50C-407E-A947-70E740481C1C}">
                          <a14:useLocalDpi xmlns:a14="http://schemas.microsoft.com/office/drawing/2010/main" val="0"/>
                        </a:ext>
                      </a:extLst>
                    </a:blip>
                    <a:stretch>
                      <a:fillRect/>
                    </a:stretch>
                  </pic:blipFill>
                  <pic:spPr>
                    <a:xfrm>
                      <a:off x="0" y="0"/>
                      <a:ext cx="5575289" cy="1590040"/>
                    </a:xfrm>
                    <a:prstGeom prst="rect">
                      <a:avLst/>
                    </a:prstGeom>
                  </pic:spPr>
                </pic:pic>
              </a:graphicData>
            </a:graphic>
          </wp:inline>
        </w:drawing>
      </w:r>
    </w:p>
    <w:p w14:paraId="37C023D4" w14:textId="77E06683" w:rsidR="00CE3747" w:rsidRDefault="00CE3747" w:rsidP="007D4A4F">
      <w:pPr>
        <w:pStyle w:val="Chuthich"/>
      </w:pPr>
      <w:bookmarkStart w:id="177" w:name="_Ref9492891"/>
      <w:bookmarkStart w:id="178" w:name="_Toc9805458"/>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19</w:t>
      </w:r>
      <w:r w:rsidR="00215662">
        <w:rPr>
          <w:noProof/>
        </w:rPr>
        <w:fldChar w:fldCharType="end"/>
      </w:r>
      <w:bookmarkEnd w:id="177"/>
      <w:r>
        <w:t>. Kiến trúc tổng quan của Từ điển BKVoice</w:t>
      </w:r>
      <w:bookmarkEnd w:id="178"/>
    </w:p>
    <w:p w14:paraId="5AD39FF3" w14:textId="0B3C0E43" w:rsidR="0032441F" w:rsidRDefault="0032441F" w:rsidP="0032441F">
      <w:r>
        <w:t xml:space="preserve">Kiến trúc tổng quan của Từ điển BKVoice được mô tả trong </w:t>
      </w:r>
      <w:r>
        <w:fldChar w:fldCharType="begin"/>
      </w:r>
      <w:r>
        <w:instrText xml:space="preserve"> REF _Ref9492891 \h </w:instrText>
      </w:r>
      <w:r>
        <w:fldChar w:fldCharType="separate"/>
      </w:r>
      <w:r w:rsidR="008A6E56">
        <w:t xml:space="preserve">Hình </w:t>
      </w:r>
      <w:r w:rsidR="008A6E56">
        <w:rPr>
          <w:noProof/>
        </w:rPr>
        <w:t>19</w:t>
      </w:r>
      <w:r>
        <w:fldChar w:fldCharType="end"/>
      </w:r>
      <w:r>
        <w:t xml:space="preserve">. Trong đó, </w:t>
      </w:r>
      <w:r w:rsidR="001E7D7C">
        <w:t xml:space="preserve">thành phần </w:t>
      </w:r>
      <w:r w:rsidR="00A300C4">
        <w:t>Windows</w:t>
      </w:r>
      <w:r w:rsidR="003A3403">
        <w:t xml:space="preserve"> </w:t>
      </w:r>
      <w:r>
        <w:t>Control tương ứng với các cửa sổ, nút bấm, menu, danh sách...</w:t>
      </w:r>
      <w:r w:rsidR="00F166E7">
        <w:t xml:space="preserve">, </w:t>
      </w:r>
      <w:r>
        <w:t xml:space="preserve">được sử dụng để tương tác với người dùng. Mỗi khi người dùng </w:t>
      </w:r>
      <w:r w:rsidR="00486861">
        <w:t xml:space="preserve">thực hiện </w:t>
      </w:r>
      <w:r>
        <w:t xml:space="preserve">thao tác với giao diện, </w:t>
      </w:r>
      <w:r w:rsidR="002C12D7">
        <w:t>Windows</w:t>
      </w:r>
      <w:r w:rsidR="003B0596">
        <w:t xml:space="preserve"> </w:t>
      </w:r>
      <w:r>
        <w:t>Control gửi thông điệp (Message) đến</w:t>
      </w:r>
      <w:r w:rsidR="003B0596">
        <w:t xml:space="preserve"> Message Queue</w:t>
      </w:r>
      <w:r>
        <w:t xml:space="preserve">. </w:t>
      </w:r>
      <w:r w:rsidR="003E25A7">
        <w:t xml:space="preserve">Message Queue </w:t>
      </w:r>
      <w:r>
        <w:t xml:space="preserve">làm nhiệm vụ nhận Message từ </w:t>
      </w:r>
      <w:r w:rsidR="006F52AC">
        <w:t>Windows</w:t>
      </w:r>
      <w:r w:rsidR="00230C8B">
        <w:t xml:space="preserve"> </w:t>
      </w:r>
      <w:r>
        <w:t>Control và phân phối Message tới các Handler. Handler nhận Message từ Message</w:t>
      </w:r>
      <w:r w:rsidR="00DF1DF4">
        <w:t xml:space="preserve"> Queue </w:t>
      </w:r>
      <w:r>
        <w:t>và thực hiện các tác vụ xử lý tương ứng với Message đó.</w:t>
      </w:r>
    </w:p>
    <w:p w14:paraId="19763932" w14:textId="7EFE5F15" w:rsidR="00382E80" w:rsidRDefault="00883E5E" w:rsidP="00BD73E5">
      <w:pPr>
        <w:pStyle w:val="u4"/>
      </w:pPr>
      <w:r>
        <w:t xml:space="preserve">Thiết kế </w:t>
      </w:r>
      <w:r w:rsidR="000140C4">
        <w:t xml:space="preserve">kiến trúc </w:t>
      </w:r>
      <w:r w:rsidR="00F24A5E">
        <w:t>chức năng Từ điển từ nước ngoài</w:t>
      </w:r>
    </w:p>
    <w:p w14:paraId="32B29335" w14:textId="7940B22F" w:rsidR="00EA16FD" w:rsidRDefault="00EA16FD" w:rsidP="00EA16FD">
      <w:r>
        <w:fldChar w:fldCharType="begin"/>
      </w:r>
      <w:r>
        <w:instrText xml:space="preserve"> REF _Ref9503270 \h </w:instrText>
      </w:r>
      <w:r>
        <w:fldChar w:fldCharType="separate"/>
      </w:r>
      <w:r w:rsidR="008A6E56">
        <w:t xml:space="preserve">Hình </w:t>
      </w:r>
      <w:r w:rsidR="008A6E56">
        <w:rPr>
          <w:noProof/>
        </w:rPr>
        <w:t>20</w:t>
      </w:r>
      <w:r>
        <w:fldChar w:fldCharType="end"/>
      </w:r>
      <w:r>
        <w:t xml:space="preserve"> mô tả thiết kế </w:t>
      </w:r>
      <w:r w:rsidR="0051102C">
        <w:t xml:space="preserve">kiến trúc </w:t>
      </w:r>
      <w:r>
        <w:t xml:space="preserve">của </w:t>
      </w:r>
      <w:r w:rsidR="008846F2">
        <w:t xml:space="preserve">chức năng </w:t>
      </w:r>
      <w:r>
        <w:t xml:space="preserve">Từ điển từ nước ngoài. </w:t>
      </w:r>
    </w:p>
    <w:p w14:paraId="18849E1E" w14:textId="02CFE49A" w:rsidR="00EA16FD" w:rsidRPr="00EA16FD" w:rsidRDefault="000B36AB" w:rsidP="00EA16FD">
      <w:r>
        <w:t>Thành phần IDD_LOANDICT đại diện cho cửa sổ Từ điển từ nước ngoài</w:t>
      </w:r>
      <w:r w:rsidR="005F668F">
        <w:t>, t</w:t>
      </w:r>
      <w:r w:rsidR="00A04324">
        <w:t xml:space="preserve">hành phần </w:t>
      </w:r>
      <w:r w:rsidR="005333B4">
        <w:t>IDD_ADDLOAN đại diện cho</w:t>
      </w:r>
      <w:r w:rsidR="00CD00DE">
        <w:t xml:space="preserve"> cửa</w:t>
      </w:r>
      <w:r w:rsidR="009B1261">
        <w:t xml:space="preserve"> sổ</w:t>
      </w:r>
      <w:r w:rsidR="005333B4">
        <w:t xml:space="preserve"> thêm từ nước ngoài </w:t>
      </w:r>
      <w:r w:rsidR="00EA16FD">
        <w:t xml:space="preserve">và </w:t>
      </w:r>
      <w:r w:rsidR="005F668F">
        <w:t xml:space="preserve">IDD_EDITLOAN </w:t>
      </w:r>
      <w:r w:rsidR="00EA16FD">
        <w:t xml:space="preserve">đại diện cho </w:t>
      </w:r>
      <w:r w:rsidR="00E65054">
        <w:t xml:space="preserve">cửa sổ </w:t>
      </w:r>
      <w:r w:rsidR="00EA16FD">
        <w:t xml:space="preserve">sửa từ </w:t>
      </w:r>
      <w:r w:rsidR="001945BC">
        <w:t>nước ngoài</w:t>
      </w:r>
      <w:r w:rsidR="00EA16FD">
        <w:t xml:space="preserve">. Khi trạng thái các cửa sổ và các phần tử bên trong </w:t>
      </w:r>
      <w:r w:rsidR="00927A41">
        <w:t xml:space="preserve">cửa sổ </w:t>
      </w:r>
      <w:r w:rsidR="00EA16FD">
        <w:t>thay đổi thì các</w:t>
      </w:r>
      <w:r w:rsidR="00213668">
        <w:t xml:space="preserve"> thành phần</w:t>
      </w:r>
      <w:r w:rsidR="00EA16FD">
        <w:t xml:space="preserve"> này sẽ gửi Message tới Message</w:t>
      </w:r>
      <w:r w:rsidR="00FC4511">
        <w:t xml:space="preserve"> </w:t>
      </w:r>
      <w:r w:rsidR="00EA16FD">
        <w:t>Queue.</w:t>
      </w:r>
      <w:r w:rsidR="00360D86">
        <w:t xml:space="preserve"> </w:t>
      </w:r>
      <w:r w:rsidR="00933C70">
        <w:t>M</w:t>
      </w:r>
      <w:r w:rsidR="00555111">
        <w:t>essage Queue sẽ lưu Message vào hàng đợi Message và phân phối Message tới các Handler tương ứng</w:t>
      </w:r>
      <w:r w:rsidR="003D07E5">
        <w:t xml:space="preserve">, bao gồm LoanDictHandler là </w:t>
      </w:r>
      <w:r w:rsidR="00641ACE">
        <w:t>module xử lý các Message của cửa sổ từ điển từ nước ngoài</w:t>
      </w:r>
      <w:r w:rsidR="00870345">
        <w:t>, AddItemHandler và EditItemHandler lần lượt là module xử lý các Message của cửa sổ thêm từ và chỉnh sửa từ nước ngoài.</w:t>
      </w:r>
    </w:p>
    <w:p w14:paraId="33F84521" w14:textId="4B1B99D2" w:rsidR="0097308D" w:rsidRDefault="003A5E4E" w:rsidP="0039278F">
      <w:pPr>
        <w:keepNext/>
        <w:jc w:val="center"/>
      </w:pPr>
      <w:r>
        <w:rPr>
          <w:noProof/>
        </w:rPr>
        <w:lastRenderedPageBreak/>
        <w:drawing>
          <wp:inline distT="0" distB="0" distL="0" distR="0" wp14:anchorId="7CE8FAE8" wp14:editId="40F92921">
            <wp:extent cx="5575935" cy="2880131"/>
            <wp:effectExtent l="0" t="0" r="5715" b="0"/>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d.jpg"/>
                    <pic:cNvPicPr/>
                  </pic:nvPicPr>
                  <pic:blipFill>
                    <a:blip r:embed="rId31">
                      <a:extLst>
                        <a:ext uri="{28A0092B-C50C-407E-A947-70E740481C1C}">
                          <a14:useLocalDpi xmlns:a14="http://schemas.microsoft.com/office/drawing/2010/main" val="0"/>
                        </a:ext>
                      </a:extLst>
                    </a:blip>
                    <a:stretch>
                      <a:fillRect/>
                    </a:stretch>
                  </pic:blipFill>
                  <pic:spPr>
                    <a:xfrm>
                      <a:off x="0" y="0"/>
                      <a:ext cx="5575935" cy="2880131"/>
                    </a:xfrm>
                    <a:prstGeom prst="rect">
                      <a:avLst/>
                    </a:prstGeom>
                  </pic:spPr>
                </pic:pic>
              </a:graphicData>
            </a:graphic>
          </wp:inline>
        </w:drawing>
      </w:r>
    </w:p>
    <w:p w14:paraId="03190F41" w14:textId="4B2B238D" w:rsidR="00FB42E8" w:rsidRDefault="0097308D" w:rsidP="00FE354B">
      <w:pPr>
        <w:pStyle w:val="Chuthich"/>
      </w:pPr>
      <w:bookmarkStart w:id="179" w:name="_Ref9503270"/>
      <w:bookmarkStart w:id="180" w:name="_Toc9805459"/>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0</w:t>
      </w:r>
      <w:r w:rsidR="00215662">
        <w:rPr>
          <w:noProof/>
        </w:rPr>
        <w:fldChar w:fldCharType="end"/>
      </w:r>
      <w:bookmarkEnd w:id="179"/>
      <w:r>
        <w:t>. Thiết kế</w:t>
      </w:r>
      <w:r w:rsidR="002B0B2F">
        <w:t xml:space="preserve"> kiến trúc chức năng</w:t>
      </w:r>
      <w:r w:rsidR="00B0460D">
        <w:t xml:space="preserve"> </w:t>
      </w:r>
      <w:r>
        <w:t>Từ điển</w:t>
      </w:r>
      <w:r w:rsidR="008C32BE">
        <w:t xml:space="preserve"> từ nước ngoài</w:t>
      </w:r>
      <w:bookmarkEnd w:id="180"/>
    </w:p>
    <w:p w14:paraId="191346A3" w14:textId="2ACBA3F0" w:rsidR="000E2FB4" w:rsidRDefault="006C5BDB" w:rsidP="00FB42E8">
      <w:r>
        <w:t>Chức năng</w:t>
      </w:r>
      <w:r w:rsidR="000E2FB4">
        <w:t xml:space="preserve"> </w:t>
      </w:r>
      <w:r w:rsidR="003E4B81">
        <w:t>T</w:t>
      </w:r>
      <w:r w:rsidR="000E2FB4">
        <w:t xml:space="preserve">ừ điển từ viết tắt và từ điển ký hiệu khoa học có thiết kế tương tự module từ điển </w:t>
      </w:r>
      <w:r w:rsidR="002B668F">
        <w:t>từ nước ngoài.</w:t>
      </w:r>
    </w:p>
    <w:p w14:paraId="2A9C6244" w14:textId="28DE478D" w:rsidR="00977CEA" w:rsidRDefault="00977CEA" w:rsidP="00977CEA">
      <w:pPr>
        <w:pStyle w:val="u3"/>
      </w:pPr>
      <w:bookmarkStart w:id="181" w:name="_Toc9941099"/>
      <w:r>
        <w:t>Thiết kế chi tiết</w:t>
      </w:r>
      <w:bookmarkEnd w:id="181"/>
    </w:p>
    <w:p w14:paraId="726BB4AD" w14:textId="16134841" w:rsidR="00986BC8" w:rsidRDefault="00986BC8" w:rsidP="00986BC8">
      <w:pPr>
        <w:pStyle w:val="u4"/>
      </w:pPr>
      <w:r>
        <w:t>Thiết kế giao diện</w:t>
      </w:r>
    </w:p>
    <w:p w14:paraId="7CC793EA" w14:textId="217DA254" w:rsidR="00945E4E" w:rsidRPr="00945E4E" w:rsidRDefault="00945E4E" w:rsidP="00EE7F28">
      <w:pPr>
        <w:pStyle w:val="u5"/>
      </w:pPr>
      <w:r>
        <w:t>Thông tin màn hình</w:t>
      </w:r>
    </w:p>
    <w:p w14:paraId="2F8AE5C4" w14:textId="5A9DD790" w:rsidR="008460BB" w:rsidRDefault="009469DC" w:rsidP="00AE5322">
      <w:r>
        <w:t xml:space="preserve">Giao diện của </w:t>
      </w:r>
      <w:r w:rsidR="00C5124E">
        <w:t xml:space="preserve">Tiện ích Từ điển BKVoice </w:t>
      </w:r>
      <w:r>
        <w:t xml:space="preserve">được thiết kế </w:t>
      </w:r>
      <w:r w:rsidR="00573D26">
        <w:t xml:space="preserve">để </w:t>
      </w:r>
      <w:r>
        <w:t xml:space="preserve">có thể </w:t>
      </w:r>
      <w:r w:rsidR="0024556B">
        <w:t xml:space="preserve">chạy </w:t>
      </w:r>
      <w:r>
        <w:t xml:space="preserve">trên màn hình kích thước </w:t>
      </w:r>
      <w:r w:rsidR="00F11D7F">
        <w:t>tối thiểu</w:t>
      </w:r>
      <w:r w:rsidR="0094755B">
        <w:t xml:space="preserve"> </w:t>
      </w:r>
      <w:r w:rsidR="0043069F">
        <w:t>10</w:t>
      </w:r>
      <w:r w:rsidR="0094755B">
        <w:t xml:space="preserve"> inch</w:t>
      </w:r>
      <w:r w:rsidR="00E51B54">
        <w:t xml:space="preserve">, </w:t>
      </w:r>
      <w:r w:rsidR="00BF6970">
        <w:t xml:space="preserve">độ phân giải </w:t>
      </w:r>
      <w:r w:rsidR="0000225F">
        <w:t xml:space="preserve">tối thiểu </w:t>
      </w:r>
      <w:r w:rsidR="001779AC">
        <w:t>800</w:t>
      </w:r>
      <w:r w:rsidR="00D27A0D">
        <w:t xml:space="preserve"> </w:t>
      </w:r>
      <w:r w:rsidR="003577D3">
        <w:t>x</w:t>
      </w:r>
      <w:r w:rsidR="00D27A0D">
        <w:t xml:space="preserve"> </w:t>
      </w:r>
      <w:r w:rsidR="001779AC">
        <w:t>600</w:t>
      </w:r>
      <w:r w:rsidR="003577D3">
        <w:t xml:space="preserve"> pixels</w:t>
      </w:r>
      <w:r w:rsidR="00916C62">
        <w:t>, hỗ trợ 16 màu sắc</w:t>
      </w:r>
      <w:r w:rsidR="00E41A06">
        <w:t>.</w:t>
      </w:r>
      <w:r w:rsidR="009769B0">
        <w:t xml:space="preserve"> </w:t>
      </w:r>
      <w:r w:rsidR="008460BB">
        <w:t xml:space="preserve">Các chuẩn hóa được thống nhất khi thiết kế </w:t>
      </w:r>
      <w:r w:rsidR="00566876">
        <w:t xml:space="preserve">giao diện bao gồm: (i) vị trí các nút: bên phải </w:t>
      </w:r>
      <w:r w:rsidR="00216CA0">
        <w:t xml:space="preserve">trên </w:t>
      </w:r>
      <w:r w:rsidR="00566876">
        <w:t>cùng của cửa sổ</w:t>
      </w:r>
      <w:r w:rsidR="004616A4">
        <w:t>; (ii)</w:t>
      </w:r>
      <w:r w:rsidR="0066677A">
        <w:t xml:space="preserve"> vị trí </w:t>
      </w:r>
      <w:r w:rsidR="00625291">
        <w:t xml:space="preserve">hiển thị </w:t>
      </w:r>
      <w:r w:rsidR="0066677A">
        <w:t>thông báo: chính giữa màn hình</w:t>
      </w:r>
      <w:r w:rsidR="00B737DB">
        <w:t>; (iii) vị trí của menu và tiêu đề màn hình: bên trái trên cùng của cửa sổ</w:t>
      </w:r>
      <w:r w:rsidR="00FF73A7">
        <w:t>.</w:t>
      </w:r>
    </w:p>
    <w:p w14:paraId="424369B6" w14:textId="48FB0CEC" w:rsidR="00680A70" w:rsidRDefault="00680A70" w:rsidP="00680A70">
      <w:pPr>
        <w:pStyle w:val="u5"/>
      </w:pPr>
      <w:r>
        <w:t>Giao diện thiết kế</w:t>
      </w:r>
    </w:p>
    <w:p w14:paraId="622B8975" w14:textId="53102CE8" w:rsidR="00680A70" w:rsidRPr="00680A70" w:rsidRDefault="00680A70" w:rsidP="00680A70">
      <w:r>
        <w:t>Giao diện thiết kế</w:t>
      </w:r>
      <w:r w:rsidR="00DA7B53">
        <w:t xml:space="preserve"> màn hình</w:t>
      </w:r>
      <w:r>
        <w:t xml:space="preserve"> chính của Từ điển BKVoice được mô tả trong </w:t>
      </w:r>
      <w:r>
        <w:fldChar w:fldCharType="begin"/>
      </w:r>
      <w:r>
        <w:instrText xml:space="preserve"> REF _Ref9518313 \h </w:instrText>
      </w:r>
      <w:r>
        <w:fldChar w:fldCharType="separate"/>
      </w:r>
      <w:r w:rsidR="008A6E56">
        <w:t xml:space="preserve">Hình </w:t>
      </w:r>
      <w:r w:rsidR="008A6E56">
        <w:rPr>
          <w:noProof/>
        </w:rPr>
        <w:t>21</w:t>
      </w:r>
      <w:r>
        <w:fldChar w:fldCharType="end"/>
      </w:r>
      <w:r>
        <w:t xml:space="preserve">. Trên cùng của cửa sổ là thanh tiêu đề gồm icon của tiện ích, tên của tên ích ở bên trái cùng và các nút thu nhỏ, mở rộng và đóng cửa sổ ở bên phải cùng. Phía dưới thanh tiêu đề là thanh menu, gồm 2 menu chính là (i) menu Tệp, gồm 4 lựa chọn: từ </w:t>
      </w:r>
      <w:r>
        <w:lastRenderedPageBreak/>
        <w:t>điển từ nước ngoài, từ điển từ viết tắt, từ điển ký hiệu khoa học và thoát; (ii) menu Trợ giúp gồm lựa chọn “Về chúng tôi”.</w:t>
      </w:r>
    </w:p>
    <w:p w14:paraId="6D3BC8BB" w14:textId="77777777" w:rsidR="00A72526" w:rsidRDefault="009F1EFB" w:rsidP="00A72526">
      <w:pPr>
        <w:keepNext/>
        <w:jc w:val="center"/>
      </w:pPr>
      <w:r>
        <w:rPr>
          <w:noProof/>
        </w:rPr>
        <w:drawing>
          <wp:inline distT="0" distB="0" distL="0" distR="0" wp14:anchorId="7A5A3CBA" wp14:editId="7B0D1D0D">
            <wp:extent cx="3114391" cy="1864537"/>
            <wp:effectExtent l="0" t="0" r="0" b="2540"/>
            <wp:docPr id="39" name="Hình ảnh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114391" cy="1864537"/>
                    </a:xfrm>
                    <a:prstGeom prst="rect">
                      <a:avLst/>
                    </a:prstGeom>
                  </pic:spPr>
                </pic:pic>
              </a:graphicData>
            </a:graphic>
          </wp:inline>
        </w:drawing>
      </w:r>
    </w:p>
    <w:p w14:paraId="05BAF426" w14:textId="76D9E52D" w:rsidR="00D03D46" w:rsidRDefault="00A72526" w:rsidP="00964E37">
      <w:pPr>
        <w:pStyle w:val="Chuthich"/>
      </w:pPr>
      <w:bookmarkStart w:id="182" w:name="_Ref9518313"/>
      <w:bookmarkStart w:id="183" w:name="_Toc9805460"/>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1</w:t>
      </w:r>
      <w:r w:rsidR="00215662">
        <w:rPr>
          <w:noProof/>
        </w:rPr>
        <w:fldChar w:fldCharType="end"/>
      </w:r>
      <w:bookmarkEnd w:id="182"/>
      <w:r>
        <w:t>. Giao diện thiết kế</w:t>
      </w:r>
      <w:r w:rsidR="00AA25B5">
        <w:t xml:space="preserve"> Màn hình</w:t>
      </w:r>
      <w:r>
        <w:t xml:space="preserve"> chính</w:t>
      </w:r>
      <w:bookmarkEnd w:id="183"/>
    </w:p>
    <w:p w14:paraId="0122A17D" w14:textId="05BB044E" w:rsidR="00E72C69" w:rsidRDefault="00985942" w:rsidP="00AE5322">
      <w:r>
        <w:t xml:space="preserve">Giao diện thiết kế </w:t>
      </w:r>
      <w:r w:rsidR="00C84CD3">
        <w:t>của</w:t>
      </w:r>
      <w:r w:rsidR="006A70CE">
        <w:t xml:space="preserve"> màn hình</w:t>
      </w:r>
      <w:r w:rsidR="008E70B3">
        <w:t xml:space="preserve"> </w:t>
      </w:r>
      <w:r w:rsidR="0081099B">
        <w:t xml:space="preserve">từ điển </w:t>
      </w:r>
      <w:r w:rsidR="00FC0793">
        <w:t xml:space="preserve">được mô tả trong </w:t>
      </w:r>
      <w:r w:rsidR="001F5032">
        <w:fldChar w:fldCharType="begin"/>
      </w:r>
      <w:r w:rsidR="001F5032">
        <w:instrText xml:space="preserve"> REF _Ref9518328 \h </w:instrText>
      </w:r>
      <w:r w:rsidR="001F5032">
        <w:fldChar w:fldCharType="separate"/>
      </w:r>
      <w:r w:rsidR="008A6E56">
        <w:t xml:space="preserve">Hình </w:t>
      </w:r>
      <w:r w:rsidR="008A6E56">
        <w:rPr>
          <w:noProof/>
        </w:rPr>
        <w:t>22</w:t>
      </w:r>
      <w:r w:rsidR="001F5032">
        <w:fldChar w:fldCharType="end"/>
      </w:r>
      <w:r w:rsidR="001F5032">
        <w:t>.</w:t>
      </w:r>
      <w:r w:rsidR="002B17AA">
        <w:t xml:space="preserve"> Trên cùng cửa sổ là thanh tiêu đề gồm</w:t>
      </w:r>
      <w:r w:rsidR="00C917E3">
        <w:t xml:space="preserve"> </w:t>
      </w:r>
      <w:r w:rsidR="002B17AA">
        <w:t>tên của từ điển</w:t>
      </w:r>
      <w:r w:rsidR="00C917E3">
        <w:t xml:space="preserve"> ở bên trái cùng</w:t>
      </w:r>
      <w:r w:rsidR="00D33183">
        <w:t xml:space="preserve"> và nút đóng cửa sổ ở bên phải cùng</w:t>
      </w:r>
      <w:r w:rsidR="008D10CB">
        <w:t>.</w:t>
      </w:r>
      <w:r w:rsidR="005F22B4">
        <w:t xml:space="preserve"> Bên trong cửa sổ, bên trái là danh sách các từ và cách đọc, bên phải là các nút điều khiển, bao gồm thêm, xóa, sửa từ, OK và thoát.</w:t>
      </w:r>
    </w:p>
    <w:p w14:paraId="3037F76A" w14:textId="1142E4BC" w:rsidR="00441382" w:rsidRDefault="00C01C03" w:rsidP="00441382">
      <w:pPr>
        <w:keepNext/>
        <w:jc w:val="center"/>
      </w:pPr>
      <w:r>
        <w:rPr>
          <w:noProof/>
        </w:rPr>
        <w:drawing>
          <wp:inline distT="0" distB="0" distL="0" distR="0" wp14:anchorId="4E4DB858" wp14:editId="2DA007E7">
            <wp:extent cx="5128704" cy="3048264"/>
            <wp:effectExtent l="0" t="0" r="0" b="0"/>
            <wp:docPr id="59" name="Hình ảnh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loandict0.png"/>
                    <pic:cNvPicPr/>
                  </pic:nvPicPr>
                  <pic:blipFill>
                    <a:blip r:embed="rId33">
                      <a:extLst>
                        <a:ext uri="{28A0092B-C50C-407E-A947-70E740481C1C}">
                          <a14:useLocalDpi xmlns:a14="http://schemas.microsoft.com/office/drawing/2010/main" val="0"/>
                        </a:ext>
                      </a:extLst>
                    </a:blip>
                    <a:stretch>
                      <a:fillRect/>
                    </a:stretch>
                  </pic:blipFill>
                  <pic:spPr>
                    <a:xfrm>
                      <a:off x="0" y="0"/>
                      <a:ext cx="5128704" cy="3048264"/>
                    </a:xfrm>
                    <a:prstGeom prst="rect">
                      <a:avLst/>
                    </a:prstGeom>
                  </pic:spPr>
                </pic:pic>
              </a:graphicData>
            </a:graphic>
          </wp:inline>
        </w:drawing>
      </w:r>
    </w:p>
    <w:p w14:paraId="1EB0C7BE" w14:textId="2BB8AE1D" w:rsidR="008A33CD" w:rsidRDefault="00441382" w:rsidP="00102A0C">
      <w:pPr>
        <w:pStyle w:val="Chuthich"/>
      </w:pPr>
      <w:bookmarkStart w:id="184" w:name="_Ref9518328"/>
      <w:bookmarkStart w:id="185" w:name="_Toc9805461"/>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2</w:t>
      </w:r>
      <w:r w:rsidR="00215662">
        <w:rPr>
          <w:noProof/>
        </w:rPr>
        <w:fldChar w:fldCharType="end"/>
      </w:r>
      <w:bookmarkEnd w:id="184"/>
      <w:r>
        <w:t xml:space="preserve">. Giao diện thiết kế </w:t>
      </w:r>
      <w:r w:rsidR="004D063E">
        <w:t>màn hình</w:t>
      </w:r>
      <w:r>
        <w:t xml:space="preserve"> Từ điển</w:t>
      </w:r>
      <w:r w:rsidR="00C22F1A">
        <w:t xml:space="preserve"> nước ngoài</w:t>
      </w:r>
      <w:bookmarkEnd w:id="185"/>
    </w:p>
    <w:p w14:paraId="5E7D179F" w14:textId="7E7A8EFE" w:rsidR="001C09B3" w:rsidRPr="001C09B3" w:rsidRDefault="001C09B3" w:rsidP="001C09B3">
      <w:r>
        <w:t xml:space="preserve">Giao diện thiết kế của màn hình thêm từ được mô tả trong </w:t>
      </w:r>
      <w:r>
        <w:fldChar w:fldCharType="begin"/>
      </w:r>
      <w:r>
        <w:instrText xml:space="preserve"> REF _Ref9519353 \h </w:instrText>
      </w:r>
      <w:r>
        <w:fldChar w:fldCharType="separate"/>
      </w:r>
      <w:r w:rsidR="008A6E56">
        <w:t xml:space="preserve">Hình </w:t>
      </w:r>
      <w:r w:rsidR="008A6E56">
        <w:rPr>
          <w:noProof/>
        </w:rPr>
        <w:t>23</w:t>
      </w:r>
      <w:r>
        <w:fldChar w:fldCharType="end"/>
      </w:r>
      <w:r>
        <w:t xml:space="preserve">. Trên cùng cửa sổ là thanh tiêu đề gồm tên cửa sổ ở bên trái cùng, nút đóng cửa sổ ở bên phải cùng. </w:t>
      </w:r>
      <w:r>
        <w:lastRenderedPageBreak/>
        <w:t>Phía dưới là hai edit box để nhập từ và cách đọc. Phía dưới cùng bên phải là nút OK và Thoát.</w:t>
      </w:r>
    </w:p>
    <w:p w14:paraId="3B099F17" w14:textId="325F278C" w:rsidR="00867B23" w:rsidRDefault="00176A0D" w:rsidP="00867B23">
      <w:pPr>
        <w:keepNext/>
        <w:jc w:val="center"/>
      </w:pPr>
      <w:r>
        <w:rPr>
          <w:noProof/>
        </w:rPr>
        <w:drawing>
          <wp:inline distT="0" distB="0" distL="0" distR="0" wp14:anchorId="077CF6F0" wp14:editId="3F0E2275">
            <wp:extent cx="2575560" cy="1438860"/>
            <wp:effectExtent l="0" t="0" r="0" b="9525"/>
            <wp:docPr id="60" name="Hình ảnh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08654" cy="1457349"/>
                    </a:xfrm>
                    <a:prstGeom prst="rect">
                      <a:avLst/>
                    </a:prstGeom>
                  </pic:spPr>
                </pic:pic>
              </a:graphicData>
            </a:graphic>
          </wp:inline>
        </w:drawing>
      </w:r>
    </w:p>
    <w:p w14:paraId="0769B520" w14:textId="10AED689" w:rsidR="00102A0C" w:rsidRPr="00102A0C" w:rsidRDefault="00867B23" w:rsidP="00B50865">
      <w:pPr>
        <w:pStyle w:val="Chuthich"/>
      </w:pPr>
      <w:bookmarkStart w:id="186" w:name="_Ref9519353"/>
      <w:bookmarkStart w:id="187" w:name="_Toc9805462"/>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3</w:t>
      </w:r>
      <w:r w:rsidR="00215662">
        <w:rPr>
          <w:noProof/>
        </w:rPr>
        <w:fldChar w:fldCharType="end"/>
      </w:r>
      <w:bookmarkEnd w:id="186"/>
      <w:r>
        <w:t xml:space="preserve">. </w:t>
      </w:r>
      <w:r w:rsidR="009E408F">
        <w:t xml:space="preserve">Giao diện thiết kế </w:t>
      </w:r>
      <w:r w:rsidR="00F23314">
        <w:t>màn hình</w:t>
      </w:r>
      <w:r>
        <w:t xml:space="preserve"> </w:t>
      </w:r>
      <w:r w:rsidR="00AB6FDD">
        <w:t>T</w:t>
      </w:r>
      <w:r>
        <w:t>hêm từ</w:t>
      </w:r>
      <w:r w:rsidR="00981318">
        <w:t xml:space="preserve"> nước ngoài</w:t>
      </w:r>
      <w:bookmarkEnd w:id="187"/>
    </w:p>
    <w:p w14:paraId="7887D67B" w14:textId="4596C93A" w:rsidR="00C5092B" w:rsidRDefault="004912D3" w:rsidP="00B1057C">
      <w:pPr>
        <w:pStyle w:val="u5"/>
      </w:pPr>
      <w:r>
        <w:t xml:space="preserve">Biểu đồ dịch </w:t>
      </w:r>
      <w:r w:rsidR="00F62D67">
        <w:t>chuyển màn hình</w:t>
      </w:r>
    </w:p>
    <w:p w14:paraId="413BC0F4" w14:textId="5462A943" w:rsidR="00182D7B" w:rsidRDefault="001607B9" w:rsidP="00182D7B">
      <w:r>
        <w:t xml:space="preserve">Biểu </w:t>
      </w:r>
      <w:r w:rsidR="00182D7B">
        <w:t xml:space="preserve">đồ </w:t>
      </w:r>
      <w:r w:rsidR="004912D3">
        <w:t xml:space="preserve">dịch </w:t>
      </w:r>
      <w:r w:rsidR="00182D7B">
        <w:t xml:space="preserve">chuyển màn hình </w:t>
      </w:r>
      <w:r w:rsidR="004912D3">
        <w:t>của Từ điển BKVoice</w:t>
      </w:r>
      <w:r w:rsidR="009B77BD">
        <w:t xml:space="preserve"> được mô tả trong </w:t>
      </w:r>
      <w:r w:rsidR="00BD4CE6">
        <w:fldChar w:fldCharType="begin"/>
      </w:r>
      <w:r w:rsidR="00BD4CE6">
        <w:instrText xml:space="preserve"> REF _Ref9527507 \h </w:instrText>
      </w:r>
      <w:r w:rsidR="00BD4CE6">
        <w:fldChar w:fldCharType="separate"/>
      </w:r>
      <w:r w:rsidR="008A6E56">
        <w:t xml:space="preserve">Hình </w:t>
      </w:r>
      <w:r w:rsidR="008A6E56">
        <w:rPr>
          <w:noProof/>
        </w:rPr>
        <w:t>24</w:t>
      </w:r>
      <w:r w:rsidR="00BD4CE6">
        <w:fldChar w:fldCharType="end"/>
      </w:r>
      <w:r w:rsidR="00021683">
        <w:t>.</w:t>
      </w:r>
    </w:p>
    <w:p w14:paraId="73D4B458" w14:textId="35AC2DA4" w:rsidR="009803F9" w:rsidRPr="00182D7B" w:rsidRDefault="009803F9" w:rsidP="00182D7B">
      <w:r>
        <w:t>Từ Màn hình chính, người dùng có thể truy cập một trong 4 màn hình (i) Từ điển từ nước ngoài, (ii) Từ điển từ viết tắt, (iii) Từ điển ký hiệu khoa học và (iv) Về chúng tôi. Ở mỗi màn hình Từ điển, ta có thể dịch chuyển tới một trong 2 cửa sổ thêm và sửa từ tương ứng.</w:t>
      </w:r>
    </w:p>
    <w:p w14:paraId="55BA7726" w14:textId="000A2FA7" w:rsidR="009B77BD" w:rsidRDefault="00315689" w:rsidP="009B77BD">
      <w:pPr>
        <w:keepNext/>
        <w:jc w:val="center"/>
      </w:pPr>
      <w:r>
        <w:rPr>
          <w:noProof/>
        </w:rPr>
        <w:drawing>
          <wp:inline distT="0" distB="0" distL="0" distR="0" wp14:anchorId="21D2D9F5" wp14:editId="2BCC0252">
            <wp:extent cx="5575935" cy="2112645"/>
            <wp:effectExtent l="0" t="0" r="5715" b="1905"/>
            <wp:docPr id="35" name="Hình ảnh 35" descr="Ảnh có chứa bản đồ, văn bản&#10;&#10;Mô tả được tạo với mức tin cậy rất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Transition.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5935" cy="2112645"/>
                    </a:xfrm>
                    <a:prstGeom prst="rect">
                      <a:avLst/>
                    </a:prstGeom>
                  </pic:spPr>
                </pic:pic>
              </a:graphicData>
            </a:graphic>
          </wp:inline>
        </w:drawing>
      </w:r>
    </w:p>
    <w:p w14:paraId="093C9E82" w14:textId="655AF6B8" w:rsidR="00426110" w:rsidRDefault="009B77BD" w:rsidP="009B77BD">
      <w:pPr>
        <w:pStyle w:val="Chuthich"/>
      </w:pPr>
      <w:bookmarkStart w:id="188" w:name="_Ref9527507"/>
      <w:bookmarkStart w:id="189" w:name="_Toc9805463"/>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4</w:t>
      </w:r>
      <w:r w:rsidR="00215662">
        <w:rPr>
          <w:noProof/>
        </w:rPr>
        <w:fldChar w:fldCharType="end"/>
      </w:r>
      <w:bookmarkEnd w:id="188"/>
      <w:r>
        <w:t>. Biểu đồ dịch chuyển màn hình của Từ điển BKVoice</w:t>
      </w:r>
      <w:bookmarkEnd w:id="189"/>
    </w:p>
    <w:p w14:paraId="14B83718" w14:textId="546F133F" w:rsidR="00AF75A8" w:rsidRDefault="00637C0B" w:rsidP="00AF75A8">
      <w:pPr>
        <w:pStyle w:val="u4"/>
      </w:pPr>
      <w:r>
        <w:t>Thiết kế</w:t>
      </w:r>
      <w:r w:rsidR="00430C0F">
        <w:t xml:space="preserve"> </w:t>
      </w:r>
      <w:r w:rsidR="009E3491">
        <w:t xml:space="preserve">chi tiết </w:t>
      </w:r>
      <w:r w:rsidR="003C47D9">
        <w:t xml:space="preserve">module </w:t>
      </w:r>
      <w:r w:rsidR="00430C0F">
        <w:t>Từ điển từ nước ngoài</w:t>
      </w:r>
    </w:p>
    <w:p w14:paraId="44422AE8" w14:textId="001824D3" w:rsidR="00737EF8" w:rsidRPr="00737EF8" w:rsidRDefault="00737EF8" w:rsidP="00737EF8">
      <w:r>
        <w:t>Hình 25 mô tả quá trình xử lý Message của module từ điển từ nước ngoài.</w:t>
      </w:r>
      <w:r w:rsidR="003A4E99">
        <w:t xml:space="preserve"> Đầu tiên, định danh </w:t>
      </w:r>
      <w:r w:rsidR="003A4E99" w:rsidRPr="0044377E">
        <w:rPr>
          <w:i/>
        </w:rPr>
        <w:t>IDC_LOANDICT</w:t>
      </w:r>
      <w:r w:rsidR="003A4E99">
        <w:t xml:space="preserve"> được sử dụng để lấy tham chiếu </w:t>
      </w:r>
      <w:r w:rsidR="003A4E99" w:rsidRPr="00270C88">
        <w:rPr>
          <w:i/>
        </w:rPr>
        <w:t>hList</w:t>
      </w:r>
      <w:r w:rsidR="003A4E99">
        <w:t xml:space="preserve"> tới danh sách từ nước ngoài từ giao diện cửa sổ từ điển được tham chiếu bởi </w:t>
      </w:r>
      <w:r w:rsidR="003A4E99" w:rsidRPr="00812ABD">
        <w:rPr>
          <w:i/>
        </w:rPr>
        <w:t>hDlg</w:t>
      </w:r>
      <w:r w:rsidR="003A4E99">
        <w:t xml:space="preserve">. Nếu thông điệp là </w:t>
      </w:r>
      <w:r w:rsidR="003A4E99" w:rsidRPr="004C40AE">
        <w:rPr>
          <w:i/>
        </w:rPr>
        <w:lastRenderedPageBreak/>
        <w:t>WM_INITDIALOG</w:t>
      </w:r>
      <w:r w:rsidR="003A4E99">
        <w:t xml:space="preserve">, hàm </w:t>
      </w:r>
      <w:proofErr w:type="gramStart"/>
      <w:r w:rsidR="003A4E99" w:rsidRPr="004C40AE">
        <w:rPr>
          <w:i/>
        </w:rPr>
        <w:t>InitLoanDialog(</w:t>
      </w:r>
      <w:proofErr w:type="gramEnd"/>
      <w:r w:rsidR="003A4E99" w:rsidRPr="004C40AE">
        <w:rPr>
          <w:i/>
        </w:rPr>
        <w:t>)</w:t>
      </w:r>
      <w:r w:rsidR="003A4E99">
        <w:t xml:space="preserve"> được gọi để nhập danh sách từ nước ngoài và cách đọc từ file dữ liệu từ điển được lưu trữ trên hệ thống. Nếu thông điệp là </w:t>
      </w:r>
      <w:r w:rsidR="003A4E99" w:rsidRPr="00E244F8">
        <w:rPr>
          <w:i/>
        </w:rPr>
        <w:t>WM_COMMAND</w:t>
      </w:r>
      <w:r w:rsidR="003A4E99">
        <w:t xml:space="preserve">, định danh tương ứng thao tác người dùng trên cửa sổ từ điển được trích xuất từ </w:t>
      </w:r>
      <w:r w:rsidR="003A4E99" w:rsidRPr="001C77F6">
        <w:rPr>
          <w:i/>
        </w:rPr>
        <w:t>lParam</w:t>
      </w:r>
      <w:r w:rsidR="003A4E99">
        <w:t xml:space="preserve"> là tham số đi kèm với thông điệp được gửi.</w:t>
      </w:r>
    </w:p>
    <w:p w14:paraId="36C8B9C2" w14:textId="357F0FB4" w:rsidR="00EC0770" w:rsidRDefault="007323C4" w:rsidP="00914976">
      <w:pPr>
        <w:keepNext/>
        <w:jc w:val="center"/>
      </w:pPr>
      <w:r>
        <w:rPr>
          <w:noProof/>
        </w:rPr>
        <w:drawing>
          <wp:inline distT="0" distB="0" distL="0" distR="0" wp14:anchorId="668A4E18" wp14:editId="27B2C9BC">
            <wp:extent cx="5494020" cy="7056099"/>
            <wp:effectExtent l="0" t="0" r="0" b="0"/>
            <wp:docPr id="27" name="Hình ảnh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andicthandler.jpg"/>
                    <pic:cNvPicPr/>
                  </pic:nvPicPr>
                  <pic:blipFill>
                    <a:blip r:embed="rId36">
                      <a:extLst>
                        <a:ext uri="{28A0092B-C50C-407E-A947-70E740481C1C}">
                          <a14:useLocalDpi xmlns:a14="http://schemas.microsoft.com/office/drawing/2010/main" val="0"/>
                        </a:ext>
                      </a:extLst>
                    </a:blip>
                    <a:stretch>
                      <a:fillRect/>
                    </a:stretch>
                  </pic:blipFill>
                  <pic:spPr>
                    <a:xfrm>
                      <a:off x="0" y="0"/>
                      <a:ext cx="5497002" cy="7059929"/>
                    </a:xfrm>
                    <a:prstGeom prst="rect">
                      <a:avLst/>
                    </a:prstGeom>
                  </pic:spPr>
                </pic:pic>
              </a:graphicData>
            </a:graphic>
          </wp:inline>
        </w:drawing>
      </w:r>
    </w:p>
    <w:p w14:paraId="64EE1C01" w14:textId="302D60D6" w:rsidR="009B1AC2" w:rsidRDefault="00EC0770" w:rsidP="00ED7BFC">
      <w:pPr>
        <w:pStyle w:val="Chuthich"/>
      </w:pPr>
      <w:bookmarkStart w:id="190" w:name="_Ref9591282"/>
      <w:bookmarkStart w:id="191" w:name="_Toc9805464"/>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25</w:t>
      </w:r>
      <w:r w:rsidR="00215662">
        <w:rPr>
          <w:noProof/>
        </w:rPr>
        <w:fldChar w:fldCharType="end"/>
      </w:r>
      <w:bookmarkEnd w:id="190"/>
      <w:r>
        <w:t xml:space="preserve">. </w:t>
      </w:r>
      <w:r w:rsidR="00F86D09">
        <w:t>Quá trình xử lý của</w:t>
      </w:r>
      <w:r w:rsidR="007F08D9">
        <w:t xml:space="preserve"> module</w:t>
      </w:r>
      <w:r w:rsidR="00F86D09">
        <w:t xml:space="preserve"> từ điển từ nước ngoài</w:t>
      </w:r>
      <w:bookmarkEnd w:id="191"/>
    </w:p>
    <w:p w14:paraId="61297C6C" w14:textId="396CC30A" w:rsidR="002D3CCA" w:rsidRDefault="00F9780B" w:rsidP="001E14FD">
      <w:r>
        <w:lastRenderedPageBreak/>
        <w:t xml:space="preserve">Định danh </w:t>
      </w:r>
      <w:r w:rsidRPr="001C77F6">
        <w:rPr>
          <w:i/>
        </w:rPr>
        <w:t>IDC_ADD</w:t>
      </w:r>
      <w:r>
        <w:t xml:space="preserve"> tương ứng với thao tác bấm nút “Thêm” trên cửa sổ từ điển.</w:t>
      </w:r>
      <w:r w:rsidR="00AF4862">
        <w:t xml:space="preserve"> Khi đó hàm </w:t>
      </w:r>
      <w:proofErr w:type="gramStart"/>
      <w:r w:rsidR="00AF4862" w:rsidRPr="004F20B6">
        <w:rPr>
          <w:i/>
        </w:rPr>
        <w:t>AddLoanItem(</w:t>
      </w:r>
      <w:proofErr w:type="gramEnd"/>
      <w:r w:rsidR="00AF4862" w:rsidRPr="004F20B6">
        <w:rPr>
          <w:i/>
        </w:rPr>
        <w:t>)</w:t>
      </w:r>
      <w:r w:rsidR="00AF4862">
        <w:t xml:space="preserve"> sẽ được gọi để xử lý thao tác trên.</w:t>
      </w:r>
    </w:p>
    <w:p w14:paraId="696DEE33" w14:textId="77777777" w:rsidR="006559E7" w:rsidRDefault="00521287" w:rsidP="006559E7">
      <w:pPr>
        <w:keepNext/>
        <w:jc w:val="center"/>
      </w:pPr>
      <w:r>
        <w:rPr>
          <w:noProof/>
        </w:rPr>
        <w:drawing>
          <wp:inline distT="0" distB="0" distL="0" distR="0" wp14:anchorId="67DD1295" wp14:editId="223F40DB">
            <wp:extent cx="3039864" cy="5741213"/>
            <wp:effectExtent l="0" t="0" r="8255" b="0"/>
            <wp:docPr id="37" name="Hình ảnh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dd.jpg"/>
                    <pic:cNvPicPr/>
                  </pic:nvPicPr>
                  <pic:blipFill>
                    <a:blip r:embed="rId37">
                      <a:extLst>
                        <a:ext uri="{28A0092B-C50C-407E-A947-70E740481C1C}">
                          <a14:useLocalDpi xmlns:a14="http://schemas.microsoft.com/office/drawing/2010/main" val="0"/>
                        </a:ext>
                      </a:extLst>
                    </a:blip>
                    <a:stretch>
                      <a:fillRect/>
                    </a:stretch>
                  </pic:blipFill>
                  <pic:spPr>
                    <a:xfrm>
                      <a:off x="0" y="0"/>
                      <a:ext cx="3039864" cy="5741213"/>
                    </a:xfrm>
                    <a:prstGeom prst="rect">
                      <a:avLst/>
                    </a:prstGeom>
                  </pic:spPr>
                </pic:pic>
              </a:graphicData>
            </a:graphic>
          </wp:inline>
        </w:drawing>
      </w:r>
    </w:p>
    <w:p w14:paraId="1C833113" w14:textId="0BC06B44" w:rsidR="00521287" w:rsidRDefault="006559E7" w:rsidP="006559E7">
      <w:pPr>
        <w:pStyle w:val="Chuthich"/>
      </w:pPr>
      <w:bookmarkStart w:id="192" w:name="_Toc9805465"/>
      <w:r>
        <w:t xml:space="preserve">Hình </w:t>
      </w:r>
      <w:r w:rsidR="000A607C">
        <w:rPr>
          <w:noProof/>
        </w:rPr>
        <w:fldChar w:fldCharType="begin"/>
      </w:r>
      <w:r w:rsidR="000A607C">
        <w:rPr>
          <w:noProof/>
        </w:rPr>
        <w:instrText xml:space="preserve"> SEQ Hình \* ARABIC </w:instrText>
      </w:r>
      <w:r w:rsidR="000A607C">
        <w:rPr>
          <w:noProof/>
        </w:rPr>
        <w:fldChar w:fldCharType="separate"/>
      </w:r>
      <w:r w:rsidR="008A6E56">
        <w:rPr>
          <w:noProof/>
        </w:rPr>
        <w:t>26</w:t>
      </w:r>
      <w:r w:rsidR="000A607C">
        <w:rPr>
          <w:noProof/>
        </w:rPr>
        <w:fldChar w:fldCharType="end"/>
      </w:r>
      <w:r>
        <w:t xml:space="preserve">. </w:t>
      </w:r>
      <w:r w:rsidR="000E42AA">
        <w:t>Quá trình xử lý</w:t>
      </w:r>
      <w:r w:rsidR="00DB23E4">
        <w:t xml:space="preserve"> của </w:t>
      </w:r>
      <w:r w:rsidR="000E42AA">
        <w:t>thao tác bấm nút “Thêm”</w:t>
      </w:r>
      <w:bookmarkEnd w:id="192"/>
    </w:p>
    <w:p w14:paraId="337833A3" w14:textId="36202530" w:rsidR="000E42AA" w:rsidRDefault="008970D5" w:rsidP="000E42AA">
      <w:r>
        <w:t xml:space="preserve">Hình 26 mô tả quá trình xử lý </w:t>
      </w:r>
      <w:r w:rsidR="00E17EA4">
        <w:t xml:space="preserve">Message của </w:t>
      </w:r>
      <w:r>
        <w:t>thao tác bấm nút “Thêm”.</w:t>
      </w:r>
      <w:r w:rsidR="00B3456E">
        <w:t xml:space="preserve"> Đầu tiên, module sẽ gửi </w:t>
      </w:r>
      <w:r w:rsidR="001B24C5">
        <w:t xml:space="preserve">thông điệp </w:t>
      </w:r>
      <w:r w:rsidR="00B3456E" w:rsidRPr="00C92AF3">
        <w:rPr>
          <w:i/>
        </w:rPr>
        <w:t>LVM_GETITEMCOUNT</w:t>
      </w:r>
      <w:r w:rsidR="00B3456E">
        <w:t xml:space="preserve"> tới </w:t>
      </w:r>
      <w:r w:rsidR="00ED7F46">
        <w:t xml:space="preserve">danh sách từ điển </w:t>
      </w:r>
      <w:r w:rsidR="00423573">
        <w:t xml:space="preserve">thông qua Message Queue </w:t>
      </w:r>
      <w:r w:rsidR="00B3456E">
        <w:t>để lấy số lượng từ có trong từ điển.</w:t>
      </w:r>
      <w:r w:rsidR="00B234CA">
        <w:t xml:space="preserve"> Sau đó, hàm </w:t>
      </w:r>
      <w:proofErr w:type="gramStart"/>
      <w:r w:rsidR="00B234CA" w:rsidRPr="00C142B4">
        <w:rPr>
          <w:i/>
        </w:rPr>
        <w:t>DialogBoxParam(</w:t>
      </w:r>
      <w:proofErr w:type="gramEnd"/>
      <w:r w:rsidR="00B234CA" w:rsidRPr="00C142B4">
        <w:rPr>
          <w:i/>
        </w:rPr>
        <w:t>)</w:t>
      </w:r>
      <w:r w:rsidR="00B234CA">
        <w:t xml:space="preserve"> được gọi để để tạo ra cửa sổ thêm từ nước ngoài mới</w:t>
      </w:r>
      <w:r w:rsidR="008D7D22">
        <w:t>, có định danh IDD_ADDLOAN</w:t>
      </w:r>
      <w:r w:rsidR="00A81368">
        <w:t xml:space="preserve">, sau đó gửi thông điệp khởi tạo </w:t>
      </w:r>
      <w:r w:rsidR="00A81368" w:rsidRPr="00C111B7">
        <w:rPr>
          <w:i/>
        </w:rPr>
        <w:t xml:space="preserve">WM_INITDIALOG </w:t>
      </w:r>
      <w:r w:rsidR="00A81368" w:rsidRPr="00C142B4">
        <w:rPr>
          <w:i/>
        </w:rPr>
        <w:lastRenderedPageBreak/>
        <w:t>AddItem()</w:t>
      </w:r>
      <w:r w:rsidR="00A81368">
        <w:rPr>
          <w:i/>
        </w:rPr>
        <w:t xml:space="preserve"> </w:t>
      </w:r>
      <w:r w:rsidR="00A81368" w:rsidRPr="00533483">
        <w:t>handler</w:t>
      </w:r>
      <w:r w:rsidR="00F610C0">
        <w:t xml:space="preserve"> </w:t>
      </w:r>
      <w:r w:rsidR="00FA6EC4">
        <w:t>để xử lý các thao tác trên cửa sổ này</w:t>
      </w:r>
      <w:r w:rsidR="00B234CA">
        <w:t>.</w:t>
      </w:r>
      <w:r w:rsidR="006B0312">
        <w:t xml:space="preserve"> Một </w:t>
      </w:r>
      <w:r w:rsidR="00EB7237">
        <w:t xml:space="preserve">con trỏ </w:t>
      </w:r>
      <w:r w:rsidR="00365AA1">
        <w:t xml:space="preserve">tới </w:t>
      </w:r>
      <w:r w:rsidR="0064348C">
        <w:t xml:space="preserve">biến </w:t>
      </w:r>
      <w:r w:rsidR="00DA389C">
        <w:t xml:space="preserve">có </w:t>
      </w:r>
      <w:r w:rsidR="006F3BB3">
        <w:t xml:space="preserve">kiểu </w:t>
      </w:r>
      <w:r w:rsidR="006B0312">
        <w:t xml:space="preserve">cấu trúc </w:t>
      </w:r>
      <w:r w:rsidR="006B0312" w:rsidRPr="00FA0844">
        <w:rPr>
          <w:i/>
        </w:rPr>
        <w:t>Record</w:t>
      </w:r>
      <w:r w:rsidR="006B0312">
        <w:t xml:space="preserve"> được gửi đi để </w:t>
      </w:r>
      <w:r w:rsidR="00675926">
        <w:t xml:space="preserve">lưu </w:t>
      </w:r>
      <w:r w:rsidR="00CC4DE0">
        <w:t xml:space="preserve">từ nước ngoài và cách đọc </w:t>
      </w:r>
      <w:r w:rsidR="00EE45EB">
        <w:t>được nhập.</w:t>
      </w:r>
    </w:p>
    <w:p w14:paraId="38FB48E1" w14:textId="77777777" w:rsidR="004E6571" w:rsidRDefault="00713944" w:rsidP="004E6571">
      <w:pPr>
        <w:keepNext/>
        <w:jc w:val="center"/>
      </w:pPr>
      <w:r>
        <w:rPr>
          <w:noProof/>
        </w:rPr>
        <w:drawing>
          <wp:inline distT="0" distB="0" distL="0" distR="0" wp14:anchorId="7F149829" wp14:editId="30537DC9">
            <wp:extent cx="7069114" cy="4921250"/>
            <wp:effectExtent l="6985" t="0" r="5715" b="5715"/>
            <wp:docPr id="48" name="Hình ảnh 48" descr="Ảnh có chứa văn bản, bản đồ&#10;&#10;Mô tả được tạo với mức tin cậy rất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dditem.jpg"/>
                    <pic:cNvPicPr/>
                  </pic:nvPicPr>
                  <pic:blipFill>
                    <a:blip r:embed="rId38">
                      <a:extLst>
                        <a:ext uri="{28A0092B-C50C-407E-A947-70E740481C1C}">
                          <a14:useLocalDpi xmlns:a14="http://schemas.microsoft.com/office/drawing/2010/main" val="0"/>
                        </a:ext>
                      </a:extLst>
                    </a:blip>
                    <a:stretch>
                      <a:fillRect/>
                    </a:stretch>
                  </pic:blipFill>
                  <pic:spPr>
                    <a:xfrm rot="16200000">
                      <a:off x="0" y="0"/>
                      <a:ext cx="7079422" cy="4928426"/>
                    </a:xfrm>
                    <a:prstGeom prst="rect">
                      <a:avLst/>
                    </a:prstGeom>
                  </pic:spPr>
                </pic:pic>
              </a:graphicData>
            </a:graphic>
          </wp:inline>
        </w:drawing>
      </w:r>
    </w:p>
    <w:p w14:paraId="74000958" w14:textId="2AD910A0" w:rsidR="003447A5" w:rsidRPr="003447A5" w:rsidRDefault="004E6571" w:rsidP="003447A5">
      <w:pPr>
        <w:pStyle w:val="Chuthich"/>
      </w:pPr>
      <w:bookmarkStart w:id="193" w:name="_Toc9805466"/>
      <w:r>
        <w:t xml:space="preserve">Hình </w:t>
      </w:r>
      <w:r w:rsidR="000A607C">
        <w:rPr>
          <w:noProof/>
        </w:rPr>
        <w:fldChar w:fldCharType="begin"/>
      </w:r>
      <w:r w:rsidR="000A607C">
        <w:rPr>
          <w:noProof/>
        </w:rPr>
        <w:instrText xml:space="preserve"> SEQ Hình \* ARABIC </w:instrText>
      </w:r>
      <w:r w:rsidR="000A607C">
        <w:rPr>
          <w:noProof/>
        </w:rPr>
        <w:fldChar w:fldCharType="separate"/>
      </w:r>
      <w:r w:rsidR="008A6E56">
        <w:rPr>
          <w:noProof/>
        </w:rPr>
        <w:t>27</w:t>
      </w:r>
      <w:r w:rsidR="000A607C">
        <w:rPr>
          <w:noProof/>
        </w:rPr>
        <w:fldChar w:fldCharType="end"/>
      </w:r>
      <w:r>
        <w:t xml:space="preserve">. Quá trình </w:t>
      </w:r>
      <w:r w:rsidR="00B11EA4">
        <w:t>xử lý thao tác trên cửa sổ thêm từ nước ngoài</w:t>
      </w:r>
      <w:bookmarkEnd w:id="193"/>
    </w:p>
    <w:p w14:paraId="286D8192" w14:textId="68B70940" w:rsidR="00A22AE5" w:rsidRPr="00C351EE" w:rsidRDefault="00A22AE5" w:rsidP="00A22AE5">
      <w:r>
        <w:lastRenderedPageBreak/>
        <w:t>Hình 27 minh họa quá trình xử lý thao tác trên cửa sổ thêm từ nước ngoài.</w:t>
      </w:r>
      <w:r w:rsidR="001F3679">
        <w:t xml:space="preserve"> </w:t>
      </w:r>
      <w:r w:rsidR="001A6F40">
        <w:t xml:space="preserve">Sau khi người </w:t>
      </w:r>
      <w:r w:rsidR="00A214EB">
        <w:t xml:space="preserve">dùng </w:t>
      </w:r>
      <w:r w:rsidR="001A6F40">
        <w:t xml:space="preserve">bấm nút OK, </w:t>
      </w:r>
      <w:r w:rsidR="00A214EB">
        <w:t xml:space="preserve">hàm </w:t>
      </w:r>
      <w:proofErr w:type="gramStart"/>
      <w:r w:rsidR="00A214EB" w:rsidRPr="00A214EB">
        <w:rPr>
          <w:i/>
        </w:rPr>
        <w:t>GetDlgItemText(</w:t>
      </w:r>
      <w:proofErr w:type="gramEnd"/>
      <w:r w:rsidR="00A214EB" w:rsidRPr="00A214EB">
        <w:rPr>
          <w:i/>
        </w:rPr>
        <w:t xml:space="preserve">) </w:t>
      </w:r>
      <w:r w:rsidR="00A214EB">
        <w:t xml:space="preserve">sẽ </w:t>
      </w:r>
      <w:r w:rsidR="004E75FF">
        <w:t xml:space="preserve">gửi </w:t>
      </w:r>
      <w:r w:rsidR="00620610">
        <w:t xml:space="preserve">lần lượt </w:t>
      </w:r>
      <w:r w:rsidR="00CD44C7">
        <w:t xml:space="preserve">thông điệp </w:t>
      </w:r>
      <w:r w:rsidR="004E75FF" w:rsidRPr="00B53E73">
        <w:rPr>
          <w:i/>
        </w:rPr>
        <w:t>WM_GETTEXT</w:t>
      </w:r>
      <w:r w:rsidR="004E75FF">
        <w:t xml:space="preserve"> </w:t>
      </w:r>
      <w:r w:rsidR="00E71128">
        <w:t xml:space="preserve">tới hai Text Box có định danh </w:t>
      </w:r>
      <w:r w:rsidR="00E71128" w:rsidRPr="00B53E73">
        <w:rPr>
          <w:i/>
        </w:rPr>
        <w:t>IDC_ITEM</w:t>
      </w:r>
      <w:r w:rsidR="00E71128">
        <w:t xml:space="preserve"> và </w:t>
      </w:r>
      <w:r w:rsidR="00E71128" w:rsidRPr="00B53E73">
        <w:rPr>
          <w:i/>
        </w:rPr>
        <w:t>IDC_SUBITEM</w:t>
      </w:r>
      <w:r w:rsidR="00E71128">
        <w:t xml:space="preserve"> </w:t>
      </w:r>
      <w:r w:rsidR="00A214EB">
        <w:t xml:space="preserve">để </w:t>
      </w:r>
      <w:r w:rsidR="009F5D9B">
        <w:t xml:space="preserve">lần lượt </w:t>
      </w:r>
      <w:r w:rsidR="00A214EB">
        <w:t xml:space="preserve">truy xuất </w:t>
      </w:r>
      <w:r w:rsidR="001547D3">
        <w:t xml:space="preserve">từ nước ngoài cùng cách đọc </w:t>
      </w:r>
      <w:r w:rsidR="00931384">
        <w:t xml:space="preserve">và lưu chúng vào biến </w:t>
      </w:r>
      <w:r w:rsidR="002156B1">
        <w:t xml:space="preserve">có </w:t>
      </w:r>
      <w:r w:rsidR="00931384">
        <w:t xml:space="preserve">kiểu cấu trúc </w:t>
      </w:r>
      <w:r w:rsidR="00931384" w:rsidRPr="00BC2847">
        <w:rPr>
          <w:i/>
        </w:rPr>
        <w:t>Record</w:t>
      </w:r>
      <w:r w:rsidR="004C300C">
        <w:t>.</w:t>
      </w:r>
      <w:r w:rsidR="009D0336">
        <w:t xml:space="preserve"> Sau đó cửa sổ thêm từ nước ngoài được đóng bằng hàm </w:t>
      </w:r>
      <w:proofErr w:type="gramStart"/>
      <w:r w:rsidR="009D0336" w:rsidRPr="00C351EE">
        <w:rPr>
          <w:i/>
        </w:rPr>
        <w:t>EndDialog(</w:t>
      </w:r>
      <w:proofErr w:type="gramEnd"/>
      <w:r w:rsidR="009D0336" w:rsidRPr="00C351EE">
        <w:rPr>
          <w:i/>
        </w:rPr>
        <w:t>)</w:t>
      </w:r>
      <w:r w:rsidR="00C23869">
        <w:rPr>
          <w:i/>
        </w:rPr>
        <w:t xml:space="preserve"> </w:t>
      </w:r>
      <w:r w:rsidR="00C23869">
        <w:t xml:space="preserve">để </w:t>
      </w:r>
      <w:r w:rsidR="008840BD">
        <w:t xml:space="preserve">người dùng tiếp tục thao tác </w:t>
      </w:r>
      <w:r w:rsidR="00FD6A58">
        <w:t xml:space="preserve">trên </w:t>
      </w:r>
      <w:r w:rsidR="00C23869">
        <w:t>cửa sổ từ điển từ nước ngoài</w:t>
      </w:r>
      <w:r w:rsidR="00C351EE">
        <w:t>.</w:t>
      </w:r>
    </w:p>
    <w:p w14:paraId="514AF319" w14:textId="5315C95D" w:rsidR="006F68D1" w:rsidRDefault="00470CC4" w:rsidP="00A22AE5">
      <w:r>
        <w:t xml:space="preserve">Module từ điển từ nước ngoài sau đó sẽ sử dụng </w:t>
      </w:r>
      <w:r w:rsidR="00570D44">
        <w:t xml:space="preserve">biến có kiểu cấu trúc </w:t>
      </w:r>
      <w:r w:rsidR="00CB723E" w:rsidRPr="00C111B7">
        <w:rPr>
          <w:i/>
        </w:rPr>
        <w:t>Record</w:t>
      </w:r>
      <w:r w:rsidR="00B156CE">
        <w:t xml:space="preserve"> đã truyền vào hàm </w:t>
      </w:r>
      <w:proofErr w:type="gramStart"/>
      <w:r w:rsidR="00B156CE" w:rsidRPr="00C142B4">
        <w:rPr>
          <w:i/>
        </w:rPr>
        <w:t>DialogBoxParam(</w:t>
      </w:r>
      <w:proofErr w:type="gramEnd"/>
      <w:r w:rsidR="00B156CE" w:rsidRPr="00C142B4">
        <w:rPr>
          <w:i/>
        </w:rPr>
        <w:t>)</w:t>
      </w:r>
      <w:r w:rsidR="0023009C">
        <w:t xml:space="preserve"> trước đó</w:t>
      </w:r>
      <w:r w:rsidR="00570D44">
        <w:t xml:space="preserve"> </w:t>
      </w:r>
      <w:r w:rsidR="007939C4">
        <w:t xml:space="preserve">để thêm từ </w:t>
      </w:r>
      <w:r w:rsidR="00BF3C97">
        <w:t xml:space="preserve">và cách đọc </w:t>
      </w:r>
      <w:r w:rsidR="007939C4">
        <w:t xml:space="preserve">mới vào </w:t>
      </w:r>
      <w:r w:rsidR="00D07742">
        <w:t>trong từ điển từ nước ngoài</w:t>
      </w:r>
      <w:r w:rsidR="002351EC">
        <w:t xml:space="preserve"> bằng hàm </w:t>
      </w:r>
      <w:r w:rsidR="002351EC" w:rsidRPr="002351EC">
        <w:rPr>
          <w:i/>
        </w:rPr>
        <w:t>InsertListViewItem()</w:t>
      </w:r>
      <w:r w:rsidR="00D07742">
        <w:t>.</w:t>
      </w:r>
      <w:r w:rsidR="00F264FD">
        <w:t xml:space="preserve"> </w:t>
      </w:r>
      <w:r w:rsidR="00A63B36">
        <w:t>Hình 28 mô tả quá trình xử lý thêm từ mới vào từ điển.</w:t>
      </w:r>
    </w:p>
    <w:p w14:paraId="6052EDD5" w14:textId="77777777" w:rsidR="0025755C" w:rsidRDefault="00FD023A" w:rsidP="0025755C">
      <w:pPr>
        <w:keepNext/>
        <w:jc w:val="center"/>
      </w:pPr>
      <w:r>
        <w:rPr>
          <w:noProof/>
        </w:rPr>
        <w:drawing>
          <wp:inline distT="0" distB="0" distL="0" distR="0" wp14:anchorId="31963E8B" wp14:editId="1C291EB0">
            <wp:extent cx="1681998" cy="4381500"/>
            <wp:effectExtent l="0" t="0" r="0" b="0"/>
            <wp:docPr id="49" name="Hình ảnh 49" descr="Ảnh có chứa ảnh chụp màn hình&#10;&#10;Mô tả được tạo với mức tin cậy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sertitem.jpg"/>
                    <pic:cNvPicPr/>
                  </pic:nvPicPr>
                  <pic:blipFill>
                    <a:blip r:embed="rId39">
                      <a:extLst>
                        <a:ext uri="{28A0092B-C50C-407E-A947-70E740481C1C}">
                          <a14:useLocalDpi xmlns:a14="http://schemas.microsoft.com/office/drawing/2010/main" val="0"/>
                        </a:ext>
                      </a:extLst>
                    </a:blip>
                    <a:stretch>
                      <a:fillRect/>
                    </a:stretch>
                  </pic:blipFill>
                  <pic:spPr>
                    <a:xfrm>
                      <a:off x="0" y="0"/>
                      <a:ext cx="1690218" cy="4402911"/>
                    </a:xfrm>
                    <a:prstGeom prst="rect">
                      <a:avLst/>
                    </a:prstGeom>
                  </pic:spPr>
                </pic:pic>
              </a:graphicData>
            </a:graphic>
          </wp:inline>
        </w:drawing>
      </w:r>
    </w:p>
    <w:p w14:paraId="6919BFCC" w14:textId="3AD8BFB4" w:rsidR="00FD023A" w:rsidRDefault="0025755C" w:rsidP="0025755C">
      <w:pPr>
        <w:pStyle w:val="Chuthich"/>
      </w:pPr>
      <w:bookmarkStart w:id="194" w:name="_Toc9805467"/>
      <w:r>
        <w:t xml:space="preserve">Hình </w:t>
      </w:r>
      <w:r w:rsidR="000A607C">
        <w:rPr>
          <w:noProof/>
        </w:rPr>
        <w:fldChar w:fldCharType="begin"/>
      </w:r>
      <w:r w:rsidR="000A607C">
        <w:rPr>
          <w:noProof/>
        </w:rPr>
        <w:instrText xml:space="preserve"> SEQ Hình \* ARABIC </w:instrText>
      </w:r>
      <w:r w:rsidR="000A607C">
        <w:rPr>
          <w:noProof/>
        </w:rPr>
        <w:fldChar w:fldCharType="separate"/>
      </w:r>
      <w:r w:rsidR="008A6E56">
        <w:rPr>
          <w:noProof/>
        </w:rPr>
        <w:t>28</w:t>
      </w:r>
      <w:r w:rsidR="000A607C">
        <w:rPr>
          <w:noProof/>
        </w:rPr>
        <w:fldChar w:fldCharType="end"/>
      </w:r>
      <w:r>
        <w:t xml:space="preserve">. Quá trình xử lý thêm từ </w:t>
      </w:r>
      <w:r w:rsidR="00225A44">
        <w:t xml:space="preserve">mới </w:t>
      </w:r>
      <w:r>
        <w:t>vào từ điển</w:t>
      </w:r>
      <w:bookmarkEnd w:id="194"/>
    </w:p>
    <w:p w14:paraId="666A3751" w14:textId="3DABF2AA" w:rsidR="00271BFA" w:rsidRDefault="00DF4A8E" w:rsidP="00DF4A8E">
      <w:r>
        <w:t xml:space="preserve">Đầu tiên, </w:t>
      </w:r>
      <w:r w:rsidR="00294B8A">
        <w:t xml:space="preserve">thông điệp </w:t>
      </w:r>
      <w:r w:rsidR="00294B8A" w:rsidRPr="00294B8A">
        <w:rPr>
          <w:i/>
        </w:rPr>
        <w:t>LVM_INSERTITEM</w:t>
      </w:r>
      <w:r w:rsidR="00294B8A">
        <w:t xml:space="preserve"> được gửi đi cùng </w:t>
      </w:r>
      <w:r w:rsidR="00937E9F">
        <w:t xml:space="preserve">với </w:t>
      </w:r>
      <w:r w:rsidR="00294B8A">
        <w:t xml:space="preserve">từ </w:t>
      </w:r>
      <w:r w:rsidR="00BD46A4">
        <w:t xml:space="preserve">nước ngoài </w:t>
      </w:r>
      <w:r w:rsidR="00294B8A">
        <w:t xml:space="preserve">được nhập tới danh sách từ điển để thêm từ </w:t>
      </w:r>
      <w:r w:rsidR="00BD46A4">
        <w:t xml:space="preserve">mới </w:t>
      </w:r>
      <w:r w:rsidR="00294B8A">
        <w:t xml:space="preserve">vào từ điển. Sau đó, thông điệp </w:t>
      </w:r>
      <w:r w:rsidR="00BD46A4" w:rsidRPr="00BD46A4">
        <w:rPr>
          <w:i/>
        </w:rPr>
        <w:lastRenderedPageBreak/>
        <w:t>LVM_SETITEMTEXT</w:t>
      </w:r>
      <w:r w:rsidR="00BD46A4">
        <w:t xml:space="preserve"> được gửi đi cùng với cách đọc được nhập </w:t>
      </w:r>
      <w:r w:rsidR="00132117">
        <w:t>để thêm cách đọc của từ mới thêm vào từ điển.</w:t>
      </w:r>
    </w:p>
    <w:p w14:paraId="13264183" w14:textId="41F8D509" w:rsidR="00DF4A8E" w:rsidRDefault="00271BFA" w:rsidP="00271BFA">
      <w:pPr>
        <w:spacing w:before="0" w:after="160"/>
        <w:jc w:val="left"/>
      </w:pPr>
      <w:r>
        <w:t xml:space="preserve">Sau khi từ mới đã được thêm vào từ điển, người dùng có thể chọn bấm nút OK trên giao diện cửa sổ từ điển để thay đổi trên giao diện từ điển được ghi lại trên file dữ liệu từ điển </w:t>
      </w:r>
      <w:r w:rsidR="0021133E">
        <w:t>từ nước ngoài trên hệ thống.</w:t>
      </w:r>
      <w:r w:rsidR="00A532C7">
        <w:t xml:space="preserve"> Khi đó module xử lý sẽ gọi hàm </w:t>
      </w:r>
      <w:proofErr w:type="gramStart"/>
      <w:r w:rsidR="00A532C7" w:rsidRPr="00A532C7">
        <w:rPr>
          <w:i/>
        </w:rPr>
        <w:t>SaveLoanItem(</w:t>
      </w:r>
      <w:proofErr w:type="gramEnd"/>
      <w:r w:rsidR="00A532C7" w:rsidRPr="00A532C7">
        <w:rPr>
          <w:i/>
        </w:rPr>
        <w:t>)</w:t>
      </w:r>
      <w:r w:rsidR="00A532C7">
        <w:t xml:space="preserve"> để thực hiện nhiệm vụ này.</w:t>
      </w:r>
    </w:p>
    <w:p w14:paraId="2CF80359" w14:textId="77777777" w:rsidR="00C96620" w:rsidRDefault="001C09B3" w:rsidP="004025B0">
      <w:pPr>
        <w:keepNext/>
        <w:spacing w:before="0" w:after="160"/>
        <w:jc w:val="center"/>
      </w:pPr>
      <w:r>
        <w:rPr>
          <w:noProof/>
        </w:rPr>
        <w:drawing>
          <wp:inline distT="0" distB="0" distL="0" distR="0" wp14:anchorId="11D8888E" wp14:editId="5830A2C6">
            <wp:extent cx="3832860" cy="5112359"/>
            <wp:effectExtent l="0" t="0" r="0" b="0"/>
            <wp:docPr id="58" name="Hình ảnh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ave.jpg"/>
                    <pic:cNvPicPr/>
                  </pic:nvPicPr>
                  <pic:blipFill>
                    <a:blip r:embed="rId40">
                      <a:extLst>
                        <a:ext uri="{28A0092B-C50C-407E-A947-70E740481C1C}">
                          <a14:useLocalDpi xmlns:a14="http://schemas.microsoft.com/office/drawing/2010/main" val="0"/>
                        </a:ext>
                      </a:extLst>
                    </a:blip>
                    <a:stretch>
                      <a:fillRect/>
                    </a:stretch>
                  </pic:blipFill>
                  <pic:spPr>
                    <a:xfrm>
                      <a:off x="0" y="0"/>
                      <a:ext cx="3849512" cy="5134570"/>
                    </a:xfrm>
                    <a:prstGeom prst="rect">
                      <a:avLst/>
                    </a:prstGeom>
                  </pic:spPr>
                </pic:pic>
              </a:graphicData>
            </a:graphic>
          </wp:inline>
        </w:drawing>
      </w:r>
    </w:p>
    <w:p w14:paraId="02118EB8" w14:textId="1428CE1A" w:rsidR="001C09B3" w:rsidRDefault="00C96620" w:rsidP="004025B0">
      <w:pPr>
        <w:pStyle w:val="Chuthich"/>
      </w:pPr>
      <w:bookmarkStart w:id="195" w:name="_Toc9805468"/>
      <w:r>
        <w:t xml:space="preserve">Hình </w:t>
      </w:r>
      <w:r w:rsidR="000A607C">
        <w:rPr>
          <w:noProof/>
        </w:rPr>
        <w:fldChar w:fldCharType="begin"/>
      </w:r>
      <w:r w:rsidR="000A607C">
        <w:rPr>
          <w:noProof/>
        </w:rPr>
        <w:instrText xml:space="preserve"> SEQ Hình \* ARABIC </w:instrText>
      </w:r>
      <w:r w:rsidR="000A607C">
        <w:rPr>
          <w:noProof/>
        </w:rPr>
        <w:fldChar w:fldCharType="separate"/>
      </w:r>
      <w:r w:rsidR="008A6E56">
        <w:rPr>
          <w:noProof/>
        </w:rPr>
        <w:t>29</w:t>
      </w:r>
      <w:r w:rsidR="000A607C">
        <w:rPr>
          <w:noProof/>
        </w:rPr>
        <w:fldChar w:fldCharType="end"/>
      </w:r>
      <w:r>
        <w:t>. Quá trình ghi dữ liệu ra file trên hệ thống</w:t>
      </w:r>
      <w:bookmarkEnd w:id="195"/>
    </w:p>
    <w:p w14:paraId="20A01163" w14:textId="30A4BBA3" w:rsidR="004025B0" w:rsidRPr="00D57DF1" w:rsidRDefault="0036670B" w:rsidP="004025B0">
      <w:r>
        <w:t xml:space="preserve">Với mỗi </w:t>
      </w:r>
      <w:r w:rsidR="00D57DF1">
        <w:t xml:space="preserve">từ trong danh sách từ điển, module xử lý gửi thông điệp </w:t>
      </w:r>
      <w:r w:rsidR="00D57DF1" w:rsidRPr="00D57DF1">
        <w:rPr>
          <w:i/>
        </w:rPr>
        <w:t>LVM_GETITEM</w:t>
      </w:r>
      <w:r w:rsidR="00D57DF1">
        <w:rPr>
          <w:i/>
        </w:rPr>
        <w:t xml:space="preserve"> </w:t>
      </w:r>
      <w:r w:rsidR="00D57DF1" w:rsidRPr="00D57DF1">
        <w:t>tới</w:t>
      </w:r>
      <w:r w:rsidR="00D57DF1">
        <w:t xml:space="preserve"> danh sách để lấy từ nước ngoài và cách đọc tương ứng, sau đó gọi hàm </w:t>
      </w:r>
      <w:proofErr w:type="gramStart"/>
      <w:r w:rsidR="00D57DF1" w:rsidRPr="00D57DF1">
        <w:rPr>
          <w:i/>
        </w:rPr>
        <w:t>WriteWideStuff(</w:t>
      </w:r>
      <w:proofErr w:type="gramEnd"/>
      <w:r w:rsidR="00D57DF1" w:rsidRPr="00D57DF1">
        <w:rPr>
          <w:i/>
        </w:rPr>
        <w:t>)</w:t>
      </w:r>
      <w:r w:rsidR="00D57DF1">
        <w:t xml:space="preserve"> để ghi ra file trên hệ thống.</w:t>
      </w:r>
      <w:r w:rsidR="00A82FEA">
        <w:t xml:space="preserve"> Hàm </w:t>
      </w:r>
      <w:proofErr w:type="gramStart"/>
      <w:r w:rsidR="00A82FEA" w:rsidRPr="00394782">
        <w:rPr>
          <w:i/>
        </w:rPr>
        <w:t>MessageBox(</w:t>
      </w:r>
      <w:proofErr w:type="gramEnd"/>
      <w:r w:rsidR="00A82FEA" w:rsidRPr="00394782">
        <w:rPr>
          <w:i/>
        </w:rPr>
        <w:t>)</w:t>
      </w:r>
      <w:r w:rsidR="00A82FEA">
        <w:t xml:space="preserve"> được gọi để hiển thị hộp thoại yêu cầu người dùng khởi động lại trình đọc màn hình. </w:t>
      </w:r>
    </w:p>
    <w:p w14:paraId="1A37DF53" w14:textId="12580F92" w:rsidR="00094FDB" w:rsidRDefault="00094FDB" w:rsidP="00532BD2">
      <w:pPr>
        <w:pStyle w:val="u3"/>
      </w:pPr>
      <w:bookmarkStart w:id="196" w:name="_Toc9941100"/>
      <w:r>
        <w:lastRenderedPageBreak/>
        <w:t>Xây dựng ứng dụng</w:t>
      </w:r>
      <w:bookmarkEnd w:id="196"/>
    </w:p>
    <w:p w14:paraId="575A0438" w14:textId="671AB5B4" w:rsidR="00C70C7C" w:rsidRPr="00C70C7C" w:rsidRDefault="00C70C7C" w:rsidP="00720996">
      <w:pPr>
        <w:pStyle w:val="u4"/>
      </w:pPr>
      <w:r>
        <w:t>Thư viện và công cụ sử dụng</w:t>
      </w:r>
    </w:p>
    <w:tbl>
      <w:tblPr>
        <w:tblW w:w="0" w:type="auto"/>
        <w:tblInd w:w="108" w:type="dxa"/>
        <w:tblBorders>
          <w:top w:val="single" w:sz="4" w:space="0" w:color="7F7F7F"/>
          <w:bottom w:val="single" w:sz="4" w:space="0" w:color="7F7F7F"/>
        </w:tblBorders>
        <w:tblLook w:val="04A0" w:firstRow="1" w:lastRow="0" w:firstColumn="1" w:lastColumn="0" w:noHBand="0" w:noVBand="1"/>
      </w:tblPr>
      <w:tblGrid>
        <w:gridCol w:w="2153"/>
        <w:gridCol w:w="2855"/>
        <w:gridCol w:w="3665"/>
      </w:tblGrid>
      <w:tr w:rsidR="00DB156A" w:rsidRPr="00902450" w14:paraId="22763C24" w14:textId="77777777" w:rsidTr="00B71E8F">
        <w:tc>
          <w:tcPr>
            <w:tcW w:w="2153" w:type="dxa"/>
            <w:tcBorders>
              <w:bottom w:val="single" w:sz="4" w:space="0" w:color="7F7F7F"/>
            </w:tcBorders>
            <w:shd w:val="clear" w:color="auto" w:fill="auto"/>
          </w:tcPr>
          <w:p w14:paraId="42545133" w14:textId="77777777" w:rsidR="00DB156A" w:rsidRPr="00902450" w:rsidRDefault="00DB156A" w:rsidP="00BB148F">
            <w:pPr>
              <w:spacing w:before="120" w:after="0"/>
              <w:rPr>
                <w:b/>
                <w:bCs/>
                <w:sz w:val="24"/>
              </w:rPr>
            </w:pPr>
            <w:r w:rsidRPr="00902450">
              <w:rPr>
                <w:b/>
                <w:bCs/>
                <w:sz w:val="24"/>
              </w:rPr>
              <w:t>Mục đích</w:t>
            </w:r>
          </w:p>
        </w:tc>
        <w:tc>
          <w:tcPr>
            <w:tcW w:w="2855" w:type="dxa"/>
            <w:tcBorders>
              <w:bottom w:val="single" w:sz="4" w:space="0" w:color="7F7F7F"/>
            </w:tcBorders>
            <w:shd w:val="clear" w:color="auto" w:fill="auto"/>
          </w:tcPr>
          <w:p w14:paraId="37BBFA21" w14:textId="77777777" w:rsidR="00DB156A" w:rsidRPr="00902450" w:rsidRDefault="00DB156A" w:rsidP="00BB148F">
            <w:pPr>
              <w:spacing w:before="120" w:after="0"/>
              <w:rPr>
                <w:b/>
                <w:bCs/>
                <w:sz w:val="24"/>
              </w:rPr>
            </w:pPr>
            <w:r w:rsidRPr="00902450">
              <w:rPr>
                <w:b/>
                <w:bCs/>
                <w:sz w:val="24"/>
              </w:rPr>
              <w:t>Công cụ</w:t>
            </w:r>
          </w:p>
        </w:tc>
        <w:tc>
          <w:tcPr>
            <w:tcW w:w="3665" w:type="dxa"/>
            <w:tcBorders>
              <w:bottom w:val="single" w:sz="4" w:space="0" w:color="7F7F7F"/>
            </w:tcBorders>
            <w:shd w:val="clear" w:color="auto" w:fill="auto"/>
          </w:tcPr>
          <w:p w14:paraId="41778D58" w14:textId="77777777" w:rsidR="00DB156A" w:rsidRPr="00902450" w:rsidRDefault="00DB156A" w:rsidP="00BB148F">
            <w:pPr>
              <w:spacing w:before="120" w:after="0"/>
              <w:rPr>
                <w:b/>
                <w:bCs/>
                <w:sz w:val="24"/>
              </w:rPr>
            </w:pPr>
            <w:r w:rsidRPr="00902450">
              <w:rPr>
                <w:b/>
                <w:bCs/>
                <w:sz w:val="24"/>
              </w:rPr>
              <w:t>Địa chỉ URL</w:t>
            </w:r>
          </w:p>
        </w:tc>
      </w:tr>
      <w:tr w:rsidR="00DB156A" w:rsidRPr="00902450" w14:paraId="333742DB" w14:textId="77777777" w:rsidTr="00B71E8F">
        <w:tc>
          <w:tcPr>
            <w:tcW w:w="2153" w:type="dxa"/>
            <w:tcBorders>
              <w:top w:val="single" w:sz="4" w:space="0" w:color="7F7F7F"/>
              <w:bottom w:val="single" w:sz="4" w:space="0" w:color="7F7F7F"/>
            </w:tcBorders>
            <w:shd w:val="clear" w:color="auto" w:fill="auto"/>
          </w:tcPr>
          <w:p w14:paraId="2CEDFC62" w14:textId="77777777" w:rsidR="00DB156A" w:rsidRPr="00902450" w:rsidRDefault="00DB156A" w:rsidP="00BB148F">
            <w:pPr>
              <w:spacing w:before="120" w:after="0"/>
              <w:rPr>
                <w:bCs/>
                <w:sz w:val="24"/>
              </w:rPr>
            </w:pPr>
            <w:r w:rsidRPr="00902450">
              <w:rPr>
                <w:bCs/>
                <w:sz w:val="24"/>
              </w:rPr>
              <w:t>IDE lập trình</w:t>
            </w:r>
          </w:p>
        </w:tc>
        <w:tc>
          <w:tcPr>
            <w:tcW w:w="2855" w:type="dxa"/>
            <w:tcBorders>
              <w:top w:val="single" w:sz="4" w:space="0" w:color="7F7F7F"/>
              <w:bottom w:val="single" w:sz="4" w:space="0" w:color="7F7F7F"/>
            </w:tcBorders>
            <w:shd w:val="clear" w:color="auto" w:fill="auto"/>
          </w:tcPr>
          <w:p w14:paraId="40F80422" w14:textId="7EBEB8B1" w:rsidR="00DB156A" w:rsidRPr="00902450" w:rsidRDefault="00DB156A" w:rsidP="00BB148F">
            <w:pPr>
              <w:spacing w:before="120" w:after="0"/>
              <w:rPr>
                <w:sz w:val="24"/>
              </w:rPr>
            </w:pPr>
            <w:r w:rsidRPr="00902450">
              <w:rPr>
                <w:sz w:val="24"/>
              </w:rPr>
              <w:t>Visual Studio 201</w:t>
            </w:r>
            <w:r w:rsidR="009F56BC" w:rsidRPr="00902450">
              <w:rPr>
                <w:sz w:val="24"/>
              </w:rPr>
              <w:t>7</w:t>
            </w:r>
            <w:r w:rsidRPr="00902450">
              <w:rPr>
                <w:sz w:val="24"/>
              </w:rPr>
              <w:t xml:space="preserve"> (64 bit)</w:t>
            </w:r>
          </w:p>
        </w:tc>
        <w:tc>
          <w:tcPr>
            <w:tcW w:w="3665" w:type="dxa"/>
            <w:tcBorders>
              <w:top w:val="single" w:sz="4" w:space="0" w:color="7F7F7F"/>
              <w:bottom w:val="single" w:sz="4" w:space="0" w:color="7F7F7F"/>
            </w:tcBorders>
            <w:shd w:val="clear" w:color="auto" w:fill="auto"/>
          </w:tcPr>
          <w:p w14:paraId="05C35F9A" w14:textId="77777777" w:rsidR="00DB156A" w:rsidRPr="00902450" w:rsidRDefault="00DB156A" w:rsidP="00BB148F">
            <w:pPr>
              <w:spacing w:before="120" w:after="0"/>
              <w:rPr>
                <w:sz w:val="24"/>
              </w:rPr>
            </w:pPr>
            <w:r w:rsidRPr="00902450">
              <w:rPr>
                <w:sz w:val="24"/>
              </w:rPr>
              <w:t>https://www.visualstudio.com/</w:t>
            </w:r>
          </w:p>
        </w:tc>
      </w:tr>
      <w:tr w:rsidR="00DB156A" w:rsidRPr="00902450" w14:paraId="35748CAD" w14:textId="77777777" w:rsidTr="00B71E8F">
        <w:tc>
          <w:tcPr>
            <w:tcW w:w="2153" w:type="dxa"/>
            <w:shd w:val="clear" w:color="auto" w:fill="auto"/>
          </w:tcPr>
          <w:p w14:paraId="6A0C8FF7" w14:textId="77777777" w:rsidR="00DB156A" w:rsidRPr="00902450" w:rsidRDefault="00DB156A" w:rsidP="00BB148F">
            <w:pPr>
              <w:spacing w:before="120" w:after="0"/>
              <w:rPr>
                <w:bCs/>
                <w:sz w:val="24"/>
              </w:rPr>
            </w:pPr>
            <w:r w:rsidRPr="00902450">
              <w:rPr>
                <w:bCs/>
                <w:sz w:val="24"/>
              </w:rPr>
              <w:t>Ngôn ngữ lập trình</w:t>
            </w:r>
          </w:p>
        </w:tc>
        <w:tc>
          <w:tcPr>
            <w:tcW w:w="2855" w:type="dxa"/>
            <w:shd w:val="clear" w:color="auto" w:fill="auto"/>
          </w:tcPr>
          <w:p w14:paraId="7EFBF0B6" w14:textId="7DB48E71" w:rsidR="00DB156A" w:rsidRPr="00902450" w:rsidRDefault="00DB156A" w:rsidP="00BB148F">
            <w:pPr>
              <w:spacing w:before="120" w:after="0"/>
              <w:rPr>
                <w:sz w:val="24"/>
              </w:rPr>
            </w:pPr>
            <w:r w:rsidRPr="00902450">
              <w:rPr>
                <w:sz w:val="24"/>
              </w:rPr>
              <w:t>C</w:t>
            </w:r>
          </w:p>
        </w:tc>
        <w:tc>
          <w:tcPr>
            <w:tcW w:w="3665" w:type="dxa"/>
            <w:shd w:val="clear" w:color="auto" w:fill="auto"/>
          </w:tcPr>
          <w:p w14:paraId="224E6B3B" w14:textId="49D1628A" w:rsidR="00DB156A" w:rsidRPr="00902450" w:rsidRDefault="00DB156A" w:rsidP="00BB148F">
            <w:pPr>
              <w:spacing w:before="120" w:after="0"/>
              <w:rPr>
                <w:sz w:val="24"/>
              </w:rPr>
            </w:pPr>
          </w:p>
        </w:tc>
      </w:tr>
      <w:tr w:rsidR="00DB156A" w:rsidRPr="00902450" w14:paraId="2821E023" w14:textId="77777777" w:rsidTr="00B71E8F">
        <w:tc>
          <w:tcPr>
            <w:tcW w:w="2153" w:type="dxa"/>
            <w:tcBorders>
              <w:top w:val="single" w:sz="4" w:space="0" w:color="7F7F7F"/>
              <w:bottom w:val="single" w:sz="4" w:space="0" w:color="7F7F7F"/>
            </w:tcBorders>
            <w:shd w:val="clear" w:color="auto" w:fill="auto"/>
          </w:tcPr>
          <w:p w14:paraId="5345A54F" w14:textId="40734823" w:rsidR="00DB156A" w:rsidRPr="00902450" w:rsidRDefault="00445907" w:rsidP="00BB148F">
            <w:pPr>
              <w:spacing w:before="120" w:after="0"/>
              <w:rPr>
                <w:bCs/>
                <w:sz w:val="24"/>
              </w:rPr>
            </w:pPr>
            <w:r w:rsidRPr="00902450">
              <w:rPr>
                <w:bCs/>
                <w:sz w:val="24"/>
              </w:rPr>
              <w:t>Giao diện người dùng</w:t>
            </w:r>
          </w:p>
        </w:tc>
        <w:tc>
          <w:tcPr>
            <w:tcW w:w="2855" w:type="dxa"/>
            <w:tcBorders>
              <w:top w:val="single" w:sz="4" w:space="0" w:color="7F7F7F"/>
              <w:bottom w:val="single" w:sz="4" w:space="0" w:color="7F7F7F"/>
            </w:tcBorders>
            <w:shd w:val="clear" w:color="auto" w:fill="auto"/>
          </w:tcPr>
          <w:p w14:paraId="31E3A716" w14:textId="1B6C24F0" w:rsidR="00DB156A" w:rsidRPr="00902450" w:rsidRDefault="00B71E8F" w:rsidP="00BB148F">
            <w:pPr>
              <w:spacing w:before="120" w:after="0"/>
              <w:rPr>
                <w:sz w:val="24"/>
              </w:rPr>
            </w:pPr>
            <w:r w:rsidRPr="00902450">
              <w:rPr>
                <w:sz w:val="24"/>
              </w:rPr>
              <w:t>Windows API</w:t>
            </w:r>
          </w:p>
        </w:tc>
        <w:tc>
          <w:tcPr>
            <w:tcW w:w="3665" w:type="dxa"/>
            <w:tcBorders>
              <w:top w:val="single" w:sz="4" w:space="0" w:color="7F7F7F"/>
              <w:bottom w:val="single" w:sz="4" w:space="0" w:color="7F7F7F"/>
            </w:tcBorders>
            <w:shd w:val="clear" w:color="auto" w:fill="auto"/>
          </w:tcPr>
          <w:p w14:paraId="058DB33D" w14:textId="7C55EE2D" w:rsidR="00DB156A" w:rsidRPr="00902450" w:rsidRDefault="00D121C6" w:rsidP="00BB148F">
            <w:pPr>
              <w:spacing w:before="120" w:after="0"/>
              <w:rPr>
                <w:sz w:val="24"/>
              </w:rPr>
            </w:pPr>
            <w:r w:rsidRPr="00902450">
              <w:rPr>
                <w:sz w:val="24"/>
              </w:rPr>
              <w:t>https://docs.microsoft.com/en-us/windows/desktop/api/</w:t>
            </w:r>
          </w:p>
        </w:tc>
      </w:tr>
    </w:tbl>
    <w:p w14:paraId="23D7B5CD" w14:textId="407C16FC" w:rsidR="00FE4ABC" w:rsidRDefault="00C23228" w:rsidP="00C23228">
      <w:pPr>
        <w:pStyle w:val="u4"/>
      </w:pPr>
      <w:r>
        <w:t>Kết quả đạt được</w:t>
      </w:r>
    </w:p>
    <w:p w14:paraId="2704FBD0" w14:textId="37A18823" w:rsidR="00DA02CF" w:rsidRDefault="00DA02CF" w:rsidP="00DA02CF">
      <w:pPr>
        <w:rPr>
          <w:szCs w:val="26"/>
          <w:lang w:val="en"/>
        </w:rPr>
      </w:pPr>
      <w:r>
        <w:rPr>
          <w:szCs w:val="26"/>
          <w:lang w:val="en"/>
        </w:rPr>
        <w:fldChar w:fldCharType="begin"/>
      </w:r>
      <w:r>
        <w:rPr>
          <w:szCs w:val="26"/>
          <w:lang w:val="en"/>
        </w:rPr>
        <w:instrText xml:space="preserve"> REF _Ref9176139 \h </w:instrText>
      </w:r>
      <w:r>
        <w:rPr>
          <w:szCs w:val="26"/>
          <w:lang w:val="en"/>
        </w:rPr>
      </w:r>
      <w:r>
        <w:rPr>
          <w:szCs w:val="26"/>
          <w:lang w:val="en"/>
        </w:rPr>
        <w:fldChar w:fldCharType="separate"/>
      </w:r>
      <w:r w:rsidR="008A6E56">
        <w:t xml:space="preserve">Hình </w:t>
      </w:r>
      <w:r w:rsidR="008A6E56">
        <w:rPr>
          <w:noProof/>
        </w:rPr>
        <w:t>30</w:t>
      </w:r>
      <w:r>
        <w:rPr>
          <w:szCs w:val="26"/>
          <w:lang w:val="en"/>
        </w:rPr>
        <w:fldChar w:fldCharType="end"/>
      </w:r>
      <w:r>
        <w:rPr>
          <w:szCs w:val="26"/>
          <w:lang w:val="en"/>
        </w:rPr>
        <w:t xml:space="preserve"> mô tả cửa sổ chính của Từ điển BKVoice.</w:t>
      </w:r>
    </w:p>
    <w:p w14:paraId="053D1922" w14:textId="77777777" w:rsidR="00DA02CF" w:rsidRDefault="00DA02CF" w:rsidP="00DA02CF">
      <w:pPr>
        <w:keepNext/>
        <w:jc w:val="center"/>
      </w:pPr>
      <w:r>
        <w:rPr>
          <w:noProof/>
        </w:rPr>
        <w:drawing>
          <wp:inline distT="0" distB="0" distL="0" distR="0" wp14:anchorId="428431CA" wp14:editId="6476EE18">
            <wp:extent cx="2916000" cy="1756800"/>
            <wp:effectExtent l="0" t="0" r="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16000" cy="1756800"/>
                    </a:xfrm>
                    <a:prstGeom prst="rect">
                      <a:avLst/>
                    </a:prstGeom>
                  </pic:spPr>
                </pic:pic>
              </a:graphicData>
            </a:graphic>
          </wp:inline>
        </w:drawing>
      </w:r>
    </w:p>
    <w:p w14:paraId="724D2C8A" w14:textId="3B34D07F" w:rsidR="00DA02CF" w:rsidRDefault="00DA02CF" w:rsidP="00CE6090">
      <w:pPr>
        <w:pStyle w:val="Chuthich"/>
      </w:pPr>
      <w:bookmarkStart w:id="197" w:name="_Ref9176139"/>
      <w:bookmarkStart w:id="198" w:name="_Toc9805469"/>
      <w:r>
        <w:t xml:space="preserve">Hình </w:t>
      </w:r>
      <w:r>
        <w:rPr>
          <w:noProof/>
        </w:rPr>
        <w:fldChar w:fldCharType="begin"/>
      </w:r>
      <w:r>
        <w:rPr>
          <w:noProof/>
        </w:rPr>
        <w:instrText xml:space="preserve"> SEQ Hình \* ARABIC </w:instrText>
      </w:r>
      <w:r>
        <w:rPr>
          <w:noProof/>
        </w:rPr>
        <w:fldChar w:fldCharType="separate"/>
      </w:r>
      <w:r w:rsidR="008A6E56">
        <w:rPr>
          <w:noProof/>
        </w:rPr>
        <w:t>30</w:t>
      </w:r>
      <w:r>
        <w:rPr>
          <w:noProof/>
        </w:rPr>
        <w:fldChar w:fldCharType="end"/>
      </w:r>
      <w:bookmarkEnd w:id="197"/>
      <w:r>
        <w:t>. Cửa sổ chính của Từ điển BKVoice.</w:t>
      </w:r>
      <w:bookmarkEnd w:id="198"/>
    </w:p>
    <w:p w14:paraId="15B2AFCF" w14:textId="77777777" w:rsidR="00DA02CF" w:rsidRDefault="00DA02CF" w:rsidP="00DA02CF">
      <w:pPr>
        <w:keepNext/>
        <w:jc w:val="center"/>
      </w:pPr>
      <w:r>
        <w:rPr>
          <w:noProof/>
        </w:rPr>
        <w:drawing>
          <wp:inline distT="0" distB="0" distL="0" distR="0" wp14:anchorId="4198F525" wp14:editId="57D7E667">
            <wp:extent cx="2898000" cy="1746000"/>
            <wp:effectExtent l="0" t="0" r="0" b="6985"/>
            <wp:docPr id="13" name="Hình ảnh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98000" cy="1746000"/>
                    </a:xfrm>
                    <a:prstGeom prst="rect">
                      <a:avLst/>
                    </a:prstGeom>
                  </pic:spPr>
                </pic:pic>
              </a:graphicData>
            </a:graphic>
          </wp:inline>
        </w:drawing>
      </w:r>
    </w:p>
    <w:p w14:paraId="030F4D7A" w14:textId="031DB19F" w:rsidR="00DA02CF" w:rsidRDefault="00DA02CF" w:rsidP="00DA02CF">
      <w:pPr>
        <w:pStyle w:val="Chuthich"/>
      </w:pPr>
      <w:bookmarkStart w:id="199" w:name="_Ref9174077"/>
      <w:bookmarkStart w:id="200" w:name="_Toc9805470"/>
      <w:r>
        <w:t xml:space="preserve">Hình </w:t>
      </w:r>
      <w:r>
        <w:rPr>
          <w:noProof/>
        </w:rPr>
        <w:fldChar w:fldCharType="begin"/>
      </w:r>
      <w:r>
        <w:rPr>
          <w:noProof/>
        </w:rPr>
        <w:instrText xml:space="preserve"> SEQ Hình \* ARABIC </w:instrText>
      </w:r>
      <w:r>
        <w:rPr>
          <w:noProof/>
        </w:rPr>
        <w:fldChar w:fldCharType="separate"/>
      </w:r>
      <w:r w:rsidR="008A6E56">
        <w:rPr>
          <w:noProof/>
        </w:rPr>
        <w:t>31</w:t>
      </w:r>
      <w:r>
        <w:rPr>
          <w:noProof/>
        </w:rPr>
        <w:fldChar w:fldCharType="end"/>
      </w:r>
      <w:bookmarkEnd w:id="199"/>
      <w:r>
        <w:t>. Menu Tệp.</w:t>
      </w:r>
      <w:bookmarkEnd w:id="200"/>
    </w:p>
    <w:p w14:paraId="7D1BFA6A" w14:textId="52BC6004" w:rsidR="00DA02CF" w:rsidRDefault="00D8502D" w:rsidP="00323ACB">
      <w:pPr>
        <w:rPr>
          <w:szCs w:val="26"/>
          <w:lang w:val="en"/>
        </w:rPr>
      </w:pPr>
      <w:r>
        <w:t xml:space="preserve">Menu Tệp gồm 4 lựa chọn: (i) Từ điển từ nước ngoài; (ii) Từ điển từ viết tắt; (iii) Từ điển ký hiệu khoa học và (iv) Thoát. </w:t>
      </w:r>
      <w:r>
        <w:fldChar w:fldCharType="begin"/>
      </w:r>
      <w:r>
        <w:instrText xml:space="preserve"> REF _Ref9174077 \h </w:instrText>
      </w:r>
      <w:r>
        <w:fldChar w:fldCharType="separate"/>
      </w:r>
      <w:r w:rsidR="008A6E56">
        <w:t xml:space="preserve">Hình </w:t>
      </w:r>
      <w:r w:rsidR="008A6E56">
        <w:rPr>
          <w:noProof/>
        </w:rPr>
        <w:t>31</w:t>
      </w:r>
      <w:r>
        <w:fldChar w:fldCharType="end"/>
      </w:r>
      <w:r>
        <w:t xml:space="preserve"> mô tả menu Tệp.</w:t>
      </w:r>
      <w:r w:rsidR="00DA02CF">
        <w:rPr>
          <w:szCs w:val="26"/>
          <w:lang w:val="en"/>
        </w:rPr>
        <w:t xml:space="preserve"> </w:t>
      </w:r>
    </w:p>
    <w:p w14:paraId="35629E16" w14:textId="38346DEC" w:rsidR="00DA02CF" w:rsidRPr="0086197F" w:rsidRDefault="00DA02CF" w:rsidP="00DA02CF">
      <w:pPr>
        <w:rPr>
          <w:szCs w:val="26"/>
          <w:lang w:val="en"/>
        </w:rPr>
      </w:pPr>
      <w:r>
        <w:rPr>
          <w:szCs w:val="26"/>
          <w:lang w:val="en"/>
        </w:rPr>
        <w:lastRenderedPageBreak/>
        <w:fldChar w:fldCharType="begin"/>
      </w:r>
      <w:r>
        <w:rPr>
          <w:szCs w:val="26"/>
          <w:lang w:val="en"/>
        </w:rPr>
        <w:instrText xml:space="preserve"> REF _Ref9174043 \h </w:instrText>
      </w:r>
      <w:r>
        <w:rPr>
          <w:szCs w:val="26"/>
          <w:lang w:val="en"/>
        </w:rPr>
      </w:r>
      <w:r>
        <w:rPr>
          <w:szCs w:val="26"/>
          <w:lang w:val="en"/>
        </w:rPr>
        <w:fldChar w:fldCharType="separate"/>
      </w:r>
      <w:r w:rsidR="008A6E56">
        <w:t xml:space="preserve">Hình </w:t>
      </w:r>
      <w:r w:rsidR="008A6E56">
        <w:rPr>
          <w:noProof/>
        </w:rPr>
        <w:t>32</w:t>
      </w:r>
      <w:r>
        <w:rPr>
          <w:szCs w:val="26"/>
          <w:lang w:val="en"/>
        </w:rPr>
        <w:fldChar w:fldCharType="end"/>
      </w:r>
      <w:r>
        <w:rPr>
          <w:szCs w:val="26"/>
          <w:lang w:val="en"/>
        </w:rPr>
        <w:t xml:space="preserve"> mô tả cửa sổ từ điển từ nước ngoài.</w:t>
      </w:r>
    </w:p>
    <w:p w14:paraId="235779DA" w14:textId="77777777" w:rsidR="00DA02CF" w:rsidRDefault="00DA02CF" w:rsidP="00DA02CF">
      <w:pPr>
        <w:keepNext/>
        <w:jc w:val="center"/>
      </w:pPr>
      <w:r>
        <w:rPr>
          <w:noProof/>
        </w:rPr>
        <w:drawing>
          <wp:inline distT="0" distB="0" distL="0" distR="0" wp14:anchorId="667B35C8" wp14:editId="5950AFB6">
            <wp:extent cx="4097747" cy="2685442"/>
            <wp:effectExtent l="0" t="0" r="0" b="635"/>
            <wp:docPr id="15"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097747" cy="2685442"/>
                    </a:xfrm>
                    <a:prstGeom prst="rect">
                      <a:avLst/>
                    </a:prstGeom>
                  </pic:spPr>
                </pic:pic>
              </a:graphicData>
            </a:graphic>
          </wp:inline>
        </w:drawing>
      </w:r>
    </w:p>
    <w:p w14:paraId="6DEA5B16" w14:textId="54FD5486" w:rsidR="00DA02CF" w:rsidRDefault="00DA02CF" w:rsidP="00DA02CF">
      <w:pPr>
        <w:pStyle w:val="Chuthich"/>
      </w:pPr>
      <w:bookmarkStart w:id="201" w:name="_Ref9174043"/>
      <w:bookmarkStart w:id="202" w:name="_Toc9805471"/>
      <w:r>
        <w:t xml:space="preserve">Hình </w:t>
      </w:r>
      <w:r>
        <w:rPr>
          <w:noProof/>
        </w:rPr>
        <w:fldChar w:fldCharType="begin"/>
      </w:r>
      <w:r>
        <w:rPr>
          <w:noProof/>
        </w:rPr>
        <w:instrText xml:space="preserve"> SEQ Hình \* ARABIC </w:instrText>
      </w:r>
      <w:r>
        <w:rPr>
          <w:noProof/>
        </w:rPr>
        <w:fldChar w:fldCharType="separate"/>
      </w:r>
      <w:r w:rsidR="008A6E56">
        <w:rPr>
          <w:noProof/>
        </w:rPr>
        <w:t>32</w:t>
      </w:r>
      <w:r>
        <w:rPr>
          <w:noProof/>
        </w:rPr>
        <w:fldChar w:fldCharType="end"/>
      </w:r>
      <w:bookmarkEnd w:id="201"/>
      <w:r>
        <w:t>. Cửa sổ Từ điển từ nước ngoài.</w:t>
      </w:r>
      <w:bookmarkEnd w:id="202"/>
    </w:p>
    <w:p w14:paraId="11252E2D" w14:textId="77777777" w:rsidR="00DA02CF" w:rsidRDefault="00DA02CF" w:rsidP="00DA02CF">
      <w:pPr>
        <w:jc w:val="center"/>
      </w:pPr>
      <w:r>
        <w:rPr>
          <w:noProof/>
        </w:rPr>
        <w:drawing>
          <wp:inline distT="0" distB="0" distL="0" distR="0" wp14:anchorId="4EA90A6F" wp14:editId="03DB0090">
            <wp:extent cx="3918419" cy="2617322"/>
            <wp:effectExtent l="0" t="0" r="6350" b="0"/>
            <wp:docPr id="19"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918419" cy="2617322"/>
                    </a:xfrm>
                    <a:prstGeom prst="rect">
                      <a:avLst/>
                    </a:prstGeom>
                  </pic:spPr>
                </pic:pic>
              </a:graphicData>
            </a:graphic>
          </wp:inline>
        </w:drawing>
      </w:r>
    </w:p>
    <w:p w14:paraId="5A6921E7" w14:textId="27B8C464" w:rsidR="00DA02CF" w:rsidRDefault="00DA02CF" w:rsidP="00DA02CF">
      <w:pPr>
        <w:pStyle w:val="Chuthich"/>
        <w:rPr>
          <w:szCs w:val="26"/>
        </w:rPr>
      </w:pPr>
      <w:bookmarkStart w:id="203" w:name="_Ref1140488079"/>
      <w:bookmarkStart w:id="204" w:name="_Toc9805472"/>
      <w:r>
        <w:t xml:space="preserve">Hình </w:t>
      </w:r>
      <w:r>
        <w:rPr>
          <w:noProof/>
        </w:rPr>
        <w:fldChar w:fldCharType="begin"/>
      </w:r>
      <w:r>
        <w:rPr>
          <w:noProof/>
        </w:rPr>
        <w:instrText xml:space="preserve"> SEQ Hình \* ARABIC </w:instrText>
      </w:r>
      <w:r>
        <w:rPr>
          <w:noProof/>
        </w:rPr>
        <w:fldChar w:fldCharType="separate"/>
      </w:r>
      <w:r w:rsidR="008A6E56">
        <w:rPr>
          <w:noProof/>
        </w:rPr>
        <w:t>33</w:t>
      </w:r>
      <w:r>
        <w:rPr>
          <w:noProof/>
        </w:rPr>
        <w:fldChar w:fldCharType="end"/>
      </w:r>
      <w:bookmarkEnd w:id="203"/>
      <w:r>
        <w:rPr>
          <w:lang w:val="en"/>
        </w:rPr>
        <w:t xml:space="preserve">. </w:t>
      </w:r>
      <w:r>
        <w:rPr>
          <w:szCs w:val="26"/>
        </w:rPr>
        <w:t>Cửa sổ thêm từ nước ngoài</w:t>
      </w:r>
      <w:bookmarkEnd w:id="204"/>
    </w:p>
    <w:p w14:paraId="30D25E5E" w14:textId="3079B346" w:rsidR="004C72AB" w:rsidRPr="004C72AB" w:rsidRDefault="004C72AB" w:rsidP="004C72AB">
      <w:r>
        <w:rPr>
          <w:szCs w:val="26"/>
          <w:lang w:val="en"/>
        </w:rPr>
        <w:t xml:space="preserve">Khi người dùng lựa chọn thêm/sửa từ thì sẽ hiển thị hội thoại để người dùng nhập thông tin về từ và cách đọc tương ứng. </w:t>
      </w:r>
      <w:r>
        <w:rPr>
          <w:szCs w:val="26"/>
          <w:lang w:val="en"/>
        </w:rPr>
        <w:fldChar w:fldCharType="begin"/>
      </w:r>
      <w:r>
        <w:rPr>
          <w:szCs w:val="26"/>
          <w:lang w:val="en"/>
        </w:rPr>
        <w:instrText xml:space="preserve"> REF _Ref1140488079 \h </w:instrText>
      </w:r>
      <w:r>
        <w:rPr>
          <w:szCs w:val="26"/>
          <w:lang w:val="en"/>
        </w:rPr>
      </w:r>
      <w:r>
        <w:rPr>
          <w:szCs w:val="26"/>
          <w:lang w:val="en"/>
        </w:rPr>
        <w:fldChar w:fldCharType="separate"/>
      </w:r>
      <w:r w:rsidR="008A6E56">
        <w:t xml:space="preserve">Hình </w:t>
      </w:r>
      <w:r w:rsidR="008A6E56">
        <w:rPr>
          <w:noProof/>
        </w:rPr>
        <w:t>33</w:t>
      </w:r>
      <w:r>
        <w:rPr>
          <w:szCs w:val="26"/>
          <w:lang w:val="en"/>
        </w:rPr>
        <w:fldChar w:fldCharType="end"/>
      </w:r>
      <w:r>
        <w:rPr>
          <w:szCs w:val="26"/>
          <w:lang w:val="en"/>
        </w:rPr>
        <w:t xml:space="preserve"> và </w:t>
      </w:r>
      <w:r>
        <w:rPr>
          <w:szCs w:val="26"/>
          <w:lang w:val="en"/>
        </w:rPr>
        <w:fldChar w:fldCharType="begin"/>
      </w:r>
      <w:r>
        <w:rPr>
          <w:szCs w:val="26"/>
          <w:lang w:val="en"/>
        </w:rPr>
        <w:instrText xml:space="preserve"> REF _Ref1904548029 \h </w:instrText>
      </w:r>
      <w:r>
        <w:rPr>
          <w:szCs w:val="26"/>
          <w:lang w:val="en"/>
        </w:rPr>
      </w:r>
      <w:r>
        <w:rPr>
          <w:szCs w:val="26"/>
          <w:lang w:val="en"/>
        </w:rPr>
        <w:fldChar w:fldCharType="separate"/>
      </w:r>
      <w:r w:rsidR="008A6E56">
        <w:t xml:space="preserve">Hình </w:t>
      </w:r>
      <w:r w:rsidR="008A6E56">
        <w:rPr>
          <w:noProof/>
        </w:rPr>
        <w:t>34</w:t>
      </w:r>
      <w:r>
        <w:rPr>
          <w:szCs w:val="26"/>
          <w:lang w:val="en"/>
        </w:rPr>
        <w:fldChar w:fldCharType="end"/>
      </w:r>
      <w:r>
        <w:rPr>
          <w:szCs w:val="26"/>
          <w:lang w:val="en"/>
        </w:rPr>
        <w:t xml:space="preserve"> mô tả giao diện thêm và sửa từ nước ngoài của tiện tích Từ điển BKVoice.</w:t>
      </w:r>
      <w:r>
        <w:rPr>
          <w:szCs w:val="26"/>
        </w:rPr>
        <w:t xml:space="preserve"> Cửa sổ thêm và sửa từ viết tắt và ký hiệu khoa học tương tự như cửa sổ thêm và sửa từ nước ngoài.</w:t>
      </w:r>
    </w:p>
    <w:p w14:paraId="0E46858B" w14:textId="77777777" w:rsidR="00DA02CF" w:rsidRDefault="00DA02CF" w:rsidP="00DA02CF">
      <w:pPr>
        <w:spacing w:after="0"/>
        <w:jc w:val="center"/>
      </w:pPr>
      <w:r>
        <w:rPr>
          <w:noProof/>
        </w:rPr>
        <w:lastRenderedPageBreak/>
        <w:drawing>
          <wp:inline distT="0" distB="0" distL="0" distR="0" wp14:anchorId="5C9F0828" wp14:editId="234B9C7D">
            <wp:extent cx="4190612" cy="2648087"/>
            <wp:effectExtent l="0" t="0" r="635" b="0"/>
            <wp:docPr id="20" name="Hình ảnh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190612" cy="2648087"/>
                    </a:xfrm>
                    <a:prstGeom prst="rect">
                      <a:avLst/>
                    </a:prstGeom>
                  </pic:spPr>
                </pic:pic>
              </a:graphicData>
            </a:graphic>
          </wp:inline>
        </w:drawing>
      </w:r>
    </w:p>
    <w:p w14:paraId="427DEB2E" w14:textId="770FF3D2" w:rsidR="00DA02CF" w:rsidRDefault="00DA02CF" w:rsidP="00DA02CF">
      <w:pPr>
        <w:pStyle w:val="Chuthich"/>
        <w:rPr>
          <w:szCs w:val="26"/>
        </w:rPr>
      </w:pPr>
      <w:bookmarkStart w:id="205" w:name="_Ref1904548029"/>
      <w:bookmarkStart w:id="206" w:name="_Toc9805473"/>
      <w:r>
        <w:t xml:space="preserve">Hình </w:t>
      </w:r>
      <w:r>
        <w:rPr>
          <w:noProof/>
        </w:rPr>
        <w:fldChar w:fldCharType="begin"/>
      </w:r>
      <w:r>
        <w:rPr>
          <w:noProof/>
        </w:rPr>
        <w:instrText xml:space="preserve"> SEQ Hình \* ARABIC </w:instrText>
      </w:r>
      <w:r>
        <w:rPr>
          <w:noProof/>
        </w:rPr>
        <w:fldChar w:fldCharType="separate"/>
      </w:r>
      <w:r w:rsidR="008A6E56">
        <w:rPr>
          <w:noProof/>
        </w:rPr>
        <w:t>34</w:t>
      </w:r>
      <w:r>
        <w:rPr>
          <w:noProof/>
        </w:rPr>
        <w:fldChar w:fldCharType="end"/>
      </w:r>
      <w:bookmarkEnd w:id="205"/>
      <w:r>
        <w:rPr>
          <w:lang w:val="en"/>
        </w:rPr>
        <w:t xml:space="preserve">. </w:t>
      </w:r>
      <w:r>
        <w:rPr>
          <w:szCs w:val="26"/>
        </w:rPr>
        <w:t>Cửa sổ sửa từ nước ngoài</w:t>
      </w:r>
      <w:bookmarkEnd w:id="206"/>
    </w:p>
    <w:p w14:paraId="73B41AB3" w14:textId="77777777" w:rsidR="00DA02CF" w:rsidRPr="007B07E4" w:rsidRDefault="00DA02CF" w:rsidP="00DA02CF">
      <w:r>
        <w:rPr>
          <w:szCs w:val="26"/>
          <w:lang w:val="en"/>
        </w:rPr>
        <w:t>Đối với thao tác xóa từ trong danh sách, người dùng cần chọn từ trong danh sách rồi chọn nút Xóa trên cửa sổ, từ được chọn sẽ được xóa khỏi danh sách.</w:t>
      </w:r>
    </w:p>
    <w:p w14:paraId="5F7140CF" w14:textId="3A713023" w:rsidR="00DA02CF" w:rsidRPr="003E2C64" w:rsidRDefault="00DA02CF" w:rsidP="00DA02CF">
      <w:pPr>
        <w:jc w:val="left"/>
        <w:rPr>
          <w:szCs w:val="26"/>
          <w:lang w:val="vi-VN"/>
        </w:rPr>
      </w:pPr>
      <w:r>
        <w:rPr>
          <w:szCs w:val="26"/>
          <w:lang w:val="en"/>
        </w:rPr>
        <w:t>Sau khi chỉnh sửa danh sách xong, hội thoại thông báo yêu cầu người dùng khởi động lại trình đọc màn hình sẽ hiện lên. Sau khi người dùng khởi động lại trình đọc màn hình, những thay đổi mà người dùng đã thực hiện đã được áp dụng.</w:t>
      </w:r>
      <w:r>
        <w:rPr>
          <w:szCs w:val="26"/>
          <w:lang w:val="vi-VN"/>
        </w:rPr>
        <w:t xml:space="preserve"> </w:t>
      </w:r>
      <w:r>
        <w:rPr>
          <w:szCs w:val="26"/>
          <w:lang w:val="vi-VN"/>
        </w:rPr>
        <w:fldChar w:fldCharType="begin"/>
      </w:r>
      <w:r>
        <w:rPr>
          <w:szCs w:val="26"/>
          <w:lang w:val="vi-VN"/>
        </w:rPr>
        <w:instrText xml:space="preserve"> REF _Ref9345493 \h </w:instrText>
      </w:r>
      <w:r>
        <w:rPr>
          <w:szCs w:val="26"/>
          <w:lang w:val="vi-VN"/>
        </w:rPr>
      </w:r>
      <w:r>
        <w:rPr>
          <w:szCs w:val="26"/>
          <w:lang w:val="vi-VN"/>
        </w:rPr>
        <w:fldChar w:fldCharType="separate"/>
      </w:r>
      <w:r w:rsidR="008A6E56" w:rsidRPr="008A6E56">
        <w:rPr>
          <w:lang w:val="vi-VN"/>
        </w:rPr>
        <w:t xml:space="preserve">Hình </w:t>
      </w:r>
      <w:r w:rsidR="008A6E56" w:rsidRPr="008A6E56">
        <w:rPr>
          <w:noProof/>
          <w:lang w:val="vi-VN"/>
        </w:rPr>
        <w:t>35</w:t>
      </w:r>
      <w:r>
        <w:rPr>
          <w:szCs w:val="26"/>
          <w:lang w:val="vi-VN"/>
        </w:rPr>
        <w:fldChar w:fldCharType="end"/>
      </w:r>
      <w:r>
        <w:rPr>
          <w:szCs w:val="26"/>
          <w:lang w:val="vi-VN"/>
        </w:rPr>
        <w:t xml:space="preserve"> mô tả thông báo yêu cầu người dùng khởi động lại trinh đọc màn hình.</w:t>
      </w:r>
    </w:p>
    <w:p w14:paraId="16D021BD" w14:textId="77777777" w:rsidR="00DA02CF" w:rsidRDefault="00DA02CF" w:rsidP="00DA02CF">
      <w:pPr>
        <w:keepNext/>
        <w:jc w:val="center"/>
      </w:pPr>
      <w:r>
        <w:rPr>
          <w:noProof/>
        </w:rPr>
        <w:drawing>
          <wp:inline distT="0" distB="0" distL="0" distR="0" wp14:anchorId="5B1B7C64" wp14:editId="770064D6">
            <wp:extent cx="4292625" cy="2794564"/>
            <wp:effectExtent l="0" t="0" r="0" b="6350"/>
            <wp:docPr id="21" name="Hình ảnh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292625" cy="2794564"/>
                    </a:xfrm>
                    <a:prstGeom prst="rect">
                      <a:avLst/>
                    </a:prstGeom>
                  </pic:spPr>
                </pic:pic>
              </a:graphicData>
            </a:graphic>
          </wp:inline>
        </w:drawing>
      </w:r>
    </w:p>
    <w:p w14:paraId="738A9863" w14:textId="6CB8EECC" w:rsidR="00DA02CF" w:rsidRPr="00DA02CF" w:rsidRDefault="00DA02CF" w:rsidP="00075580">
      <w:pPr>
        <w:pStyle w:val="Chuthich"/>
      </w:pPr>
      <w:bookmarkStart w:id="207" w:name="_Ref9345493"/>
      <w:bookmarkStart w:id="208" w:name="_Toc9805474"/>
      <w:r>
        <w:t xml:space="preserve">Hình </w:t>
      </w:r>
      <w:r>
        <w:rPr>
          <w:noProof/>
        </w:rPr>
        <w:fldChar w:fldCharType="begin"/>
      </w:r>
      <w:r>
        <w:rPr>
          <w:noProof/>
        </w:rPr>
        <w:instrText xml:space="preserve"> SEQ Hình \* ARABIC </w:instrText>
      </w:r>
      <w:r>
        <w:rPr>
          <w:noProof/>
        </w:rPr>
        <w:fldChar w:fldCharType="separate"/>
      </w:r>
      <w:r w:rsidR="008A6E56">
        <w:rPr>
          <w:noProof/>
        </w:rPr>
        <w:t>35</w:t>
      </w:r>
      <w:r>
        <w:rPr>
          <w:noProof/>
        </w:rPr>
        <w:fldChar w:fldCharType="end"/>
      </w:r>
      <w:bookmarkEnd w:id="207"/>
      <w:r>
        <w:t>. Thông báo yêu cầu người dùng khởi động lại trình đọc màn hình.</w:t>
      </w:r>
      <w:bookmarkEnd w:id="208"/>
    </w:p>
    <w:p w14:paraId="76F658B5" w14:textId="77777777" w:rsidR="00733C47" w:rsidRDefault="00E5661F" w:rsidP="00C650E9">
      <w:pPr>
        <w:pStyle w:val="u2"/>
        <w:rPr>
          <w:lang w:val="vi-VN"/>
        </w:rPr>
      </w:pPr>
      <w:bookmarkStart w:id="209" w:name="_Toc9941101"/>
      <w:r w:rsidRPr="00E5661F">
        <w:rPr>
          <w:lang w:val="vi-VN"/>
        </w:rPr>
        <w:lastRenderedPageBreak/>
        <w:t>Cải thiện hiệu năng của bộ đọc BKVoice</w:t>
      </w:r>
      <w:bookmarkEnd w:id="209"/>
    </w:p>
    <w:p w14:paraId="3B1FD06D" w14:textId="0E7C6498" w:rsidR="00B04664" w:rsidRDefault="007A3EA0" w:rsidP="00733C47">
      <w:pPr>
        <w:pStyle w:val="u3"/>
        <w:rPr>
          <w:lang w:val="vi-VN"/>
        </w:rPr>
      </w:pPr>
      <w:bookmarkStart w:id="210" w:name="_Toc9941102"/>
      <w:r w:rsidRPr="007A3EA0">
        <w:rPr>
          <w:lang w:val="vi-VN"/>
        </w:rPr>
        <w:t xml:space="preserve">Tối ưu </w:t>
      </w:r>
      <w:r w:rsidR="0019575E">
        <w:rPr>
          <w:lang w:val="vi-VN"/>
        </w:rPr>
        <w:t xml:space="preserve">tốc độ </w:t>
      </w:r>
      <w:r w:rsidR="0019575E" w:rsidRPr="00C650E9">
        <w:rPr>
          <w:lang w:val="vi-VN"/>
        </w:rPr>
        <w:t xml:space="preserve">khởi động </w:t>
      </w:r>
      <w:r w:rsidRPr="007A3EA0">
        <w:rPr>
          <w:lang w:val="vi-VN"/>
        </w:rPr>
        <w:t>của</w:t>
      </w:r>
      <w:r w:rsidR="0019575E">
        <w:rPr>
          <w:lang w:val="vi-VN"/>
        </w:rPr>
        <w:t xml:space="preserve"> BKVoice</w:t>
      </w:r>
      <w:bookmarkEnd w:id="142"/>
      <w:bookmarkEnd w:id="210"/>
    </w:p>
    <w:p w14:paraId="4E8BC0A3" w14:textId="77777777" w:rsidR="00B04664" w:rsidRDefault="0019575E" w:rsidP="00733C47">
      <w:pPr>
        <w:pStyle w:val="u4"/>
      </w:pPr>
      <w:bookmarkStart w:id="211" w:name="_Toc428345526"/>
      <w:r>
        <w:t>Vấn đề</w:t>
      </w:r>
      <w:bookmarkEnd w:id="211"/>
    </w:p>
    <w:p w14:paraId="6269FB4A" w14:textId="77777777" w:rsidR="00B04664" w:rsidRDefault="0019575E">
      <w:pPr>
        <w:rPr>
          <w:szCs w:val="26"/>
        </w:rPr>
      </w:pPr>
      <w:r>
        <w:rPr>
          <w:szCs w:val="26"/>
        </w:rPr>
        <w:t xml:space="preserve">Một trong những phản hồi chính của người dùng thử </w:t>
      </w:r>
      <w:r>
        <w:rPr>
          <w:szCs w:val="26"/>
          <w:lang w:val="en"/>
        </w:rPr>
        <w:t>bộ đọc</w:t>
      </w:r>
      <w:r>
        <w:rPr>
          <w:szCs w:val="26"/>
        </w:rPr>
        <w:t xml:space="preserve"> BKVoice là tốc độ </w:t>
      </w:r>
      <w:r>
        <w:rPr>
          <w:szCs w:val="26"/>
          <w:lang w:val="en"/>
        </w:rPr>
        <w:t xml:space="preserve">khởi động </w:t>
      </w:r>
      <w:r>
        <w:rPr>
          <w:szCs w:val="26"/>
        </w:rPr>
        <w:t xml:space="preserve">và chuyển đổi </w:t>
      </w:r>
      <w:r>
        <w:rPr>
          <w:szCs w:val="26"/>
          <w:lang w:val="en"/>
        </w:rPr>
        <w:t xml:space="preserve">giữa </w:t>
      </w:r>
      <w:r>
        <w:rPr>
          <w:szCs w:val="26"/>
        </w:rPr>
        <w:t xml:space="preserve">BKVoice </w:t>
      </w:r>
      <w:r>
        <w:rPr>
          <w:szCs w:val="26"/>
          <w:lang w:val="en"/>
        </w:rPr>
        <w:t xml:space="preserve">với các bộ đọc khác </w:t>
      </w:r>
      <w:r>
        <w:rPr>
          <w:szCs w:val="26"/>
        </w:rPr>
        <w:t>quá chậm.</w:t>
      </w:r>
    </w:p>
    <w:p w14:paraId="16DA2A11" w14:textId="49E76807" w:rsidR="00B04664" w:rsidRDefault="0019575E">
      <w:pPr>
        <w:rPr>
          <w:szCs w:val="26"/>
          <w:lang w:val="en"/>
        </w:rPr>
      </w:pPr>
      <w:r>
        <w:rPr>
          <w:szCs w:val="26"/>
        </w:rPr>
        <w:t>Nguyên nhân chính là do</w:t>
      </w:r>
      <w:r w:rsidR="00073F71">
        <w:rPr>
          <w:szCs w:val="26"/>
        </w:rPr>
        <w:t xml:space="preserve"> (i) file chứa dữ liệu từ vựng tiếng Việt có số dòng lớn, lên tới hơn 27.000 dòng, (ii)</w:t>
      </w:r>
      <w:r>
        <w:rPr>
          <w:szCs w:val="26"/>
        </w:rPr>
        <w:t xml:space="preserve"> tệp dữ liệu model của module dự đoán cách đọc từ nước ngoài </w:t>
      </w:r>
      <w:r>
        <w:rPr>
          <w:szCs w:val="26"/>
          <w:lang w:val="en"/>
        </w:rPr>
        <w:t xml:space="preserve">ở dạng tệp văn bản, </w:t>
      </w:r>
      <w:r>
        <w:rPr>
          <w:szCs w:val="26"/>
        </w:rPr>
        <w:t xml:space="preserve">có số lượng kí tự lên tới hơn 6.700.000 kí tự, số dòng lên tới hơn 220,000 dòng, khiến cho việc đọc file tốn quá nhiều thời gian. Các phiên bản trước kia sử dụng </w:t>
      </w:r>
      <w:r>
        <w:rPr>
          <w:szCs w:val="26"/>
          <w:lang w:val="en"/>
        </w:rPr>
        <w:t>dòng I/O</w:t>
      </w:r>
      <w:r>
        <w:rPr>
          <w:szCs w:val="26"/>
        </w:rPr>
        <w:t xml:space="preserve"> </w:t>
      </w:r>
      <w:proofErr w:type="gramStart"/>
      <w:r>
        <w:rPr>
          <w:i/>
          <w:iCs/>
          <w:szCs w:val="26"/>
        </w:rPr>
        <w:t>std::</w:t>
      </w:r>
      <w:proofErr w:type="gramEnd"/>
      <w:r>
        <w:rPr>
          <w:i/>
          <w:iCs/>
          <w:szCs w:val="26"/>
        </w:rPr>
        <w:t>wifstream</w:t>
      </w:r>
      <w:r>
        <w:rPr>
          <w:szCs w:val="26"/>
        </w:rPr>
        <w:t xml:space="preserve"> </w:t>
      </w:r>
      <w:r w:rsidR="00395454">
        <w:rPr>
          <w:szCs w:val="26"/>
        </w:rPr>
        <w:t xml:space="preserve">với tùy chọn đọc file văn bản </w:t>
      </w:r>
      <w:r>
        <w:rPr>
          <w:szCs w:val="26"/>
        </w:rPr>
        <w:t xml:space="preserve">cùng hàm </w:t>
      </w:r>
      <w:r>
        <w:rPr>
          <w:i/>
          <w:iCs/>
          <w:szCs w:val="26"/>
        </w:rPr>
        <w:t>std::getline()</w:t>
      </w:r>
      <w:r>
        <w:rPr>
          <w:szCs w:val="26"/>
        </w:rPr>
        <w:t xml:space="preserve"> để đọc từng dòng trong tệp dữ liệu. Trên hệ điều hành Windows, tốc độ đọc của </w:t>
      </w:r>
      <w:proofErr w:type="gramStart"/>
      <w:r>
        <w:rPr>
          <w:i/>
          <w:iCs/>
          <w:szCs w:val="26"/>
        </w:rPr>
        <w:t>std::</w:t>
      </w:r>
      <w:proofErr w:type="gramEnd"/>
      <w:r>
        <w:rPr>
          <w:i/>
          <w:iCs/>
          <w:szCs w:val="26"/>
          <w:lang w:val="en"/>
        </w:rPr>
        <w:t>getline()</w:t>
      </w:r>
      <w:r>
        <w:rPr>
          <w:szCs w:val="26"/>
        </w:rPr>
        <w:t xml:space="preserve"> rất chậm, để đọc hết toàn bộ tệp dữ liệu và lưu vào trong </w:t>
      </w:r>
      <w:r>
        <w:rPr>
          <w:szCs w:val="26"/>
          <w:lang w:val="en"/>
        </w:rPr>
        <w:t>bộ nhớ</w:t>
      </w:r>
      <w:r>
        <w:rPr>
          <w:szCs w:val="26"/>
        </w:rPr>
        <w:t xml:space="preserve"> </w:t>
      </w:r>
      <w:r w:rsidR="009B7EE1">
        <w:rPr>
          <w:szCs w:val="26"/>
        </w:rPr>
        <w:t xml:space="preserve">khi khởi động </w:t>
      </w:r>
      <w:r>
        <w:rPr>
          <w:szCs w:val="26"/>
        </w:rPr>
        <w:t xml:space="preserve">cần tới </w:t>
      </w:r>
      <w:r w:rsidR="009B7EE1">
        <w:rPr>
          <w:szCs w:val="26"/>
        </w:rPr>
        <w:t>4s</w:t>
      </w:r>
      <w:r w:rsidR="00F15AD8">
        <w:rPr>
          <w:szCs w:val="26"/>
        </w:rPr>
        <w:t xml:space="preserve"> </w:t>
      </w:r>
      <w:r>
        <w:rPr>
          <w:szCs w:val="26"/>
          <w:lang w:val="en"/>
        </w:rPr>
        <w:t xml:space="preserve">(kết quả thu được </w:t>
      </w:r>
      <w:r>
        <w:rPr>
          <w:szCs w:val="26"/>
        </w:rPr>
        <w:t>trên máy tính Dell Precision M4700, vi xử lý Intel Core i7-3720QM CPU @ 2.60GHz (8 CPUs), ổ cứng HDD, RAM 8GB</w:t>
      </w:r>
      <w:r>
        <w:rPr>
          <w:szCs w:val="26"/>
          <w:lang w:val="en"/>
        </w:rPr>
        <w:t>)</w:t>
      </w:r>
      <w:r>
        <w:rPr>
          <w:szCs w:val="26"/>
        </w:rPr>
        <w:t>.</w:t>
      </w:r>
      <w:r>
        <w:rPr>
          <w:szCs w:val="26"/>
          <w:lang w:val="en"/>
        </w:rPr>
        <w:t xml:space="preserve"> Thời gian này thậm chí còn lâu hơn trên các thiết bị có cấu hình thấp, ví dụ trên máy tính MacBook Pro 2011 CPU @ 2.00GHz (4 CPU), ổ cứng HDD, RAM 4GB, thời gian khởi động của bộ đọc BKVoice lên tới </w:t>
      </w:r>
      <w:r w:rsidR="003D0461">
        <w:rPr>
          <w:szCs w:val="26"/>
          <w:lang w:val="en"/>
        </w:rPr>
        <w:t>8</w:t>
      </w:r>
      <w:r>
        <w:rPr>
          <w:szCs w:val="26"/>
          <w:lang w:val="en"/>
        </w:rPr>
        <w:t>s</w:t>
      </w:r>
      <w:r w:rsidR="005A74E7">
        <w:rPr>
          <w:szCs w:val="26"/>
          <w:lang w:val="en"/>
        </w:rPr>
        <w:t>.</w:t>
      </w:r>
    </w:p>
    <w:p w14:paraId="4D8EBA4C" w14:textId="645D1A76" w:rsidR="00AE5C01" w:rsidRDefault="0044117E">
      <w:pPr>
        <w:rPr>
          <w:szCs w:val="26"/>
          <w:lang w:val="en"/>
        </w:rPr>
      </w:pPr>
      <w:r>
        <w:rPr>
          <w:szCs w:val="26"/>
          <w:lang w:val="en"/>
        </w:rPr>
        <w:t xml:space="preserve">Xuất phát từ vấn đề trên, </w:t>
      </w:r>
      <w:r w:rsidR="00B80335">
        <w:rPr>
          <w:szCs w:val="26"/>
          <w:lang w:val="en"/>
        </w:rPr>
        <w:t>tôi</w:t>
      </w:r>
      <w:r>
        <w:rPr>
          <w:szCs w:val="26"/>
          <w:lang w:val="en"/>
        </w:rPr>
        <w:t xml:space="preserve"> nhận thấy việc tối ưu tốc độ khởi động của bộ đọc BKVoice là vô cùng cần thiết để</w:t>
      </w:r>
      <w:r w:rsidR="003871DF">
        <w:rPr>
          <w:szCs w:val="26"/>
          <w:lang w:val="en"/>
        </w:rPr>
        <w:t xml:space="preserve"> người dùng có trải nghiệm sử dụng tốt nhất.</w:t>
      </w:r>
    </w:p>
    <w:p w14:paraId="4A8C7C08" w14:textId="77777777" w:rsidR="00B04664" w:rsidRDefault="0019575E" w:rsidP="00733C47">
      <w:pPr>
        <w:pStyle w:val="u4"/>
      </w:pPr>
      <w:bookmarkStart w:id="212" w:name="_Toc1787394749"/>
      <w:r>
        <w:t>Giải pháp</w:t>
      </w:r>
      <w:bookmarkEnd w:id="212"/>
    </w:p>
    <w:p w14:paraId="0A2B0DE1" w14:textId="371EE1CD" w:rsidR="005D3FA8" w:rsidRDefault="0019575E">
      <w:pPr>
        <w:rPr>
          <w:szCs w:val="26"/>
          <w:lang w:val="en"/>
        </w:rPr>
      </w:pPr>
      <w:r>
        <w:rPr>
          <w:szCs w:val="26"/>
          <w:lang w:val="en"/>
        </w:rPr>
        <w:t xml:space="preserve">Để gia tăng tốc độ khởi động và chuyển đổi giữa BKVoice và các bộ đọc khác, </w:t>
      </w:r>
      <w:r w:rsidR="00B80335">
        <w:rPr>
          <w:szCs w:val="26"/>
          <w:lang w:val="en"/>
        </w:rPr>
        <w:t>tôi</w:t>
      </w:r>
      <w:r>
        <w:rPr>
          <w:szCs w:val="26"/>
          <w:lang w:val="en"/>
        </w:rPr>
        <w:t xml:space="preserve"> đã chuyển đổi tệp dữ liệu </w:t>
      </w:r>
      <w:r w:rsidR="00504015">
        <w:rPr>
          <w:szCs w:val="26"/>
          <w:lang w:val="en"/>
        </w:rPr>
        <w:t xml:space="preserve">từ vựng tiếng Việt và tệp dữ liệu </w:t>
      </w:r>
      <w:r>
        <w:rPr>
          <w:szCs w:val="26"/>
          <w:lang w:val="en"/>
        </w:rPr>
        <w:t xml:space="preserve">model của module dự đoán cách đọc từ nước ngoài từ định dạng văn bản sang dạng tệp nhị phân. </w:t>
      </w:r>
      <w:r w:rsidR="00694130">
        <w:rPr>
          <w:szCs w:val="26"/>
          <w:lang w:val="en"/>
        </w:rPr>
        <w:t xml:space="preserve">Quá trình chuyển đổi dữ liệu từ dạng văn bản sang nhị phân được mô tả trong </w:t>
      </w:r>
      <w:r w:rsidR="00694130">
        <w:rPr>
          <w:szCs w:val="26"/>
          <w:lang w:val="en"/>
        </w:rPr>
        <w:fldChar w:fldCharType="begin"/>
      </w:r>
      <w:r w:rsidR="00694130">
        <w:rPr>
          <w:szCs w:val="26"/>
          <w:lang w:val="en"/>
        </w:rPr>
        <w:instrText xml:space="preserve"> REF _Ref9479963 \h </w:instrText>
      </w:r>
      <w:r w:rsidR="00694130">
        <w:rPr>
          <w:szCs w:val="26"/>
          <w:lang w:val="en"/>
        </w:rPr>
      </w:r>
      <w:r w:rsidR="00694130">
        <w:rPr>
          <w:szCs w:val="26"/>
          <w:lang w:val="en"/>
        </w:rPr>
        <w:fldChar w:fldCharType="separate"/>
      </w:r>
      <w:r w:rsidR="008A6E56">
        <w:t xml:space="preserve">Hình </w:t>
      </w:r>
      <w:r w:rsidR="008A6E56">
        <w:rPr>
          <w:noProof/>
        </w:rPr>
        <w:t>36</w:t>
      </w:r>
      <w:r w:rsidR="00694130">
        <w:rPr>
          <w:szCs w:val="26"/>
          <w:lang w:val="en"/>
        </w:rPr>
        <w:fldChar w:fldCharType="end"/>
      </w:r>
      <w:r w:rsidR="00694130">
        <w:rPr>
          <w:szCs w:val="26"/>
          <w:lang w:val="en"/>
        </w:rPr>
        <w:t>.</w:t>
      </w:r>
    </w:p>
    <w:p w14:paraId="17BDA32E" w14:textId="23549855" w:rsidR="00694130" w:rsidRDefault="001F7A3E" w:rsidP="00694130">
      <w:pPr>
        <w:keepNext/>
        <w:jc w:val="center"/>
      </w:pPr>
      <w:r>
        <w:rPr>
          <w:noProof/>
        </w:rPr>
        <w:lastRenderedPageBreak/>
        <w:drawing>
          <wp:inline distT="0" distB="0" distL="0" distR="0" wp14:anchorId="7F64BAC9" wp14:editId="29E3C342">
            <wp:extent cx="3589020" cy="4221480"/>
            <wp:effectExtent l="0" t="0" r="0" b="7620"/>
            <wp:docPr id="25" name="Hình ảnh 25" descr="Ảnh có chứa văn bản&#10;&#10;Mô tả được tạo với mức tin cậy rất c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naryConversion1.jpg"/>
                    <pic:cNvPicPr/>
                  </pic:nvPicPr>
                  <pic:blipFill>
                    <a:blip r:embed="rId47">
                      <a:extLst>
                        <a:ext uri="{28A0092B-C50C-407E-A947-70E740481C1C}">
                          <a14:useLocalDpi xmlns:a14="http://schemas.microsoft.com/office/drawing/2010/main" val="0"/>
                        </a:ext>
                      </a:extLst>
                    </a:blip>
                    <a:stretch>
                      <a:fillRect/>
                    </a:stretch>
                  </pic:blipFill>
                  <pic:spPr>
                    <a:xfrm>
                      <a:off x="0" y="0"/>
                      <a:ext cx="3589020" cy="4221480"/>
                    </a:xfrm>
                    <a:prstGeom prst="rect">
                      <a:avLst/>
                    </a:prstGeom>
                  </pic:spPr>
                </pic:pic>
              </a:graphicData>
            </a:graphic>
          </wp:inline>
        </w:drawing>
      </w:r>
    </w:p>
    <w:p w14:paraId="2F2D98E8" w14:textId="08849548" w:rsidR="0073196F" w:rsidRDefault="00694130" w:rsidP="00694130">
      <w:pPr>
        <w:pStyle w:val="Chuthich"/>
      </w:pPr>
      <w:bookmarkStart w:id="213" w:name="_Ref9479963"/>
      <w:bookmarkStart w:id="214" w:name="_Toc9805475"/>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36</w:t>
      </w:r>
      <w:r w:rsidR="00215662">
        <w:rPr>
          <w:noProof/>
        </w:rPr>
        <w:fldChar w:fldCharType="end"/>
      </w:r>
      <w:bookmarkEnd w:id="213"/>
      <w:r>
        <w:t>. Lưu đồ quá trình chuyển dữ liệu từ dạng văn bản sang nhị phân</w:t>
      </w:r>
      <w:bookmarkEnd w:id="214"/>
    </w:p>
    <w:p w14:paraId="64FA85F3" w14:textId="3C67D04B" w:rsidR="00694130" w:rsidRDefault="00FD5CD6" w:rsidP="00694130">
      <w:pPr>
        <w:rPr>
          <w:szCs w:val="26"/>
          <w:lang w:val="en"/>
        </w:rPr>
      </w:pPr>
      <w:r>
        <w:rPr>
          <w:szCs w:val="26"/>
          <w:lang w:val="en"/>
        </w:rPr>
        <w:t xml:space="preserve">Khi đọc từ tệp nhị phân, </w:t>
      </w:r>
      <w:r w:rsidR="00B80335">
        <w:rPr>
          <w:szCs w:val="26"/>
          <w:lang w:val="en"/>
        </w:rPr>
        <w:t>tôi</w:t>
      </w:r>
      <w:r>
        <w:rPr>
          <w:szCs w:val="26"/>
          <w:lang w:val="en"/>
        </w:rPr>
        <w:t xml:space="preserve"> sử dụng </w:t>
      </w:r>
      <w:r w:rsidR="0069094A">
        <w:rPr>
          <w:iCs/>
          <w:szCs w:val="26"/>
          <w:lang w:val="en"/>
        </w:rPr>
        <w:t xml:space="preserve">phương thức </w:t>
      </w:r>
      <w:proofErr w:type="gramStart"/>
      <w:r w:rsidR="0069094A">
        <w:rPr>
          <w:iCs/>
          <w:szCs w:val="26"/>
          <w:lang w:val="en"/>
        </w:rPr>
        <w:t>read(</w:t>
      </w:r>
      <w:proofErr w:type="gramEnd"/>
      <w:r w:rsidR="0069094A">
        <w:rPr>
          <w:iCs/>
          <w:szCs w:val="26"/>
          <w:lang w:val="en"/>
        </w:rPr>
        <w:t xml:space="preserve">) của </w:t>
      </w:r>
      <w:r>
        <w:rPr>
          <w:szCs w:val="26"/>
          <w:lang w:val="en"/>
        </w:rPr>
        <w:t xml:space="preserve">dòng I/O </w:t>
      </w:r>
      <w:r>
        <w:rPr>
          <w:i/>
          <w:iCs/>
          <w:szCs w:val="26"/>
          <w:lang w:val="en"/>
        </w:rPr>
        <w:t>std::ifstream</w:t>
      </w:r>
      <w:r>
        <w:rPr>
          <w:szCs w:val="26"/>
          <w:lang w:val="en"/>
        </w:rPr>
        <w:t xml:space="preserve"> với tùy chọn đọc nhị phân </w:t>
      </w:r>
      <w:r>
        <w:rPr>
          <w:i/>
          <w:iCs/>
          <w:szCs w:val="26"/>
          <w:lang w:val="en"/>
        </w:rPr>
        <w:t>std::ios::binary</w:t>
      </w:r>
      <w:r>
        <w:rPr>
          <w:iCs/>
          <w:szCs w:val="26"/>
          <w:lang w:val="en"/>
        </w:rPr>
        <w:t>, để đọc theo số byte tương ứng của từng trường dữ liệu của cấu trúc dữ liệu được định nghĩa trong mã nguồn</w:t>
      </w:r>
      <w:r>
        <w:rPr>
          <w:szCs w:val="26"/>
          <w:lang w:val="en"/>
        </w:rPr>
        <w:t xml:space="preserve">. Quá trình đọc dữ liệu từ file nhị phân được mô tả trong </w:t>
      </w:r>
      <w:r>
        <w:rPr>
          <w:szCs w:val="26"/>
          <w:lang w:val="en"/>
        </w:rPr>
        <w:fldChar w:fldCharType="begin"/>
      </w:r>
      <w:r>
        <w:rPr>
          <w:szCs w:val="26"/>
          <w:lang w:val="en"/>
        </w:rPr>
        <w:instrText xml:space="preserve"> REF _Ref9480444 \h </w:instrText>
      </w:r>
      <w:r>
        <w:rPr>
          <w:szCs w:val="26"/>
          <w:lang w:val="en"/>
        </w:rPr>
      </w:r>
      <w:r>
        <w:rPr>
          <w:szCs w:val="26"/>
          <w:lang w:val="en"/>
        </w:rPr>
        <w:fldChar w:fldCharType="separate"/>
      </w:r>
      <w:r w:rsidR="008A6E56">
        <w:t xml:space="preserve">Hình </w:t>
      </w:r>
      <w:r w:rsidR="008A6E56">
        <w:rPr>
          <w:noProof/>
        </w:rPr>
        <w:t>37</w:t>
      </w:r>
      <w:r>
        <w:rPr>
          <w:szCs w:val="26"/>
          <w:lang w:val="en"/>
        </w:rPr>
        <w:fldChar w:fldCharType="end"/>
      </w:r>
      <w:r>
        <w:rPr>
          <w:szCs w:val="26"/>
          <w:lang w:val="en"/>
        </w:rPr>
        <w:t>.</w:t>
      </w:r>
    </w:p>
    <w:p w14:paraId="0254F3DD" w14:textId="458E2BFA" w:rsidR="00CA082E" w:rsidRDefault="00952590" w:rsidP="00CA082E">
      <w:pPr>
        <w:keepNext/>
        <w:jc w:val="center"/>
      </w:pPr>
      <w:r>
        <w:rPr>
          <w:noProof/>
        </w:rPr>
        <w:drawing>
          <wp:inline distT="0" distB="0" distL="0" distR="0" wp14:anchorId="7A39E3AB" wp14:editId="5F0BC383">
            <wp:extent cx="3578038" cy="2134268"/>
            <wp:effectExtent l="0" t="0" r="3810" b="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ary Conversion 2.jpg"/>
                    <pic:cNvPicPr/>
                  </pic:nvPicPr>
                  <pic:blipFill>
                    <a:blip r:embed="rId48">
                      <a:extLst>
                        <a:ext uri="{28A0092B-C50C-407E-A947-70E740481C1C}">
                          <a14:useLocalDpi xmlns:a14="http://schemas.microsoft.com/office/drawing/2010/main" val="0"/>
                        </a:ext>
                      </a:extLst>
                    </a:blip>
                    <a:stretch>
                      <a:fillRect/>
                    </a:stretch>
                  </pic:blipFill>
                  <pic:spPr>
                    <a:xfrm>
                      <a:off x="0" y="0"/>
                      <a:ext cx="3578038" cy="2134268"/>
                    </a:xfrm>
                    <a:prstGeom prst="rect">
                      <a:avLst/>
                    </a:prstGeom>
                  </pic:spPr>
                </pic:pic>
              </a:graphicData>
            </a:graphic>
          </wp:inline>
        </w:drawing>
      </w:r>
    </w:p>
    <w:p w14:paraId="1A6E4CAD" w14:textId="42E33B02" w:rsidR="00BF474E" w:rsidRPr="00694130" w:rsidRDefault="00CA082E" w:rsidP="00CA082E">
      <w:pPr>
        <w:pStyle w:val="Chuthich"/>
      </w:pPr>
      <w:bookmarkStart w:id="215" w:name="_Ref9480444"/>
      <w:bookmarkStart w:id="216" w:name="_Toc9805476"/>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37</w:t>
      </w:r>
      <w:r w:rsidR="00215662">
        <w:rPr>
          <w:noProof/>
        </w:rPr>
        <w:fldChar w:fldCharType="end"/>
      </w:r>
      <w:bookmarkEnd w:id="215"/>
      <w:r>
        <w:t>. Lưu đồ quá trình đọc dữ liệu từ tệp nhị phân</w:t>
      </w:r>
      <w:bookmarkEnd w:id="216"/>
    </w:p>
    <w:p w14:paraId="49D69E32" w14:textId="7834A365" w:rsidR="00B04664" w:rsidRDefault="00A82F3D" w:rsidP="006F1F8A">
      <w:pPr>
        <w:pStyle w:val="u4"/>
        <w:rPr>
          <w:lang w:val="en"/>
        </w:rPr>
      </w:pPr>
      <w:r>
        <w:rPr>
          <w:lang w:val="en"/>
        </w:rPr>
        <w:lastRenderedPageBreak/>
        <w:t>Kết quả đạt được</w:t>
      </w:r>
    </w:p>
    <w:p w14:paraId="166D56D3" w14:textId="65BA796A" w:rsidR="00612D63" w:rsidRPr="00612D63" w:rsidRDefault="00612D63" w:rsidP="00612D63">
      <w:r>
        <w:rPr>
          <w:szCs w:val="26"/>
        </w:rPr>
        <w:t xml:space="preserve">Sau khi tối ưu, </w:t>
      </w:r>
      <w:r>
        <w:rPr>
          <w:szCs w:val="26"/>
          <w:lang w:val="en"/>
        </w:rPr>
        <w:t xml:space="preserve">thời gian khởi động của bộ đọc BKVoice </w:t>
      </w:r>
      <w:r>
        <w:rPr>
          <w:szCs w:val="26"/>
        </w:rPr>
        <w:t xml:space="preserve">đã giảm từ </w:t>
      </w:r>
      <w:r>
        <w:rPr>
          <w:szCs w:val="26"/>
          <w:lang w:val="en"/>
        </w:rPr>
        <w:t>4</w:t>
      </w:r>
      <w:r>
        <w:rPr>
          <w:szCs w:val="26"/>
        </w:rPr>
        <w:t xml:space="preserve">s xuống còn 0,68s, kết quả đo được trên máy tính Dell Precision M4700, vi xử lý Intel Core i7-3720QM CPU @ 2.60GHz (8 CPUs), ổ cứng HDD, RAM 8GB. Trên máy tính cấu hình thấp hơn là </w:t>
      </w:r>
      <w:r>
        <w:rPr>
          <w:szCs w:val="26"/>
          <w:lang w:val="en"/>
        </w:rPr>
        <w:t>MacBook Pro 2011 CPU @ 2.00GHz (4 CPU), ổ cứng HDD, RAM 4GB</w:t>
      </w:r>
      <w:r>
        <w:rPr>
          <w:szCs w:val="26"/>
        </w:rPr>
        <w:t>, thời gian khởi động BKVoice giảm từ</w:t>
      </w:r>
      <w:r>
        <w:rPr>
          <w:szCs w:val="26"/>
          <w:lang w:val="en"/>
        </w:rPr>
        <w:t xml:space="preserve"> 8s xuống còn 1,6s</w:t>
      </w:r>
      <w:r>
        <w:rPr>
          <w:szCs w:val="26"/>
        </w:rPr>
        <w:t>. Tốc độ khởi động của bộ đọc đã được cải thiện rõ rệt.</w:t>
      </w:r>
    </w:p>
    <w:p w14:paraId="1B3A6153" w14:textId="77777777" w:rsidR="007C5FBD" w:rsidRDefault="002A1098" w:rsidP="007C5FBD">
      <w:pPr>
        <w:keepNext/>
      </w:pPr>
      <w:r>
        <w:rPr>
          <w:noProof/>
          <w:szCs w:val="26"/>
        </w:rPr>
        <w:drawing>
          <wp:inline distT="0" distB="0" distL="0" distR="0" wp14:anchorId="6A6CDD8C" wp14:editId="49E165EE">
            <wp:extent cx="5486400" cy="3200400"/>
            <wp:effectExtent l="0" t="0" r="0" b="0"/>
            <wp:docPr id="3" name="Biểu đồ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ABF4EFA" w14:textId="4607CBC3" w:rsidR="002A1098" w:rsidRDefault="007C5FBD" w:rsidP="007C5FBD">
      <w:pPr>
        <w:pStyle w:val="Chuthich"/>
      </w:pPr>
      <w:bookmarkStart w:id="217" w:name="_Toc9805477"/>
      <w:r>
        <w:t xml:space="preserve">Hình </w:t>
      </w:r>
      <w:r w:rsidR="006444ED">
        <w:rPr>
          <w:noProof/>
        </w:rPr>
        <w:fldChar w:fldCharType="begin"/>
      </w:r>
      <w:r w:rsidR="006444ED">
        <w:rPr>
          <w:noProof/>
        </w:rPr>
        <w:instrText xml:space="preserve"> SEQ Hình \* ARABIC </w:instrText>
      </w:r>
      <w:r w:rsidR="006444ED">
        <w:rPr>
          <w:noProof/>
        </w:rPr>
        <w:fldChar w:fldCharType="separate"/>
      </w:r>
      <w:r w:rsidR="008A6E56">
        <w:rPr>
          <w:noProof/>
        </w:rPr>
        <w:t>38</w:t>
      </w:r>
      <w:r w:rsidR="006444ED">
        <w:rPr>
          <w:noProof/>
        </w:rPr>
        <w:fldChar w:fldCharType="end"/>
      </w:r>
      <w:r>
        <w:t>. Thời gian khởi động của BKVoice</w:t>
      </w:r>
      <w:r w:rsidR="007372A5">
        <w:t xml:space="preserve"> trước và sau khi cải thiện</w:t>
      </w:r>
      <w:bookmarkEnd w:id="217"/>
    </w:p>
    <w:p w14:paraId="497FBCA7" w14:textId="4B846882" w:rsidR="00B04664" w:rsidRDefault="0019575E" w:rsidP="00A479EF">
      <w:pPr>
        <w:pStyle w:val="u3"/>
        <w:rPr>
          <w:lang w:val="vi-VN"/>
        </w:rPr>
      </w:pPr>
      <w:bookmarkStart w:id="218" w:name="_Toc291597087"/>
      <w:bookmarkStart w:id="219" w:name="_Toc9941103"/>
      <w:r>
        <w:rPr>
          <w:lang w:val="vi-VN"/>
        </w:rPr>
        <w:t xml:space="preserve">Cải </w:t>
      </w:r>
      <w:r w:rsidR="00100209">
        <w:t xml:space="preserve">thiện </w:t>
      </w:r>
      <w:r>
        <w:rPr>
          <w:lang w:val="vi-VN"/>
        </w:rPr>
        <w:t>module chuẩn hóa văn bản</w:t>
      </w:r>
      <w:bookmarkEnd w:id="218"/>
      <w:bookmarkEnd w:id="219"/>
    </w:p>
    <w:p w14:paraId="4475405D" w14:textId="77777777" w:rsidR="00B04664" w:rsidRDefault="0019575E" w:rsidP="00A479EF">
      <w:pPr>
        <w:pStyle w:val="u4"/>
      </w:pPr>
      <w:bookmarkStart w:id="220" w:name="_Toc1126632415"/>
      <w:r>
        <w:t>Vấn đề</w:t>
      </w:r>
      <w:bookmarkEnd w:id="220"/>
    </w:p>
    <w:p w14:paraId="281C9ADC" w14:textId="230B3D99" w:rsidR="00382694" w:rsidRDefault="0019575E" w:rsidP="00100209">
      <w:pPr>
        <w:rPr>
          <w:szCs w:val="26"/>
          <w:lang w:val="en"/>
        </w:rPr>
      </w:pPr>
      <w:r>
        <w:rPr>
          <w:szCs w:val="26"/>
        </w:rPr>
        <w:t xml:space="preserve">Các phiên bản trước của BKVoice đã tích hợp module chuẩn hóa văn bản khá hoàn thiện, </w:t>
      </w:r>
      <w:r w:rsidR="00100209" w:rsidRPr="00100209">
        <w:rPr>
          <w:szCs w:val="26"/>
          <w:lang w:val="en"/>
        </w:rPr>
        <w:t>sau khi chuẩn hóa xong, các thông tin thu được về đoạn văn bản từ khi bắt đầu xử lý sẽ được tập hợp lại theo một định dạng mà HTS Engine có thể hiểu được, gọi là label.</w:t>
      </w:r>
    </w:p>
    <w:p w14:paraId="1401BBC8" w14:textId="47702FD8" w:rsidR="00E205D1" w:rsidRPr="00100209" w:rsidRDefault="00E205D1" w:rsidP="00E205D1">
      <w:pPr>
        <w:rPr>
          <w:szCs w:val="26"/>
          <w:lang w:val="en"/>
        </w:rPr>
      </w:pPr>
      <w:r w:rsidRPr="00100209">
        <w:rPr>
          <w:szCs w:val="26"/>
          <w:lang w:val="en"/>
        </w:rPr>
        <w:t>Để tiến hành quá trình này, nhóm phát triển BKVoice Team đã thiết kế một kiến trúc lưu trữ dữ liệu giúp cho quá trình tạo label đơn giản nhất</w:t>
      </w:r>
      <w:r>
        <w:rPr>
          <w:szCs w:val="26"/>
          <w:lang w:val="en"/>
        </w:rPr>
        <w:t xml:space="preserve">, được mô tả trong </w:t>
      </w:r>
      <w:r>
        <w:rPr>
          <w:lang w:val="en"/>
        </w:rPr>
        <w:lastRenderedPageBreak/>
        <w:fldChar w:fldCharType="begin"/>
      </w:r>
      <w:r>
        <w:rPr>
          <w:lang w:val="en"/>
        </w:rPr>
        <w:instrText xml:space="preserve"> REF _Ref9087821 \h </w:instrText>
      </w:r>
      <w:r>
        <w:rPr>
          <w:lang w:val="en"/>
        </w:rPr>
      </w:r>
      <w:r>
        <w:rPr>
          <w:lang w:val="en"/>
        </w:rPr>
        <w:fldChar w:fldCharType="separate"/>
      </w:r>
      <w:r w:rsidR="008A6E56">
        <w:t xml:space="preserve">Hình </w:t>
      </w:r>
      <w:r w:rsidR="008A6E56">
        <w:rPr>
          <w:noProof/>
        </w:rPr>
        <w:t>39</w:t>
      </w:r>
      <w:r>
        <w:rPr>
          <w:lang w:val="en"/>
        </w:rPr>
        <w:fldChar w:fldCharType="end"/>
      </w:r>
      <w:r w:rsidRPr="00100209">
        <w:rPr>
          <w:szCs w:val="26"/>
          <w:lang w:val="en"/>
        </w:rPr>
        <w:t>.</w:t>
      </w:r>
      <w:r>
        <w:rPr>
          <w:szCs w:val="26"/>
          <w:lang w:val="en"/>
        </w:rPr>
        <w:t xml:space="preserve"> Dữ liệu được lưu trữ dưới dạng cây, mỗi nút là một item, được liên kết với một item_data lưu trữ dữ liệu của </w:t>
      </w:r>
      <w:r>
        <w:rPr>
          <w:szCs w:val="26"/>
          <w:lang w:val="vi-VN"/>
        </w:rPr>
        <w:t>item</w:t>
      </w:r>
      <w:r>
        <w:rPr>
          <w:szCs w:val="26"/>
          <w:lang w:val="en"/>
        </w:rPr>
        <w:t>.</w:t>
      </w:r>
    </w:p>
    <w:p w14:paraId="0146CBB6" w14:textId="218D9B66" w:rsidR="00E205D1" w:rsidRPr="00100209" w:rsidRDefault="00E205D1" w:rsidP="00E205D1">
      <w:pPr>
        <w:rPr>
          <w:szCs w:val="26"/>
          <w:lang w:val="en"/>
        </w:rPr>
      </w:pPr>
      <w:r>
        <w:rPr>
          <w:lang w:val="en"/>
        </w:rPr>
        <w:t xml:space="preserve">Cấu trúc item_data gồm 4 trường: trường </w:t>
      </w:r>
      <w:r>
        <w:rPr>
          <w:i/>
          <w:iCs/>
          <w:lang w:val="en"/>
        </w:rPr>
        <w:t xml:space="preserve">type </w:t>
      </w:r>
      <w:r>
        <w:rPr>
          <w:lang w:val="en"/>
        </w:rPr>
        <w:t xml:space="preserve">cho biết mức dữ liệu hiện tại, gồm 5 mức theo thứ tự là: utterance (câu), phrase (cụm), word (từ), syllable (tiếng) và phoneme (âm vị). Trường </w:t>
      </w:r>
      <w:r>
        <w:rPr>
          <w:i/>
          <w:iCs/>
          <w:lang w:val="en"/>
        </w:rPr>
        <w:t xml:space="preserve">owned_string </w:t>
      </w:r>
      <w:r>
        <w:rPr>
          <w:lang w:val="en"/>
        </w:rPr>
        <w:t xml:space="preserve">là xâu nội dung của node. Trường </w:t>
      </w:r>
      <w:r>
        <w:rPr>
          <w:i/>
          <w:iCs/>
          <w:lang w:val="en"/>
        </w:rPr>
        <w:t>features</w:t>
      </w:r>
      <w:r>
        <w:rPr>
          <w:lang w:val="en"/>
        </w:rPr>
        <w:t xml:space="preserve"> giữ các thông tin về đặc trưng label được lưu ở node này. </w:t>
      </w:r>
      <w:r>
        <w:rPr>
          <w:lang w:val="en" w:eastAsia="zh-CN"/>
        </w:rPr>
        <w:t xml:space="preserve">Trường </w:t>
      </w:r>
      <w:r>
        <w:rPr>
          <w:i/>
          <w:iCs/>
          <w:lang w:val="en" w:eastAsia="zh-CN"/>
        </w:rPr>
        <w:t>processed_</w:t>
      </w:r>
      <w:proofErr w:type="gramStart"/>
      <w:r>
        <w:rPr>
          <w:i/>
          <w:iCs/>
          <w:lang w:val="en" w:eastAsia="zh-CN"/>
        </w:rPr>
        <w:t xml:space="preserve">data </w:t>
      </w:r>
      <w:r>
        <w:rPr>
          <w:iCs/>
          <w:lang w:val="en" w:eastAsia="zh-CN"/>
        </w:rPr>
        <w:t xml:space="preserve"> chứa</w:t>
      </w:r>
      <w:proofErr w:type="gramEnd"/>
      <w:r>
        <w:rPr>
          <w:iCs/>
          <w:lang w:val="en" w:eastAsia="zh-CN"/>
        </w:rPr>
        <w:t xml:space="preserve"> các dữ liệu không phải đặc trưng, </w:t>
      </w:r>
      <w:r>
        <w:rPr>
          <w:lang w:val="en" w:eastAsia="zh-CN"/>
        </w:rPr>
        <w:t>bao gồm số từ sau khi chuẩn hóa của một từ không chuẩn.</w:t>
      </w:r>
    </w:p>
    <w:p w14:paraId="0C924D84" w14:textId="77777777" w:rsidR="003A125E" w:rsidRDefault="00100209" w:rsidP="003A125E">
      <w:pPr>
        <w:keepNext/>
      </w:pPr>
      <w:r w:rsidRPr="00100209">
        <w:rPr>
          <w:noProof/>
          <w:szCs w:val="26"/>
        </w:rPr>
        <w:drawing>
          <wp:inline distT="0" distB="0" distL="114300" distR="114300" wp14:anchorId="14E29BE7" wp14:editId="17E0B29D">
            <wp:extent cx="5341620" cy="2143125"/>
            <wp:effectExtent l="0" t="0" r="0" b="9525"/>
            <wp:docPr id="46"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7" descr="IMG_256"/>
                    <pic:cNvPicPr>
                      <a:picLocks noChangeAspect="1"/>
                    </pic:cNvPicPr>
                  </pic:nvPicPr>
                  <pic:blipFill>
                    <a:blip r:embed="rId50"/>
                    <a:stretch>
                      <a:fillRect/>
                    </a:stretch>
                  </pic:blipFill>
                  <pic:spPr>
                    <a:xfrm>
                      <a:off x="0" y="0"/>
                      <a:ext cx="5341620" cy="2143125"/>
                    </a:xfrm>
                    <a:prstGeom prst="rect">
                      <a:avLst/>
                    </a:prstGeom>
                    <a:noFill/>
                    <a:ln w="9525">
                      <a:noFill/>
                    </a:ln>
                  </pic:spPr>
                </pic:pic>
              </a:graphicData>
            </a:graphic>
          </wp:inline>
        </w:drawing>
      </w:r>
    </w:p>
    <w:p w14:paraId="1EC7BD9D" w14:textId="239D3850" w:rsidR="00BC5D04" w:rsidRDefault="003A125E" w:rsidP="00382694">
      <w:pPr>
        <w:pStyle w:val="Chuthich"/>
        <w:rPr>
          <w:szCs w:val="26"/>
          <w:lang w:val="en"/>
        </w:rPr>
      </w:pPr>
      <w:bookmarkStart w:id="221" w:name="_Ref9087821"/>
      <w:bookmarkStart w:id="222" w:name="_Toc9805478"/>
      <w:r>
        <w:t xml:space="preserve">Hình </w:t>
      </w:r>
      <w:r w:rsidR="006444ED">
        <w:rPr>
          <w:noProof/>
        </w:rPr>
        <w:fldChar w:fldCharType="begin"/>
      </w:r>
      <w:r w:rsidR="006444ED">
        <w:rPr>
          <w:noProof/>
        </w:rPr>
        <w:instrText xml:space="preserve"> SEQ Hình \* ARABIC </w:instrText>
      </w:r>
      <w:r w:rsidR="006444ED">
        <w:rPr>
          <w:noProof/>
        </w:rPr>
        <w:fldChar w:fldCharType="separate"/>
      </w:r>
      <w:r w:rsidR="008A6E56">
        <w:rPr>
          <w:noProof/>
        </w:rPr>
        <w:t>39</w:t>
      </w:r>
      <w:r w:rsidR="006444ED">
        <w:rPr>
          <w:noProof/>
        </w:rPr>
        <w:fldChar w:fldCharType="end"/>
      </w:r>
      <w:bookmarkEnd w:id="221"/>
      <w:r w:rsidR="00100209" w:rsidRPr="00100209">
        <w:rPr>
          <w:szCs w:val="26"/>
          <w:lang w:val="en"/>
        </w:rPr>
        <w:t>. Cấu trúc lưu trữ dữ liệu trong hệ thống</w:t>
      </w:r>
      <w:bookmarkEnd w:id="222"/>
    </w:p>
    <w:p w14:paraId="4B96AB1A" w14:textId="441692D0" w:rsidR="000D27B9" w:rsidRDefault="000D27B9" w:rsidP="00FE3DE4">
      <w:pPr>
        <w:rPr>
          <w:szCs w:val="26"/>
        </w:rPr>
      </w:pPr>
      <w:r>
        <w:rPr>
          <w:szCs w:val="26"/>
        </w:rPr>
        <w:t xml:space="preserve">Tuy nhiên </w:t>
      </w:r>
      <w:r w:rsidR="00AA1D7D">
        <w:rPr>
          <w:szCs w:val="26"/>
        </w:rPr>
        <w:t xml:space="preserve">theo phản ánh của người sử dụng, </w:t>
      </w:r>
      <w:r w:rsidR="007E4694">
        <w:rPr>
          <w:szCs w:val="26"/>
        </w:rPr>
        <w:t xml:space="preserve">module này </w:t>
      </w:r>
      <w:r>
        <w:rPr>
          <w:szCs w:val="26"/>
        </w:rPr>
        <w:t xml:space="preserve">vẫn còn một số điểm cần cải thiện, bao gồm: (i) chuẩn hóa từ không chuẩn là từ ghép giữa chữ cái và số, ví dụ S10e, (ii) chuẩn hóa cụm từ không chuẩn có dạng chữ cái đi liền với dấu ngăn cách, ví dụ như tên website (ví dụ: </w:t>
      </w:r>
      <w:r w:rsidRPr="006A1703">
        <w:rPr>
          <w:szCs w:val="26"/>
        </w:rPr>
        <w:t>www.hust.edu.vn</w:t>
      </w:r>
      <w:r>
        <w:rPr>
          <w:szCs w:val="26"/>
        </w:rPr>
        <w:t>), tên file (ví dụ: picture.png), (iii) chuẩn hóa số có giá trị lớn (ví dụ 1000000). Đồng thời, tính ổn định của bộ đọc chưa cao, khi gặp cụm từ không chuẩn giọng đọc thường bị đứt đoạn giữa chừng.</w:t>
      </w:r>
    </w:p>
    <w:p w14:paraId="1E2115B6" w14:textId="726CB139" w:rsidR="00684C2B" w:rsidRPr="00FE3DE4" w:rsidRDefault="00684C2B" w:rsidP="00FE3DE4">
      <w:pPr>
        <w:rPr>
          <w:szCs w:val="26"/>
        </w:rPr>
      </w:pPr>
      <w:r>
        <w:rPr>
          <w:szCs w:val="26"/>
        </w:rPr>
        <w:t xml:space="preserve">Nguyên nhân là do sau khi chuẩn hóa, module chuẩn hóa không cập nhật </w:t>
      </w:r>
      <w:r w:rsidR="0031578F">
        <w:rPr>
          <w:szCs w:val="26"/>
        </w:rPr>
        <w:t xml:space="preserve">đúng </w:t>
      </w:r>
      <w:r>
        <w:rPr>
          <w:szCs w:val="26"/>
        </w:rPr>
        <w:t>số từ sau khi chuẩn hóa của một từ không chuẩn</w:t>
      </w:r>
      <w:r w:rsidR="00831CE3">
        <w:rPr>
          <w:szCs w:val="26"/>
        </w:rPr>
        <w:t xml:space="preserve">, </w:t>
      </w:r>
      <w:r w:rsidR="00D17A84">
        <w:rPr>
          <w:szCs w:val="26"/>
        </w:rPr>
        <w:t xml:space="preserve">khiến cho module tổng hợp </w:t>
      </w:r>
      <w:r w:rsidR="00995BD9">
        <w:rPr>
          <w:szCs w:val="26"/>
        </w:rPr>
        <w:t>tiếng nói</w:t>
      </w:r>
      <w:r w:rsidR="00D17A84">
        <w:rPr>
          <w:szCs w:val="26"/>
        </w:rPr>
        <w:t xml:space="preserve"> đếm sai số từ trong câu và dừng tổng hợp ngay sau từ thứ nhất trong cụm từ đã được chuẩn hóa.</w:t>
      </w:r>
      <w:r w:rsidR="00B177AE">
        <w:rPr>
          <w:szCs w:val="26"/>
        </w:rPr>
        <w:t xml:space="preserve"> </w:t>
      </w:r>
    </w:p>
    <w:p w14:paraId="6861AFDF" w14:textId="77777777" w:rsidR="00B04664" w:rsidRDefault="0019575E" w:rsidP="00A479EF">
      <w:pPr>
        <w:pStyle w:val="u4"/>
      </w:pPr>
      <w:bookmarkStart w:id="223" w:name="_Toc251936634"/>
      <w:r>
        <w:lastRenderedPageBreak/>
        <w:t>Giải pháp</w:t>
      </w:r>
      <w:bookmarkEnd w:id="223"/>
    </w:p>
    <w:p w14:paraId="20C1E12E" w14:textId="33A7671B" w:rsidR="00AE4A0B" w:rsidRPr="00AE4A0B" w:rsidRDefault="0019575E" w:rsidP="00AE4A0B">
      <w:pPr>
        <w:rPr>
          <w:szCs w:val="26"/>
          <w:lang w:val="vi-VN"/>
        </w:rPr>
      </w:pPr>
      <w:r>
        <w:rPr>
          <w:szCs w:val="26"/>
        </w:rPr>
        <w:t xml:space="preserve">Để chuẩn hóa từ ghép giữa chữ cái và số, </w:t>
      </w:r>
      <w:r w:rsidR="00B80335">
        <w:rPr>
          <w:szCs w:val="26"/>
        </w:rPr>
        <w:t>tôi</w:t>
      </w:r>
      <w:r>
        <w:rPr>
          <w:szCs w:val="26"/>
        </w:rPr>
        <w:t xml:space="preserve"> đã cập nhật số từ sau khi chuẩn hóa của từ cần chuẩn hóa</w:t>
      </w:r>
      <w:r>
        <w:rPr>
          <w:szCs w:val="26"/>
          <w:lang w:val="en"/>
        </w:rPr>
        <w:t xml:space="preserve"> vào trường </w:t>
      </w:r>
      <w:r>
        <w:rPr>
          <w:i/>
          <w:iCs/>
          <w:szCs w:val="26"/>
          <w:lang w:val="en"/>
        </w:rPr>
        <w:t>processed_data</w:t>
      </w:r>
      <w:r>
        <w:rPr>
          <w:szCs w:val="26"/>
        </w:rPr>
        <w:t xml:space="preserve">, để module tổng hợp có thể </w:t>
      </w:r>
      <w:r>
        <w:rPr>
          <w:szCs w:val="26"/>
          <w:lang w:val="en"/>
        </w:rPr>
        <w:t>đếm đúng</w:t>
      </w:r>
      <w:r>
        <w:rPr>
          <w:szCs w:val="26"/>
        </w:rPr>
        <w:t xml:space="preserve"> số từ sau khi đã chuẩn hóa.</w:t>
      </w:r>
      <w:r w:rsidR="000B7D93">
        <w:rPr>
          <w:szCs w:val="26"/>
          <w:lang w:val="vi-VN"/>
        </w:rPr>
        <w:t xml:space="preserve"> </w:t>
      </w:r>
      <w:r w:rsidR="003846CB">
        <w:rPr>
          <w:szCs w:val="26"/>
          <w:lang w:val="vi-VN"/>
        </w:rPr>
        <w:fldChar w:fldCharType="begin"/>
      </w:r>
      <w:r w:rsidR="003846CB">
        <w:rPr>
          <w:szCs w:val="26"/>
          <w:lang w:val="vi-VN"/>
        </w:rPr>
        <w:instrText xml:space="preserve"> REF _Ref9345393 \h </w:instrText>
      </w:r>
      <w:r w:rsidR="003846CB">
        <w:rPr>
          <w:szCs w:val="26"/>
          <w:lang w:val="vi-VN"/>
        </w:rPr>
      </w:r>
      <w:r w:rsidR="003846CB">
        <w:rPr>
          <w:szCs w:val="26"/>
          <w:lang w:val="vi-VN"/>
        </w:rPr>
        <w:fldChar w:fldCharType="separate"/>
      </w:r>
      <w:r w:rsidR="008A6E56">
        <w:t xml:space="preserve">Hình </w:t>
      </w:r>
      <w:r w:rsidR="008A6E56">
        <w:rPr>
          <w:noProof/>
        </w:rPr>
        <w:t>40</w:t>
      </w:r>
      <w:r w:rsidR="003846CB">
        <w:rPr>
          <w:szCs w:val="26"/>
          <w:lang w:val="vi-VN"/>
        </w:rPr>
        <w:fldChar w:fldCharType="end"/>
      </w:r>
      <w:r w:rsidR="003846CB">
        <w:rPr>
          <w:szCs w:val="26"/>
          <w:lang w:val="vi-VN"/>
        </w:rPr>
        <w:t xml:space="preserve"> mô tả tổng quan giải pháp này.</w:t>
      </w:r>
    </w:p>
    <w:p w14:paraId="490B9A8F" w14:textId="243F057A" w:rsidR="000B7D93" w:rsidRDefault="00650279" w:rsidP="000B7D93">
      <w:pPr>
        <w:keepNext/>
        <w:jc w:val="center"/>
      </w:pPr>
      <w:r>
        <w:rPr>
          <w:noProof/>
        </w:rPr>
        <w:drawing>
          <wp:inline distT="0" distB="0" distL="0" distR="0" wp14:anchorId="753579A9" wp14:editId="7489F4B3">
            <wp:extent cx="4244340" cy="6952386"/>
            <wp:effectExtent l="0" t="0" r="3810" b="1270"/>
            <wp:docPr id="50" name="Hình ảnh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bwMode="auto">
                    <a:xfrm>
                      <a:off x="0" y="0"/>
                      <a:ext cx="4248598" cy="6959361"/>
                    </a:xfrm>
                    <a:prstGeom prst="rect">
                      <a:avLst/>
                    </a:prstGeom>
                    <a:ln>
                      <a:noFill/>
                    </a:ln>
                    <a:extLst>
                      <a:ext uri="{53640926-AAD7-44D8-BBD7-CCE9431645EC}">
                        <a14:shadowObscured xmlns:a14="http://schemas.microsoft.com/office/drawing/2010/main"/>
                      </a:ext>
                    </a:extLst>
                  </pic:spPr>
                </pic:pic>
              </a:graphicData>
            </a:graphic>
          </wp:inline>
        </w:drawing>
      </w:r>
    </w:p>
    <w:p w14:paraId="192FE72E" w14:textId="7F33B336" w:rsidR="000B7D93" w:rsidRDefault="000B7D93" w:rsidP="000B7D93">
      <w:pPr>
        <w:pStyle w:val="Chuthich"/>
        <w:rPr>
          <w:lang w:val="vi-VN"/>
        </w:rPr>
      </w:pPr>
      <w:bookmarkStart w:id="224" w:name="_Ref9345393"/>
      <w:bookmarkStart w:id="225" w:name="_Toc9805479"/>
      <w:r>
        <w:t xml:space="preserve">Hình </w:t>
      </w:r>
      <w:r w:rsidR="001C290A">
        <w:rPr>
          <w:noProof/>
        </w:rPr>
        <w:fldChar w:fldCharType="begin"/>
      </w:r>
      <w:r w:rsidR="001C290A">
        <w:rPr>
          <w:noProof/>
        </w:rPr>
        <w:instrText xml:space="preserve"> SEQ Hình \* ARABIC </w:instrText>
      </w:r>
      <w:r w:rsidR="001C290A">
        <w:rPr>
          <w:noProof/>
        </w:rPr>
        <w:fldChar w:fldCharType="separate"/>
      </w:r>
      <w:r w:rsidR="008A6E56">
        <w:rPr>
          <w:noProof/>
        </w:rPr>
        <w:t>40</w:t>
      </w:r>
      <w:r w:rsidR="001C290A">
        <w:rPr>
          <w:noProof/>
        </w:rPr>
        <w:fldChar w:fldCharType="end"/>
      </w:r>
      <w:bookmarkEnd w:id="224"/>
      <w:r>
        <w:rPr>
          <w:lang w:val="vi-VN"/>
        </w:rPr>
        <w:t xml:space="preserve">. </w:t>
      </w:r>
      <w:r w:rsidR="003F434B" w:rsidRPr="00B27852">
        <w:rPr>
          <w:lang w:val="vi-VN"/>
        </w:rPr>
        <w:t xml:space="preserve">Lưu đồ </w:t>
      </w:r>
      <w:r w:rsidR="000C6530">
        <w:rPr>
          <w:lang w:val="vi-VN"/>
        </w:rPr>
        <w:t>cập nhật số từ sau khi chuẩn hóa</w:t>
      </w:r>
      <w:bookmarkEnd w:id="225"/>
    </w:p>
    <w:p w14:paraId="369B3380" w14:textId="7B1387D8" w:rsidR="00CE3A85" w:rsidRPr="00CE3A85" w:rsidRDefault="00CE3A85" w:rsidP="00CE3A85">
      <w:pPr>
        <w:rPr>
          <w:lang w:val="vi-VN"/>
        </w:rPr>
      </w:pPr>
      <w:r w:rsidRPr="009E3DB7">
        <w:rPr>
          <w:szCs w:val="26"/>
          <w:lang w:val="vi-VN"/>
        </w:rPr>
        <w:lastRenderedPageBreak/>
        <w:t xml:space="preserve">Với mỗi từ sau khi được chuẩn hóa thành cụm các từ có thể phiên âm, </w:t>
      </w:r>
      <w:r w:rsidRPr="00222EC5">
        <w:rPr>
          <w:szCs w:val="26"/>
          <w:lang w:val="vi-VN"/>
        </w:rPr>
        <w:t xml:space="preserve">module chuẩn hóa </w:t>
      </w:r>
      <w:r w:rsidRPr="009E3DB7">
        <w:rPr>
          <w:szCs w:val="26"/>
          <w:lang w:val="vi-VN"/>
        </w:rPr>
        <w:t>tách cụm từ thành các từ</w:t>
      </w:r>
      <w:r w:rsidRPr="00222EC5">
        <w:rPr>
          <w:szCs w:val="26"/>
          <w:lang w:val="vi-VN"/>
        </w:rPr>
        <w:t>.</w:t>
      </w:r>
      <w:r w:rsidRPr="009E3DB7">
        <w:rPr>
          <w:szCs w:val="26"/>
          <w:lang w:val="vi-VN"/>
        </w:rPr>
        <w:t xml:space="preserve"> </w:t>
      </w:r>
      <w:r w:rsidRPr="006378FC">
        <w:rPr>
          <w:szCs w:val="26"/>
          <w:lang w:val="vi-VN"/>
        </w:rPr>
        <w:t xml:space="preserve">Nội dung </w:t>
      </w:r>
      <w:r w:rsidRPr="00E55BB8">
        <w:rPr>
          <w:szCs w:val="26"/>
          <w:lang w:val="vi-VN"/>
        </w:rPr>
        <w:t>xâu từ không chuẩn nằm tro</w:t>
      </w:r>
      <w:r w:rsidRPr="00A90774">
        <w:rPr>
          <w:szCs w:val="26"/>
          <w:lang w:val="vi-VN"/>
        </w:rPr>
        <w:t>ng</w:t>
      </w:r>
      <w:r w:rsidRPr="006378FC">
        <w:rPr>
          <w:szCs w:val="26"/>
          <w:lang w:val="vi-VN"/>
        </w:rPr>
        <w:t xml:space="preserve"> </w:t>
      </w:r>
      <w:r w:rsidRPr="00E55BB8">
        <w:rPr>
          <w:szCs w:val="26"/>
          <w:lang w:val="vi-VN"/>
        </w:rPr>
        <w:t>t</w:t>
      </w:r>
      <w:r w:rsidRPr="006378FC">
        <w:rPr>
          <w:szCs w:val="26"/>
          <w:lang w:val="vi-VN"/>
        </w:rPr>
        <w:t xml:space="preserve">rường owned_string của item_data liên kết với item chứa từ không chuẩn ban đầu được thay thế bởi </w:t>
      </w:r>
      <w:r w:rsidRPr="00A90774">
        <w:rPr>
          <w:szCs w:val="26"/>
          <w:lang w:val="vi-VN"/>
        </w:rPr>
        <w:t xml:space="preserve">từ đầu tiên của cụm từ đã được chuẩn hóa. </w:t>
      </w:r>
      <w:r w:rsidRPr="0088779B">
        <w:rPr>
          <w:szCs w:val="26"/>
          <w:lang w:val="vi-VN"/>
        </w:rPr>
        <w:t xml:space="preserve">Sau đó với mỗi từ tiếp theo trong cụm từ đã chuẩn hóa, </w:t>
      </w:r>
      <w:r w:rsidRPr="0055501E">
        <w:rPr>
          <w:szCs w:val="26"/>
          <w:lang w:val="vi-VN"/>
        </w:rPr>
        <w:t xml:space="preserve">module chuẩn hóa văn bản </w:t>
      </w:r>
      <w:r w:rsidRPr="009E3DB7">
        <w:rPr>
          <w:szCs w:val="26"/>
          <w:lang w:val="vi-VN"/>
        </w:rPr>
        <w:t xml:space="preserve">tạo item mới cho mỗi từ, với item_data có trường </w:t>
      </w:r>
      <w:r w:rsidRPr="009E3DB7">
        <w:rPr>
          <w:i/>
          <w:szCs w:val="26"/>
          <w:lang w:val="vi-VN"/>
        </w:rPr>
        <w:t>type</w:t>
      </w:r>
      <w:r w:rsidRPr="009E3DB7">
        <w:rPr>
          <w:szCs w:val="26"/>
          <w:lang w:val="vi-VN"/>
        </w:rPr>
        <w:t xml:space="preserve"> có giá trị HTS_WORD tương ứng với mức t</w:t>
      </w:r>
      <w:r w:rsidRPr="006E75CF">
        <w:rPr>
          <w:szCs w:val="26"/>
          <w:lang w:val="vi-VN"/>
        </w:rPr>
        <w:t>ừ. Sau đó, item được thêm vào cây dữ liệu ở vị trí nút cùng mức kế tiếp của item</w:t>
      </w:r>
      <w:r w:rsidRPr="00941619">
        <w:rPr>
          <w:szCs w:val="26"/>
          <w:lang w:val="vi-VN"/>
        </w:rPr>
        <w:t xml:space="preserve"> ban đầu</w:t>
      </w:r>
      <w:r w:rsidRPr="00C1587B">
        <w:rPr>
          <w:szCs w:val="26"/>
          <w:lang w:val="vi-VN"/>
        </w:rPr>
        <w:t xml:space="preserve"> và số từ sau khi chuẩn hóa được cập nhật</w:t>
      </w:r>
      <w:r w:rsidRPr="006E7CC7">
        <w:rPr>
          <w:szCs w:val="26"/>
          <w:lang w:val="vi-VN"/>
        </w:rPr>
        <w:t xml:space="preserve"> vào trường processed_data </w:t>
      </w:r>
      <w:r w:rsidRPr="00AC14D8">
        <w:rPr>
          <w:szCs w:val="26"/>
          <w:lang w:val="vi-VN"/>
        </w:rPr>
        <w:t>của item ban đầu</w:t>
      </w:r>
      <w:r w:rsidRPr="00C1587B">
        <w:rPr>
          <w:szCs w:val="26"/>
          <w:lang w:val="vi-VN"/>
        </w:rPr>
        <w:t>.</w:t>
      </w:r>
    </w:p>
    <w:p w14:paraId="62B8862A" w14:textId="35668F7C" w:rsidR="00903024" w:rsidRDefault="007B4E67" w:rsidP="003973D3">
      <w:pPr>
        <w:pStyle w:val="u3"/>
        <w:rPr>
          <w:lang w:val="vi-VN"/>
        </w:rPr>
      </w:pPr>
      <w:bookmarkStart w:id="226" w:name="_Toc507733549"/>
      <w:bookmarkStart w:id="227" w:name="_Toc9941104"/>
      <w:r w:rsidRPr="003F2FFB">
        <w:rPr>
          <w:lang w:val="vi-VN"/>
        </w:rPr>
        <w:t>Tối ưu</w:t>
      </w:r>
      <w:r w:rsidR="00903024" w:rsidRPr="000C6530">
        <w:rPr>
          <w:lang w:val="vi-VN"/>
        </w:rPr>
        <w:t xml:space="preserve"> </w:t>
      </w:r>
      <w:r w:rsidR="00903024">
        <w:rPr>
          <w:lang w:val="vi-VN"/>
        </w:rPr>
        <w:t>tốc độ module đự đoán</w:t>
      </w:r>
      <w:r w:rsidR="005817A3" w:rsidRPr="003F2FFB">
        <w:rPr>
          <w:lang w:val="vi-VN"/>
        </w:rPr>
        <w:t xml:space="preserve"> cách đọc</w:t>
      </w:r>
      <w:r w:rsidR="00E008AE" w:rsidRPr="000C6530">
        <w:rPr>
          <w:lang w:val="vi-VN"/>
        </w:rPr>
        <w:t xml:space="preserve"> </w:t>
      </w:r>
      <w:r w:rsidR="00903024">
        <w:rPr>
          <w:lang w:val="vi-VN"/>
        </w:rPr>
        <w:t xml:space="preserve">từ nước </w:t>
      </w:r>
      <w:r w:rsidR="00903024" w:rsidRPr="000C6530">
        <w:rPr>
          <w:lang w:val="vi-VN"/>
        </w:rPr>
        <w:t>ngoài</w:t>
      </w:r>
      <w:bookmarkEnd w:id="226"/>
      <w:bookmarkEnd w:id="227"/>
    </w:p>
    <w:p w14:paraId="5BFFF064" w14:textId="77777777" w:rsidR="00903024" w:rsidRDefault="00903024" w:rsidP="003973D3">
      <w:pPr>
        <w:pStyle w:val="u4"/>
      </w:pPr>
      <w:bookmarkStart w:id="228" w:name="_Toc2071898530"/>
      <w:r>
        <w:t>Vấn đề</w:t>
      </w:r>
      <w:bookmarkEnd w:id="228"/>
    </w:p>
    <w:p w14:paraId="04B62531" w14:textId="1846621F" w:rsidR="00903024" w:rsidRDefault="00903024" w:rsidP="00903024">
      <w:pPr>
        <w:rPr>
          <w:szCs w:val="26"/>
        </w:rPr>
      </w:pPr>
      <w:r>
        <w:rPr>
          <w:szCs w:val="26"/>
        </w:rPr>
        <w:t>Các phiên bản trước của BKVoice đã tích hợp module dự đoán</w:t>
      </w:r>
      <w:r w:rsidR="0029120D">
        <w:rPr>
          <w:szCs w:val="26"/>
        </w:rPr>
        <w:t xml:space="preserve"> cách đọc</w:t>
      </w:r>
      <w:r>
        <w:rPr>
          <w:szCs w:val="26"/>
        </w:rPr>
        <w:t xml:space="preserve"> từ nước ngoài có độ chính xác khá cao. Tuy nhiên, nhược điểm của module này là tốc độ dự đoán chậm, </w:t>
      </w:r>
      <w:r w:rsidR="002303F6">
        <w:rPr>
          <w:szCs w:val="26"/>
        </w:rPr>
        <w:t xml:space="preserve">trên máy tính cấu hình thấp, thời gian dự đoán </w:t>
      </w:r>
      <w:r w:rsidR="00D604B1">
        <w:rPr>
          <w:szCs w:val="26"/>
        </w:rPr>
        <w:t xml:space="preserve">thường </w:t>
      </w:r>
      <w:r w:rsidR="002303F6">
        <w:rPr>
          <w:szCs w:val="26"/>
        </w:rPr>
        <w:t xml:space="preserve">lâu hơn 1s, </w:t>
      </w:r>
      <w:r>
        <w:rPr>
          <w:szCs w:val="26"/>
        </w:rPr>
        <w:t xml:space="preserve">khiến cho </w:t>
      </w:r>
      <w:r w:rsidR="00995BD9">
        <w:rPr>
          <w:szCs w:val="26"/>
        </w:rPr>
        <w:t>tiếng nói</w:t>
      </w:r>
      <w:r>
        <w:rPr>
          <w:szCs w:val="26"/>
        </w:rPr>
        <w:t xml:space="preserve"> bị trễ so với thời gian thực</w:t>
      </w:r>
      <w:r w:rsidR="00296A32">
        <w:rPr>
          <w:szCs w:val="26"/>
        </w:rPr>
        <w:t>, ảnh hưởng đến trải nghiệm của người dùng</w:t>
      </w:r>
      <w:r>
        <w:rPr>
          <w:szCs w:val="26"/>
        </w:rPr>
        <w:t>.</w:t>
      </w:r>
    </w:p>
    <w:p w14:paraId="023B2C8B" w14:textId="208C769D" w:rsidR="0065583A" w:rsidRDefault="00903024" w:rsidP="005B770C">
      <w:pPr>
        <w:rPr>
          <w:szCs w:val="26"/>
        </w:rPr>
      </w:pPr>
      <w:r>
        <w:rPr>
          <w:szCs w:val="26"/>
        </w:rPr>
        <w:t xml:space="preserve">Để phân tích nguyên nhân của vấn đề này, </w:t>
      </w:r>
      <w:r w:rsidR="00B80335">
        <w:rPr>
          <w:szCs w:val="26"/>
        </w:rPr>
        <w:t>tôi</w:t>
      </w:r>
      <w:r>
        <w:rPr>
          <w:szCs w:val="26"/>
          <w:lang w:val="en"/>
        </w:rPr>
        <w:t xml:space="preserve"> đã </w:t>
      </w:r>
      <w:r>
        <w:rPr>
          <w:szCs w:val="26"/>
        </w:rPr>
        <w:t>nghiên cứu giải thuật tìm cách đọc tối ưu trong module này, là giải thuật tìm kiếm A*</w:t>
      </w:r>
      <w:r w:rsidR="00791BAB">
        <w:rPr>
          <w:szCs w:val="26"/>
        </w:rPr>
        <w:t xml:space="preserve"> </w:t>
      </w:r>
      <w:r w:rsidR="00791BAB">
        <w:rPr>
          <w:szCs w:val="26"/>
        </w:rPr>
        <w:fldChar w:fldCharType="begin"/>
      </w:r>
      <w:r w:rsidR="00BE5ACA">
        <w:rPr>
          <w:szCs w:val="26"/>
        </w:rPr>
        <w:instrText xml:space="preserve"> ADDIN ZOTERO_ITEM CSL_CITATION {"citationID":"trcX6Mm7","properties":{"formattedCitation":"[20]","plainCitation":"[20]","noteIndex":0},"citationItems":[{"id":31,"uris":["http://zotero.org/users/local/LaWVfAA6/items/LQ5V5J8V"],"uri":["http://zotero.org/users/local/LaWVfAA6/items/LQ5V5J8V"],"itemData":{"id":31,"type":"article-journal","title":"A Formal Basis for the Heuristic Determination of Minimum Cost Paths","container-title":"IEEE Transactions on Systems Science and Cybernetics","page":"100-107","volume":"4","issue":"2","source":"IEEE Xplore","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DOI":"10.1109/TSSC.1968.300136","ISSN":"0536-1567","author":[{"family":"Hart","given":"P. E."},{"family":"Nilsson","given":"N. J."},{"family":"Raphael","given":"B."}],"issued":{"date-parts":[["1968",7]]}}}],"schema":"https://github.com/citation-style-language/schema/raw/master/csl-citation.json"} </w:instrText>
      </w:r>
      <w:r w:rsidR="00791BAB">
        <w:rPr>
          <w:szCs w:val="26"/>
        </w:rPr>
        <w:fldChar w:fldCharType="separate"/>
      </w:r>
      <w:r w:rsidR="00BE5ACA" w:rsidRPr="00BE5ACA">
        <w:t>[20]</w:t>
      </w:r>
      <w:r w:rsidR="00791BAB">
        <w:rPr>
          <w:szCs w:val="26"/>
        </w:rPr>
        <w:fldChar w:fldCharType="end"/>
      </w:r>
      <w:r>
        <w:rPr>
          <w:szCs w:val="26"/>
        </w:rPr>
        <w:t>.</w:t>
      </w:r>
      <w:r w:rsidR="00F87AE3">
        <w:rPr>
          <w:szCs w:val="26"/>
        </w:rPr>
        <w:t xml:space="preserve"> </w:t>
      </w:r>
      <w:r w:rsidR="00AD5E3F">
        <w:rPr>
          <w:szCs w:val="26"/>
        </w:rPr>
        <w:t xml:space="preserve">Giải thuật A* trong module dự đoán cách đọc được mô tả trong </w:t>
      </w:r>
      <w:r w:rsidR="00AD5E3F">
        <w:rPr>
          <w:szCs w:val="26"/>
        </w:rPr>
        <w:fldChar w:fldCharType="begin"/>
      </w:r>
      <w:r w:rsidR="00AD5E3F">
        <w:rPr>
          <w:szCs w:val="26"/>
        </w:rPr>
        <w:instrText xml:space="preserve"> REF _Ref9604127 \h </w:instrText>
      </w:r>
      <w:r w:rsidR="00AD5E3F">
        <w:rPr>
          <w:szCs w:val="26"/>
        </w:rPr>
      </w:r>
      <w:r w:rsidR="00AD5E3F">
        <w:rPr>
          <w:szCs w:val="26"/>
        </w:rPr>
        <w:fldChar w:fldCharType="separate"/>
      </w:r>
      <w:r w:rsidR="008A6E56">
        <w:t xml:space="preserve">Hình </w:t>
      </w:r>
      <w:r w:rsidR="008A6E56">
        <w:rPr>
          <w:noProof/>
        </w:rPr>
        <w:t>41</w:t>
      </w:r>
      <w:r w:rsidR="00AD5E3F">
        <w:rPr>
          <w:szCs w:val="26"/>
        </w:rPr>
        <w:fldChar w:fldCharType="end"/>
      </w:r>
      <w:r w:rsidR="00AD5E3F">
        <w:rPr>
          <w:szCs w:val="26"/>
        </w:rPr>
        <w:t>.</w:t>
      </w:r>
    </w:p>
    <w:p w14:paraId="008432E5" w14:textId="61B8714D" w:rsidR="004F72ED" w:rsidRPr="005B770C" w:rsidRDefault="003E6F0A" w:rsidP="005B770C">
      <w:pPr>
        <w:rPr>
          <w:szCs w:val="26"/>
        </w:rPr>
      </w:pPr>
      <w:r>
        <w:rPr>
          <w:szCs w:val="26"/>
        </w:rPr>
        <w:t>Trong module dự đoán từ nước ngoài, đích tìm kiếm được lựa chọn là ký tự</w:t>
      </w:r>
      <w:r w:rsidR="00786649">
        <w:rPr>
          <w:szCs w:val="26"/>
        </w:rPr>
        <w:t xml:space="preserve"> kết thúc</w:t>
      </w:r>
      <w:r>
        <w:rPr>
          <w:szCs w:val="26"/>
        </w:rPr>
        <w:t xml:space="preserve"> xâu (</w:t>
      </w:r>
      <w:r w:rsidRPr="00A27247">
        <w:rPr>
          <w:i/>
          <w:szCs w:val="26"/>
        </w:rPr>
        <w:t>null-terminator</w:t>
      </w:r>
      <w:r>
        <w:rPr>
          <w:szCs w:val="26"/>
        </w:rPr>
        <w:t xml:space="preserve">). </w:t>
      </w:r>
      <w:r w:rsidRPr="00F87AE3">
        <w:rPr>
          <w:szCs w:val="26"/>
        </w:rPr>
        <w:t xml:space="preserve">Giải thuật A* </w:t>
      </w:r>
      <w:r>
        <w:t xml:space="preserve">bắt đầu bằng việc tìm tất cả phiên âm t có thể của kí tự đầu tiên của xâu từ nước ngoài. Sau đó giải thuật duyệt các nút con của nút xuất phát trong đồ thị model, có phiên âm t </w:t>
      </w:r>
      <w:r w:rsidR="00A55049">
        <w:t xml:space="preserve">tương ứng với kí tự </w:t>
      </w:r>
      <w:r w:rsidR="008A2704">
        <w:t>đang xét</w:t>
      </w:r>
      <w:r>
        <w:t xml:space="preserve"> trong xâu, tính giá trị </w:t>
      </w:r>
      <w:r w:rsidRPr="00F87AE3">
        <w:rPr>
          <w:szCs w:val="26"/>
        </w:rPr>
        <w:t>f(x) = g(x) + h(x)</w:t>
      </w:r>
      <w:r>
        <w:rPr>
          <w:szCs w:val="26"/>
        </w:rPr>
        <w:t xml:space="preserve">, </w:t>
      </w:r>
      <w:r>
        <w:t>trong đó</w:t>
      </w:r>
      <w:r w:rsidRPr="00F87AE3">
        <w:rPr>
          <w:szCs w:val="26"/>
        </w:rPr>
        <w:t>, g(x) là chi phí của đường đi cho đến thời điểm hiện tại, h(x) là hàm đánh giá heuristic về chi phí nhỏ nhất để đến đích từ</w:t>
      </w:r>
      <w:r>
        <w:rPr>
          <w:szCs w:val="26"/>
        </w:rPr>
        <w:t xml:space="preserve"> </w:t>
      </w:r>
      <w:r w:rsidRPr="00F87AE3">
        <w:rPr>
          <w:szCs w:val="26"/>
        </w:rPr>
        <w:t>x</w:t>
      </w:r>
      <w:r w:rsidRPr="00825BDB">
        <w:t xml:space="preserve"> </w:t>
      </w:r>
      <w:r>
        <w:t xml:space="preserve">và lưu chúng vào hàng đợi ưu tiên </w:t>
      </w:r>
      <w:r w:rsidRPr="00746C4F">
        <w:rPr>
          <w:i/>
        </w:rPr>
        <w:t>open</w:t>
      </w:r>
      <w:r>
        <w:rPr>
          <w:szCs w:val="26"/>
        </w:rPr>
        <w:t>. Giá trị</w:t>
      </w:r>
      <w:r w:rsidRPr="00F87AE3">
        <w:rPr>
          <w:szCs w:val="26"/>
        </w:rPr>
        <w:t xml:space="preserve"> f(x) càng thấp thì độ ưu tiên của x càng cao. </w:t>
      </w:r>
      <w:r>
        <w:rPr>
          <w:szCs w:val="26"/>
        </w:rPr>
        <w:t xml:space="preserve">Giải thuật sau đó loại </w:t>
      </w:r>
      <w:r>
        <w:t>nút có giá trị f(x) thấp nhất khỏi hàng đợi và duyệt các nút con của nút đó, giống như đã làm với nút ban đầu</w:t>
      </w:r>
      <w:r>
        <w:rPr>
          <w:szCs w:val="26"/>
        </w:rPr>
        <w:t xml:space="preserve">. Để trả về đường đi tối ưu, </w:t>
      </w:r>
      <w:r>
        <w:rPr>
          <w:szCs w:val="26"/>
        </w:rPr>
        <w:lastRenderedPageBreak/>
        <w:t xml:space="preserve">giải thuật A* lưu trữ các nút trên đường đi vào một danh sách liên kết. Đồng thời, để tránh việc duyệt lại nhiều lần một nút, giải thuật lưu các nút đã duyệt qua vào một mảng các nút. </w:t>
      </w:r>
      <w:r w:rsidRPr="00F87AE3">
        <w:rPr>
          <w:szCs w:val="26"/>
        </w:rPr>
        <w:t>Việc tìm kiếm được</w:t>
      </w:r>
      <w:r>
        <w:rPr>
          <w:szCs w:val="26"/>
        </w:rPr>
        <w:t xml:space="preserve"> lặp lại cho đến </w:t>
      </w:r>
      <w:r w:rsidRPr="00F87AE3">
        <w:rPr>
          <w:szCs w:val="26"/>
        </w:rPr>
        <w:t>khi tìm được nút đích.</w:t>
      </w:r>
    </w:p>
    <w:p w14:paraId="5B962916" w14:textId="77777777" w:rsidR="00810EB0" w:rsidRDefault="005B770C" w:rsidP="00810EB0">
      <w:pPr>
        <w:keepNext/>
        <w:jc w:val="center"/>
      </w:pPr>
      <w:r>
        <w:rPr>
          <w:noProof/>
        </w:rPr>
        <w:drawing>
          <wp:inline distT="0" distB="0" distL="0" distR="0" wp14:anchorId="3678F17F" wp14:editId="6317CA4D">
            <wp:extent cx="7243887" cy="5194879"/>
            <wp:effectExtent l="0" t="4127" r="0" b="0"/>
            <wp:docPr id="54" name="Hình ảnh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 star.jpg"/>
                    <pic:cNvPicPr/>
                  </pic:nvPicPr>
                  <pic:blipFill>
                    <a:blip r:embed="rId52">
                      <a:extLst>
                        <a:ext uri="{28A0092B-C50C-407E-A947-70E740481C1C}">
                          <a14:useLocalDpi xmlns:a14="http://schemas.microsoft.com/office/drawing/2010/main" val="0"/>
                        </a:ext>
                      </a:extLst>
                    </a:blip>
                    <a:stretch>
                      <a:fillRect/>
                    </a:stretch>
                  </pic:blipFill>
                  <pic:spPr>
                    <a:xfrm rot="16200000">
                      <a:off x="0" y="0"/>
                      <a:ext cx="7288021" cy="5226530"/>
                    </a:xfrm>
                    <a:prstGeom prst="rect">
                      <a:avLst/>
                    </a:prstGeom>
                  </pic:spPr>
                </pic:pic>
              </a:graphicData>
            </a:graphic>
          </wp:inline>
        </w:drawing>
      </w:r>
    </w:p>
    <w:p w14:paraId="55689E4F" w14:textId="5EA9F499" w:rsidR="005B770C" w:rsidRDefault="00810EB0" w:rsidP="00810EB0">
      <w:pPr>
        <w:pStyle w:val="Chuthich"/>
      </w:pPr>
      <w:bookmarkStart w:id="229" w:name="_Ref9604127"/>
      <w:bookmarkStart w:id="230" w:name="_Toc9805480"/>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41</w:t>
      </w:r>
      <w:r w:rsidR="00215662">
        <w:rPr>
          <w:noProof/>
        </w:rPr>
        <w:fldChar w:fldCharType="end"/>
      </w:r>
      <w:bookmarkEnd w:id="229"/>
      <w:r>
        <w:t>.</w:t>
      </w:r>
      <w:r w:rsidR="00AE4451">
        <w:t xml:space="preserve"> Lưu đồ</w:t>
      </w:r>
      <w:r>
        <w:t xml:space="preserve"> giải thuật tìm kiếm A* để dự đoán cách đọc</w:t>
      </w:r>
      <w:bookmarkEnd w:id="230"/>
    </w:p>
    <w:p w14:paraId="49532691" w14:textId="15FB5D93" w:rsidR="009A57DF" w:rsidRPr="009A57DF" w:rsidRDefault="009A57DF" w:rsidP="009A57DF">
      <w:r>
        <w:rPr>
          <w:szCs w:val="26"/>
        </w:rPr>
        <w:lastRenderedPageBreak/>
        <w:t xml:space="preserve">Ưu điểm của giải thuật này là cho ra lời giải </w:t>
      </w:r>
      <w:r>
        <w:rPr>
          <w:szCs w:val="26"/>
          <w:lang w:val="en"/>
        </w:rPr>
        <w:t>“</w:t>
      </w:r>
      <w:r>
        <w:rPr>
          <w:szCs w:val="26"/>
        </w:rPr>
        <w:t>tối ưu</w:t>
      </w:r>
      <w:r>
        <w:rPr>
          <w:szCs w:val="26"/>
          <w:lang w:val="en"/>
        </w:rPr>
        <w:t>”</w:t>
      </w:r>
      <w:r>
        <w:rPr>
          <w:szCs w:val="26"/>
        </w:rPr>
        <w:t xml:space="preserve">, có nghĩa là cách đọc được dự đoán sẽ gần đúng nhất với cách đọc của từ nước ngoài. Tuy nhiên, nhược điểm của giải thuật này là do số lần lưu lời giải chưa hoàn chỉnh vào hàng đợi ưu tiên quá nhiều, </w:t>
      </w:r>
      <w:r>
        <w:rPr>
          <w:szCs w:val="26"/>
          <w:lang w:val="en"/>
        </w:rPr>
        <w:t xml:space="preserve">trong trường hợp xấu nhất </w:t>
      </w:r>
      <w:r>
        <w:rPr>
          <w:szCs w:val="26"/>
        </w:rPr>
        <w:t xml:space="preserve">dẫn đến </w:t>
      </w:r>
      <w:r>
        <w:rPr>
          <w:szCs w:val="26"/>
          <w:lang w:val="en"/>
        </w:rPr>
        <w:t>số nút được duyệt là lũy thừa độ sâu của đồ thị</w:t>
      </w:r>
      <w:r>
        <w:rPr>
          <w:szCs w:val="26"/>
        </w:rPr>
        <w:t xml:space="preserve">, </w:t>
      </w:r>
      <w:r>
        <w:rPr>
          <w:szCs w:val="26"/>
          <w:lang w:val="en"/>
        </w:rPr>
        <w:t xml:space="preserve">dẫn đến độ phức tạp về thời gian cũng là hàm lũy thừa, </w:t>
      </w:r>
      <w:r>
        <w:rPr>
          <w:szCs w:val="26"/>
        </w:rPr>
        <w:t>thời gian dự đoán sẽ rất lâu khi chạy ở máy tính cấu hình thấp.</w:t>
      </w:r>
    </w:p>
    <w:p w14:paraId="3241625F" w14:textId="0429F43E" w:rsidR="00903024" w:rsidRDefault="00903024" w:rsidP="00903024">
      <w:pPr>
        <w:rPr>
          <w:szCs w:val="26"/>
        </w:rPr>
      </w:pPr>
      <w:r>
        <w:rPr>
          <w:szCs w:val="26"/>
        </w:rPr>
        <w:t>Yêu cầu đặt ra từ vấn đề trên bao gồm: (i) gi</w:t>
      </w:r>
      <w:r w:rsidR="00390C9A">
        <w:rPr>
          <w:szCs w:val="26"/>
        </w:rPr>
        <w:t>ảm số lần duyệt và lưu</w:t>
      </w:r>
      <w:r>
        <w:rPr>
          <w:szCs w:val="26"/>
        </w:rPr>
        <w:t xml:space="preserve"> </w:t>
      </w:r>
      <w:r w:rsidR="00390C9A">
        <w:rPr>
          <w:szCs w:val="26"/>
        </w:rPr>
        <w:t xml:space="preserve">các nút </w:t>
      </w:r>
      <w:r>
        <w:rPr>
          <w:szCs w:val="26"/>
        </w:rPr>
        <w:t>vào hàng đợi ưu tiên nhằm tăng thời gian dự đoán cách đọc; (ii) không ảnh hưởng quá nhiều đến độ chính xác của giải thuật tìm kiếm A*.</w:t>
      </w:r>
    </w:p>
    <w:p w14:paraId="1167A663" w14:textId="5721FE86" w:rsidR="00903024" w:rsidRDefault="00903024" w:rsidP="003973D3">
      <w:pPr>
        <w:pStyle w:val="u4"/>
      </w:pPr>
      <w:bookmarkStart w:id="231" w:name="_Toc160028250"/>
      <w:r>
        <w:t>Giải pháp</w:t>
      </w:r>
      <w:bookmarkEnd w:id="231"/>
    </w:p>
    <w:p w14:paraId="5F25B287" w14:textId="77777777" w:rsidR="000C01DE" w:rsidRDefault="000C01DE" w:rsidP="000C01DE">
      <w:pPr>
        <w:rPr>
          <w:szCs w:val="26"/>
        </w:rPr>
      </w:pPr>
      <w:r>
        <w:rPr>
          <w:szCs w:val="26"/>
        </w:rPr>
        <w:t xml:space="preserve">Để gia tăng tốc độ của module dự đoán cách đọc từ nước ngoài mà không ảnh hưởng quá nhiều đến độ chính xác, tôi đã đặt một giới hạn về </w:t>
      </w:r>
      <w:r>
        <w:rPr>
          <w:szCs w:val="26"/>
          <w:lang w:val="en"/>
        </w:rPr>
        <w:t>thời gian CPU</w:t>
      </w:r>
      <w:r>
        <w:rPr>
          <w:szCs w:val="26"/>
        </w:rPr>
        <w:t xml:space="preserve"> đối với mỗi lần duyệt một </w:t>
      </w:r>
      <w:r>
        <w:rPr>
          <w:szCs w:val="26"/>
          <w:lang w:val="en"/>
        </w:rPr>
        <w:t>vị trí</w:t>
      </w:r>
      <w:r>
        <w:rPr>
          <w:szCs w:val="26"/>
        </w:rPr>
        <w:t xml:space="preserve"> trong xâu. </w:t>
      </w:r>
    </w:p>
    <w:p w14:paraId="443ED18A" w14:textId="514239D4" w:rsidR="000C01DE" w:rsidRPr="00DC5A91" w:rsidRDefault="000C01DE" w:rsidP="000C01DE">
      <w:pPr>
        <w:rPr>
          <w:szCs w:val="26"/>
          <w:lang w:val="en"/>
        </w:rPr>
      </w:pPr>
      <w:r>
        <w:rPr>
          <w:szCs w:val="26"/>
          <w:lang w:val="en"/>
        </w:rPr>
        <w:t xml:space="preserve">Giới hạn </w:t>
      </w:r>
      <w:r>
        <w:rPr>
          <w:szCs w:val="26"/>
        </w:rPr>
        <w:t xml:space="preserve">được đưa ra dựa trên </w:t>
      </w:r>
      <w:r>
        <w:rPr>
          <w:szCs w:val="26"/>
          <w:lang w:val="en"/>
        </w:rPr>
        <w:t>công thức</w:t>
      </w:r>
      <w:r>
        <w:rPr>
          <w:szCs w:val="26"/>
        </w:rPr>
        <w:t xml:space="preserve"> </w:t>
      </w:r>
      <w:r>
        <w:rPr>
          <w:i/>
          <w:iCs/>
          <w:szCs w:val="26"/>
          <w:lang w:val="en"/>
        </w:rPr>
        <w:t>T &lt; α * i</w:t>
      </w:r>
      <w:r>
        <w:rPr>
          <w:szCs w:val="26"/>
        </w:rPr>
        <w:t xml:space="preserve">, trong đó </w:t>
      </w:r>
      <w:r>
        <w:rPr>
          <w:i/>
          <w:szCs w:val="26"/>
        </w:rPr>
        <w:t>T</w:t>
      </w:r>
      <w:r>
        <w:rPr>
          <w:szCs w:val="26"/>
        </w:rPr>
        <w:t xml:space="preserve"> là thời gian</w:t>
      </w:r>
      <w:r>
        <w:rPr>
          <w:szCs w:val="26"/>
          <w:lang w:val="en"/>
        </w:rPr>
        <w:t xml:space="preserve"> CPU</w:t>
      </w:r>
      <w:r>
        <w:rPr>
          <w:szCs w:val="26"/>
        </w:rPr>
        <w:t xml:space="preserve"> tính từ lúc bắt đầu </w:t>
      </w:r>
      <w:r>
        <w:rPr>
          <w:szCs w:val="26"/>
          <w:lang w:val="en"/>
        </w:rPr>
        <w:t xml:space="preserve">giải thuật </w:t>
      </w:r>
      <w:r>
        <w:rPr>
          <w:szCs w:val="26"/>
        </w:rPr>
        <w:t>cho đến sau khi chèn phần tử vào trong hàng đợi ưu tiên,</w:t>
      </w:r>
      <w:r>
        <w:rPr>
          <w:szCs w:val="26"/>
          <w:lang w:val="en"/>
        </w:rPr>
        <w:t xml:space="preserve"> tính theo giây,</w:t>
      </w:r>
      <w:r>
        <w:rPr>
          <w:szCs w:val="26"/>
        </w:rPr>
        <w:t xml:space="preserve"> </w:t>
      </w:r>
      <w:r>
        <w:rPr>
          <w:i/>
          <w:szCs w:val="26"/>
        </w:rPr>
        <w:t>i</w:t>
      </w:r>
      <w:r>
        <w:rPr>
          <w:szCs w:val="26"/>
        </w:rPr>
        <w:t xml:space="preserve"> là vị trí của chữ cái đang xét trong xâu từ nước ngoài.</w:t>
      </w:r>
      <w:r>
        <w:rPr>
          <w:szCs w:val="26"/>
          <w:lang w:val="en"/>
        </w:rPr>
        <w:t xml:space="preserve"> Hệ số α được chọn bằng 0,1111 sau nhiều lần kiểm thử và đánh giá. Do bị giới hạn về mặt thời gian nên số lần duyệt và lưu số nút vào hàng đợi ưu tiên sẽ giảm đi, đồng thời thông qua việc hiệu chỉnh hệ số, giải thuật sẽ không bị mất quá nhiều độ chính xác khi dự đoán cách đọc từ nước ngoài. Hình 4</w:t>
      </w:r>
      <w:r w:rsidR="006C7EA7">
        <w:rPr>
          <w:szCs w:val="26"/>
          <w:lang w:val="en"/>
        </w:rPr>
        <w:t>2</w:t>
      </w:r>
      <w:r>
        <w:rPr>
          <w:szCs w:val="26"/>
          <w:lang w:val="en"/>
        </w:rPr>
        <w:t xml:space="preserve"> mô tả giải pháp được đề xuất.</w:t>
      </w:r>
    </w:p>
    <w:p w14:paraId="4E2E3EA2" w14:textId="77777777" w:rsidR="000C01DE" w:rsidRPr="000C01DE" w:rsidRDefault="000C01DE" w:rsidP="000C01DE"/>
    <w:p w14:paraId="298C904D" w14:textId="66FA33B5" w:rsidR="00A9624E" w:rsidRDefault="00196089" w:rsidP="002B61A7">
      <w:pPr>
        <w:keepNext/>
        <w:jc w:val="center"/>
      </w:pPr>
      <w:r>
        <w:rPr>
          <w:noProof/>
        </w:rPr>
        <w:lastRenderedPageBreak/>
        <w:drawing>
          <wp:inline distT="0" distB="0" distL="0" distR="0" wp14:anchorId="279E9340" wp14:editId="529A3FAC">
            <wp:extent cx="6393180" cy="5370970"/>
            <wp:effectExtent l="0" t="3175" r="4445" b="4445"/>
            <wp:docPr id="29" name="Hình ảnh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rot="16200000">
                      <a:off x="0" y="0"/>
                      <a:ext cx="6393180" cy="5370970"/>
                    </a:xfrm>
                    <a:prstGeom prst="rect">
                      <a:avLst/>
                    </a:prstGeom>
                  </pic:spPr>
                </pic:pic>
              </a:graphicData>
            </a:graphic>
          </wp:inline>
        </w:drawing>
      </w:r>
    </w:p>
    <w:p w14:paraId="276375EC" w14:textId="36FF3311" w:rsidR="00574376" w:rsidRPr="00574376" w:rsidRDefault="00A9624E" w:rsidP="00196089">
      <w:pPr>
        <w:pStyle w:val="Chuthich"/>
      </w:pPr>
      <w:bookmarkStart w:id="232" w:name="_Toc9805481"/>
      <w:r>
        <w:t xml:space="preserve">Hình </w:t>
      </w:r>
      <w:r w:rsidR="00215662">
        <w:rPr>
          <w:noProof/>
        </w:rPr>
        <w:fldChar w:fldCharType="begin"/>
      </w:r>
      <w:r w:rsidR="00215662">
        <w:rPr>
          <w:noProof/>
        </w:rPr>
        <w:instrText xml:space="preserve"> SEQ Hình \* ARABIC </w:instrText>
      </w:r>
      <w:r w:rsidR="00215662">
        <w:rPr>
          <w:noProof/>
        </w:rPr>
        <w:fldChar w:fldCharType="separate"/>
      </w:r>
      <w:r w:rsidR="008A6E56">
        <w:rPr>
          <w:noProof/>
        </w:rPr>
        <w:t>42</w:t>
      </w:r>
      <w:r w:rsidR="00215662">
        <w:rPr>
          <w:noProof/>
        </w:rPr>
        <w:fldChar w:fldCharType="end"/>
      </w:r>
      <w:r>
        <w:t xml:space="preserve">. </w:t>
      </w:r>
      <w:r w:rsidR="005364B6">
        <w:t>Lưu đồ g</w:t>
      </w:r>
      <w:r>
        <w:t xml:space="preserve">iải pháp </w:t>
      </w:r>
      <w:r w:rsidR="00D67B37">
        <w:t>tối ưu</w:t>
      </w:r>
      <w:r>
        <w:t xml:space="preserve"> tốc độ </w:t>
      </w:r>
      <w:r w:rsidR="007C0F8B">
        <w:t>dự đoán</w:t>
      </w:r>
      <w:bookmarkEnd w:id="232"/>
    </w:p>
    <w:p w14:paraId="18017215" w14:textId="77777777" w:rsidR="00903024" w:rsidRDefault="00903024" w:rsidP="003973D3">
      <w:pPr>
        <w:pStyle w:val="u4"/>
        <w:rPr>
          <w:lang w:val="en"/>
        </w:rPr>
      </w:pPr>
      <w:bookmarkStart w:id="233" w:name="_Toc1069041032"/>
      <w:r>
        <w:rPr>
          <w:lang w:val="en"/>
        </w:rPr>
        <w:t>Kiểm thử và đánh giá</w:t>
      </w:r>
      <w:bookmarkEnd w:id="233"/>
    </w:p>
    <w:p w14:paraId="7B2A2CF4" w14:textId="63A8402E" w:rsidR="00DE325A" w:rsidRDefault="00903024" w:rsidP="007D25DA">
      <w:pPr>
        <w:rPr>
          <w:szCs w:val="26"/>
          <w:lang w:val="en"/>
        </w:rPr>
      </w:pPr>
      <w:r>
        <w:rPr>
          <w:szCs w:val="26"/>
          <w:lang w:val="en"/>
        </w:rPr>
        <w:t xml:space="preserve">Sau khi thực hiện hiệu chỉnh, </w:t>
      </w:r>
      <w:r w:rsidR="00B80335">
        <w:rPr>
          <w:szCs w:val="26"/>
          <w:lang w:val="en"/>
        </w:rPr>
        <w:t>tôi</w:t>
      </w:r>
      <w:r>
        <w:rPr>
          <w:szCs w:val="26"/>
          <w:lang w:val="en"/>
        </w:rPr>
        <w:t xml:space="preserve"> thực hiện đánh giá và so sánh</w:t>
      </w:r>
      <w:r w:rsidR="00DD6DFE">
        <w:rPr>
          <w:szCs w:val="26"/>
          <w:lang w:val="en"/>
        </w:rPr>
        <w:t xml:space="preserve"> thời gian và độ chính xác của module</w:t>
      </w:r>
      <w:r>
        <w:rPr>
          <w:szCs w:val="26"/>
          <w:lang w:val="en"/>
        </w:rPr>
        <w:t xml:space="preserve"> dự đoán cách đọc từ nước ngoài trước và sau khi hiệu chỉnh. Dữ liệu kiểm thử là </w:t>
      </w:r>
      <w:r w:rsidR="002D060A">
        <w:rPr>
          <w:szCs w:val="26"/>
          <w:lang w:val="en"/>
        </w:rPr>
        <w:t>3831</w:t>
      </w:r>
      <w:r>
        <w:rPr>
          <w:szCs w:val="26"/>
          <w:lang w:val="en"/>
        </w:rPr>
        <w:t xml:space="preserve"> từ nước ngoài, bao gồm từ tiếng Anh, tên người và địa chỉ nước ngoài. Từ nước ngoài, cách đọc được dự đoán và thời gian dự đoán được ghi </w:t>
      </w:r>
      <w:r>
        <w:rPr>
          <w:szCs w:val="26"/>
          <w:lang w:val="en"/>
        </w:rPr>
        <w:lastRenderedPageBreak/>
        <w:t xml:space="preserve">ra một file text, sau đó được nạp vào trong phần mềm Microsoft Excel để thuận tiện cho việc quản lý và đánh giá. </w:t>
      </w:r>
      <w:r w:rsidR="00C52C4D">
        <w:rPr>
          <w:szCs w:val="26"/>
          <w:lang w:val="en"/>
        </w:rPr>
        <w:t xml:space="preserve">Quá trình này được thực hiện trên 2 máy tính: (i) </w:t>
      </w:r>
      <w:r w:rsidR="00C52C4D">
        <w:rPr>
          <w:szCs w:val="26"/>
        </w:rPr>
        <w:t>Dell Precision M4700, vi xử lý Intel Core i7-3720QM CPU @ 2.60GHz (8 CPUs), ổ cứng HDD, RAM 8GB</w:t>
      </w:r>
      <w:r w:rsidR="00C52C4D">
        <w:rPr>
          <w:szCs w:val="26"/>
          <w:lang w:val="en"/>
        </w:rPr>
        <w:t xml:space="preserve">; (ii) MacBook Pro 2011 CPU @ 2.00GHz (4 CPU), ổ cứng HDD, RAM 4GB. </w:t>
      </w:r>
      <w:r>
        <w:rPr>
          <w:szCs w:val="26"/>
          <w:lang w:val="en"/>
        </w:rPr>
        <w:t>Việc đánh giá được thực hiện thủ công trên phần mềm Microsoft Excel, với giá trị 1 tương ứng với cách đọc chấp nhận được, 0 tương ứng với cách đọc sai. Kết quả được lấy trung bình và được nhóm theo độ dài kí tự của từ nước ngoài.</w:t>
      </w:r>
    </w:p>
    <w:p w14:paraId="39E78DC5" w14:textId="77777777" w:rsidR="00903024" w:rsidRDefault="00903024" w:rsidP="00903024">
      <w:pPr>
        <w:jc w:val="center"/>
        <w:rPr>
          <w:szCs w:val="26"/>
          <w:lang w:val="en"/>
        </w:rPr>
      </w:pPr>
      <w:r>
        <w:rPr>
          <w:noProof/>
          <w:szCs w:val="26"/>
        </w:rPr>
        <w:drawing>
          <wp:inline distT="0" distB="0" distL="114300" distR="114300" wp14:anchorId="68A81FF6" wp14:editId="426D5FB8">
            <wp:extent cx="4191000" cy="1897380"/>
            <wp:effectExtent l="0" t="0" r="0" b="762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E071267" w14:textId="0154C2CE" w:rsidR="00550E73" w:rsidRDefault="00903024" w:rsidP="005A5521">
      <w:pPr>
        <w:pStyle w:val="Chuthich"/>
        <w:rPr>
          <w:lang w:val="en"/>
        </w:rPr>
      </w:pPr>
      <w:bookmarkStart w:id="234" w:name="_Ref1496038121"/>
      <w:bookmarkStart w:id="235" w:name="_Toc9805482"/>
      <w:r>
        <w:t xml:space="preserve">Hình </w:t>
      </w:r>
      <w:r>
        <w:rPr>
          <w:noProof/>
        </w:rPr>
        <w:fldChar w:fldCharType="begin"/>
      </w:r>
      <w:r>
        <w:rPr>
          <w:noProof/>
        </w:rPr>
        <w:instrText xml:space="preserve"> SEQ Hình \* ARABIC </w:instrText>
      </w:r>
      <w:r>
        <w:rPr>
          <w:noProof/>
        </w:rPr>
        <w:fldChar w:fldCharType="separate"/>
      </w:r>
      <w:r w:rsidR="008A6E56">
        <w:rPr>
          <w:noProof/>
        </w:rPr>
        <w:t>43</w:t>
      </w:r>
      <w:r>
        <w:rPr>
          <w:noProof/>
        </w:rPr>
        <w:fldChar w:fldCharType="end"/>
      </w:r>
      <w:bookmarkEnd w:id="234"/>
      <w:r>
        <w:rPr>
          <w:lang w:val="en"/>
        </w:rPr>
        <w:t>. Độ chính xác của module dự đoán cách đọc từ nước ngoài</w:t>
      </w:r>
      <w:bookmarkEnd w:id="235"/>
    </w:p>
    <w:p w14:paraId="7EA1BC64" w14:textId="77777777" w:rsidR="00903024" w:rsidRDefault="00903024" w:rsidP="00903024">
      <w:pPr>
        <w:jc w:val="center"/>
        <w:rPr>
          <w:szCs w:val="26"/>
          <w:lang w:val="en"/>
        </w:rPr>
      </w:pPr>
      <w:r>
        <w:rPr>
          <w:noProof/>
          <w:szCs w:val="26"/>
        </w:rPr>
        <w:drawing>
          <wp:inline distT="0" distB="0" distL="114300" distR="114300" wp14:anchorId="4C5C3075" wp14:editId="610CF9D8">
            <wp:extent cx="4853940" cy="3375660"/>
            <wp:effectExtent l="0" t="0" r="3810" b="152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61DCB84" w14:textId="51EEB687" w:rsidR="00D332E9" w:rsidRDefault="00903024" w:rsidP="00FC5D1E">
      <w:pPr>
        <w:pStyle w:val="Chuthich"/>
        <w:rPr>
          <w:lang w:val="en"/>
        </w:rPr>
      </w:pPr>
      <w:bookmarkStart w:id="236" w:name="_Ref903099394"/>
      <w:bookmarkStart w:id="237" w:name="_Toc9805483"/>
      <w:r>
        <w:t xml:space="preserve">Hình </w:t>
      </w:r>
      <w:r>
        <w:rPr>
          <w:noProof/>
        </w:rPr>
        <w:fldChar w:fldCharType="begin"/>
      </w:r>
      <w:r>
        <w:rPr>
          <w:noProof/>
        </w:rPr>
        <w:instrText xml:space="preserve"> SEQ Hình \* ARABIC </w:instrText>
      </w:r>
      <w:r>
        <w:rPr>
          <w:noProof/>
        </w:rPr>
        <w:fldChar w:fldCharType="separate"/>
      </w:r>
      <w:r w:rsidR="008A6E56">
        <w:rPr>
          <w:noProof/>
        </w:rPr>
        <w:t>44</w:t>
      </w:r>
      <w:r>
        <w:rPr>
          <w:noProof/>
        </w:rPr>
        <w:fldChar w:fldCharType="end"/>
      </w:r>
      <w:bookmarkEnd w:id="236"/>
      <w:r>
        <w:rPr>
          <w:lang w:val="en"/>
        </w:rPr>
        <w:t>. Thời gian dự đoán</w:t>
      </w:r>
      <w:r w:rsidR="0061612A">
        <w:rPr>
          <w:lang w:val="en"/>
        </w:rPr>
        <w:t xml:space="preserve"> trên </w:t>
      </w:r>
      <w:r w:rsidR="007C49A8">
        <w:rPr>
          <w:lang w:val="en"/>
        </w:rPr>
        <w:t xml:space="preserve">máy tính </w:t>
      </w:r>
      <w:r w:rsidR="0061612A">
        <w:rPr>
          <w:lang w:val="en"/>
        </w:rPr>
        <w:t>Dell Precision M4700</w:t>
      </w:r>
      <w:bookmarkEnd w:id="237"/>
    </w:p>
    <w:p w14:paraId="2A265D95" w14:textId="77777777" w:rsidR="0061612A" w:rsidRDefault="00CF60F6" w:rsidP="0061612A">
      <w:pPr>
        <w:keepNext/>
        <w:jc w:val="center"/>
      </w:pPr>
      <w:r>
        <w:rPr>
          <w:noProof/>
          <w:szCs w:val="26"/>
        </w:rPr>
        <w:lastRenderedPageBreak/>
        <w:drawing>
          <wp:inline distT="0" distB="0" distL="114300" distR="114300" wp14:anchorId="2A093A02" wp14:editId="77317C9D">
            <wp:extent cx="4991100" cy="3238500"/>
            <wp:effectExtent l="0" t="0" r="0" b="0"/>
            <wp:docPr id="2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F9290F0" w14:textId="1D93F068" w:rsidR="00370690" w:rsidRDefault="0061612A" w:rsidP="00550E73">
      <w:pPr>
        <w:pStyle w:val="Chuthich"/>
      </w:pPr>
      <w:bookmarkStart w:id="238" w:name="_Ref9175675"/>
      <w:bookmarkStart w:id="239" w:name="_Toc9805484"/>
      <w:r>
        <w:t xml:space="preserve">Hình </w:t>
      </w:r>
      <w:r w:rsidR="001A1D54">
        <w:rPr>
          <w:noProof/>
        </w:rPr>
        <w:fldChar w:fldCharType="begin"/>
      </w:r>
      <w:r w:rsidR="001A1D54">
        <w:rPr>
          <w:noProof/>
        </w:rPr>
        <w:instrText xml:space="preserve"> SEQ Hình \* ARABIC </w:instrText>
      </w:r>
      <w:r w:rsidR="001A1D54">
        <w:rPr>
          <w:noProof/>
        </w:rPr>
        <w:fldChar w:fldCharType="separate"/>
      </w:r>
      <w:r w:rsidR="008A6E56">
        <w:rPr>
          <w:noProof/>
        </w:rPr>
        <w:t>45</w:t>
      </w:r>
      <w:r w:rsidR="001A1D54">
        <w:rPr>
          <w:noProof/>
        </w:rPr>
        <w:fldChar w:fldCharType="end"/>
      </w:r>
      <w:bookmarkEnd w:id="238"/>
      <w:r>
        <w:t xml:space="preserve">. Thời gian dự đoán trên </w:t>
      </w:r>
      <w:r w:rsidR="00FC5D1E">
        <w:t xml:space="preserve">máy tính </w:t>
      </w:r>
      <w:r>
        <w:t>Macbook Pro 2011</w:t>
      </w:r>
      <w:bookmarkEnd w:id="239"/>
    </w:p>
    <w:p w14:paraId="3D38CBEF" w14:textId="5E3682B8" w:rsidR="00B02FCC" w:rsidRDefault="00B02FCC" w:rsidP="00B02FCC">
      <w:pPr>
        <w:rPr>
          <w:szCs w:val="26"/>
          <w:lang w:val="en"/>
        </w:rPr>
      </w:pPr>
      <w:r>
        <w:rPr>
          <w:szCs w:val="26"/>
          <w:lang w:val="en"/>
        </w:rPr>
        <w:fldChar w:fldCharType="begin"/>
      </w:r>
      <w:r>
        <w:rPr>
          <w:szCs w:val="26"/>
          <w:lang w:val="en"/>
        </w:rPr>
        <w:instrText xml:space="preserve"> REF _Ref1496038121 \h </w:instrText>
      </w:r>
      <w:r>
        <w:rPr>
          <w:szCs w:val="26"/>
          <w:lang w:val="en"/>
        </w:rPr>
      </w:r>
      <w:r>
        <w:rPr>
          <w:szCs w:val="26"/>
          <w:lang w:val="en"/>
        </w:rPr>
        <w:fldChar w:fldCharType="separate"/>
      </w:r>
      <w:r w:rsidR="008A6E56">
        <w:t xml:space="preserve">Hình </w:t>
      </w:r>
      <w:r w:rsidR="008A6E56">
        <w:rPr>
          <w:noProof/>
        </w:rPr>
        <w:t>43</w:t>
      </w:r>
      <w:r>
        <w:rPr>
          <w:szCs w:val="26"/>
          <w:lang w:val="en"/>
        </w:rPr>
        <w:fldChar w:fldCharType="end"/>
      </w:r>
      <w:r>
        <w:rPr>
          <w:szCs w:val="26"/>
          <w:lang w:val="en"/>
        </w:rPr>
        <w:t xml:space="preserve"> so sánh độ chính xác của module dự đoán cách đọc từ nước ngoài trước và sau khi hiệu chỉnh. Kết quả thu được cho thấy độ chính xác của module chỉ giảm 1% so với trước khi hiệu chỉnh.</w:t>
      </w:r>
    </w:p>
    <w:p w14:paraId="6C4FFE2D" w14:textId="61999989" w:rsidR="00CD598D" w:rsidRPr="00BC7B8A" w:rsidRDefault="00B02FCC" w:rsidP="00CD598D">
      <w:pPr>
        <w:rPr>
          <w:lang w:val="en"/>
        </w:rPr>
      </w:pPr>
      <w:r>
        <w:rPr>
          <w:szCs w:val="26"/>
          <w:lang w:val="en"/>
        </w:rPr>
        <w:fldChar w:fldCharType="begin"/>
      </w:r>
      <w:r>
        <w:rPr>
          <w:szCs w:val="26"/>
          <w:lang w:val="en"/>
        </w:rPr>
        <w:instrText xml:space="preserve"> REF _Ref903099394 \h </w:instrText>
      </w:r>
      <w:r>
        <w:rPr>
          <w:szCs w:val="26"/>
          <w:lang w:val="en"/>
        </w:rPr>
      </w:r>
      <w:r>
        <w:rPr>
          <w:szCs w:val="26"/>
          <w:lang w:val="en"/>
        </w:rPr>
        <w:fldChar w:fldCharType="separate"/>
      </w:r>
      <w:r w:rsidR="008A6E56">
        <w:t xml:space="preserve">Hình </w:t>
      </w:r>
      <w:r w:rsidR="008A6E56">
        <w:rPr>
          <w:noProof/>
        </w:rPr>
        <w:t>44</w:t>
      </w:r>
      <w:r>
        <w:rPr>
          <w:szCs w:val="26"/>
          <w:lang w:val="en"/>
        </w:rPr>
        <w:fldChar w:fldCharType="end"/>
      </w:r>
      <w:r>
        <w:rPr>
          <w:szCs w:val="26"/>
          <w:lang w:val="en"/>
        </w:rPr>
        <w:t xml:space="preserve"> và </w:t>
      </w:r>
      <w:r>
        <w:rPr>
          <w:szCs w:val="26"/>
          <w:lang w:val="en"/>
        </w:rPr>
        <w:fldChar w:fldCharType="begin"/>
      </w:r>
      <w:r>
        <w:rPr>
          <w:szCs w:val="26"/>
          <w:lang w:val="en"/>
        </w:rPr>
        <w:instrText xml:space="preserve"> REF _Ref9175675 \h </w:instrText>
      </w:r>
      <w:r>
        <w:rPr>
          <w:szCs w:val="26"/>
          <w:lang w:val="en"/>
        </w:rPr>
      </w:r>
      <w:r>
        <w:rPr>
          <w:szCs w:val="26"/>
          <w:lang w:val="en"/>
        </w:rPr>
        <w:fldChar w:fldCharType="separate"/>
      </w:r>
      <w:r w:rsidR="008A6E56">
        <w:t xml:space="preserve">Hình </w:t>
      </w:r>
      <w:r w:rsidR="008A6E56">
        <w:rPr>
          <w:noProof/>
        </w:rPr>
        <w:t>45</w:t>
      </w:r>
      <w:r>
        <w:rPr>
          <w:szCs w:val="26"/>
          <w:lang w:val="en"/>
        </w:rPr>
        <w:fldChar w:fldCharType="end"/>
      </w:r>
      <w:r>
        <w:rPr>
          <w:szCs w:val="26"/>
          <w:lang w:val="en"/>
        </w:rPr>
        <w:t xml:space="preserve"> so sánh thời gian dự đoán cách đọc từ nước ngoài trước và sau khi hiệu chỉnh trên 2 máy tính có cấu hình khác nhau.</w:t>
      </w:r>
      <w:r w:rsidR="00BC7B8A">
        <w:rPr>
          <w:lang w:val="en"/>
        </w:rPr>
        <w:t xml:space="preserve"> </w:t>
      </w:r>
      <w:r w:rsidR="00CD598D">
        <w:rPr>
          <w:lang w:val="en"/>
        </w:rPr>
        <w:t>Kết quả đo đạc cho thấy thời gian dự đoán cách đọc từ nước ngoài sau khi hiệu chỉnh giảm khoảng 45% so với ban đầu. Trên máy cấu hình thấp, thời gian dự đoán đối với các từ nước ngoài có độ dài không quá 10 kí tự dưới ngưỡng 1s, không gây cản trở việc thao tác với máy tính của người sử dụng.</w:t>
      </w:r>
    </w:p>
    <w:p w14:paraId="3063CE4F" w14:textId="77777777" w:rsidR="00195884" w:rsidRDefault="00195884" w:rsidP="00195884">
      <w:pPr>
        <w:pStyle w:val="u2"/>
        <w:rPr>
          <w:lang w:val="vi-VN"/>
        </w:rPr>
      </w:pPr>
      <w:bookmarkStart w:id="240" w:name="_Toc1031617543"/>
      <w:bookmarkStart w:id="241" w:name="_Toc9941105"/>
      <w:bookmarkStart w:id="242" w:name="_Toc73497293"/>
      <w:r>
        <w:rPr>
          <w:lang w:val="vi-VN"/>
        </w:rPr>
        <w:t>Đóng gói sản phẩm</w:t>
      </w:r>
      <w:bookmarkEnd w:id="240"/>
      <w:bookmarkEnd w:id="241"/>
    </w:p>
    <w:p w14:paraId="7FEE875C" w14:textId="77777777" w:rsidR="00195884" w:rsidRDefault="00195884" w:rsidP="00195884">
      <w:pPr>
        <w:pStyle w:val="u3"/>
      </w:pPr>
      <w:bookmarkStart w:id="243" w:name="_Toc1581874000"/>
      <w:bookmarkStart w:id="244" w:name="_Toc9941106"/>
      <w:r>
        <w:t>Vấn đề</w:t>
      </w:r>
      <w:bookmarkEnd w:id="243"/>
      <w:bookmarkEnd w:id="244"/>
    </w:p>
    <w:p w14:paraId="7CCBCC61" w14:textId="77777777" w:rsidR="00195884" w:rsidRDefault="00195884" w:rsidP="00195884">
      <w:pPr>
        <w:rPr>
          <w:szCs w:val="26"/>
        </w:rPr>
      </w:pPr>
      <w:r>
        <w:rPr>
          <w:szCs w:val="26"/>
        </w:rPr>
        <w:t xml:space="preserve">Các phiên bản trước của phần mềm BKVoice để có thể </w:t>
      </w:r>
      <w:r>
        <w:rPr>
          <w:szCs w:val="26"/>
          <w:lang w:val="en"/>
        </w:rPr>
        <w:t xml:space="preserve">cài đặt </w:t>
      </w:r>
      <w:r>
        <w:rPr>
          <w:szCs w:val="26"/>
        </w:rPr>
        <w:t xml:space="preserve">cần phải chạy dòng lệnh từ </w:t>
      </w:r>
      <w:r>
        <w:rPr>
          <w:szCs w:val="26"/>
          <w:lang w:val="en"/>
        </w:rPr>
        <w:t>cửa sổ dòng lệnh</w:t>
      </w:r>
      <w:r>
        <w:rPr>
          <w:szCs w:val="26"/>
        </w:rPr>
        <w:t xml:space="preserve"> một cách thủ công, chưa thể đóng gói thành sản phẩm hoàn chỉnh.</w:t>
      </w:r>
    </w:p>
    <w:p w14:paraId="316C9E19" w14:textId="77777777" w:rsidR="00195884" w:rsidRDefault="00195884" w:rsidP="00195884">
      <w:pPr>
        <w:pStyle w:val="u3"/>
      </w:pPr>
      <w:bookmarkStart w:id="245" w:name="_Toc233191783"/>
      <w:bookmarkStart w:id="246" w:name="_Toc9941107"/>
      <w:r>
        <w:lastRenderedPageBreak/>
        <w:t>Giải pháp</w:t>
      </w:r>
      <w:bookmarkEnd w:id="245"/>
      <w:bookmarkEnd w:id="246"/>
    </w:p>
    <w:p w14:paraId="2EF9FE79" w14:textId="78D3CCC1" w:rsidR="00195884" w:rsidRDefault="00B80335" w:rsidP="00195884">
      <w:pPr>
        <w:rPr>
          <w:szCs w:val="26"/>
          <w:lang w:val="en"/>
        </w:rPr>
      </w:pPr>
      <w:r>
        <w:rPr>
          <w:szCs w:val="26"/>
        </w:rPr>
        <w:t>Tôi</w:t>
      </w:r>
      <w:r w:rsidR="00195884">
        <w:rPr>
          <w:szCs w:val="26"/>
        </w:rPr>
        <w:t xml:space="preserve"> đã sử dụng phần mềm Inno Setup để đóng gói sản phẩm BKVoice sau khi hoàn thiện. Các phần và mục được </w:t>
      </w:r>
      <w:r>
        <w:rPr>
          <w:szCs w:val="26"/>
        </w:rPr>
        <w:t>tôi</w:t>
      </w:r>
      <w:r w:rsidR="00195884">
        <w:rPr>
          <w:szCs w:val="26"/>
        </w:rPr>
        <w:t xml:space="preserve"> sử dụng để thiết lập </w:t>
      </w:r>
      <w:r w:rsidR="00C737EB">
        <w:rPr>
          <w:szCs w:val="26"/>
          <w:lang w:val="en"/>
        </w:rPr>
        <w:t>bộ cài đặt</w:t>
      </w:r>
      <w:r w:rsidR="00195884">
        <w:rPr>
          <w:szCs w:val="26"/>
        </w:rPr>
        <w:t xml:space="preserve"> được định nghĩa trong </w:t>
      </w:r>
      <w:r w:rsidR="00195884">
        <w:rPr>
          <w:szCs w:val="26"/>
        </w:rPr>
        <w:fldChar w:fldCharType="begin"/>
      </w:r>
      <w:r w:rsidR="00195884">
        <w:rPr>
          <w:szCs w:val="26"/>
        </w:rPr>
        <w:instrText xml:space="preserve"> REF _Ref9298207 \h </w:instrText>
      </w:r>
      <w:r w:rsidR="00195884">
        <w:rPr>
          <w:szCs w:val="26"/>
        </w:rPr>
      </w:r>
      <w:r w:rsidR="00195884">
        <w:rPr>
          <w:szCs w:val="26"/>
        </w:rPr>
        <w:fldChar w:fldCharType="separate"/>
      </w:r>
      <w:r w:rsidR="008A6E56">
        <w:t xml:space="preserve">Bảng </w:t>
      </w:r>
      <w:r w:rsidR="008A6E56">
        <w:rPr>
          <w:noProof/>
        </w:rPr>
        <w:t>16</w:t>
      </w:r>
      <w:r w:rsidR="00195884">
        <w:rPr>
          <w:szCs w:val="26"/>
        </w:rPr>
        <w:fldChar w:fldCharType="end"/>
      </w:r>
      <w:r w:rsidR="00195884">
        <w:rPr>
          <w:szCs w:val="26"/>
          <w:lang w:val="en"/>
        </w:rPr>
        <w:t>.</w:t>
      </w:r>
    </w:p>
    <w:p w14:paraId="47A4362F" w14:textId="2C2C41C1" w:rsidR="00195884" w:rsidRDefault="00195884" w:rsidP="00195884">
      <w:pPr>
        <w:pStyle w:val="Chuthich"/>
        <w:rPr>
          <w:lang w:val="en"/>
        </w:rPr>
      </w:pPr>
      <w:bookmarkStart w:id="247" w:name="_Ref9298207"/>
      <w:bookmarkStart w:id="248" w:name="_Toc9805532"/>
      <w:r>
        <w:t xml:space="preserve">Bảng </w:t>
      </w:r>
      <w:r>
        <w:rPr>
          <w:noProof/>
        </w:rPr>
        <w:fldChar w:fldCharType="begin"/>
      </w:r>
      <w:r>
        <w:rPr>
          <w:noProof/>
        </w:rPr>
        <w:instrText xml:space="preserve"> SEQ Bảng \* ARABIC </w:instrText>
      </w:r>
      <w:r>
        <w:rPr>
          <w:noProof/>
        </w:rPr>
        <w:fldChar w:fldCharType="separate"/>
      </w:r>
      <w:r w:rsidR="008A6E56">
        <w:rPr>
          <w:noProof/>
        </w:rPr>
        <w:t>16</w:t>
      </w:r>
      <w:r>
        <w:rPr>
          <w:noProof/>
        </w:rPr>
        <w:fldChar w:fldCharType="end"/>
      </w:r>
      <w:bookmarkEnd w:id="247"/>
      <w:r>
        <w:rPr>
          <w:lang w:val="en"/>
        </w:rPr>
        <w:t xml:space="preserve">. Các phần và mục được sử dụng để thiết lập </w:t>
      </w:r>
      <w:r w:rsidR="00C737EB">
        <w:rPr>
          <w:lang w:val="en"/>
        </w:rPr>
        <w:t>bộ cài đặt</w:t>
      </w:r>
      <w:bookmarkEnd w:id="248"/>
    </w:p>
    <w:tbl>
      <w:tblPr>
        <w:tblStyle w:val="LiBang"/>
        <w:tblW w:w="8400" w:type="dxa"/>
        <w:tblInd w:w="301" w:type="dxa"/>
        <w:tblLayout w:type="fixed"/>
        <w:tblLook w:val="04A0" w:firstRow="1" w:lastRow="0" w:firstColumn="1" w:lastColumn="0" w:noHBand="0" w:noVBand="1"/>
      </w:tblPr>
      <w:tblGrid>
        <w:gridCol w:w="1537"/>
        <w:gridCol w:w="2453"/>
        <w:gridCol w:w="4410"/>
      </w:tblGrid>
      <w:tr w:rsidR="00195884" w14:paraId="7004CB0D" w14:textId="77777777" w:rsidTr="002100C7">
        <w:trPr>
          <w:cnfStyle w:val="100000000000" w:firstRow="1" w:lastRow="0" w:firstColumn="0" w:lastColumn="0" w:oddVBand="0" w:evenVBand="0" w:oddHBand="0" w:evenHBand="0" w:firstRowFirstColumn="0" w:firstRowLastColumn="0" w:lastRowFirstColumn="0" w:lastRowLastColumn="0"/>
          <w:tblHeader/>
        </w:trPr>
        <w:tc>
          <w:tcPr>
            <w:tcW w:w="1537" w:type="dxa"/>
            <w:vAlign w:val="center"/>
          </w:tcPr>
          <w:p w14:paraId="01BF74D5" w14:textId="77777777" w:rsidR="00195884" w:rsidRDefault="00195884" w:rsidP="00166752">
            <w:pPr>
              <w:spacing w:before="120" w:after="0"/>
              <w:rPr>
                <w:sz w:val="24"/>
              </w:rPr>
            </w:pPr>
            <w:r>
              <w:rPr>
                <w:sz w:val="24"/>
              </w:rPr>
              <w:t>Phần</w:t>
            </w:r>
          </w:p>
        </w:tc>
        <w:tc>
          <w:tcPr>
            <w:tcW w:w="2453" w:type="dxa"/>
            <w:vAlign w:val="center"/>
          </w:tcPr>
          <w:p w14:paraId="28F1B4FF" w14:textId="77777777" w:rsidR="00195884" w:rsidRDefault="00195884" w:rsidP="00166752">
            <w:pPr>
              <w:spacing w:before="120" w:after="0"/>
              <w:rPr>
                <w:sz w:val="24"/>
              </w:rPr>
            </w:pPr>
            <w:r>
              <w:rPr>
                <w:sz w:val="24"/>
              </w:rPr>
              <w:t>Mục</w:t>
            </w:r>
          </w:p>
        </w:tc>
        <w:tc>
          <w:tcPr>
            <w:tcW w:w="4410" w:type="dxa"/>
            <w:vAlign w:val="center"/>
          </w:tcPr>
          <w:p w14:paraId="5BB95528" w14:textId="77777777" w:rsidR="00195884" w:rsidRDefault="00195884" w:rsidP="00166752">
            <w:pPr>
              <w:spacing w:before="120" w:after="0"/>
              <w:rPr>
                <w:sz w:val="24"/>
              </w:rPr>
            </w:pPr>
            <w:r>
              <w:rPr>
                <w:sz w:val="24"/>
              </w:rPr>
              <w:t>Ý nghĩa</w:t>
            </w:r>
          </w:p>
        </w:tc>
      </w:tr>
      <w:tr w:rsidR="00195884" w14:paraId="36F85420" w14:textId="77777777" w:rsidTr="002100C7">
        <w:tc>
          <w:tcPr>
            <w:tcW w:w="1537" w:type="dxa"/>
            <w:vMerge w:val="restart"/>
            <w:vAlign w:val="center"/>
          </w:tcPr>
          <w:p w14:paraId="02EEA4AB" w14:textId="77777777" w:rsidR="00195884" w:rsidRDefault="00195884" w:rsidP="00166752">
            <w:pPr>
              <w:spacing w:before="120" w:after="0"/>
              <w:rPr>
                <w:sz w:val="24"/>
              </w:rPr>
            </w:pPr>
            <w:r>
              <w:rPr>
                <w:sz w:val="24"/>
              </w:rPr>
              <w:t>Setup</w:t>
            </w:r>
          </w:p>
        </w:tc>
        <w:tc>
          <w:tcPr>
            <w:tcW w:w="2453" w:type="dxa"/>
            <w:vAlign w:val="center"/>
          </w:tcPr>
          <w:p w14:paraId="182FD9D0" w14:textId="77777777" w:rsidR="00195884" w:rsidRDefault="00195884" w:rsidP="00166752">
            <w:pPr>
              <w:spacing w:before="120" w:after="0"/>
              <w:rPr>
                <w:sz w:val="24"/>
              </w:rPr>
            </w:pPr>
            <w:r>
              <w:rPr>
                <w:sz w:val="24"/>
              </w:rPr>
              <w:t>AppName</w:t>
            </w:r>
          </w:p>
        </w:tc>
        <w:tc>
          <w:tcPr>
            <w:tcW w:w="4410" w:type="dxa"/>
            <w:vAlign w:val="center"/>
          </w:tcPr>
          <w:p w14:paraId="7EC3C20C" w14:textId="77777777" w:rsidR="00195884" w:rsidRDefault="00195884" w:rsidP="00166752">
            <w:pPr>
              <w:spacing w:before="120" w:after="0"/>
              <w:rPr>
                <w:sz w:val="24"/>
              </w:rPr>
            </w:pPr>
            <w:r>
              <w:rPr>
                <w:sz w:val="24"/>
              </w:rPr>
              <w:t>Tên phần mềm</w:t>
            </w:r>
          </w:p>
        </w:tc>
      </w:tr>
      <w:tr w:rsidR="00195884" w14:paraId="2F27DFCB" w14:textId="77777777" w:rsidTr="002100C7">
        <w:tc>
          <w:tcPr>
            <w:tcW w:w="1537" w:type="dxa"/>
            <w:vMerge/>
            <w:vAlign w:val="center"/>
          </w:tcPr>
          <w:p w14:paraId="6FC01C93" w14:textId="77777777" w:rsidR="00195884" w:rsidRDefault="00195884" w:rsidP="00166752">
            <w:pPr>
              <w:spacing w:before="120" w:after="0"/>
              <w:rPr>
                <w:sz w:val="24"/>
              </w:rPr>
            </w:pPr>
          </w:p>
        </w:tc>
        <w:tc>
          <w:tcPr>
            <w:tcW w:w="2453" w:type="dxa"/>
            <w:vAlign w:val="center"/>
          </w:tcPr>
          <w:p w14:paraId="38152226" w14:textId="77777777" w:rsidR="00195884" w:rsidRDefault="00195884" w:rsidP="00166752">
            <w:pPr>
              <w:spacing w:before="120" w:after="0"/>
              <w:rPr>
                <w:sz w:val="24"/>
              </w:rPr>
            </w:pPr>
            <w:r>
              <w:rPr>
                <w:sz w:val="24"/>
              </w:rPr>
              <w:t>AppVersion</w:t>
            </w:r>
          </w:p>
        </w:tc>
        <w:tc>
          <w:tcPr>
            <w:tcW w:w="4410" w:type="dxa"/>
            <w:vAlign w:val="center"/>
          </w:tcPr>
          <w:p w14:paraId="1DCBD144" w14:textId="77777777" w:rsidR="00195884" w:rsidRDefault="00195884" w:rsidP="00166752">
            <w:pPr>
              <w:spacing w:before="120" w:after="0"/>
              <w:rPr>
                <w:sz w:val="24"/>
              </w:rPr>
            </w:pPr>
            <w:r>
              <w:rPr>
                <w:sz w:val="24"/>
              </w:rPr>
              <w:t>Phiên bản phần mềm</w:t>
            </w:r>
          </w:p>
        </w:tc>
      </w:tr>
      <w:tr w:rsidR="00195884" w14:paraId="3E43A435" w14:textId="77777777" w:rsidTr="002100C7">
        <w:tc>
          <w:tcPr>
            <w:tcW w:w="1537" w:type="dxa"/>
            <w:vMerge/>
            <w:vAlign w:val="center"/>
          </w:tcPr>
          <w:p w14:paraId="27C12A2B" w14:textId="77777777" w:rsidR="00195884" w:rsidRDefault="00195884" w:rsidP="00166752">
            <w:pPr>
              <w:spacing w:before="120" w:after="0"/>
              <w:rPr>
                <w:sz w:val="24"/>
              </w:rPr>
            </w:pPr>
          </w:p>
        </w:tc>
        <w:tc>
          <w:tcPr>
            <w:tcW w:w="2453" w:type="dxa"/>
            <w:vAlign w:val="center"/>
          </w:tcPr>
          <w:p w14:paraId="387B68AC" w14:textId="77777777" w:rsidR="00195884" w:rsidRDefault="00195884" w:rsidP="00166752">
            <w:pPr>
              <w:spacing w:before="120" w:after="0"/>
              <w:rPr>
                <w:sz w:val="24"/>
              </w:rPr>
            </w:pPr>
            <w:r>
              <w:rPr>
                <w:sz w:val="24"/>
              </w:rPr>
              <w:t>DefaultDirName</w:t>
            </w:r>
          </w:p>
        </w:tc>
        <w:tc>
          <w:tcPr>
            <w:tcW w:w="4410" w:type="dxa"/>
            <w:vAlign w:val="center"/>
          </w:tcPr>
          <w:p w14:paraId="716B5909" w14:textId="77777777" w:rsidR="00195884" w:rsidRDefault="00195884" w:rsidP="00166752">
            <w:pPr>
              <w:spacing w:before="120" w:after="0"/>
              <w:rPr>
                <w:sz w:val="24"/>
              </w:rPr>
            </w:pPr>
            <w:r>
              <w:rPr>
                <w:sz w:val="24"/>
              </w:rPr>
              <w:t>Tên thư mục cài đặt mặc định</w:t>
            </w:r>
          </w:p>
        </w:tc>
      </w:tr>
      <w:tr w:rsidR="00195884" w14:paraId="0EEDCD57" w14:textId="77777777" w:rsidTr="002100C7">
        <w:tc>
          <w:tcPr>
            <w:tcW w:w="1537" w:type="dxa"/>
            <w:vMerge/>
            <w:vAlign w:val="center"/>
          </w:tcPr>
          <w:p w14:paraId="43FF5B7F" w14:textId="77777777" w:rsidR="00195884" w:rsidRDefault="00195884" w:rsidP="00166752">
            <w:pPr>
              <w:spacing w:before="120" w:after="0"/>
              <w:rPr>
                <w:sz w:val="24"/>
              </w:rPr>
            </w:pPr>
          </w:p>
        </w:tc>
        <w:tc>
          <w:tcPr>
            <w:tcW w:w="2453" w:type="dxa"/>
            <w:vAlign w:val="center"/>
          </w:tcPr>
          <w:p w14:paraId="3665F399" w14:textId="77777777" w:rsidR="00195884" w:rsidRDefault="00195884" w:rsidP="00166752">
            <w:pPr>
              <w:spacing w:before="120" w:after="0"/>
              <w:rPr>
                <w:sz w:val="24"/>
              </w:rPr>
            </w:pPr>
            <w:r>
              <w:rPr>
                <w:sz w:val="24"/>
              </w:rPr>
              <w:t>DefaultGroupName</w:t>
            </w:r>
          </w:p>
        </w:tc>
        <w:tc>
          <w:tcPr>
            <w:tcW w:w="4410" w:type="dxa"/>
            <w:vAlign w:val="center"/>
          </w:tcPr>
          <w:p w14:paraId="003F13F8" w14:textId="77777777" w:rsidR="00195884" w:rsidRDefault="00195884" w:rsidP="00166752">
            <w:pPr>
              <w:spacing w:before="120" w:after="0"/>
              <w:rPr>
                <w:sz w:val="24"/>
              </w:rPr>
            </w:pPr>
            <w:r>
              <w:rPr>
                <w:sz w:val="24"/>
              </w:rPr>
              <w:t>Tên nhóm phát triển mặc định</w:t>
            </w:r>
          </w:p>
        </w:tc>
      </w:tr>
      <w:tr w:rsidR="00195884" w14:paraId="26897E92" w14:textId="77777777" w:rsidTr="002100C7">
        <w:tc>
          <w:tcPr>
            <w:tcW w:w="1537" w:type="dxa"/>
            <w:vMerge/>
            <w:vAlign w:val="center"/>
          </w:tcPr>
          <w:p w14:paraId="53EB3795" w14:textId="77777777" w:rsidR="00195884" w:rsidRDefault="00195884" w:rsidP="00166752">
            <w:pPr>
              <w:spacing w:before="120" w:after="0"/>
              <w:rPr>
                <w:sz w:val="24"/>
              </w:rPr>
            </w:pPr>
          </w:p>
        </w:tc>
        <w:tc>
          <w:tcPr>
            <w:tcW w:w="2453" w:type="dxa"/>
            <w:vAlign w:val="center"/>
          </w:tcPr>
          <w:p w14:paraId="01C02116" w14:textId="77777777" w:rsidR="00195884" w:rsidRDefault="00195884" w:rsidP="00166752">
            <w:pPr>
              <w:spacing w:before="120" w:after="0"/>
              <w:rPr>
                <w:sz w:val="24"/>
              </w:rPr>
            </w:pPr>
            <w:r>
              <w:rPr>
                <w:sz w:val="24"/>
              </w:rPr>
              <w:t xml:space="preserve">OutputBaseFilename </w:t>
            </w:r>
          </w:p>
        </w:tc>
        <w:tc>
          <w:tcPr>
            <w:tcW w:w="4410" w:type="dxa"/>
            <w:vAlign w:val="center"/>
          </w:tcPr>
          <w:p w14:paraId="42C1F965" w14:textId="77777777" w:rsidR="00195884" w:rsidRDefault="00195884" w:rsidP="00166752">
            <w:pPr>
              <w:spacing w:before="120" w:after="0"/>
              <w:rPr>
                <w:sz w:val="24"/>
              </w:rPr>
            </w:pPr>
            <w:r>
              <w:rPr>
                <w:sz w:val="24"/>
              </w:rPr>
              <w:t>Tên tệp cài đặt</w:t>
            </w:r>
          </w:p>
        </w:tc>
      </w:tr>
      <w:tr w:rsidR="00195884" w14:paraId="0E0E4730" w14:textId="77777777" w:rsidTr="002100C7">
        <w:tc>
          <w:tcPr>
            <w:tcW w:w="1537" w:type="dxa"/>
            <w:vAlign w:val="center"/>
          </w:tcPr>
          <w:p w14:paraId="03C98095" w14:textId="77777777" w:rsidR="00195884" w:rsidRDefault="00195884" w:rsidP="00166752">
            <w:pPr>
              <w:spacing w:before="120" w:after="0"/>
              <w:rPr>
                <w:sz w:val="24"/>
              </w:rPr>
            </w:pPr>
            <w:r>
              <w:rPr>
                <w:sz w:val="24"/>
              </w:rPr>
              <w:t>Dirs</w:t>
            </w:r>
          </w:p>
        </w:tc>
        <w:tc>
          <w:tcPr>
            <w:tcW w:w="2453" w:type="dxa"/>
            <w:vAlign w:val="center"/>
          </w:tcPr>
          <w:p w14:paraId="645689ED" w14:textId="77777777" w:rsidR="00195884" w:rsidRDefault="00195884" w:rsidP="00166752">
            <w:pPr>
              <w:spacing w:before="120" w:after="0"/>
              <w:rPr>
                <w:sz w:val="24"/>
              </w:rPr>
            </w:pPr>
            <w:r>
              <w:rPr>
                <w:sz w:val="24"/>
              </w:rPr>
              <w:t>Name</w:t>
            </w:r>
          </w:p>
        </w:tc>
        <w:tc>
          <w:tcPr>
            <w:tcW w:w="4410" w:type="dxa"/>
            <w:vAlign w:val="center"/>
          </w:tcPr>
          <w:p w14:paraId="66F632F8" w14:textId="77777777" w:rsidR="00195884" w:rsidRDefault="00195884" w:rsidP="00166752">
            <w:pPr>
              <w:spacing w:before="120" w:after="0"/>
              <w:rPr>
                <w:sz w:val="24"/>
              </w:rPr>
            </w:pPr>
            <w:r>
              <w:rPr>
                <w:sz w:val="24"/>
              </w:rPr>
              <w:t>Tên thư mục bổ sung</w:t>
            </w:r>
          </w:p>
        </w:tc>
      </w:tr>
      <w:tr w:rsidR="00195884" w14:paraId="257E7B3F" w14:textId="77777777" w:rsidTr="002100C7">
        <w:tc>
          <w:tcPr>
            <w:tcW w:w="1537" w:type="dxa"/>
            <w:vMerge w:val="restart"/>
            <w:vAlign w:val="center"/>
          </w:tcPr>
          <w:p w14:paraId="54CDAFEA" w14:textId="77777777" w:rsidR="00195884" w:rsidRDefault="00195884" w:rsidP="00166752">
            <w:pPr>
              <w:spacing w:before="120" w:after="0"/>
              <w:rPr>
                <w:sz w:val="24"/>
              </w:rPr>
            </w:pPr>
            <w:r>
              <w:rPr>
                <w:sz w:val="24"/>
              </w:rPr>
              <w:t>Files</w:t>
            </w:r>
          </w:p>
        </w:tc>
        <w:tc>
          <w:tcPr>
            <w:tcW w:w="2453" w:type="dxa"/>
            <w:vAlign w:val="center"/>
          </w:tcPr>
          <w:p w14:paraId="71E275AD" w14:textId="77777777" w:rsidR="00195884" w:rsidRDefault="00195884" w:rsidP="00166752">
            <w:pPr>
              <w:spacing w:before="120" w:after="0"/>
              <w:rPr>
                <w:sz w:val="24"/>
              </w:rPr>
            </w:pPr>
            <w:r>
              <w:rPr>
                <w:sz w:val="24"/>
              </w:rPr>
              <w:t>Source</w:t>
            </w:r>
          </w:p>
        </w:tc>
        <w:tc>
          <w:tcPr>
            <w:tcW w:w="4410" w:type="dxa"/>
            <w:vAlign w:val="center"/>
          </w:tcPr>
          <w:p w14:paraId="17C96D9A" w14:textId="77777777" w:rsidR="00195884" w:rsidRDefault="00195884" w:rsidP="00166752">
            <w:pPr>
              <w:spacing w:before="120" w:after="0"/>
              <w:rPr>
                <w:sz w:val="24"/>
              </w:rPr>
            </w:pPr>
            <w:r>
              <w:rPr>
                <w:sz w:val="24"/>
              </w:rPr>
              <w:t>File nguồn được cài đặt</w:t>
            </w:r>
          </w:p>
        </w:tc>
      </w:tr>
      <w:tr w:rsidR="00195884" w14:paraId="3DB9B75B" w14:textId="77777777" w:rsidTr="002100C7">
        <w:tc>
          <w:tcPr>
            <w:tcW w:w="1537" w:type="dxa"/>
            <w:vMerge/>
            <w:vAlign w:val="center"/>
          </w:tcPr>
          <w:p w14:paraId="004AF29D" w14:textId="77777777" w:rsidR="00195884" w:rsidRDefault="00195884" w:rsidP="00166752">
            <w:pPr>
              <w:spacing w:before="120" w:after="0"/>
              <w:rPr>
                <w:sz w:val="24"/>
              </w:rPr>
            </w:pPr>
          </w:p>
        </w:tc>
        <w:tc>
          <w:tcPr>
            <w:tcW w:w="2453" w:type="dxa"/>
            <w:vAlign w:val="center"/>
          </w:tcPr>
          <w:p w14:paraId="564A1287" w14:textId="77777777" w:rsidR="00195884" w:rsidRDefault="00195884" w:rsidP="00166752">
            <w:pPr>
              <w:spacing w:before="120" w:after="0"/>
              <w:rPr>
                <w:sz w:val="24"/>
              </w:rPr>
            </w:pPr>
            <w:r>
              <w:rPr>
                <w:sz w:val="24"/>
              </w:rPr>
              <w:t>DestDir</w:t>
            </w:r>
          </w:p>
        </w:tc>
        <w:tc>
          <w:tcPr>
            <w:tcW w:w="4410" w:type="dxa"/>
            <w:vAlign w:val="center"/>
          </w:tcPr>
          <w:p w14:paraId="72B5A64C" w14:textId="77777777" w:rsidR="00195884" w:rsidRDefault="00195884" w:rsidP="00166752">
            <w:pPr>
              <w:spacing w:before="120" w:after="0"/>
              <w:rPr>
                <w:sz w:val="24"/>
              </w:rPr>
            </w:pPr>
            <w:r>
              <w:rPr>
                <w:sz w:val="24"/>
              </w:rPr>
              <w:t>Vị trí được cài đặt trên hệ thống của người dùng</w:t>
            </w:r>
          </w:p>
        </w:tc>
      </w:tr>
      <w:tr w:rsidR="00195884" w14:paraId="4B43BB18" w14:textId="77777777" w:rsidTr="002100C7">
        <w:tc>
          <w:tcPr>
            <w:tcW w:w="1537" w:type="dxa"/>
            <w:vMerge/>
            <w:vAlign w:val="center"/>
          </w:tcPr>
          <w:p w14:paraId="18BC00BE" w14:textId="77777777" w:rsidR="00195884" w:rsidRDefault="00195884" w:rsidP="00166752">
            <w:pPr>
              <w:spacing w:before="120" w:after="0"/>
              <w:rPr>
                <w:sz w:val="24"/>
              </w:rPr>
            </w:pPr>
          </w:p>
        </w:tc>
        <w:tc>
          <w:tcPr>
            <w:tcW w:w="2453" w:type="dxa"/>
            <w:vAlign w:val="center"/>
          </w:tcPr>
          <w:p w14:paraId="7F7534F6" w14:textId="77777777" w:rsidR="00195884" w:rsidRDefault="00195884" w:rsidP="00166752">
            <w:pPr>
              <w:spacing w:before="120" w:after="0"/>
              <w:rPr>
                <w:sz w:val="24"/>
              </w:rPr>
            </w:pPr>
            <w:r>
              <w:rPr>
                <w:sz w:val="24"/>
              </w:rPr>
              <w:t>DestName</w:t>
            </w:r>
          </w:p>
        </w:tc>
        <w:tc>
          <w:tcPr>
            <w:tcW w:w="4410" w:type="dxa"/>
            <w:vAlign w:val="center"/>
          </w:tcPr>
          <w:p w14:paraId="4E7DCD8F" w14:textId="77777777" w:rsidR="00195884" w:rsidRDefault="00195884" w:rsidP="00166752">
            <w:pPr>
              <w:spacing w:before="120" w:after="0"/>
              <w:rPr>
                <w:sz w:val="24"/>
              </w:rPr>
            </w:pPr>
            <w:r>
              <w:rPr>
                <w:sz w:val="24"/>
              </w:rPr>
              <w:t>Tên của file khi được cài đặt trên hệ thống của người dùng</w:t>
            </w:r>
          </w:p>
        </w:tc>
      </w:tr>
      <w:tr w:rsidR="00195884" w14:paraId="4BB6151B" w14:textId="77777777" w:rsidTr="002100C7">
        <w:tc>
          <w:tcPr>
            <w:tcW w:w="1537" w:type="dxa"/>
            <w:vMerge w:val="restart"/>
            <w:vAlign w:val="center"/>
          </w:tcPr>
          <w:p w14:paraId="006D60E3" w14:textId="77777777" w:rsidR="00195884" w:rsidRDefault="00195884" w:rsidP="00166752">
            <w:pPr>
              <w:spacing w:before="120" w:after="0"/>
              <w:rPr>
                <w:sz w:val="24"/>
              </w:rPr>
            </w:pPr>
            <w:r>
              <w:rPr>
                <w:sz w:val="24"/>
              </w:rPr>
              <w:t>Icons</w:t>
            </w:r>
          </w:p>
        </w:tc>
        <w:tc>
          <w:tcPr>
            <w:tcW w:w="2453" w:type="dxa"/>
            <w:vAlign w:val="center"/>
          </w:tcPr>
          <w:p w14:paraId="7F2A9DC8" w14:textId="77777777" w:rsidR="00195884" w:rsidRDefault="00195884" w:rsidP="00166752">
            <w:pPr>
              <w:spacing w:before="120" w:after="0"/>
              <w:rPr>
                <w:sz w:val="24"/>
              </w:rPr>
            </w:pPr>
            <w:r>
              <w:rPr>
                <w:sz w:val="24"/>
              </w:rPr>
              <w:t>Name</w:t>
            </w:r>
          </w:p>
        </w:tc>
        <w:tc>
          <w:tcPr>
            <w:tcW w:w="4410" w:type="dxa"/>
            <w:vAlign w:val="center"/>
          </w:tcPr>
          <w:p w14:paraId="20F40023" w14:textId="77777777" w:rsidR="00195884" w:rsidRDefault="00195884" w:rsidP="00166752">
            <w:pPr>
              <w:spacing w:before="120" w:after="0"/>
              <w:rPr>
                <w:sz w:val="24"/>
              </w:rPr>
            </w:pPr>
            <w:r>
              <w:rPr>
                <w:sz w:val="24"/>
              </w:rPr>
              <w:t>Tên shortcut và vị trí tạo shortcut trên hệ thống của người dùng</w:t>
            </w:r>
          </w:p>
        </w:tc>
      </w:tr>
      <w:tr w:rsidR="00195884" w14:paraId="2BB8C9CE" w14:textId="77777777" w:rsidTr="002100C7">
        <w:tc>
          <w:tcPr>
            <w:tcW w:w="1537" w:type="dxa"/>
            <w:vMerge/>
            <w:vAlign w:val="center"/>
          </w:tcPr>
          <w:p w14:paraId="23549735" w14:textId="77777777" w:rsidR="00195884" w:rsidRDefault="00195884" w:rsidP="00166752">
            <w:pPr>
              <w:spacing w:before="120" w:after="0"/>
              <w:rPr>
                <w:sz w:val="24"/>
              </w:rPr>
            </w:pPr>
          </w:p>
        </w:tc>
        <w:tc>
          <w:tcPr>
            <w:tcW w:w="2453" w:type="dxa"/>
            <w:vAlign w:val="center"/>
          </w:tcPr>
          <w:p w14:paraId="7F39A364" w14:textId="77777777" w:rsidR="00195884" w:rsidRDefault="00195884" w:rsidP="00166752">
            <w:pPr>
              <w:spacing w:before="120" w:after="0"/>
              <w:rPr>
                <w:sz w:val="24"/>
              </w:rPr>
            </w:pPr>
            <w:r>
              <w:rPr>
                <w:sz w:val="24"/>
              </w:rPr>
              <w:t>Filename</w:t>
            </w:r>
          </w:p>
        </w:tc>
        <w:tc>
          <w:tcPr>
            <w:tcW w:w="4410" w:type="dxa"/>
            <w:vAlign w:val="center"/>
          </w:tcPr>
          <w:p w14:paraId="613E3D0B" w14:textId="77777777" w:rsidR="00195884" w:rsidRDefault="00195884" w:rsidP="00166752">
            <w:pPr>
              <w:spacing w:before="120" w:after="0"/>
              <w:rPr>
                <w:sz w:val="24"/>
              </w:rPr>
            </w:pPr>
            <w:r>
              <w:rPr>
                <w:sz w:val="24"/>
              </w:rPr>
              <w:t>File được shortcut trỏ tới</w:t>
            </w:r>
          </w:p>
        </w:tc>
      </w:tr>
      <w:tr w:rsidR="00195884" w14:paraId="183949A4" w14:textId="77777777" w:rsidTr="002100C7">
        <w:tc>
          <w:tcPr>
            <w:tcW w:w="1537" w:type="dxa"/>
            <w:vMerge/>
            <w:vAlign w:val="center"/>
          </w:tcPr>
          <w:p w14:paraId="6B22B282" w14:textId="77777777" w:rsidR="00195884" w:rsidRDefault="00195884" w:rsidP="00166752">
            <w:pPr>
              <w:spacing w:before="120" w:after="0"/>
              <w:rPr>
                <w:sz w:val="24"/>
              </w:rPr>
            </w:pPr>
          </w:p>
        </w:tc>
        <w:tc>
          <w:tcPr>
            <w:tcW w:w="2453" w:type="dxa"/>
            <w:vAlign w:val="center"/>
          </w:tcPr>
          <w:p w14:paraId="2D271ACA" w14:textId="77777777" w:rsidR="00195884" w:rsidRDefault="00195884" w:rsidP="00166752">
            <w:pPr>
              <w:spacing w:before="120" w:after="0"/>
              <w:rPr>
                <w:sz w:val="24"/>
              </w:rPr>
            </w:pPr>
            <w:r>
              <w:rPr>
                <w:sz w:val="24"/>
              </w:rPr>
              <w:t xml:space="preserve">WorkingDir </w:t>
            </w:r>
          </w:p>
        </w:tc>
        <w:tc>
          <w:tcPr>
            <w:tcW w:w="4410" w:type="dxa"/>
            <w:vAlign w:val="center"/>
          </w:tcPr>
          <w:p w14:paraId="503B9112" w14:textId="77777777" w:rsidR="00195884" w:rsidRDefault="00195884" w:rsidP="00166752">
            <w:pPr>
              <w:spacing w:before="120" w:after="0"/>
              <w:rPr>
                <w:sz w:val="24"/>
              </w:rPr>
            </w:pPr>
            <w:r>
              <w:rPr>
                <w:sz w:val="24"/>
              </w:rPr>
              <w:t>Thư mục của file được shortcut trỏ tới</w:t>
            </w:r>
          </w:p>
        </w:tc>
      </w:tr>
      <w:tr w:rsidR="00195884" w14:paraId="0018BCF7" w14:textId="77777777" w:rsidTr="002100C7">
        <w:tc>
          <w:tcPr>
            <w:tcW w:w="1537" w:type="dxa"/>
            <w:vMerge/>
            <w:vAlign w:val="center"/>
          </w:tcPr>
          <w:p w14:paraId="68CAD3D8" w14:textId="77777777" w:rsidR="00195884" w:rsidRDefault="00195884" w:rsidP="00166752">
            <w:pPr>
              <w:spacing w:before="120" w:after="0"/>
              <w:rPr>
                <w:sz w:val="24"/>
              </w:rPr>
            </w:pPr>
          </w:p>
        </w:tc>
        <w:tc>
          <w:tcPr>
            <w:tcW w:w="2453" w:type="dxa"/>
            <w:vAlign w:val="center"/>
          </w:tcPr>
          <w:p w14:paraId="482DF94F" w14:textId="77777777" w:rsidR="00195884" w:rsidRDefault="00195884" w:rsidP="00166752">
            <w:pPr>
              <w:spacing w:before="120" w:after="0"/>
              <w:rPr>
                <w:sz w:val="24"/>
              </w:rPr>
            </w:pPr>
            <w:r>
              <w:rPr>
                <w:sz w:val="24"/>
              </w:rPr>
              <w:t xml:space="preserve">IconFilename </w:t>
            </w:r>
          </w:p>
        </w:tc>
        <w:tc>
          <w:tcPr>
            <w:tcW w:w="4410" w:type="dxa"/>
            <w:vAlign w:val="center"/>
          </w:tcPr>
          <w:p w14:paraId="26C21E7F" w14:textId="77777777" w:rsidR="00195884" w:rsidRDefault="00195884" w:rsidP="00166752">
            <w:pPr>
              <w:spacing w:before="120" w:after="0"/>
              <w:rPr>
                <w:sz w:val="24"/>
              </w:rPr>
            </w:pPr>
            <w:r>
              <w:rPr>
                <w:sz w:val="24"/>
              </w:rPr>
              <w:t>Tên và vị trí của biểu tượng được hiển thị trên màn hình của người dùng</w:t>
            </w:r>
          </w:p>
        </w:tc>
      </w:tr>
      <w:tr w:rsidR="00195884" w14:paraId="4CF4A518" w14:textId="77777777" w:rsidTr="002100C7">
        <w:tc>
          <w:tcPr>
            <w:tcW w:w="1537" w:type="dxa"/>
            <w:vMerge w:val="restart"/>
            <w:vAlign w:val="center"/>
          </w:tcPr>
          <w:p w14:paraId="50160681" w14:textId="77777777" w:rsidR="00195884" w:rsidRDefault="00195884" w:rsidP="00166752">
            <w:pPr>
              <w:spacing w:before="120" w:after="0"/>
              <w:rPr>
                <w:sz w:val="24"/>
              </w:rPr>
            </w:pPr>
            <w:r>
              <w:rPr>
                <w:sz w:val="24"/>
              </w:rPr>
              <w:t>Run</w:t>
            </w:r>
          </w:p>
        </w:tc>
        <w:tc>
          <w:tcPr>
            <w:tcW w:w="2453" w:type="dxa"/>
            <w:vAlign w:val="center"/>
          </w:tcPr>
          <w:p w14:paraId="7804543C" w14:textId="77777777" w:rsidR="00195884" w:rsidRDefault="00195884" w:rsidP="00166752">
            <w:pPr>
              <w:spacing w:before="120" w:after="0"/>
              <w:rPr>
                <w:sz w:val="24"/>
              </w:rPr>
            </w:pPr>
            <w:r>
              <w:rPr>
                <w:sz w:val="24"/>
              </w:rPr>
              <w:t>Filename</w:t>
            </w:r>
          </w:p>
        </w:tc>
        <w:tc>
          <w:tcPr>
            <w:tcW w:w="4410" w:type="dxa"/>
            <w:vAlign w:val="center"/>
          </w:tcPr>
          <w:p w14:paraId="59207350" w14:textId="77777777" w:rsidR="00195884" w:rsidRDefault="00195884" w:rsidP="00166752">
            <w:pPr>
              <w:spacing w:before="120" w:after="0"/>
              <w:rPr>
                <w:sz w:val="24"/>
              </w:rPr>
            </w:pPr>
            <w:r>
              <w:rPr>
                <w:sz w:val="24"/>
              </w:rPr>
              <w:t>Tên của file được chạy</w:t>
            </w:r>
          </w:p>
        </w:tc>
      </w:tr>
      <w:tr w:rsidR="00195884" w14:paraId="3441ECB6" w14:textId="77777777" w:rsidTr="002100C7">
        <w:tc>
          <w:tcPr>
            <w:tcW w:w="1537" w:type="dxa"/>
            <w:vMerge/>
            <w:vAlign w:val="center"/>
          </w:tcPr>
          <w:p w14:paraId="606E6C2C" w14:textId="77777777" w:rsidR="00195884" w:rsidRDefault="00195884" w:rsidP="00166752">
            <w:pPr>
              <w:spacing w:before="120" w:after="0"/>
              <w:rPr>
                <w:sz w:val="24"/>
              </w:rPr>
            </w:pPr>
          </w:p>
        </w:tc>
        <w:tc>
          <w:tcPr>
            <w:tcW w:w="2453" w:type="dxa"/>
            <w:vAlign w:val="center"/>
          </w:tcPr>
          <w:p w14:paraId="0738C7C1" w14:textId="77777777" w:rsidR="00195884" w:rsidRDefault="00195884" w:rsidP="00166752">
            <w:pPr>
              <w:spacing w:before="120" w:after="0"/>
              <w:rPr>
                <w:sz w:val="24"/>
              </w:rPr>
            </w:pPr>
            <w:r>
              <w:rPr>
                <w:sz w:val="24"/>
              </w:rPr>
              <w:t>WorkingDir</w:t>
            </w:r>
          </w:p>
        </w:tc>
        <w:tc>
          <w:tcPr>
            <w:tcW w:w="4410" w:type="dxa"/>
            <w:vAlign w:val="center"/>
          </w:tcPr>
          <w:p w14:paraId="2853DC94" w14:textId="77777777" w:rsidR="00195884" w:rsidRDefault="00195884" w:rsidP="00166752">
            <w:pPr>
              <w:spacing w:before="120" w:after="0"/>
              <w:rPr>
                <w:sz w:val="24"/>
              </w:rPr>
            </w:pPr>
            <w:r>
              <w:rPr>
                <w:sz w:val="24"/>
              </w:rPr>
              <w:t>Thư mục của file được chạy</w:t>
            </w:r>
          </w:p>
        </w:tc>
      </w:tr>
      <w:tr w:rsidR="00195884" w14:paraId="3A42274B" w14:textId="77777777" w:rsidTr="002100C7">
        <w:tc>
          <w:tcPr>
            <w:tcW w:w="1537" w:type="dxa"/>
            <w:vMerge/>
            <w:vAlign w:val="center"/>
          </w:tcPr>
          <w:p w14:paraId="6022DEE0" w14:textId="77777777" w:rsidR="00195884" w:rsidRDefault="00195884" w:rsidP="00166752">
            <w:pPr>
              <w:spacing w:before="120" w:after="0"/>
              <w:rPr>
                <w:sz w:val="24"/>
              </w:rPr>
            </w:pPr>
          </w:p>
        </w:tc>
        <w:tc>
          <w:tcPr>
            <w:tcW w:w="2453" w:type="dxa"/>
            <w:vAlign w:val="center"/>
          </w:tcPr>
          <w:p w14:paraId="34CD32A2" w14:textId="77777777" w:rsidR="00195884" w:rsidRDefault="00195884" w:rsidP="00166752">
            <w:pPr>
              <w:spacing w:before="120" w:after="0"/>
              <w:rPr>
                <w:sz w:val="24"/>
              </w:rPr>
            </w:pPr>
            <w:r>
              <w:rPr>
                <w:sz w:val="24"/>
              </w:rPr>
              <w:t>StatusMsg</w:t>
            </w:r>
          </w:p>
        </w:tc>
        <w:tc>
          <w:tcPr>
            <w:tcW w:w="4410" w:type="dxa"/>
            <w:vAlign w:val="center"/>
          </w:tcPr>
          <w:p w14:paraId="3F1C42F9" w14:textId="77777777" w:rsidR="00195884" w:rsidRDefault="00195884" w:rsidP="00166752">
            <w:pPr>
              <w:spacing w:before="120" w:after="0"/>
              <w:rPr>
                <w:sz w:val="24"/>
              </w:rPr>
            </w:pPr>
            <w:r>
              <w:rPr>
                <w:sz w:val="24"/>
              </w:rPr>
              <w:t xml:space="preserve">Xác định thông báo hiển thị trên trình </w:t>
            </w:r>
            <w:r>
              <w:rPr>
                <w:sz w:val="24"/>
              </w:rPr>
              <w:lastRenderedPageBreak/>
              <w:t>hướng dẫn cài đặt trong khi chương trình được thực thi.</w:t>
            </w:r>
          </w:p>
        </w:tc>
      </w:tr>
      <w:tr w:rsidR="00195884" w14:paraId="25902B82" w14:textId="77777777" w:rsidTr="002100C7">
        <w:tc>
          <w:tcPr>
            <w:tcW w:w="1537" w:type="dxa"/>
            <w:vMerge/>
            <w:vAlign w:val="center"/>
          </w:tcPr>
          <w:p w14:paraId="16EA441C" w14:textId="77777777" w:rsidR="00195884" w:rsidRDefault="00195884" w:rsidP="00166752">
            <w:pPr>
              <w:spacing w:before="120" w:after="0"/>
              <w:rPr>
                <w:sz w:val="24"/>
              </w:rPr>
            </w:pPr>
          </w:p>
        </w:tc>
        <w:tc>
          <w:tcPr>
            <w:tcW w:w="2453" w:type="dxa"/>
            <w:vAlign w:val="center"/>
          </w:tcPr>
          <w:p w14:paraId="3443B42C" w14:textId="77777777" w:rsidR="00195884" w:rsidRDefault="00195884" w:rsidP="00166752">
            <w:pPr>
              <w:spacing w:before="120" w:after="0"/>
              <w:rPr>
                <w:sz w:val="24"/>
              </w:rPr>
            </w:pPr>
            <w:r>
              <w:rPr>
                <w:sz w:val="24"/>
              </w:rPr>
              <w:t>Flags</w:t>
            </w:r>
          </w:p>
        </w:tc>
        <w:tc>
          <w:tcPr>
            <w:tcW w:w="4410" w:type="dxa"/>
            <w:vAlign w:val="center"/>
          </w:tcPr>
          <w:p w14:paraId="2463D932" w14:textId="77777777" w:rsidR="00195884" w:rsidRDefault="00195884" w:rsidP="00166752">
            <w:pPr>
              <w:spacing w:before="120" w:after="0"/>
              <w:rPr>
                <w:sz w:val="24"/>
              </w:rPr>
            </w:pPr>
            <w:r>
              <w:rPr>
                <w:sz w:val="24"/>
              </w:rPr>
              <w:t>các tùy chọn khác</w:t>
            </w:r>
          </w:p>
        </w:tc>
      </w:tr>
      <w:tr w:rsidR="00195884" w14:paraId="0133A023" w14:textId="77777777" w:rsidTr="002100C7">
        <w:tc>
          <w:tcPr>
            <w:tcW w:w="1537" w:type="dxa"/>
            <w:vMerge w:val="restart"/>
            <w:vAlign w:val="center"/>
          </w:tcPr>
          <w:p w14:paraId="26E1D3A0" w14:textId="77777777" w:rsidR="00195884" w:rsidRDefault="00195884" w:rsidP="00166752">
            <w:pPr>
              <w:spacing w:before="120" w:after="0"/>
              <w:rPr>
                <w:sz w:val="24"/>
              </w:rPr>
            </w:pPr>
            <w:r>
              <w:rPr>
                <w:sz w:val="24"/>
              </w:rPr>
              <w:t xml:space="preserve">UninstallRun </w:t>
            </w:r>
          </w:p>
        </w:tc>
        <w:tc>
          <w:tcPr>
            <w:tcW w:w="2453" w:type="dxa"/>
            <w:vAlign w:val="center"/>
          </w:tcPr>
          <w:p w14:paraId="408059D9" w14:textId="77777777" w:rsidR="00195884" w:rsidRDefault="00195884" w:rsidP="00166752">
            <w:pPr>
              <w:spacing w:before="120" w:after="0"/>
              <w:rPr>
                <w:sz w:val="24"/>
              </w:rPr>
            </w:pPr>
            <w:r>
              <w:rPr>
                <w:sz w:val="24"/>
              </w:rPr>
              <w:t>Filename</w:t>
            </w:r>
          </w:p>
        </w:tc>
        <w:tc>
          <w:tcPr>
            <w:tcW w:w="4410" w:type="dxa"/>
            <w:vAlign w:val="center"/>
          </w:tcPr>
          <w:p w14:paraId="1703A091" w14:textId="77777777" w:rsidR="00195884" w:rsidRDefault="00195884" w:rsidP="00166752">
            <w:pPr>
              <w:spacing w:before="120" w:after="0"/>
              <w:rPr>
                <w:sz w:val="24"/>
              </w:rPr>
            </w:pPr>
            <w:r>
              <w:rPr>
                <w:sz w:val="24"/>
              </w:rPr>
              <w:t>Tên của file được chạy</w:t>
            </w:r>
          </w:p>
        </w:tc>
      </w:tr>
      <w:tr w:rsidR="00195884" w14:paraId="12803240" w14:textId="77777777" w:rsidTr="002100C7">
        <w:tc>
          <w:tcPr>
            <w:tcW w:w="1537" w:type="dxa"/>
            <w:vMerge/>
            <w:vAlign w:val="center"/>
          </w:tcPr>
          <w:p w14:paraId="349320CD" w14:textId="77777777" w:rsidR="00195884" w:rsidRDefault="00195884" w:rsidP="00166752">
            <w:pPr>
              <w:spacing w:before="120" w:after="0"/>
              <w:rPr>
                <w:sz w:val="24"/>
              </w:rPr>
            </w:pPr>
          </w:p>
        </w:tc>
        <w:tc>
          <w:tcPr>
            <w:tcW w:w="2453" w:type="dxa"/>
            <w:vAlign w:val="center"/>
          </w:tcPr>
          <w:p w14:paraId="0B5E3A42" w14:textId="77777777" w:rsidR="00195884" w:rsidRDefault="00195884" w:rsidP="00166752">
            <w:pPr>
              <w:spacing w:before="120" w:after="0"/>
              <w:rPr>
                <w:sz w:val="24"/>
              </w:rPr>
            </w:pPr>
            <w:r>
              <w:rPr>
                <w:sz w:val="24"/>
              </w:rPr>
              <w:t>WorkingDir</w:t>
            </w:r>
          </w:p>
        </w:tc>
        <w:tc>
          <w:tcPr>
            <w:tcW w:w="4410" w:type="dxa"/>
            <w:vAlign w:val="center"/>
          </w:tcPr>
          <w:p w14:paraId="38EDB687" w14:textId="77777777" w:rsidR="00195884" w:rsidRDefault="00195884" w:rsidP="00166752">
            <w:pPr>
              <w:spacing w:before="120" w:after="0"/>
              <w:rPr>
                <w:sz w:val="24"/>
              </w:rPr>
            </w:pPr>
            <w:r>
              <w:rPr>
                <w:sz w:val="24"/>
              </w:rPr>
              <w:t>Thư mục của file được chạy</w:t>
            </w:r>
          </w:p>
        </w:tc>
      </w:tr>
      <w:tr w:rsidR="00195884" w14:paraId="5605C8AB" w14:textId="77777777" w:rsidTr="002100C7">
        <w:tc>
          <w:tcPr>
            <w:tcW w:w="1537" w:type="dxa"/>
            <w:vMerge/>
            <w:vAlign w:val="center"/>
          </w:tcPr>
          <w:p w14:paraId="5B146AE9" w14:textId="77777777" w:rsidR="00195884" w:rsidRDefault="00195884" w:rsidP="00166752">
            <w:pPr>
              <w:spacing w:before="120" w:after="0"/>
              <w:rPr>
                <w:sz w:val="24"/>
              </w:rPr>
            </w:pPr>
          </w:p>
        </w:tc>
        <w:tc>
          <w:tcPr>
            <w:tcW w:w="2453" w:type="dxa"/>
            <w:vAlign w:val="center"/>
          </w:tcPr>
          <w:p w14:paraId="3956462F" w14:textId="77777777" w:rsidR="00195884" w:rsidRDefault="00195884" w:rsidP="00166752">
            <w:pPr>
              <w:spacing w:before="120" w:after="0"/>
              <w:rPr>
                <w:sz w:val="24"/>
              </w:rPr>
            </w:pPr>
            <w:r>
              <w:rPr>
                <w:sz w:val="24"/>
              </w:rPr>
              <w:t>StatusMsg</w:t>
            </w:r>
          </w:p>
        </w:tc>
        <w:tc>
          <w:tcPr>
            <w:tcW w:w="4410" w:type="dxa"/>
            <w:vAlign w:val="center"/>
          </w:tcPr>
          <w:p w14:paraId="3DCF553D" w14:textId="77777777" w:rsidR="00195884" w:rsidRDefault="00195884" w:rsidP="00166752">
            <w:pPr>
              <w:spacing w:before="120" w:after="0"/>
              <w:rPr>
                <w:sz w:val="24"/>
              </w:rPr>
            </w:pPr>
            <w:r>
              <w:rPr>
                <w:sz w:val="24"/>
              </w:rPr>
              <w:t>Xác định thông báo hiển thị trên trình hướng dẫn gỡ cài đặt trong khi chương trình được thực thi.</w:t>
            </w:r>
          </w:p>
        </w:tc>
      </w:tr>
      <w:tr w:rsidR="00195884" w14:paraId="609DA9BC" w14:textId="77777777" w:rsidTr="002100C7">
        <w:tc>
          <w:tcPr>
            <w:tcW w:w="1537" w:type="dxa"/>
            <w:vMerge/>
            <w:vAlign w:val="center"/>
          </w:tcPr>
          <w:p w14:paraId="36F03B36" w14:textId="77777777" w:rsidR="00195884" w:rsidRDefault="00195884" w:rsidP="00166752">
            <w:pPr>
              <w:spacing w:before="120" w:after="0"/>
              <w:rPr>
                <w:sz w:val="24"/>
              </w:rPr>
            </w:pPr>
          </w:p>
        </w:tc>
        <w:tc>
          <w:tcPr>
            <w:tcW w:w="2453" w:type="dxa"/>
            <w:vAlign w:val="center"/>
          </w:tcPr>
          <w:p w14:paraId="391C6075" w14:textId="77777777" w:rsidR="00195884" w:rsidRDefault="00195884" w:rsidP="00166752">
            <w:pPr>
              <w:spacing w:before="120" w:after="0"/>
              <w:rPr>
                <w:sz w:val="24"/>
              </w:rPr>
            </w:pPr>
            <w:r>
              <w:rPr>
                <w:sz w:val="24"/>
              </w:rPr>
              <w:t>Flags</w:t>
            </w:r>
          </w:p>
        </w:tc>
        <w:tc>
          <w:tcPr>
            <w:tcW w:w="4410" w:type="dxa"/>
            <w:vAlign w:val="center"/>
          </w:tcPr>
          <w:p w14:paraId="10AD3A2E" w14:textId="77777777" w:rsidR="00195884" w:rsidRDefault="00195884" w:rsidP="00166752">
            <w:pPr>
              <w:spacing w:before="120" w:after="0"/>
              <w:rPr>
                <w:sz w:val="24"/>
              </w:rPr>
            </w:pPr>
            <w:r>
              <w:rPr>
                <w:sz w:val="24"/>
              </w:rPr>
              <w:t>các tùy chọn khác</w:t>
            </w:r>
          </w:p>
        </w:tc>
      </w:tr>
    </w:tbl>
    <w:p w14:paraId="1B8585E3" w14:textId="3F6A0A36" w:rsidR="00195884" w:rsidRDefault="00195884" w:rsidP="00195884">
      <w:pPr>
        <w:rPr>
          <w:szCs w:val="26"/>
        </w:rPr>
      </w:pPr>
      <w:r>
        <w:rPr>
          <w:szCs w:val="26"/>
        </w:rPr>
        <w:t xml:space="preserve">Sau khi thiết lập xong và build tệp cài đặt, </w:t>
      </w:r>
      <w:r w:rsidR="00B80335">
        <w:rPr>
          <w:szCs w:val="26"/>
        </w:rPr>
        <w:t>tôi</w:t>
      </w:r>
      <w:r>
        <w:rPr>
          <w:szCs w:val="26"/>
        </w:rPr>
        <w:t xml:space="preserve"> đã đóng gói dữ liệu và phần mềm BKVoice thành </w:t>
      </w:r>
      <w:r w:rsidR="00C737EB">
        <w:rPr>
          <w:szCs w:val="26"/>
        </w:rPr>
        <w:t>bộ cài đặt</w:t>
      </w:r>
      <w:r>
        <w:rPr>
          <w:szCs w:val="26"/>
        </w:rPr>
        <w:t xml:space="preserve"> phần mềm BKVoice Installer.exe.</w:t>
      </w:r>
    </w:p>
    <w:p w14:paraId="6C6E2137" w14:textId="77777777" w:rsidR="00195884" w:rsidRDefault="00195884" w:rsidP="00195884">
      <w:pPr>
        <w:keepNext/>
        <w:jc w:val="center"/>
      </w:pPr>
      <w:r>
        <w:rPr>
          <w:noProof/>
          <w:szCs w:val="26"/>
        </w:rPr>
        <w:drawing>
          <wp:inline distT="0" distB="0" distL="0" distR="0" wp14:anchorId="0A22DF5F" wp14:editId="76DFF83B">
            <wp:extent cx="5943600" cy="594995"/>
            <wp:effectExtent l="0" t="0" r="0" b="14605"/>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ình ảnh 1"/>
                    <pic:cNvPicPr>
                      <a:picLocks noChangeAspect="1"/>
                    </pic:cNvPicPr>
                  </pic:nvPicPr>
                  <pic:blipFill>
                    <a:blip r:embed="rId57"/>
                    <a:stretch>
                      <a:fillRect/>
                    </a:stretch>
                  </pic:blipFill>
                  <pic:spPr>
                    <a:xfrm>
                      <a:off x="0" y="0"/>
                      <a:ext cx="5943600" cy="594995"/>
                    </a:xfrm>
                    <a:prstGeom prst="rect">
                      <a:avLst/>
                    </a:prstGeom>
                  </pic:spPr>
                </pic:pic>
              </a:graphicData>
            </a:graphic>
          </wp:inline>
        </w:drawing>
      </w:r>
    </w:p>
    <w:p w14:paraId="57FD2D52" w14:textId="73CA7C00" w:rsidR="00195884" w:rsidRDefault="00195884" w:rsidP="00195884">
      <w:pPr>
        <w:pStyle w:val="Chuthich"/>
        <w:rPr>
          <w:szCs w:val="26"/>
        </w:rPr>
      </w:pPr>
      <w:bookmarkStart w:id="249" w:name="_Toc9805485"/>
      <w:r>
        <w:t xml:space="preserve">Hình </w:t>
      </w:r>
      <w:r>
        <w:rPr>
          <w:noProof/>
        </w:rPr>
        <w:fldChar w:fldCharType="begin"/>
      </w:r>
      <w:r>
        <w:rPr>
          <w:noProof/>
        </w:rPr>
        <w:instrText xml:space="preserve"> SEQ Hình \* ARABIC </w:instrText>
      </w:r>
      <w:r>
        <w:rPr>
          <w:noProof/>
        </w:rPr>
        <w:fldChar w:fldCharType="separate"/>
      </w:r>
      <w:r w:rsidR="008A6E56">
        <w:rPr>
          <w:noProof/>
        </w:rPr>
        <w:t>46</w:t>
      </w:r>
      <w:r>
        <w:rPr>
          <w:noProof/>
        </w:rPr>
        <w:fldChar w:fldCharType="end"/>
      </w:r>
      <w:r>
        <w:t xml:space="preserve">. </w:t>
      </w:r>
      <w:r w:rsidR="00C737EB">
        <w:t>Bộ cài đặt</w:t>
      </w:r>
      <w:r>
        <w:t xml:space="preserve"> phần mềm BKVoice Installer.exe</w:t>
      </w:r>
      <w:bookmarkEnd w:id="249"/>
    </w:p>
    <w:p w14:paraId="26C083D3" w14:textId="10205E1D" w:rsidR="00195884" w:rsidRDefault="00195884" w:rsidP="00195884">
      <w:pPr>
        <w:pStyle w:val="u3"/>
        <w:rPr>
          <w:lang w:val="en"/>
        </w:rPr>
      </w:pPr>
      <w:bookmarkStart w:id="250" w:name="_Toc56170103"/>
      <w:bookmarkStart w:id="251" w:name="_Toc9941108"/>
      <w:r>
        <w:rPr>
          <w:lang w:val="en"/>
        </w:rPr>
        <w:t>Kết quả đạt được</w:t>
      </w:r>
      <w:bookmarkEnd w:id="250"/>
      <w:bookmarkEnd w:id="251"/>
    </w:p>
    <w:p w14:paraId="64BF3329" w14:textId="0FFCCB76" w:rsidR="00FA314F" w:rsidRDefault="00CE4AFB" w:rsidP="00CE4AFB">
      <w:pPr>
        <w:rPr>
          <w:szCs w:val="26"/>
        </w:rPr>
      </w:pPr>
      <w:r>
        <w:rPr>
          <w:szCs w:val="26"/>
        </w:rPr>
        <w:t xml:space="preserve">Khi chạy </w:t>
      </w:r>
      <w:r w:rsidR="00C737EB">
        <w:rPr>
          <w:szCs w:val="26"/>
          <w:lang w:val="en"/>
        </w:rPr>
        <w:t>bộ cài đặt</w:t>
      </w:r>
      <w:r>
        <w:rPr>
          <w:szCs w:val="26"/>
          <w:lang w:val="en"/>
        </w:rPr>
        <w:t xml:space="preserve"> </w:t>
      </w:r>
      <w:r>
        <w:rPr>
          <w:szCs w:val="26"/>
        </w:rPr>
        <w:t xml:space="preserve">BKVoice Installer.exe, đầu tiên </w:t>
      </w:r>
      <w:r w:rsidR="00C737EB">
        <w:rPr>
          <w:szCs w:val="26"/>
        </w:rPr>
        <w:t>bộ cài đặt</w:t>
      </w:r>
      <w:r>
        <w:rPr>
          <w:szCs w:val="26"/>
        </w:rPr>
        <w:t xml:space="preserve"> sẽ yêu cầu người dùng lựa chọn thư mục để cài đặt. </w:t>
      </w:r>
      <w:r>
        <w:rPr>
          <w:szCs w:val="26"/>
        </w:rPr>
        <w:fldChar w:fldCharType="begin"/>
      </w:r>
      <w:r>
        <w:rPr>
          <w:szCs w:val="26"/>
        </w:rPr>
        <w:instrText xml:space="preserve"> REF _Ref9174560 \h </w:instrText>
      </w:r>
      <w:r>
        <w:rPr>
          <w:szCs w:val="26"/>
        </w:rPr>
      </w:r>
      <w:r>
        <w:rPr>
          <w:szCs w:val="26"/>
        </w:rPr>
        <w:fldChar w:fldCharType="separate"/>
      </w:r>
      <w:r w:rsidR="008A6E56">
        <w:t xml:space="preserve">Hình </w:t>
      </w:r>
      <w:r w:rsidR="008A6E56">
        <w:rPr>
          <w:noProof/>
        </w:rPr>
        <w:t>47</w:t>
      </w:r>
      <w:r>
        <w:rPr>
          <w:szCs w:val="26"/>
        </w:rPr>
        <w:fldChar w:fldCharType="end"/>
      </w:r>
      <w:r>
        <w:rPr>
          <w:szCs w:val="26"/>
        </w:rPr>
        <w:t xml:space="preserve"> mô tả cửa sổ yêu cầu người dùng lựa chọn thư mục để cài đặt.</w:t>
      </w:r>
    </w:p>
    <w:p w14:paraId="22E1EB8D" w14:textId="5BC970F9" w:rsidR="00935FDC" w:rsidRDefault="00935FDC" w:rsidP="00935FDC">
      <w:pPr>
        <w:rPr>
          <w:szCs w:val="26"/>
        </w:rPr>
      </w:pPr>
      <w:r>
        <w:rPr>
          <w:szCs w:val="26"/>
        </w:rPr>
        <w:t xml:space="preserve">Sau khi chọn thư mục cài đặt và chọn Next, bộ cài đặt sẽ hiển thị lại thông tin một lần nữa để người dùng xác nhận. </w:t>
      </w:r>
      <w:r>
        <w:rPr>
          <w:szCs w:val="26"/>
        </w:rPr>
        <w:fldChar w:fldCharType="begin"/>
      </w:r>
      <w:r>
        <w:rPr>
          <w:szCs w:val="26"/>
        </w:rPr>
        <w:instrText xml:space="preserve"> REF _Ref9174617 \h </w:instrText>
      </w:r>
      <w:r>
        <w:rPr>
          <w:szCs w:val="26"/>
        </w:rPr>
      </w:r>
      <w:r>
        <w:rPr>
          <w:szCs w:val="26"/>
        </w:rPr>
        <w:fldChar w:fldCharType="separate"/>
      </w:r>
      <w:r w:rsidR="008A6E56">
        <w:t xml:space="preserve">Hình </w:t>
      </w:r>
      <w:r w:rsidR="008A6E56">
        <w:rPr>
          <w:noProof/>
        </w:rPr>
        <w:t>48</w:t>
      </w:r>
      <w:r>
        <w:rPr>
          <w:szCs w:val="26"/>
        </w:rPr>
        <w:fldChar w:fldCharType="end"/>
      </w:r>
      <w:r>
        <w:rPr>
          <w:szCs w:val="26"/>
        </w:rPr>
        <w:t xml:space="preserve"> mô tả cửa sổ hiển thị xác nhận thông tin cài đặt.</w:t>
      </w:r>
    </w:p>
    <w:p w14:paraId="082231EC" w14:textId="06E02A37" w:rsidR="00935FDC" w:rsidRPr="00266E0B" w:rsidRDefault="00935FDC" w:rsidP="00935FDC">
      <w:pPr>
        <w:rPr>
          <w:szCs w:val="26"/>
        </w:rPr>
      </w:pPr>
      <w:r>
        <w:rPr>
          <w:szCs w:val="26"/>
        </w:rPr>
        <w:t xml:space="preserve">Sau khi xác nhận thông tin và chọn Install, bộ cài đặt sẽ tiến hành cài đặt phần mềm BKVoice trên máy tính của người dùng. Sau khi cài đặt xong, màn hình kết thúc sẽ được hiển thị. </w:t>
      </w:r>
      <w:r>
        <w:rPr>
          <w:szCs w:val="26"/>
        </w:rPr>
        <w:fldChar w:fldCharType="begin"/>
      </w:r>
      <w:r>
        <w:rPr>
          <w:szCs w:val="26"/>
        </w:rPr>
        <w:instrText xml:space="preserve"> REF _Ref9174674 \h </w:instrText>
      </w:r>
      <w:r>
        <w:rPr>
          <w:szCs w:val="26"/>
        </w:rPr>
      </w:r>
      <w:r>
        <w:rPr>
          <w:szCs w:val="26"/>
        </w:rPr>
        <w:fldChar w:fldCharType="separate"/>
      </w:r>
      <w:r w:rsidR="008A6E56">
        <w:t xml:space="preserve">Hình </w:t>
      </w:r>
      <w:r w:rsidR="008A6E56">
        <w:rPr>
          <w:noProof/>
        </w:rPr>
        <w:t>49</w:t>
      </w:r>
      <w:r>
        <w:rPr>
          <w:szCs w:val="26"/>
        </w:rPr>
        <w:fldChar w:fldCharType="end"/>
      </w:r>
      <w:r>
        <w:rPr>
          <w:szCs w:val="26"/>
        </w:rPr>
        <w:t xml:space="preserve"> mô tả cửa sổ thông báo hoàn tất quá trình cài đặt.</w:t>
      </w:r>
    </w:p>
    <w:p w14:paraId="5A7FF9C9" w14:textId="77777777" w:rsidR="00195884" w:rsidRDefault="00195884" w:rsidP="00195884">
      <w:pPr>
        <w:jc w:val="center"/>
      </w:pPr>
      <w:r>
        <w:rPr>
          <w:noProof/>
        </w:rPr>
        <w:lastRenderedPageBreak/>
        <w:drawing>
          <wp:inline distT="0" distB="0" distL="0" distR="0" wp14:anchorId="0942DC88" wp14:editId="08D8FF88">
            <wp:extent cx="3915605" cy="3219450"/>
            <wp:effectExtent l="0" t="0" r="889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ình ảnh 8"/>
                    <pic:cNvPicPr>
                      <a:picLocks noChangeAspect="1"/>
                    </pic:cNvPicPr>
                  </pic:nvPicPr>
                  <pic:blipFill>
                    <a:blip r:embed="rId58"/>
                    <a:stretch>
                      <a:fillRect/>
                    </a:stretch>
                  </pic:blipFill>
                  <pic:spPr>
                    <a:xfrm>
                      <a:off x="0" y="0"/>
                      <a:ext cx="3915605" cy="3219450"/>
                    </a:xfrm>
                    <a:prstGeom prst="rect">
                      <a:avLst/>
                    </a:prstGeom>
                  </pic:spPr>
                </pic:pic>
              </a:graphicData>
            </a:graphic>
          </wp:inline>
        </w:drawing>
      </w:r>
    </w:p>
    <w:p w14:paraId="6EF7F599" w14:textId="2ED26D62" w:rsidR="00575191" w:rsidRDefault="00195884" w:rsidP="00266E0B">
      <w:pPr>
        <w:pStyle w:val="Chuthich"/>
        <w:rPr>
          <w:lang w:val="en"/>
        </w:rPr>
      </w:pPr>
      <w:bookmarkStart w:id="252" w:name="_Ref9174560"/>
      <w:bookmarkStart w:id="253" w:name="_Toc9805486"/>
      <w:r>
        <w:t xml:space="preserve">Hình </w:t>
      </w:r>
      <w:r>
        <w:rPr>
          <w:noProof/>
        </w:rPr>
        <w:fldChar w:fldCharType="begin"/>
      </w:r>
      <w:r>
        <w:rPr>
          <w:noProof/>
        </w:rPr>
        <w:instrText xml:space="preserve"> SEQ Hình \* ARABIC </w:instrText>
      </w:r>
      <w:r>
        <w:rPr>
          <w:noProof/>
        </w:rPr>
        <w:fldChar w:fldCharType="separate"/>
      </w:r>
      <w:r w:rsidR="008A6E56">
        <w:rPr>
          <w:noProof/>
        </w:rPr>
        <w:t>47</w:t>
      </w:r>
      <w:r>
        <w:rPr>
          <w:noProof/>
        </w:rPr>
        <w:fldChar w:fldCharType="end"/>
      </w:r>
      <w:bookmarkEnd w:id="252"/>
      <w:r>
        <w:rPr>
          <w:lang w:val="en"/>
        </w:rPr>
        <w:t>. Lựa chọn thư mục để cài đặt</w:t>
      </w:r>
      <w:bookmarkEnd w:id="253"/>
    </w:p>
    <w:p w14:paraId="5FE632B0" w14:textId="647628FF" w:rsidR="004302D0" w:rsidRPr="00266E0B" w:rsidRDefault="004302D0" w:rsidP="00E13C7B">
      <w:pPr>
        <w:rPr>
          <w:lang w:val="en"/>
        </w:rPr>
      </w:pPr>
    </w:p>
    <w:p w14:paraId="2E8F9890" w14:textId="77777777" w:rsidR="00195884" w:rsidRDefault="00195884" w:rsidP="00195884">
      <w:pPr>
        <w:jc w:val="center"/>
        <w:rPr>
          <w:szCs w:val="26"/>
        </w:rPr>
      </w:pPr>
      <w:r w:rsidRPr="007419D9">
        <w:rPr>
          <w:noProof/>
          <w:szCs w:val="26"/>
        </w:rPr>
        <w:drawing>
          <wp:inline distT="0" distB="0" distL="0" distR="0" wp14:anchorId="27C790BD" wp14:editId="233DE5FB">
            <wp:extent cx="4016763" cy="3276600"/>
            <wp:effectExtent l="0" t="0" r="3175"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ình ảnh 10"/>
                    <pic:cNvPicPr>
                      <a:picLocks noChangeAspect="1"/>
                    </pic:cNvPicPr>
                  </pic:nvPicPr>
                  <pic:blipFill>
                    <a:blip r:embed="rId59"/>
                    <a:stretch>
                      <a:fillRect/>
                    </a:stretch>
                  </pic:blipFill>
                  <pic:spPr>
                    <a:xfrm>
                      <a:off x="0" y="0"/>
                      <a:ext cx="4017597" cy="3277281"/>
                    </a:xfrm>
                    <a:prstGeom prst="rect">
                      <a:avLst/>
                    </a:prstGeom>
                  </pic:spPr>
                </pic:pic>
              </a:graphicData>
            </a:graphic>
          </wp:inline>
        </w:drawing>
      </w:r>
    </w:p>
    <w:p w14:paraId="69672C10" w14:textId="230465D3" w:rsidR="00CE5DF9" w:rsidRPr="00CE5DF9" w:rsidRDefault="00195884" w:rsidP="001C2053">
      <w:pPr>
        <w:pStyle w:val="Chuthich"/>
        <w:rPr>
          <w:lang w:val="en"/>
        </w:rPr>
      </w:pPr>
      <w:bookmarkStart w:id="254" w:name="_Ref9174617"/>
      <w:bookmarkStart w:id="255" w:name="_Toc9805487"/>
      <w:r>
        <w:t xml:space="preserve">Hình </w:t>
      </w:r>
      <w:r>
        <w:rPr>
          <w:noProof/>
        </w:rPr>
        <w:fldChar w:fldCharType="begin"/>
      </w:r>
      <w:r>
        <w:rPr>
          <w:noProof/>
        </w:rPr>
        <w:instrText xml:space="preserve"> SEQ Hình \* ARABIC </w:instrText>
      </w:r>
      <w:r>
        <w:rPr>
          <w:noProof/>
        </w:rPr>
        <w:fldChar w:fldCharType="separate"/>
      </w:r>
      <w:r w:rsidR="008A6E56">
        <w:rPr>
          <w:noProof/>
        </w:rPr>
        <w:t>48</w:t>
      </w:r>
      <w:r>
        <w:rPr>
          <w:noProof/>
        </w:rPr>
        <w:fldChar w:fldCharType="end"/>
      </w:r>
      <w:bookmarkEnd w:id="254"/>
      <w:r>
        <w:rPr>
          <w:lang w:val="en"/>
        </w:rPr>
        <w:t>. Xác nhận thông tin cài đặt</w:t>
      </w:r>
      <w:bookmarkEnd w:id="255"/>
    </w:p>
    <w:p w14:paraId="2F5C7A79" w14:textId="77777777" w:rsidR="00195884" w:rsidRDefault="00195884" w:rsidP="00195884">
      <w:pPr>
        <w:jc w:val="center"/>
        <w:rPr>
          <w:szCs w:val="26"/>
        </w:rPr>
      </w:pPr>
      <w:r>
        <w:rPr>
          <w:noProof/>
          <w:szCs w:val="26"/>
        </w:rPr>
        <w:lastRenderedPageBreak/>
        <w:drawing>
          <wp:inline distT="0" distB="0" distL="0" distR="0" wp14:anchorId="120E00AE" wp14:editId="2730D126">
            <wp:extent cx="3640128" cy="2979420"/>
            <wp:effectExtent l="0" t="0" r="0" b="0"/>
            <wp:docPr id="7"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ình ảnh 3"/>
                    <pic:cNvPicPr>
                      <a:picLocks noChangeAspect="1"/>
                    </pic:cNvPicPr>
                  </pic:nvPicPr>
                  <pic:blipFill>
                    <a:blip r:embed="rId60"/>
                    <a:stretch>
                      <a:fillRect/>
                    </a:stretch>
                  </pic:blipFill>
                  <pic:spPr>
                    <a:xfrm>
                      <a:off x="0" y="0"/>
                      <a:ext cx="3652054" cy="2989181"/>
                    </a:xfrm>
                    <a:prstGeom prst="rect">
                      <a:avLst/>
                    </a:prstGeom>
                  </pic:spPr>
                </pic:pic>
              </a:graphicData>
            </a:graphic>
          </wp:inline>
        </w:drawing>
      </w:r>
    </w:p>
    <w:p w14:paraId="0AC14562" w14:textId="4A6FEC10" w:rsidR="00B04664" w:rsidRDefault="00195884" w:rsidP="00565801">
      <w:pPr>
        <w:pStyle w:val="Chuthich"/>
      </w:pPr>
      <w:bookmarkStart w:id="256" w:name="_Ref9174674"/>
      <w:bookmarkStart w:id="257" w:name="_Toc9805488"/>
      <w:r>
        <w:t xml:space="preserve">Hình </w:t>
      </w:r>
      <w:r>
        <w:rPr>
          <w:noProof/>
        </w:rPr>
        <w:fldChar w:fldCharType="begin"/>
      </w:r>
      <w:r>
        <w:rPr>
          <w:noProof/>
        </w:rPr>
        <w:instrText xml:space="preserve"> SEQ Hình \* ARABIC </w:instrText>
      </w:r>
      <w:r>
        <w:rPr>
          <w:noProof/>
        </w:rPr>
        <w:fldChar w:fldCharType="separate"/>
      </w:r>
      <w:r w:rsidR="008A6E56">
        <w:rPr>
          <w:noProof/>
        </w:rPr>
        <w:t>49</w:t>
      </w:r>
      <w:r>
        <w:rPr>
          <w:noProof/>
        </w:rPr>
        <w:fldChar w:fldCharType="end"/>
      </w:r>
      <w:bookmarkEnd w:id="256"/>
      <w:r>
        <w:rPr>
          <w:lang w:val="en"/>
        </w:rPr>
        <w:t>. Thông báo hoàn tất cài đặt.</w:t>
      </w:r>
      <w:bookmarkEnd w:id="242"/>
      <w:bookmarkEnd w:id="257"/>
    </w:p>
    <w:p w14:paraId="0DB729A5" w14:textId="3F15DEAC" w:rsidR="00565801" w:rsidRDefault="00565801" w:rsidP="009E497F">
      <w:pPr>
        <w:pStyle w:val="u2"/>
      </w:pPr>
      <w:bookmarkStart w:id="258" w:name="_Toc9941109"/>
      <w:r>
        <w:t>Kiểm thử</w:t>
      </w:r>
      <w:bookmarkEnd w:id="258"/>
    </w:p>
    <w:p w14:paraId="450C4A98" w14:textId="14F650A4" w:rsidR="00C42635" w:rsidRPr="00C42635" w:rsidRDefault="00C42635" w:rsidP="00C42635">
      <w:r>
        <w:t>Để kiểm thử các chức năng của bộ đọc, tôi đã sử dụng các kỹ thuật kiểm thử hộp đen như: (i) phân vùng tương đương, (ii) phân tích giá trị biên, (iii) bảng quyết định. sẽ đưa ra một số trường hợp kiểm thử cho các chức năng chính của</w:t>
      </w:r>
      <w:r w:rsidR="00CC13EB">
        <w:t xml:space="preserve"> phần mềm</w:t>
      </w:r>
      <w:r>
        <w:t>. Trình đọc màn hình sử dụng cho việc kiểm thử là NVDA.</w:t>
      </w:r>
      <w:r w:rsidR="00A01275">
        <w:t xml:space="preserve"> </w:t>
      </w:r>
      <w:r w:rsidR="00174D28">
        <w:fldChar w:fldCharType="begin"/>
      </w:r>
      <w:r w:rsidR="00174D28">
        <w:instrText xml:space="preserve"> REF _Ref9613968 \h </w:instrText>
      </w:r>
      <w:r w:rsidR="00174D28">
        <w:fldChar w:fldCharType="separate"/>
      </w:r>
      <w:r w:rsidR="008A6E56">
        <w:t xml:space="preserve">Bảng </w:t>
      </w:r>
      <w:r w:rsidR="008A6E56">
        <w:rPr>
          <w:noProof/>
        </w:rPr>
        <w:t>17</w:t>
      </w:r>
      <w:r w:rsidR="00174D28">
        <w:fldChar w:fldCharType="end"/>
      </w:r>
      <w:r w:rsidR="00174D28">
        <w:t xml:space="preserve"> mô tả một số trường hợp kiểm thử phần mềm BKVoice.</w:t>
      </w:r>
    </w:p>
    <w:p w14:paraId="244B18DA" w14:textId="123FEE05" w:rsidR="00C809BD" w:rsidRDefault="00C809BD" w:rsidP="00C809BD">
      <w:pPr>
        <w:pStyle w:val="Chuthich"/>
        <w:keepNext/>
      </w:pPr>
      <w:bookmarkStart w:id="259" w:name="_Ref9613968"/>
      <w:bookmarkStart w:id="260" w:name="_Toc9805533"/>
      <w:r>
        <w:t xml:space="preserve">Bảng </w:t>
      </w:r>
      <w:r w:rsidR="00215662">
        <w:rPr>
          <w:noProof/>
        </w:rPr>
        <w:fldChar w:fldCharType="begin"/>
      </w:r>
      <w:r w:rsidR="00215662">
        <w:rPr>
          <w:noProof/>
        </w:rPr>
        <w:instrText xml:space="preserve"> SEQ Bảng \* ARABIC </w:instrText>
      </w:r>
      <w:r w:rsidR="00215662">
        <w:rPr>
          <w:noProof/>
        </w:rPr>
        <w:fldChar w:fldCharType="separate"/>
      </w:r>
      <w:r w:rsidR="008A6E56">
        <w:rPr>
          <w:noProof/>
        </w:rPr>
        <w:t>17</w:t>
      </w:r>
      <w:r w:rsidR="00215662">
        <w:rPr>
          <w:noProof/>
        </w:rPr>
        <w:fldChar w:fldCharType="end"/>
      </w:r>
      <w:bookmarkEnd w:id="259"/>
      <w:r>
        <w:t>. Một số trường hợp kiểm thử phần mềm BKVoice</w:t>
      </w:r>
      <w:bookmarkEnd w:id="260"/>
    </w:p>
    <w:tbl>
      <w:tblPr>
        <w:tblStyle w:val="LiBang"/>
        <w:tblW w:w="0" w:type="auto"/>
        <w:tblLook w:val="04A0" w:firstRow="1" w:lastRow="0" w:firstColumn="1" w:lastColumn="0" w:noHBand="0" w:noVBand="1"/>
      </w:tblPr>
      <w:tblGrid>
        <w:gridCol w:w="737"/>
        <w:gridCol w:w="1608"/>
        <w:gridCol w:w="2412"/>
        <w:gridCol w:w="2584"/>
        <w:gridCol w:w="1301"/>
      </w:tblGrid>
      <w:tr w:rsidR="00C42635" w14:paraId="01A8D318" w14:textId="77777777" w:rsidTr="001E530A">
        <w:trPr>
          <w:cnfStyle w:val="100000000000" w:firstRow="1" w:lastRow="0" w:firstColumn="0" w:lastColumn="0" w:oddVBand="0" w:evenVBand="0" w:oddHBand="0" w:evenHBand="0" w:firstRowFirstColumn="0" w:firstRowLastColumn="0" w:lastRowFirstColumn="0" w:lastRowLastColumn="0"/>
          <w:trHeight w:val="1043"/>
          <w:tblHeader/>
        </w:trPr>
        <w:tc>
          <w:tcPr>
            <w:tcW w:w="737" w:type="dxa"/>
          </w:tcPr>
          <w:p w14:paraId="58A9C0A7" w14:textId="77777777" w:rsidR="00C42635" w:rsidRPr="005144A7" w:rsidRDefault="00C42635" w:rsidP="00287678">
            <w:pPr>
              <w:spacing w:before="120" w:after="0"/>
              <w:jc w:val="center"/>
              <w:rPr>
                <w:sz w:val="24"/>
              </w:rPr>
            </w:pPr>
            <w:r w:rsidRPr="005144A7">
              <w:rPr>
                <w:sz w:val="24"/>
              </w:rPr>
              <w:t>STT</w:t>
            </w:r>
          </w:p>
        </w:tc>
        <w:tc>
          <w:tcPr>
            <w:tcW w:w="1608" w:type="dxa"/>
          </w:tcPr>
          <w:p w14:paraId="0350B6D7" w14:textId="77777777" w:rsidR="00C42635" w:rsidRPr="005144A7" w:rsidRDefault="00C42635" w:rsidP="00287678">
            <w:pPr>
              <w:spacing w:before="120" w:after="0"/>
              <w:jc w:val="center"/>
              <w:rPr>
                <w:sz w:val="24"/>
              </w:rPr>
            </w:pPr>
            <w:r w:rsidRPr="005144A7">
              <w:rPr>
                <w:sz w:val="24"/>
              </w:rPr>
              <w:t>Mô tả</w:t>
            </w:r>
          </w:p>
        </w:tc>
        <w:tc>
          <w:tcPr>
            <w:tcW w:w="2412" w:type="dxa"/>
          </w:tcPr>
          <w:p w14:paraId="4A83065C" w14:textId="77777777" w:rsidR="00C42635" w:rsidRPr="005144A7" w:rsidRDefault="00C42635" w:rsidP="00287678">
            <w:pPr>
              <w:spacing w:before="120" w:after="0"/>
              <w:jc w:val="center"/>
              <w:rPr>
                <w:sz w:val="24"/>
              </w:rPr>
            </w:pPr>
            <w:r w:rsidRPr="005144A7">
              <w:rPr>
                <w:sz w:val="24"/>
              </w:rPr>
              <w:t>Các bước thực hiện</w:t>
            </w:r>
          </w:p>
        </w:tc>
        <w:tc>
          <w:tcPr>
            <w:tcW w:w="2584" w:type="dxa"/>
          </w:tcPr>
          <w:p w14:paraId="1F97D05E" w14:textId="77777777" w:rsidR="00C42635" w:rsidRPr="005144A7" w:rsidRDefault="00C42635" w:rsidP="00287678">
            <w:pPr>
              <w:spacing w:before="120" w:after="0"/>
              <w:jc w:val="center"/>
              <w:rPr>
                <w:sz w:val="24"/>
              </w:rPr>
            </w:pPr>
            <w:r w:rsidRPr="005144A7">
              <w:rPr>
                <w:sz w:val="24"/>
              </w:rPr>
              <w:t>Kết quả mong muốn</w:t>
            </w:r>
          </w:p>
        </w:tc>
        <w:tc>
          <w:tcPr>
            <w:tcW w:w="1301" w:type="dxa"/>
          </w:tcPr>
          <w:p w14:paraId="1E216192" w14:textId="77777777" w:rsidR="00C42635" w:rsidRPr="005144A7" w:rsidRDefault="00C42635" w:rsidP="00287678">
            <w:pPr>
              <w:spacing w:before="120" w:after="0"/>
              <w:jc w:val="center"/>
              <w:rPr>
                <w:sz w:val="24"/>
              </w:rPr>
            </w:pPr>
            <w:r w:rsidRPr="005144A7">
              <w:rPr>
                <w:sz w:val="24"/>
              </w:rPr>
              <w:t>Kết quả thực tế</w:t>
            </w:r>
          </w:p>
        </w:tc>
      </w:tr>
      <w:tr w:rsidR="005B7FE1" w14:paraId="4412E14A" w14:textId="77777777" w:rsidTr="001E530A">
        <w:trPr>
          <w:trHeight w:val="1043"/>
        </w:trPr>
        <w:tc>
          <w:tcPr>
            <w:tcW w:w="737" w:type="dxa"/>
          </w:tcPr>
          <w:p w14:paraId="6E2837AF" w14:textId="2359B5AB" w:rsidR="005B7FE1" w:rsidRPr="005144A7" w:rsidRDefault="005B7FE1" w:rsidP="00287678">
            <w:pPr>
              <w:spacing w:before="120" w:after="0"/>
              <w:jc w:val="left"/>
              <w:rPr>
                <w:sz w:val="24"/>
              </w:rPr>
            </w:pPr>
            <w:r>
              <w:rPr>
                <w:sz w:val="24"/>
              </w:rPr>
              <w:t>1</w:t>
            </w:r>
          </w:p>
        </w:tc>
        <w:tc>
          <w:tcPr>
            <w:tcW w:w="1608" w:type="dxa"/>
          </w:tcPr>
          <w:p w14:paraId="17ED1DA0" w14:textId="0DC3DC39" w:rsidR="005B7FE1" w:rsidRPr="005144A7" w:rsidRDefault="005B7FE1" w:rsidP="00287678">
            <w:pPr>
              <w:spacing w:before="120" w:after="0"/>
              <w:jc w:val="left"/>
              <w:rPr>
                <w:sz w:val="24"/>
              </w:rPr>
            </w:pPr>
            <w:r>
              <w:rPr>
                <w:sz w:val="24"/>
              </w:rPr>
              <w:t xml:space="preserve">Cài đặt </w:t>
            </w:r>
            <w:r w:rsidR="00E227BC">
              <w:rPr>
                <w:sz w:val="24"/>
              </w:rPr>
              <w:t>phần mềm</w:t>
            </w:r>
          </w:p>
        </w:tc>
        <w:tc>
          <w:tcPr>
            <w:tcW w:w="2412" w:type="dxa"/>
          </w:tcPr>
          <w:p w14:paraId="0F899F0A" w14:textId="3D36B410" w:rsidR="005B7FE1" w:rsidRDefault="005B7FE1" w:rsidP="00287678">
            <w:pPr>
              <w:spacing w:before="120" w:after="0"/>
              <w:jc w:val="left"/>
              <w:rPr>
                <w:sz w:val="24"/>
              </w:rPr>
            </w:pPr>
            <w:r>
              <w:rPr>
                <w:sz w:val="24"/>
              </w:rPr>
              <w:t xml:space="preserve">1. </w:t>
            </w:r>
            <w:r w:rsidR="00131A63">
              <w:rPr>
                <w:sz w:val="24"/>
              </w:rPr>
              <w:t xml:space="preserve">Chạy </w:t>
            </w:r>
            <w:r w:rsidR="00C737EB">
              <w:rPr>
                <w:sz w:val="24"/>
              </w:rPr>
              <w:t>bộ cài đặt</w:t>
            </w:r>
            <w:r w:rsidR="00131A63">
              <w:rPr>
                <w:sz w:val="24"/>
              </w:rPr>
              <w:t xml:space="preserve"> BKVoice Installer.exe</w:t>
            </w:r>
          </w:p>
          <w:p w14:paraId="5F3A6DA0" w14:textId="77777777" w:rsidR="00AF0F52" w:rsidRDefault="00AF0F52" w:rsidP="00287678">
            <w:pPr>
              <w:spacing w:before="120" w:after="0"/>
              <w:jc w:val="left"/>
              <w:rPr>
                <w:sz w:val="24"/>
              </w:rPr>
            </w:pPr>
            <w:r>
              <w:rPr>
                <w:sz w:val="24"/>
              </w:rPr>
              <w:t>2. Chọn thư mục cài đặt</w:t>
            </w:r>
          </w:p>
          <w:p w14:paraId="7E965013" w14:textId="7851BE15" w:rsidR="00AF0F52" w:rsidRPr="005B7FE1" w:rsidRDefault="00AF0F52" w:rsidP="00287678">
            <w:pPr>
              <w:spacing w:before="120" w:after="0"/>
              <w:jc w:val="left"/>
              <w:rPr>
                <w:sz w:val="24"/>
              </w:rPr>
            </w:pPr>
            <w:r>
              <w:rPr>
                <w:sz w:val="24"/>
              </w:rPr>
              <w:t xml:space="preserve">3. Xác nhận </w:t>
            </w:r>
            <w:r w:rsidR="00B3412B">
              <w:rPr>
                <w:sz w:val="24"/>
              </w:rPr>
              <w:t xml:space="preserve">thông tin cài đặt </w:t>
            </w:r>
            <w:r>
              <w:rPr>
                <w:sz w:val="24"/>
              </w:rPr>
              <w:t>cài đặt</w:t>
            </w:r>
          </w:p>
        </w:tc>
        <w:tc>
          <w:tcPr>
            <w:tcW w:w="2584" w:type="dxa"/>
          </w:tcPr>
          <w:p w14:paraId="43A8C6EB" w14:textId="77777777" w:rsidR="005B7FE1" w:rsidRDefault="00AB113D" w:rsidP="00287678">
            <w:pPr>
              <w:spacing w:before="120" w:after="0"/>
              <w:jc w:val="left"/>
              <w:rPr>
                <w:sz w:val="24"/>
              </w:rPr>
            </w:pPr>
            <w:r>
              <w:rPr>
                <w:sz w:val="24"/>
              </w:rPr>
              <w:t xml:space="preserve">1. </w:t>
            </w:r>
            <w:r w:rsidR="00A134C7">
              <w:rPr>
                <w:sz w:val="24"/>
              </w:rPr>
              <w:t>Cài đặt bộ đọc thành công</w:t>
            </w:r>
          </w:p>
          <w:p w14:paraId="6CA0ACE9" w14:textId="77777777" w:rsidR="00D22719" w:rsidRDefault="00D22719" w:rsidP="00287678">
            <w:pPr>
              <w:spacing w:before="120" w:after="0"/>
              <w:jc w:val="left"/>
              <w:rPr>
                <w:sz w:val="24"/>
              </w:rPr>
            </w:pPr>
            <w:r>
              <w:rPr>
                <w:sz w:val="24"/>
              </w:rPr>
              <w:t>2. Bộ đọc được đăng ký thành công trên Registry</w:t>
            </w:r>
          </w:p>
          <w:p w14:paraId="678AD7A5" w14:textId="3BC6B20C" w:rsidR="00D22719" w:rsidRPr="005144A7" w:rsidRDefault="00D22719" w:rsidP="00287678">
            <w:pPr>
              <w:spacing w:before="120" w:after="0"/>
              <w:jc w:val="left"/>
              <w:rPr>
                <w:sz w:val="24"/>
              </w:rPr>
            </w:pPr>
            <w:r>
              <w:rPr>
                <w:sz w:val="24"/>
              </w:rPr>
              <w:t>3. NVDA khởi động thành công bộ đọc</w:t>
            </w:r>
          </w:p>
        </w:tc>
        <w:tc>
          <w:tcPr>
            <w:tcW w:w="1301" w:type="dxa"/>
          </w:tcPr>
          <w:p w14:paraId="547FC0C3" w14:textId="6D988C41" w:rsidR="005B7FE1" w:rsidRPr="005144A7" w:rsidRDefault="00D15A52" w:rsidP="00287678">
            <w:pPr>
              <w:spacing w:before="120" w:after="0"/>
              <w:jc w:val="left"/>
              <w:rPr>
                <w:sz w:val="24"/>
              </w:rPr>
            </w:pPr>
            <w:r>
              <w:rPr>
                <w:sz w:val="24"/>
              </w:rPr>
              <w:t>Passed</w:t>
            </w:r>
          </w:p>
        </w:tc>
      </w:tr>
      <w:tr w:rsidR="00C42635" w14:paraId="019EBEE2" w14:textId="77777777" w:rsidTr="001E530A">
        <w:tc>
          <w:tcPr>
            <w:tcW w:w="737" w:type="dxa"/>
          </w:tcPr>
          <w:p w14:paraId="44B6E3E9" w14:textId="29A48B47" w:rsidR="00C42635" w:rsidRPr="005144A7" w:rsidRDefault="00121EF6" w:rsidP="00287678">
            <w:pPr>
              <w:spacing w:before="120" w:after="0"/>
              <w:jc w:val="left"/>
              <w:rPr>
                <w:sz w:val="24"/>
              </w:rPr>
            </w:pPr>
            <w:r>
              <w:rPr>
                <w:sz w:val="24"/>
              </w:rPr>
              <w:lastRenderedPageBreak/>
              <w:t>2</w:t>
            </w:r>
          </w:p>
        </w:tc>
        <w:tc>
          <w:tcPr>
            <w:tcW w:w="1608" w:type="dxa"/>
          </w:tcPr>
          <w:p w14:paraId="37523138" w14:textId="77777777" w:rsidR="00C42635" w:rsidRPr="005144A7" w:rsidRDefault="00C42635" w:rsidP="00287678">
            <w:pPr>
              <w:spacing w:before="120" w:after="0"/>
              <w:jc w:val="left"/>
              <w:rPr>
                <w:sz w:val="24"/>
              </w:rPr>
            </w:pPr>
            <w:r>
              <w:rPr>
                <w:sz w:val="24"/>
              </w:rPr>
              <w:t>Khởi động bộ đọc</w:t>
            </w:r>
          </w:p>
        </w:tc>
        <w:tc>
          <w:tcPr>
            <w:tcW w:w="2412" w:type="dxa"/>
          </w:tcPr>
          <w:p w14:paraId="673712E6" w14:textId="77777777" w:rsidR="00C42635" w:rsidRDefault="00C42635" w:rsidP="00287678">
            <w:pPr>
              <w:spacing w:before="120" w:after="0"/>
              <w:jc w:val="left"/>
              <w:rPr>
                <w:sz w:val="24"/>
              </w:rPr>
            </w:pPr>
            <w:r w:rsidRPr="005144A7">
              <w:rPr>
                <w:sz w:val="24"/>
              </w:rPr>
              <w:t>1.</w:t>
            </w:r>
            <w:r>
              <w:rPr>
                <w:sz w:val="24"/>
              </w:rPr>
              <w:t xml:space="preserve"> Vào NVDA</w:t>
            </w:r>
          </w:p>
          <w:p w14:paraId="46DCEE6D" w14:textId="77777777" w:rsidR="00C42635" w:rsidRPr="005144A7" w:rsidRDefault="00C42635" w:rsidP="00287678">
            <w:pPr>
              <w:spacing w:before="120" w:after="0"/>
              <w:jc w:val="left"/>
              <w:rPr>
                <w:sz w:val="24"/>
              </w:rPr>
            </w:pPr>
            <w:r>
              <w:rPr>
                <w:sz w:val="24"/>
              </w:rPr>
              <w:t>2. Chọn thiết lập giọng đọc là giọng BKVoice</w:t>
            </w:r>
          </w:p>
        </w:tc>
        <w:tc>
          <w:tcPr>
            <w:tcW w:w="2584" w:type="dxa"/>
          </w:tcPr>
          <w:p w14:paraId="24B3A284" w14:textId="77777777" w:rsidR="00C42635" w:rsidRDefault="00C42635" w:rsidP="00287678">
            <w:pPr>
              <w:spacing w:before="120" w:after="0"/>
              <w:jc w:val="left"/>
              <w:rPr>
                <w:sz w:val="24"/>
              </w:rPr>
            </w:pPr>
            <w:r>
              <w:rPr>
                <w:sz w:val="24"/>
              </w:rPr>
              <w:t>1. Khởi động bộ đọc thành công</w:t>
            </w:r>
          </w:p>
          <w:p w14:paraId="4FA7348F" w14:textId="0F304497" w:rsidR="00121EF6" w:rsidRDefault="00C42635" w:rsidP="00287678">
            <w:pPr>
              <w:spacing w:before="120" w:after="0"/>
              <w:jc w:val="left"/>
              <w:rPr>
                <w:sz w:val="24"/>
              </w:rPr>
            </w:pPr>
            <w:r>
              <w:rPr>
                <w:sz w:val="24"/>
              </w:rPr>
              <w:t xml:space="preserve">2. </w:t>
            </w:r>
            <w:r w:rsidR="00121EF6">
              <w:rPr>
                <w:sz w:val="24"/>
              </w:rPr>
              <w:t>Thời gian khởi động nhanh, dưới 2s</w:t>
            </w:r>
            <w:r w:rsidR="00932052">
              <w:rPr>
                <w:sz w:val="24"/>
              </w:rPr>
              <w:t>.</w:t>
            </w:r>
          </w:p>
          <w:p w14:paraId="1A6E7068" w14:textId="0ECE6B34" w:rsidR="00C42635" w:rsidRPr="005144A7" w:rsidRDefault="00121EF6" w:rsidP="00287678">
            <w:pPr>
              <w:spacing w:before="120" w:after="0"/>
              <w:jc w:val="left"/>
              <w:rPr>
                <w:sz w:val="24"/>
              </w:rPr>
            </w:pPr>
            <w:r>
              <w:rPr>
                <w:sz w:val="24"/>
              </w:rPr>
              <w:t xml:space="preserve">3. </w:t>
            </w:r>
            <w:r w:rsidR="00C42635">
              <w:rPr>
                <w:sz w:val="24"/>
              </w:rPr>
              <w:t>Phát ra âm thanh của BKVoice</w:t>
            </w:r>
          </w:p>
        </w:tc>
        <w:tc>
          <w:tcPr>
            <w:tcW w:w="1301" w:type="dxa"/>
          </w:tcPr>
          <w:p w14:paraId="19DB0014" w14:textId="77777777" w:rsidR="00C42635" w:rsidRPr="005144A7" w:rsidRDefault="00C42635" w:rsidP="00287678">
            <w:pPr>
              <w:spacing w:before="120" w:after="0"/>
              <w:jc w:val="left"/>
              <w:rPr>
                <w:sz w:val="24"/>
              </w:rPr>
            </w:pPr>
            <w:r>
              <w:rPr>
                <w:sz w:val="24"/>
              </w:rPr>
              <w:t>Passed</w:t>
            </w:r>
          </w:p>
        </w:tc>
      </w:tr>
      <w:tr w:rsidR="00C42635" w14:paraId="7DE4A818" w14:textId="77777777" w:rsidTr="001E530A">
        <w:tc>
          <w:tcPr>
            <w:tcW w:w="737" w:type="dxa"/>
          </w:tcPr>
          <w:p w14:paraId="420D9FBF" w14:textId="560D259F" w:rsidR="00C42635" w:rsidRPr="005144A7" w:rsidRDefault="009932CA" w:rsidP="00287678">
            <w:pPr>
              <w:spacing w:before="120" w:after="0"/>
              <w:jc w:val="left"/>
              <w:rPr>
                <w:sz w:val="24"/>
              </w:rPr>
            </w:pPr>
            <w:r>
              <w:rPr>
                <w:sz w:val="24"/>
              </w:rPr>
              <w:t>3</w:t>
            </w:r>
          </w:p>
        </w:tc>
        <w:tc>
          <w:tcPr>
            <w:tcW w:w="1608" w:type="dxa"/>
          </w:tcPr>
          <w:p w14:paraId="1FB62C58" w14:textId="41384686" w:rsidR="00C42635" w:rsidRPr="005144A7" w:rsidRDefault="00C42635" w:rsidP="00287678">
            <w:pPr>
              <w:spacing w:before="120" w:after="0"/>
              <w:jc w:val="left"/>
              <w:rPr>
                <w:sz w:val="24"/>
              </w:rPr>
            </w:pPr>
            <w:r>
              <w:rPr>
                <w:sz w:val="24"/>
              </w:rPr>
              <w:t xml:space="preserve">Bộ đọc thực hiện đọc một đoạn văn bản </w:t>
            </w:r>
            <w:r w:rsidR="007C07E4">
              <w:rPr>
                <w:sz w:val="24"/>
              </w:rPr>
              <w:t xml:space="preserve">chứa tên </w:t>
            </w:r>
            <w:r w:rsidR="00206007">
              <w:rPr>
                <w:sz w:val="24"/>
              </w:rPr>
              <w:t xml:space="preserve">trang </w:t>
            </w:r>
            <w:r w:rsidR="007C07E4">
              <w:rPr>
                <w:sz w:val="24"/>
              </w:rPr>
              <w:t>web</w:t>
            </w:r>
            <w:r>
              <w:rPr>
                <w:sz w:val="24"/>
              </w:rPr>
              <w:t xml:space="preserve"> nhận được từ NVDA</w:t>
            </w:r>
          </w:p>
        </w:tc>
        <w:tc>
          <w:tcPr>
            <w:tcW w:w="2412" w:type="dxa"/>
          </w:tcPr>
          <w:p w14:paraId="2ACFF5A0" w14:textId="77777777" w:rsidR="00C42635" w:rsidRDefault="00C42635" w:rsidP="00287678">
            <w:pPr>
              <w:spacing w:before="120" w:after="0"/>
              <w:jc w:val="left"/>
              <w:rPr>
                <w:sz w:val="24"/>
              </w:rPr>
            </w:pPr>
            <w:r w:rsidRPr="00016EC3">
              <w:rPr>
                <w:sz w:val="24"/>
              </w:rPr>
              <w:t>1.</w:t>
            </w:r>
            <w:r>
              <w:rPr>
                <w:sz w:val="24"/>
              </w:rPr>
              <w:t xml:space="preserve"> </w:t>
            </w:r>
            <w:r w:rsidRPr="00016EC3">
              <w:rPr>
                <w:sz w:val="24"/>
              </w:rPr>
              <w:t>Khởi động bộ đọc</w:t>
            </w:r>
          </w:p>
          <w:p w14:paraId="070EC3CF" w14:textId="382D7312" w:rsidR="00C42635" w:rsidRDefault="00C42635" w:rsidP="00287678">
            <w:pPr>
              <w:spacing w:before="120" w:after="0"/>
              <w:jc w:val="left"/>
              <w:rPr>
                <w:sz w:val="24"/>
              </w:rPr>
            </w:pPr>
            <w:r>
              <w:rPr>
                <w:sz w:val="24"/>
              </w:rPr>
              <w:t xml:space="preserve">2. </w:t>
            </w:r>
            <w:r w:rsidR="00B04EA2">
              <w:rPr>
                <w:sz w:val="24"/>
              </w:rPr>
              <w:t>Gõ tên trang web</w:t>
            </w:r>
          </w:p>
          <w:p w14:paraId="5C7A9704" w14:textId="0743F5B9" w:rsidR="00C42635" w:rsidRPr="00016EC3" w:rsidRDefault="00C42635" w:rsidP="00287678">
            <w:pPr>
              <w:spacing w:before="120" w:after="0"/>
              <w:jc w:val="left"/>
              <w:rPr>
                <w:sz w:val="24"/>
              </w:rPr>
            </w:pPr>
            <w:r>
              <w:rPr>
                <w:sz w:val="24"/>
              </w:rPr>
              <w:t xml:space="preserve">3. Focus vào </w:t>
            </w:r>
            <w:r w:rsidR="00F65270">
              <w:rPr>
                <w:sz w:val="24"/>
              </w:rPr>
              <w:t>tên trang web đã mở</w:t>
            </w:r>
          </w:p>
        </w:tc>
        <w:tc>
          <w:tcPr>
            <w:tcW w:w="2584" w:type="dxa"/>
          </w:tcPr>
          <w:p w14:paraId="660064D8" w14:textId="77777777" w:rsidR="00C42635" w:rsidRDefault="00C42635" w:rsidP="00287678">
            <w:pPr>
              <w:spacing w:before="120" w:after="0"/>
              <w:jc w:val="left"/>
              <w:rPr>
                <w:sz w:val="24"/>
              </w:rPr>
            </w:pPr>
            <w:r>
              <w:rPr>
                <w:sz w:val="24"/>
              </w:rPr>
              <w:t>1. Khởi động bộ đọc thành công</w:t>
            </w:r>
          </w:p>
          <w:p w14:paraId="38299DFE" w14:textId="799FEEF5" w:rsidR="00083C4F" w:rsidRPr="005144A7" w:rsidRDefault="00C42635" w:rsidP="00287678">
            <w:pPr>
              <w:spacing w:before="120" w:after="0"/>
              <w:jc w:val="left"/>
              <w:rPr>
                <w:sz w:val="24"/>
              </w:rPr>
            </w:pPr>
            <w:r>
              <w:rPr>
                <w:sz w:val="24"/>
              </w:rPr>
              <w:t xml:space="preserve">2. </w:t>
            </w:r>
            <w:r w:rsidR="00083C4F">
              <w:rPr>
                <w:sz w:val="24"/>
              </w:rPr>
              <w:t>Đọc toàn bộ tên trang web khi focus vào</w:t>
            </w:r>
          </w:p>
        </w:tc>
        <w:tc>
          <w:tcPr>
            <w:tcW w:w="1301" w:type="dxa"/>
          </w:tcPr>
          <w:p w14:paraId="2F9EE5DA" w14:textId="77777777" w:rsidR="00C42635" w:rsidRPr="005144A7" w:rsidRDefault="00C42635" w:rsidP="00287678">
            <w:pPr>
              <w:spacing w:before="120" w:after="0"/>
              <w:jc w:val="left"/>
              <w:rPr>
                <w:sz w:val="24"/>
              </w:rPr>
            </w:pPr>
            <w:r>
              <w:rPr>
                <w:sz w:val="24"/>
              </w:rPr>
              <w:t>Passed</w:t>
            </w:r>
          </w:p>
        </w:tc>
      </w:tr>
      <w:tr w:rsidR="00C42635" w14:paraId="3F50FEA5" w14:textId="77777777" w:rsidTr="001E530A">
        <w:tc>
          <w:tcPr>
            <w:tcW w:w="737" w:type="dxa"/>
          </w:tcPr>
          <w:p w14:paraId="4811A0FF" w14:textId="489F8D6D" w:rsidR="00C42635" w:rsidRPr="005144A7" w:rsidRDefault="009932CA" w:rsidP="00287678">
            <w:pPr>
              <w:spacing w:before="120" w:after="0"/>
              <w:jc w:val="left"/>
              <w:rPr>
                <w:sz w:val="24"/>
              </w:rPr>
            </w:pPr>
            <w:r>
              <w:rPr>
                <w:sz w:val="24"/>
              </w:rPr>
              <w:t>4</w:t>
            </w:r>
          </w:p>
        </w:tc>
        <w:tc>
          <w:tcPr>
            <w:tcW w:w="1608" w:type="dxa"/>
          </w:tcPr>
          <w:p w14:paraId="675A2F46" w14:textId="77777777" w:rsidR="00C42635" w:rsidRPr="005144A7" w:rsidRDefault="00C42635" w:rsidP="00287678">
            <w:pPr>
              <w:spacing w:before="120" w:after="0"/>
              <w:jc w:val="left"/>
              <w:rPr>
                <w:sz w:val="24"/>
              </w:rPr>
            </w:pPr>
            <w:r>
              <w:rPr>
                <w:sz w:val="24"/>
              </w:rPr>
              <w:t>Bộ đọc thực hiện đọc một đoạn văn bản chứa cả tiếng Anh và tiếng Việt nhận đọc từ NVDA</w:t>
            </w:r>
          </w:p>
        </w:tc>
        <w:tc>
          <w:tcPr>
            <w:tcW w:w="2412" w:type="dxa"/>
          </w:tcPr>
          <w:p w14:paraId="09D48C11" w14:textId="77777777" w:rsidR="00C42635" w:rsidRDefault="00C42635" w:rsidP="00287678">
            <w:pPr>
              <w:spacing w:before="120" w:after="0"/>
              <w:jc w:val="left"/>
              <w:rPr>
                <w:sz w:val="24"/>
              </w:rPr>
            </w:pPr>
            <w:r w:rsidRPr="00016EC3">
              <w:rPr>
                <w:sz w:val="24"/>
              </w:rPr>
              <w:t>1.</w:t>
            </w:r>
            <w:r>
              <w:rPr>
                <w:sz w:val="24"/>
              </w:rPr>
              <w:t xml:space="preserve"> </w:t>
            </w:r>
            <w:r w:rsidRPr="00016EC3">
              <w:rPr>
                <w:sz w:val="24"/>
              </w:rPr>
              <w:t>Khởi động bộ đọc</w:t>
            </w:r>
          </w:p>
          <w:p w14:paraId="3A0E106A" w14:textId="77777777" w:rsidR="00C42635" w:rsidRDefault="00C42635" w:rsidP="00287678">
            <w:pPr>
              <w:spacing w:before="120" w:after="0"/>
              <w:jc w:val="left"/>
              <w:rPr>
                <w:sz w:val="24"/>
              </w:rPr>
            </w:pPr>
            <w:r>
              <w:rPr>
                <w:sz w:val="24"/>
              </w:rPr>
              <w:t>2. Mở một đoạn văn bản chứa cả tiếng Việt và tiếng Anh</w:t>
            </w:r>
          </w:p>
          <w:p w14:paraId="48987ABD" w14:textId="77777777" w:rsidR="00C42635" w:rsidRPr="005144A7" w:rsidRDefault="00C42635" w:rsidP="00287678">
            <w:pPr>
              <w:spacing w:before="120" w:after="0"/>
              <w:jc w:val="left"/>
              <w:rPr>
                <w:sz w:val="24"/>
              </w:rPr>
            </w:pPr>
            <w:r>
              <w:rPr>
                <w:sz w:val="24"/>
              </w:rPr>
              <w:t>3. Focus vào đoạn văn bản đã mở</w:t>
            </w:r>
          </w:p>
        </w:tc>
        <w:tc>
          <w:tcPr>
            <w:tcW w:w="2584" w:type="dxa"/>
          </w:tcPr>
          <w:p w14:paraId="1CA98266" w14:textId="77777777" w:rsidR="00C42635" w:rsidRDefault="00C42635" w:rsidP="00287678">
            <w:pPr>
              <w:spacing w:before="120" w:after="0"/>
              <w:jc w:val="left"/>
              <w:rPr>
                <w:sz w:val="24"/>
              </w:rPr>
            </w:pPr>
            <w:r>
              <w:rPr>
                <w:sz w:val="24"/>
              </w:rPr>
              <w:t>1. Khởi động bộ đọc thành công</w:t>
            </w:r>
          </w:p>
          <w:p w14:paraId="2DFC3F73" w14:textId="77777777" w:rsidR="00C42635" w:rsidRPr="005144A7" w:rsidRDefault="00C42635" w:rsidP="00287678">
            <w:pPr>
              <w:spacing w:before="120" w:after="0"/>
              <w:jc w:val="left"/>
              <w:rPr>
                <w:sz w:val="24"/>
              </w:rPr>
            </w:pPr>
            <w:r w:rsidRPr="0057115A">
              <w:rPr>
                <w:sz w:val="24"/>
              </w:rPr>
              <w:t xml:space="preserve">2. Đọc toàn bộ từng từ đoạn văn bản </w:t>
            </w:r>
            <w:r>
              <w:rPr>
                <w:sz w:val="24"/>
              </w:rPr>
              <w:t xml:space="preserve">ngay khi </w:t>
            </w:r>
            <w:r w:rsidRPr="0057115A">
              <w:rPr>
                <w:sz w:val="24"/>
              </w:rPr>
              <w:t>được focus vào</w:t>
            </w:r>
          </w:p>
        </w:tc>
        <w:tc>
          <w:tcPr>
            <w:tcW w:w="1301" w:type="dxa"/>
          </w:tcPr>
          <w:p w14:paraId="411AE1B0" w14:textId="77777777" w:rsidR="00C42635" w:rsidRPr="005144A7" w:rsidRDefault="00C42635" w:rsidP="00287678">
            <w:pPr>
              <w:spacing w:before="120" w:after="0"/>
              <w:jc w:val="left"/>
              <w:rPr>
                <w:sz w:val="24"/>
              </w:rPr>
            </w:pPr>
            <w:r>
              <w:rPr>
                <w:sz w:val="24"/>
              </w:rPr>
              <w:t>Passed</w:t>
            </w:r>
          </w:p>
        </w:tc>
      </w:tr>
      <w:tr w:rsidR="00AA4FC5" w14:paraId="2C2F29CA" w14:textId="77777777" w:rsidTr="001E530A">
        <w:tc>
          <w:tcPr>
            <w:tcW w:w="737" w:type="dxa"/>
          </w:tcPr>
          <w:p w14:paraId="0D30C42C" w14:textId="4FE4C1C5" w:rsidR="00AA4FC5" w:rsidRDefault="009932CA" w:rsidP="00287678">
            <w:pPr>
              <w:spacing w:before="120" w:after="0"/>
              <w:jc w:val="left"/>
              <w:rPr>
                <w:sz w:val="24"/>
              </w:rPr>
            </w:pPr>
            <w:r>
              <w:rPr>
                <w:sz w:val="24"/>
              </w:rPr>
              <w:t>5</w:t>
            </w:r>
          </w:p>
        </w:tc>
        <w:tc>
          <w:tcPr>
            <w:tcW w:w="1608" w:type="dxa"/>
          </w:tcPr>
          <w:p w14:paraId="22E288C1" w14:textId="12B699ED" w:rsidR="00AA4FC5" w:rsidRDefault="001E2BD9" w:rsidP="00287678">
            <w:pPr>
              <w:spacing w:before="120" w:after="0"/>
              <w:jc w:val="left"/>
              <w:rPr>
                <w:sz w:val="24"/>
              </w:rPr>
            </w:pPr>
            <w:r>
              <w:rPr>
                <w:sz w:val="24"/>
              </w:rPr>
              <w:t>Thêm từ nước ngoài vào từ điển</w:t>
            </w:r>
          </w:p>
        </w:tc>
        <w:tc>
          <w:tcPr>
            <w:tcW w:w="2412" w:type="dxa"/>
          </w:tcPr>
          <w:p w14:paraId="3610888A" w14:textId="77777777" w:rsidR="00AA4FC5" w:rsidRDefault="005A6609" w:rsidP="00287678">
            <w:pPr>
              <w:spacing w:before="120" w:after="0"/>
              <w:jc w:val="left"/>
              <w:rPr>
                <w:sz w:val="24"/>
              </w:rPr>
            </w:pPr>
            <w:r>
              <w:rPr>
                <w:sz w:val="24"/>
              </w:rPr>
              <w:t>1. Khởi động Từ điển BKVoice.exe</w:t>
            </w:r>
          </w:p>
          <w:p w14:paraId="4EDD57D9" w14:textId="1944A840" w:rsidR="005A6609" w:rsidRDefault="005A6609" w:rsidP="00287678">
            <w:pPr>
              <w:spacing w:before="120" w:after="0"/>
              <w:jc w:val="left"/>
              <w:rPr>
                <w:sz w:val="24"/>
              </w:rPr>
            </w:pPr>
            <w:r>
              <w:rPr>
                <w:sz w:val="24"/>
              </w:rPr>
              <w:t>2. Mở cửa sổ Từ điển từ nước ngoài</w:t>
            </w:r>
          </w:p>
          <w:p w14:paraId="79F7520C" w14:textId="672072A7" w:rsidR="00422B16" w:rsidRDefault="00422B16" w:rsidP="00287678">
            <w:pPr>
              <w:spacing w:before="120" w:after="0"/>
              <w:jc w:val="left"/>
              <w:rPr>
                <w:sz w:val="24"/>
              </w:rPr>
            </w:pPr>
            <w:r>
              <w:rPr>
                <w:sz w:val="24"/>
              </w:rPr>
              <w:t>3. Chọn nút Thêm</w:t>
            </w:r>
          </w:p>
          <w:p w14:paraId="06B767AC" w14:textId="0018E031" w:rsidR="005A6609" w:rsidRDefault="00CE5562" w:rsidP="00287678">
            <w:pPr>
              <w:spacing w:before="120" w:after="0"/>
              <w:jc w:val="left"/>
              <w:rPr>
                <w:sz w:val="24"/>
              </w:rPr>
            </w:pPr>
            <w:r>
              <w:rPr>
                <w:sz w:val="24"/>
              </w:rPr>
              <w:t>4</w:t>
            </w:r>
            <w:r w:rsidR="005A6609">
              <w:rPr>
                <w:sz w:val="24"/>
              </w:rPr>
              <w:t>. Thêm từ nước ngoài</w:t>
            </w:r>
          </w:p>
          <w:p w14:paraId="06F655F9" w14:textId="7C06132B" w:rsidR="002479D8" w:rsidRDefault="00CE5562" w:rsidP="00287678">
            <w:pPr>
              <w:spacing w:before="120" w:after="0"/>
              <w:jc w:val="left"/>
              <w:rPr>
                <w:sz w:val="24"/>
              </w:rPr>
            </w:pPr>
            <w:r>
              <w:rPr>
                <w:sz w:val="24"/>
              </w:rPr>
              <w:t>5</w:t>
            </w:r>
            <w:r w:rsidR="002479D8">
              <w:rPr>
                <w:sz w:val="24"/>
              </w:rPr>
              <w:t>. Nhấn OK.</w:t>
            </w:r>
          </w:p>
          <w:p w14:paraId="67A51380" w14:textId="20073086" w:rsidR="005A6609" w:rsidRPr="00016EC3" w:rsidRDefault="005A6609" w:rsidP="00287678">
            <w:pPr>
              <w:spacing w:before="120" w:after="0"/>
              <w:jc w:val="left"/>
              <w:rPr>
                <w:sz w:val="24"/>
              </w:rPr>
            </w:pPr>
          </w:p>
        </w:tc>
        <w:tc>
          <w:tcPr>
            <w:tcW w:w="2584" w:type="dxa"/>
          </w:tcPr>
          <w:p w14:paraId="74041599" w14:textId="77777777" w:rsidR="00AA4FC5" w:rsidRDefault="00CE5562" w:rsidP="00287678">
            <w:pPr>
              <w:spacing w:before="120" w:after="0"/>
              <w:jc w:val="left"/>
              <w:rPr>
                <w:sz w:val="24"/>
              </w:rPr>
            </w:pPr>
            <w:r>
              <w:rPr>
                <w:sz w:val="24"/>
              </w:rPr>
              <w:lastRenderedPageBreak/>
              <w:t xml:space="preserve">1. </w:t>
            </w:r>
            <w:r w:rsidR="0054122B">
              <w:rPr>
                <w:sz w:val="24"/>
              </w:rPr>
              <w:t>Tiện ích Từ điển BKVoice khởi động thành công</w:t>
            </w:r>
          </w:p>
          <w:p w14:paraId="1183648A" w14:textId="77777777" w:rsidR="0054122B" w:rsidRDefault="0054122B" w:rsidP="00287678">
            <w:pPr>
              <w:spacing w:before="120" w:after="0"/>
              <w:jc w:val="left"/>
              <w:rPr>
                <w:sz w:val="24"/>
              </w:rPr>
            </w:pPr>
            <w:r>
              <w:rPr>
                <w:sz w:val="24"/>
              </w:rPr>
              <w:t>2. Cửa sổ Từ điển từ nước ngoài mở thành công</w:t>
            </w:r>
          </w:p>
          <w:p w14:paraId="3697BED4" w14:textId="77777777" w:rsidR="0054122B" w:rsidRDefault="0054122B" w:rsidP="00287678">
            <w:pPr>
              <w:spacing w:before="120" w:after="0"/>
              <w:jc w:val="left"/>
              <w:rPr>
                <w:sz w:val="24"/>
              </w:rPr>
            </w:pPr>
            <w:r>
              <w:rPr>
                <w:sz w:val="24"/>
              </w:rPr>
              <w:t xml:space="preserve">3. </w:t>
            </w:r>
            <w:r w:rsidR="005459B9">
              <w:rPr>
                <w:sz w:val="24"/>
              </w:rPr>
              <w:t>Thêm từ nước ngoài thành công</w:t>
            </w:r>
          </w:p>
          <w:p w14:paraId="42EA08F7" w14:textId="68316265" w:rsidR="005459B9" w:rsidRDefault="005459B9" w:rsidP="00287678">
            <w:pPr>
              <w:spacing w:before="120" w:after="0"/>
              <w:jc w:val="left"/>
              <w:rPr>
                <w:sz w:val="24"/>
              </w:rPr>
            </w:pPr>
            <w:r>
              <w:rPr>
                <w:sz w:val="24"/>
              </w:rPr>
              <w:lastRenderedPageBreak/>
              <w:t>4. Thông báo yêu cầu người dùng khởi động lại NVDA hiện lên thành công</w:t>
            </w:r>
          </w:p>
        </w:tc>
        <w:tc>
          <w:tcPr>
            <w:tcW w:w="1301" w:type="dxa"/>
          </w:tcPr>
          <w:p w14:paraId="2766C20D" w14:textId="3494A5B9" w:rsidR="00AA4FC5" w:rsidRDefault="0054122B" w:rsidP="00287678">
            <w:pPr>
              <w:spacing w:before="120" w:after="0"/>
              <w:jc w:val="left"/>
              <w:rPr>
                <w:sz w:val="24"/>
              </w:rPr>
            </w:pPr>
            <w:r>
              <w:rPr>
                <w:sz w:val="24"/>
              </w:rPr>
              <w:lastRenderedPageBreak/>
              <w:t>Passed</w:t>
            </w:r>
          </w:p>
        </w:tc>
      </w:tr>
    </w:tbl>
    <w:p w14:paraId="72FFAF57" w14:textId="3CD4A2D4" w:rsidR="00314F20" w:rsidRDefault="001F2633" w:rsidP="001F2633">
      <w:pPr>
        <w:pStyle w:val="u2"/>
      </w:pPr>
      <w:bookmarkStart w:id="261" w:name="_Toc9941110"/>
      <w:r>
        <w:t>Triển khai</w:t>
      </w:r>
      <w:bookmarkEnd w:id="261"/>
    </w:p>
    <w:p w14:paraId="016936F1" w14:textId="0688F80B" w:rsidR="004E07E3" w:rsidRDefault="00155FD4" w:rsidP="00985FC3">
      <w:r>
        <w:t xml:space="preserve">Bộ đọc </w:t>
      </w:r>
      <w:r w:rsidR="00AB1819">
        <w:t xml:space="preserve">BKVoice </w:t>
      </w:r>
      <w:r>
        <w:t xml:space="preserve">sau khi </w:t>
      </w:r>
      <w:r w:rsidR="00DD16D4">
        <w:t xml:space="preserve">cải thiện và </w:t>
      </w:r>
      <w:r>
        <w:t xml:space="preserve">đóng gói đã có thể triển khai </w:t>
      </w:r>
      <w:r w:rsidR="00DD16D4">
        <w:t xml:space="preserve">trên </w:t>
      </w:r>
      <w:r w:rsidR="0094755B">
        <w:t>các máy tính chạy</w:t>
      </w:r>
      <w:r w:rsidR="00CD6763">
        <w:t xml:space="preserve"> hệ điều hành</w:t>
      </w:r>
      <w:r w:rsidR="00CF4D98" w:rsidRPr="00CF4D98">
        <w:t xml:space="preserve"> </w:t>
      </w:r>
      <w:r w:rsidR="00CF4D98">
        <w:t>Windows 7, Windows 8, Windows 8.1, Windows 10</w:t>
      </w:r>
      <w:r w:rsidR="009E2FB7">
        <w:t xml:space="preserve">, </w:t>
      </w:r>
      <w:r w:rsidR="006045F8">
        <w:t>phiên bản 32-bit và 64-bit</w:t>
      </w:r>
      <w:r w:rsidR="00B51D10">
        <w:t xml:space="preserve">, </w:t>
      </w:r>
      <w:r w:rsidR="009E2FB7">
        <w:t>cấu hình RAM tối thiểu</w:t>
      </w:r>
      <w:r w:rsidR="000969AF">
        <w:t xml:space="preserve"> </w:t>
      </w:r>
      <w:r w:rsidR="00AE4157">
        <w:t>256 MB</w:t>
      </w:r>
      <w:r w:rsidR="009E2FB7">
        <w:t xml:space="preserve">, </w:t>
      </w:r>
      <w:r w:rsidR="00271FAD">
        <w:t>tốc độ vi xử lý tối thiểu 1 Ghz</w:t>
      </w:r>
      <w:r w:rsidR="00CD6763">
        <w:t>.</w:t>
      </w:r>
      <w:r w:rsidR="00B01E7A">
        <w:t xml:space="preserve"> </w:t>
      </w:r>
      <w:r w:rsidR="00396A08">
        <w:t xml:space="preserve">Kích thước màn hình tối thiểu là 10 inch, độ phân giải tối thiểu 800x600 pixels. </w:t>
      </w:r>
      <w:r w:rsidR="00B01E7A">
        <w:t>Kích thước bộ cài đặt là 5</w:t>
      </w:r>
      <w:r w:rsidR="00640325">
        <w:t>,2</w:t>
      </w:r>
      <w:r w:rsidR="00B01E7A">
        <w:t xml:space="preserve"> MB</w:t>
      </w:r>
      <w:r w:rsidR="004208D2">
        <w:t>, sau khi cài đặt thành công kích thước thư mục cài đặt là 13,3 MB.</w:t>
      </w:r>
    </w:p>
    <w:p w14:paraId="6B4A48BE" w14:textId="76B40477" w:rsidR="00985FC3" w:rsidRPr="00985FC3" w:rsidRDefault="001F33E5" w:rsidP="00985FC3">
      <w:r>
        <w:t xml:space="preserve">Sản phẩm </w:t>
      </w:r>
      <w:r w:rsidR="004630E6">
        <w:t xml:space="preserve">hiện </w:t>
      </w:r>
      <w:r w:rsidR="002153B5">
        <w:t xml:space="preserve">đã </w:t>
      </w:r>
      <w:r w:rsidR="004630E6">
        <w:t>được p</w:t>
      </w:r>
      <w:r w:rsidR="008A14E9">
        <w:t xml:space="preserve">hân phối </w:t>
      </w:r>
      <w:r w:rsidR="00DE10F5">
        <w:t xml:space="preserve">thử nghiệm </w:t>
      </w:r>
      <w:r w:rsidR="008A14E9">
        <w:t xml:space="preserve">tới </w:t>
      </w:r>
      <w:r w:rsidR="006F47C8">
        <w:t xml:space="preserve">một số </w:t>
      </w:r>
      <w:r w:rsidR="007F0D67">
        <w:t xml:space="preserve">người khiếm thị trên địa bàn Hà Nội, </w:t>
      </w:r>
      <w:r w:rsidR="008A14E9">
        <w:t xml:space="preserve">trong </w:t>
      </w:r>
      <w:r w:rsidR="00AB7DAF">
        <w:t xml:space="preserve">đó có </w:t>
      </w:r>
      <w:r w:rsidR="008A14E9">
        <w:t xml:space="preserve">anh </w:t>
      </w:r>
      <w:r w:rsidR="002153B5">
        <w:t xml:space="preserve">Khúc Hải Vân, hiệp sĩ </w:t>
      </w:r>
      <w:r w:rsidR="00F841C3">
        <w:t>công nghệ thông tin</w:t>
      </w:r>
      <w:r w:rsidR="000B53D7">
        <w:t xml:space="preserve"> năm 2006</w:t>
      </w:r>
      <w:r w:rsidR="00FE487C">
        <w:t>.</w:t>
      </w:r>
      <w:r w:rsidR="000817FF">
        <w:t xml:space="preserve"> </w:t>
      </w:r>
      <w:r w:rsidR="00FE487C">
        <w:t>B</w:t>
      </w:r>
      <w:r w:rsidR="000817FF">
        <w:t xml:space="preserve">ộ đọc BKVoice đã được phản hồi tích cực từ phía người dùng như tốc độ </w:t>
      </w:r>
      <w:r w:rsidR="000817FF">
        <w:rPr>
          <w:lang w:val="en"/>
        </w:rPr>
        <w:t xml:space="preserve">khởi động nhanh, người sử dụng có thể nhanh chóng sử dụng sau khi khởi động, bộ đọc có tính ổn định cao, tốc độ dự đoán cách đọc từ nước ngoài đã được tối ưu. </w:t>
      </w:r>
      <w:r w:rsidR="00B97643">
        <w:t>Giọng đọc mượt, dễ nghe, dễ dàng thay đổi tham số giọng đọc mà chất lượng không bị suy giảm, hỗ trợ đọc từ</w:t>
      </w:r>
      <w:r w:rsidR="0055507B">
        <w:t xml:space="preserve"> nước ngoài</w:t>
      </w:r>
      <w:r w:rsidR="00B97643">
        <w:t xml:space="preserve"> rất tốt. </w:t>
      </w:r>
      <w:r w:rsidR="000817FF">
        <w:rPr>
          <w:lang w:val="en"/>
        </w:rPr>
        <w:t>Đồng thời, việc có thể thêm, sửa và xóa</w:t>
      </w:r>
      <w:r w:rsidR="001376AF">
        <w:rPr>
          <w:lang w:val="en"/>
        </w:rPr>
        <w:t xml:space="preserve"> từ trong</w:t>
      </w:r>
      <w:r w:rsidR="004F78D3">
        <w:rPr>
          <w:lang w:val="en"/>
        </w:rPr>
        <w:t xml:space="preserve"> từ điển</w:t>
      </w:r>
      <w:r w:rsidR="000817FF">
        <w:rPr>
          <w:lang w:val="en"/>
        </w:rPr>
        <w:t xml:space="preserve"> từ nước ngoài, từ viết tắt và ký hiệu khoa học theo nhu cầu của mình giúp người khiếm thị có thể chủ động trong sử dụng bộ đọc.</w:t>
      </w:r>
    </w:p>
    <w:p w14:paraId="338F6BB0" w14:textId="77777777" w:rsidR="00B04664" w:rsidRDefault="0019575E">
      <w:pPr>
        <w:pStyle w:val="u1"/>
        <w:framePr w:w="7699" w:wrap="notBeside" w:y="-7"/>
        <w:rPr>
          <w:lang w:val="vi-VN"/>
        </w:rPr>
      </w:pPr>
      <w:bookmarkStart w:id="262" w:name="_Toc510882217"/>
      <w:bookmarkStart w:id="263" w:name="_Ref8907362"/>
      <w:bookmarkStart w:id="264" w:name="_Toc9941111"/>
      <w:r>
        <w:rPr>
          <w:lang w:val="vi-VN"/>
        </w:rPr>
        <w:lastRenderedPageBreak/>
        <w:t>Kết luận và hướng phát triển</w:t>
      </w:r>
      <w:bookmarkEnd w:id="262"/>
      <w:bookmarkEnd w:id="263"/>
      <w:bookmarkEnd w:id="264"/>
    </w:p>
    <w:p w14:paraId="20230EED" w14:textId="3D0CFAE1" w:rsidR="00B04664" w:rsidRPr="007E21AF" w:rsidRDefault="0019575E">
      <w:pPr>
        <w:rPr>
          <w:lang w:val="vi-VN"/>
        </w:rPr>
      </w:pPr>
      <w:r w:rsidRPr="001B1A16">
        <w:rPr>
          <w:lang w:val="vi-VN"/>
        </w:rPr>
        <w:t xml:space="preserve">Từ </w:t>
      </w:r>
      <w:r w:rsidR="00AF4958">
        <w:rPr>
          <w:lang w:val="vi-VN"/>
        </w:rPr>
        <w:fldChar w:fldCharType="begin"/>
      </w:r>
      <w:r w:rsidR="00AF4958">
        <w:rPr>
          <w:lang w:val="vi-VN"/>
        </w:rPr>
        <w:instrText xml:space="preserve"> REF _Ref8907534 \r \h </w:instrText>
      </w:r>
      <w:r w:rsidR="00AF4958">
        <w:rPr>
          <w:lang w:val="vi-VN"/>
        </w:rPr>
      </w:r>
      <w:r w:rsidR="00AF4958">
        <w:rPr>
          <w:lang w:val="vi-VN"/>
        </w:rPr>
        <w:fldChar w:fldCharType="separate"/>
      </w:r>
      <w:r w:rsidR="008A6E56">
        <w:rPr>
          <w:lang w:val="vi-VN"/>
        </w:rPr>
        <w:t>Chương 3</w:t>
      </w:r>
      <w:r w:rsidR="00AF4958">
        <w:rPr>
          <w:lang w:val="vi-VN"/>
        </w:rPr>
        <w:fldChar w:fldCharType="end"/>
      </w:r>
      <w:r w:rsidR="00AF4958" w:rsidRPr="00AF4958">
        <w:rPr>
          <w:lang w:val="vi-VN"/>
        </w:rPr>
        <w:t xml:space="preserve"> </w:t>
      </w:r>
      <w:r w:rsidRPr="001B1A16">
        <w:rPr>
          <w:lang w:val="vi-VN"/>
        </w:rPr>
        <w:t>đến</w:t>
      </w:r>
      <w:r w:rsidR="00E5388C" w:rsidRPr="00E5388C">
        <w:rPr>
          <w:lang w:val="vi-VN"/>
        </w:rPr>
        <w:t xml:space="preserve"> </w:t>
      </w:r>
      <w:r w:rsidR="00E5388C">
        <w:rPr>
          <w:lang w:val="vi-VN"/>
        </w:rPr>
        <w:fldChar w:fldCharType="begin"/>
      </w:r>
      <w:r w:rsidR="00E5388C">
        <w:rPr>
          <w:lang w:val="vi-VN"/>
        </w:rPr>
        <w:instrText xml:space="preserve"> REF _Ref8907345 \r \h </w:instrText>
      </w:r>
      <w:r w:rsidR="00E5388C">
        <w:rPr>
          <w:lang w:val="vi-VN"/>
        </w:rPr>
      </w:r>
      <w:r w:rsidR="00E5388C">
        <w:rPr>
          <w:lang w:val="vi-VN"/>
        </w:rPr>
        <w:fldChar w:fldCharType="separate"/>
      </w:r>
      <w:r w:rsidR="008A6E56">
        <w:rPr>
          <w:lang w:val="vi-VN"/>
        </w:rPr>
        <w:t>Chương 4</w:t>
      </w:r>
      <w:r w:rsidR="00E5388C">
        <w:rPr>
          <w:lang w:val="vi-VN"/>
        </w:rPr>
        <w:fldChar w:fldCharType="end"/>
      </w:r>
      <w:r w:rsidRPr="001B1A16">
        <w:rPr>
          <w:lang w:val="vi-VN"/>
        </w:rPr>
        <w:t xml:space="preserve">, việc cải tiến </w:t>
      </w:r>
      <w:r w:rsidR="00872C60">
        <w:rPr>
          <w:lang w:val="vi-VN"/>
        </w:rPr>
        <w:t>bộ tổng hợp</w:t>
      </w:r>
      <w:r w:rsidRPr="001B1A16">
        <w:rPr>
          <w:lang w:val="vi-VN"/>
        </w:rPr>
        <w:t xml:space="preserve"> tiếng nói eSpeak NG và bộ đọc BKVoice đã được mô tả chi tiết từ khâu phân tích yêu cầu, thiết kế chi tiết cho đến khi xây dựng xong bộ đọc. </w:t>
      </w:r>
      <w:r w:rsidR="007E21AF" w:rsidRPr="007E21AF">
        <w:rPr>
          <w:lang w:val="vi-VN"/>
        </w:rPr>
        <w:t xml:space="preserve">Chương </w:t>
      </w:r>
      <w:r w:rsidR="004504AB" w:rsidRPr="004504AB">
        <w:rPr>
          <w:lang w:val="vi-VN"/>
        </w:rPr>
        <w:t>5</w:t>
      </w:r>
      <w:r w:rsidR="007E21AF" w:rsidRPr="007E21AF">
        <w:rPr>
          <w:lang w:val="vi-VN"/>
        </w:rPr>
        <w:t xml:space="preserve"> </w:t>
      </w:r>
      <w:r w:rsidRPr="007E21AF">
        <w:rPr>
          <w:lang w:val="vi-VN"/>
        </w:rPr>
        <w:t>này sẽ trình bày về kết quả, các bài học rút ra và hướng phát triển eSpeak NG và BKVoice sau phạm vi đồ án này.</w:t>
      </w:r>
    </w:p>
    <w:p w14:paraId="7C005CF8" w14:textId="77777777" w:rsidR="00B04664" w:rsidRDefault="0019575E">
      <w:pPr>
        <w:pStyle w:val="u2"/>
        <w:rPr>
          <w:lang w:val="en"/>
        </w:rPr>
      </w:pPr>
      <w:bookmarkStart w:id="265" w:name="_Toc730462589"/>
      <w:bookmarkStart w:id="266" w:name="_Toc9941112"/>
      <w:r>
        <w:rPr>
          <w:lang w:val="en"/>
        </w:rPr>
        <w:t>Kết luận</w:t>
      </w:r>
      <w:bookmarkEnd w:id="265"/>
      <w:bookmarkEnd w:id="266"/>
    </w:p>
    <w:p w14:paraId="34FB8780" w14:textId="46077089" w:rsidR="00B04664" w:rsidRDefault="0019575E">
      <w:pPr>
        <w:rPr>
          <w:lang w:val="en"/>
        </w:rPr>
      </w:pPr>
      <w:r>
        <w:rPr>
          <w:lang w:val="en"/>
        </w:rPr>
        <w:t xml:space="preserve">Chất lượng </w:t>
      </w:r>
      <w:r w:rsidR="00995BD9">
        <w:rPr>
          <w:lang w:val="en"/>
        </w:rPr>
        <w:t>tiếng nói</w:t>
      </w:r>
      <w:r>
        <w:rPr>
          <w:lang w:val="en"/>
        </w:rPr>
        <w:t xml:space="preserve"> tiếng Việt được tổng hợp của</w:t>
      </w:r>
      <w:r w:rsidR="007D03CB">
        <w:rPr>
          <w:lang w:val="en"/>
        </w:rPr>
        <w:t xml:space="preserve"> bộ</w:t>
      </w:r>
      <w:r>
        <w:rPr>
          <w:lang w:val="en"/>
        </w:rPr>
        <w:t xml:space="preserve"> tổng hợp tiếng nói eSpeak NG đã được cải thiện rất nhiều, </w:t>
      </w:r>
      <w:r w:rsidR="00995BD9">
        <w:rPr>
          <w:lang w:val="en"/>
        </w:rPr>
        <w:t>tiếng nói</w:t>
      </w:r>
      <w:r>
        <w:rPr>
          <w:lang w:val="en"/>
        </w:rPr>
        <w:t xml:space="preserve"> đã dễ hiểu, có thể phân biệt dễ dàng các thanh điệu so với trước, tính nhân tạo cũng đã được giảm bớt. Tuy nhiên, </w:t>
      </w:r>
      <w:r w:rsidR="00995BD9">
        <w:rPr>
          <w:lang w:val="en"/>
        </w:rPr>
        <w:t>tiếng nói</w:t>
      </w:r>
      <w:r>
        <w:rPr>
          <w:lang w:val="en"/>
        </w:rPr>
        <w:t xml:space="preserve"> được tổng hợp vẫn còn nhiều tính nhân tạo, trong một số trường hợp các thanh điệu vẫn chưa được phân biệt rõ ràng, cần được cải thiện nhiều hơn để gia tăng tính tự nhiên và tính dễ phân biệt thanh điệu.</w:t>
      </w:r>
      <w:r w:rsidR="00AA30C3">
        <w:rPr>
          <w:lang w:val="en"/>
        </w:rPr>
        <w:t xml:space="preserve"> </w:t>
      </w:r>
      <w:r w:rsidR="00AA30C3" w:rsidRPr="00E940DD">
        <w:rPr>
          <w:lang w:val="vi-VN"/>
        </w:rPr>
        <w:t xml:space="preserve">Bài báo </w:t>
      </w:r>
      <w:r w:rsidR="00AA30C3" w:rsidRPr="00331FC6">
        <w:rPr>
          <w:lang w:val="vi-VN"/>
        </w:rPr>
        <w:t>“Cải thiện chất lượng bộ tổng hợp tiếng nói eSpeak NG trên thiết bị cho tiếng Việt” đã được chấp nhận để trình bày tại Hội ngh</w:t>
      </w:r>
      <w:r w:rsidR="00AA30C3" w:rsidRPr="00560306">
        <w:rPr>
          <w:lang w:val="vi-VN"/>
        </w:rPr>
        <w:t>ị Khoa học Quốc gia lần thứ XII về Nghiên cứu Cơ bản và Ứng dụng Công nghệ Thông tin (FAIR 2019)</w:t>
      </w:r>
      <w:r w:rsidR="002138A8">
        <w:t xml:space="preserve"> tại Huế</w:t>
      </w:r>
      <w:r w:rsidR="00E019F4">
        <w:t xml:space="preserve"> </w:t>
      </w:r>
      <w:r w:rsidR="00E019F4">
        <w:fldChar w:fldCharType="begin"/>
      </w:r>
      <w:r w:rsidR="00E019F4">
        <w:instrText xml:space="preserve"> ADDIN ZOTERO_ITEM CSL_CITATION {"citationID":"a0r70vMD","properties":{"formattedCitation":"[21]","plainCitation":"[21]","noteIndex":0},"citationItems":[{"id":66,"uris":["http://zotero.org/users/local/LaWVfAA6/items/IDUVRZZH"],"uri":["http://zotero.org/users/local/LaWVfAA6/items/IDUVRZZH"],"itemData":{"id":66,"type":"article-newspaper","title":"Cải thiện chất lượng bộ tổng hợp tiếng nói eSpeak NG trên thiết bị cho tiếng Việt (accepted)","container-title":"Hội nghị Khoa học Quốc gia lần thứ XII về Nghiên cứu Cơ bản và Ứng dụng Công nghệ Thông tin (FAIR)","publisher-place":"Huế","event-place":"Huế","author":[{"family":"Nguyen","given":"Hoang Anh"},{"family":"Nguyen","given":"Thi Thu Trang"}],"issued":{"date-parts":[["2019"]]}}}],"schema":"https://github.com/citation-style-language/schema/raw/master/csl-citation.json"} </w:instrText>
      </w:r>
      <w:r w:rsidR="00E019F4">
        <w:fldChar w:fldCharType="separate"/>
      </w:r>
      <w:r w:rsidR="00E019F4" w:rsidRPr="00E019F4">
        <w:t>[21]</w:t>
      </w:r>
      <w:r w:rsidR="00E019F4">
        <w:fldChar w:fldCharType="end"/>
      </w:r>
      <w:r w:rsidR="00AA30C3" w:rsidRPr="00560306">
        <w:rPr>
          <w:lang w:val="vi-VN"/>
        </w:rPr>
        <w:t>.</w:t>
      </w:r>
    </w:p>
    <w:p w14:paraId="7A503FE6" w14:textId="77777777" w:rsidR="00630199" w:rsidRDefault="0019575E">
      <w:pPr>
        <w:rPr>
          <w:lang w:val="en"/>
        </w:rPr>
      </w:pPr>
      <w:r>
        <w:t xml:space="preserve">Bộ đọc BKVoice đã </w:t>
      </w:r>
      <w:r>
        <w:rPr>
          <w:lang w:val="en"/>
        </w:rPr>
        <w:t>khắc phục được những nhược điểm mà người dùng nêu ra và được đóng gói hoàn chỉnh, có thể cài đặt dễ dàng trên Windows</w:t>
      </w:r>
      <w:r>
        <w:t xml:space="preserve">. </w:t>
      </w:r>
      <w:r w:rsidR="00855AAF">
        <w:t>Sau khi</w:t>
      </w:r>
      <w:r w:rsidR="00E2015A">
        <w:t xml:space="preserve"> phân phối thử nghiệm</w:t>
      </w:r>
      <w:r w:rsidR="00855AAF">
        <w:t xml:space="preserve"> sản phẩm cho </w:t>
      </w:r>
      <w:r w:rsidR="00346F3F">
        <w:t xml:space="preserve">một số </w:t>
      </w:r>
      <w:r w:rsidR="00855AAF">
        <w:t xml:space="preserve">người khiếm thị có kinh nghiệm sử dụng </w:t>
      </w:r>
      <w:r w:rsidR="00553B9D">
        <w:t>trình đọc màn hình</w:t>
      </w:r>
      <w:r w:rsidR="00855AAF">
        <w:t xml:space="preserve">, </w:t>
      </w:r>
      <w:r w:rsidR="001C3ABA">
        <w:t xml:space="preserve">bộ đọc </w:t>
      </w:r>
      <w:r w:rsidR="00855AAF">
        <w:t xml:space="preserve">BKVoice đã được </w:t>
      </w:r>
      <w:r w:rsidR="008E1E1A">
        <w:t xml:space="preserve">phản hồi tích cực từ phía người dùng như </w:t>
      </w:r>
      <w:r w:rsidR="009A210F">
        <w:t xml:space="preserve">tốc độ </w:t>
      </w:r>
      <w:r>
        <w:rPr>
          <w:lang w:val="en"/>
        </w:rPr>
        <w:t xml:space="preserve">khởi động </w:t>
      </w:r>
      <w:r w:rsidR="00C50CE6">
        <w:rPr>
          <w:lang w:val="en"/>
        </w:rPr>
        <w:t>nhanh</w:t>
      </w:r>
      <w:r>
        <w:rPr>
          <w:lang w:val="en"/>
        </w:rPr>
        <w:t xml:space="preserve">, tính ổn định </w:t>
      </w:r>
      <w:r w:rsidR="00FA5871">
        <w:rPr>
          <w:lang w:val="en"/>
        </w:rPr>
        <w:t>cao</w:t>
      </w:r>
      <w:r w:rsidR="001E21EB">
        <w:rPr>
          <w:lang w:val="en"/>
        </w:rPr>
        <w:t>, t</w:t>
      </w:r>
      <w:r w:rsidR="00E5536B">
        <w:rPr>
          <w:lang w:val="en"/>
        </w:rPr>
        <w:t xml:space="preserve">ốc độ </w:t>
      </w:r>
      <w:r>
        <w:rPr>
          <w:lang w:val="en"/>
        </w:rPr>
        <w:t>dự đoán cách đọc từ nước ngoài</w:t>
      </w:r>
      <w:r w:rsidR="004A3661">
        <w:rPr>
          <w:lang w:val="en"/>
        </w:rPr>
        <w:t xml:space="preserve"> nhanh</w:t>
      </w:r>
      <w:r>
        <w:rPr>
          <w:lang w:val="en"/>
        </w:rPr>
        <w:t xml:space="preserve">. </w:t>
      </w:r>
      <w:r w:rsidR="00631F85">
        <w:t xml:space="preserve">Giọng đọc mượt, dễ nghe, dễ dàng thay đổi tham số giọng đọc mà chất lượng không bị suy giảm, hỗ trợ đọc từ nước ngoài rất tốt. </w:t>
      </w:r>
      <w:r>
        <w:rPr>
          <w:lang w:val="en"/>
        </w:rPr>
        <w:t xml:space="preserve">Đồng thời, </w:t>
      </w:r>
      <w:r w:rsidR="001A59C5">
        <w:rPr>
          <w:lang w:val="en"/>
        </w:rPr>
        <w:t xml:space="preserve">việc </w:t>
      </w:r>
      <w:r>
        <w:rPr>
          <w:lang w:val="en"/>
        </w:rPr>
        <w:t xml:space="preserve">có thể thêm, sửa và xóa </w:t>
      </w:r>
      <w:r w:rsidR="00562588">
        <w:rPr>
          <w:lang w:val="en"/>
        </w:rPr>
        <w:t xml:space="preserve">cách đọc </w:t>
      </w:r>
      <w:r>
        <w:rPr>
          <w:lang w:val="en"/>
        </w:rPr>
        <w:t>từ nước ngoài, từ viết tắt và ký hiệu khoa học theo nhu cầu của mình</w:t>
      </w:r>
      <w:r w:rsidR="00291DA2">
        <w:rPr>
          <w:lang w:val="en"/>
        </w:rPr>
        <w:t xml:space="preserve"> giúp người khiếm thị có thể chủ động trong sử dụng bộ đọc</w:t>
      </w:r>
      <w:r>
        <w:rPr>
          <w:lang w:val="en"/>
        </w:rPr>
        <w:t xml:space="preserve">. </w:t>
      </w:r>
    </w:p>
    <w:p w14:paraId="3089FCDD" w14:textId="69499FF4" w:rsidR="00B04664" w:rsidRDefault="0019575E">
      <w:pPr>
        <w:rPr>
          <w:lang w:val="en"/>
        </w:rPr>
      </w:pPr>
      <w:r>
        <w:rPr>
          <w:lang w:val="en"/>
        </w:rPr>
        <w:lastRenderedPageBreak/>
        <w:t>Tuy nhiên, do phạm vi đồ án và giới hạn về mặt thời gian, module xử lý văn bản vẫn chưa được tối ưu để có thể cho ra giọng đọc theo ngữ điệu của câu (ví dụ câu hỏi, câu cảm thán...)</w:t>
      </w:r>
      <w:r w:rsidR="00303A83">
        <w:rPr>
          <w:lang w:val="en"/>
        </w:rPr>
        <w:t>.</w:t>
      </w:r>
    </w:p>
    <w:p w14:paraId="38B66913" w14:textId="77777777" w:rsidR="00B04664" w:rsidRDefault="0019575E">
      <w:pPr>
        <w:pStyle w:val="u2"/>
        <w:rPr>
          <w:lang w:val="en"/>
        </w:rPr>
      </w:pPr>
      <w:bookmarkStart w:id="267" w:name="_Toc1691738488"/>
      <w:bookmarkStart w:id="268" w:name="_Toc9941113"/>
      <w:r>
        <w:rPr>
          <w:lang w:val="en"/>
        </w:rPr>
        <w:t>Hướng phát triển</w:t>
      </w:r>
      <w:bookmarkEnd w:id="267"/>
      <w:bookmarkEnd w:id="268"/>
    </w:p>
    <w:p w14:paraId="48E9DFFC" w14:textId="2FEC942A" w:rsidR="00B04664" w:rsidRDefault="0019575E">
      <w:pPr>
        <w:rPr>
          <w:lang w:val="en"/>
        </w:rPr>
      </w:pPr>
      <w:r>
        <w:rPr>
          <w:lang w:val="en"/>
        </w:rPr>
        <w:t xml:space="preserve">Đối với </w:t>
      </w:r>
      <w:r w:rsidR="00872C60">
        <w:rPr>
          <w:lang w:val="en"/>
        </w:rPr>
        <w:t>bộ tổng hợp</w:t>
      </w:r>
      <w:r>
        <w:rPr>
          <w:lang w:val="en"/>
        </w:rPr>
        <w:t xml:space="preserve"> tiếng nói eSpeak NG, như đã trình bày, cần dành thời gian phân tích và hiệu chỉnh tham số kĩ lưỡng hơn để cải thiện hơn nữa tính tự nhiên và tính dễ phân biệt thanh điệu của giọng đọc, để cho ra giọng đọc tiếng Việt có chất lượng tốt, mượt mà, dễ nghe.</w:t>
      </w:r>
    </w:p>
    <w:p w14:paraId="17AF589E" w14:textId="34F3AFD3" w:rsidR="00B04664" w:rsidRDefault="0019575E" w:rsidP="006A76F5">
      <w:r>
        <w:rPr>
          <w:lang w:val="en"/>
        </w:rPr>
        <w:t>Đối với bộ đọc BKVoice, module xử lý văn bản đã được tích hợp vào bộ đọc nhưng các thành phần này vẫn chưa thực sự được tối ưu và hoàn chỉnh. Chính vì vậy, trong thời gian tới, từ những phản hồi của người khiếm thị đã sử dụng bộ đọc, hướng phát triển sẽ bao gồm:</w:t>
      </w:r>
      <w:r w:rsidR="006A76F5">
        <w:rPr>
          <w:lang w:val="en"/>
        </w:rPr>
        <w:t xml:space="preserve"> (i) </w:t>
      </w:r>
      <w:r w:rsidR="001B4670">
        <w:rPr>
          <w:lang w:val="vi-VN"/>
        </w:rPr>
        <w:t>Cải thiện chất lượng giọng đọc tiếng Việt</w:t>
      </w:r>
      <w:r w:rsidR="006A76F5">
        <w:t xml:space="preserve">; (ii) </w:t>
      </w:r>
      <w:r>
        <w:rPr>
          <w:lang w:val="en"/>
        </w:rPr>
        <w:t>Bổ sung module gán nhãn từ loại</w:t>
      </w:r>
      <w:r w:rsidR="006A76F5">
        <w:rPr>
          <w:lang w:val="en"/>
        </w:rPr>
        <w:t xml:space="preserve">; (iii) </w:t>
      </w:r>
      <w:r>
        <w:rPr>
          <w:lang w:val="en"/>
        </w:rPr>
        <w:t>Bổ sung tính năng giọng đọc phụ thuộc vào ngữ điệu của câu</w:t>
      </w:r>
      <w:r>
        <w:t>.</w:t>
      </w:r>
    </w:p>
    <w:p w14:paraId="3CE76D68" w14:textId="7E3C1FA6" w:rsidR="00B04664" w:rsidRDefault="007B4410">
      <w:r>
        <w:t>Sau thời gian triển khai thử nghiệm, tôi sẽ phân phối bộ đọc BKVoice tới cộng đồng người khiếm thị trên toàn quốc.</w:t>
      </w:r>
    </w:p>
    <w:p w14:paraId="155CF79D" w14:textId="77777777" w:rsidR="00B04664" w:rsidRDefault="0019575E">
      <w:pPr>
        <w:pStyle w:val="u1"/>
        <w:framePr w:wrap="notBeside"/>
        <w:numPr>
          <w:ilvl w:val="0"/>
          <w:numId w:val="0"/>
        </w:numPr>
      </w:pPr>
      <w:bookmarkStart w:id="269" w:name="_Toc510882220"/>
      <w:bookmarkStart w:id="270" w:name="_Toc9941114"/>
      <w:r>
        <w:lastRenderedPageBreak/>
        <w:t>Tài liệu tham khảo</w:t>
      </w:r>
      <w:bookmarkEnd w:id="269"/>
      <w:bookmarkEnd w:id="270"/>
    </w:p>
    <w:p w14:paraId="6AED6F5F" w14:textId="77777777" w:rsidR="00C51102" w:rsidRPr="00C51102" w:rsidRDefault="00B730C6" w:rsidP="00C51102">
      <w:pPr>
        <w:pStyle w:val="DanhmucTailiuThamkhao"/>
      </w:pPr>
      <w:r>
        <w:fldChar w:fldCharType="begin"/>
      </w:r>
      <w:r w:rsidR="00C51102">
        <w:instrText xml:space="preserve"> ADDIN ZOTERO_BIBL {"uncited":[],"omitted":[],"custom":[]} CSL_BIBLIOGRAPHY </w:instrText>
      </w:r>
      <w:r>
        <w:fldChar w:fldCharType="separate"/>
      </w:r>
      <w:r w:rsidR="00C51102" w:rsidRPr="00C51102">
        <w:t>[1]</w:t>
      </w:r>
      <w:r w:rsidR="00C51102" w:rsidRPr="00C51102">
        <w:tab/>
        <w:t>“Phòng chống mù lòa ở Việt Nam - Nhìn lại một năm sắp qua và dự báo những thách thức mới - Bệnh viện mắt trung ương”. [Online]. Available at: http://vnio.vn/phong-chong-mu-loa-o-viet-nam-nhin-lai-mot-nam-sap-qua-va-du-bao-nhung-thach-thuc-moi. [Truy cập: 15-tháng 5-2019].</w:t>
      </w:r>
    </w:p>
    <w:p w14:paraId="31D6896C" w14:textId="77777777" w:rsidR="00C51102" w:rsidRPr="00C51102" w:rsidRDefault="00C51102" w:rsidP="00C51102">
      <w:pPr>
        <w:pStyle w:val="DanhmucTailiuThamkhao"/>
      </w:pPr>
      <w:r w:rsidRPr="00C51102">
        <w:t>[2]</w:t>
      </w:r>
      <w:r w:rsidRPr="00C51102">
        <w:tab/>
        <w:t>“NV Access | About NVDA”. [Online]. Available at: https://www.nvaccess.org/about-nvda/. [Truy cập: 21-tháng 5-2019].</w:t>
      </w:r>
    </w:p>
    <w:p w14:paraId="0E62BC18" w14:textId="77777777" w:rsidR="00C51102" w:rsidRPr="00C51102" w:rsidRDefault="00C51102" w:rsidP="00C51102">
      <w:pPr>
        <w:pStyle w:val="DanhmucTailiuThamkhao"/>
      </w:pPr>
      <w:r w:rsidRPr="00C51102">
        <w:t>[3]</w:t>
      </w:r>
      <w:r w:rsidRPr="00C51102">
        <w:tab/>
        <w:t>“JAWS® – Freedom Scientific”. [Online]. Available at: https://www.freedomscientific.com/products/software/jaws/. [Truy cập: 21-tháng 5-2019].</w:t>
      </w:r>
    </w:p>
    <w:p w14:paraId="7CD69F9C" w14:textId="77777777" w:rsidR="00C51102" w:rsidRPr="00C51102" w:rsidRDefault="00C51102" w:rsidP="00C51102">
      <w:pPr>
        <w:pStyle w:val="DanhmucTailiuThamkhao"/>
      </w:pPr>
      <w:r w:rsidRPr="00C51102">
        <w:t>[4]</w:t>
      </w:r>
      <w:r w:rsidRPr="00C51102">
        <w:tab/>
        <w:t>“Sao Mai VN Voice | Trung Tâm Hướng Nghiệp &amp; Công Nghệ Trợ Giúp Cho Người Mù Sao Mai”. [Online]. Available at: https://saomaicenter.org/vi/downloads/SMVNVoice. [Truy cập: 21-tháng 5-2019].</w:t>
      </w:r>
    </w:p>
    <w:p w14:paraId="50B61B08" w14:textId="77777777" w:rsidR="00C51102" w:rsidRPr="00C51102" w:rsidRDefault="00C51102" w:rsidP="00C51102">
      <w:pPr>
        <w:pStyle w:val="DanhmucTailiuThamkhao"/>
      </w:pPr>
      <w:r w:rsidRPr="00C51102">
        <w:t>[5]</w:t>
      </w:r>
      <w:r w:rsidRPr="00C51102">
        <w:tab/>
        <w:t>“Bộ tiếng nói Phương Nam | Trung Tâm Hướng Nghiệp &amp; Công Nghệ Trợ Giúp Cho Người Mù Sao Mai”. [Online]. Available at: https://saomaicenter.org/vi/downloads/bo-doc/bo-tieng-noi-phuong-nam. [Truy cập: 21-tháng 5-2019].</w:t>
      </w:r>
    </w:p>
    <w:p w14:paraId="7537E961" w14:textId="77777777" w:rsidR="00C51102" w:rsidRPr="00C51102" w:rsidRDefault="00C51102" w:rsidP="00C51102">
      <w:pPr>
        <w:pStyle w:val="DanhmucTailiuThamkhao"/>
      </w:pPr>
      <w:r w:rsidRPr="00C51102">
        <w:t>[6]</w:t>
      </w:r>
      <w:r w:rsidRPr="00C51102">
        <w:tab/>
        <w:t>“GitHub - espeak-ng/espeak-ng: eSpeak NG is an open source speech synthesizer that supports 107 languages and accents.” [Online]. Available at: https://github.com/espeak-ng/espeak-ng. [Truy cập: 21-tháng 5-2019].</w:t>
      </w:r>
    </w:p>
    <w:p w14:paraId="7D012885" w14:textId="77777777" w:rsidR="00C51102" w:rsidRPr="00C51102" w:rsidRDefault="00C51102" w:rsidP="00C51102">
      <w:pPr>
        <w:pStyle w:val="DanhmucTailiuThamkhao"/>
      </w:pPr>
      <w:r w:rsidRPr="00C51102">
        <w:t>[7]</w:t>
      </w:r>
      <w:r w:rsidRPr="00C51102">
        <w:tab/>
        <w:t>“International Phonetic Association | ɪntə’næʃənəl fə’nɛtɪk əsoʊsi’eɪʃn”. [Online]. Available at: https://www.internationalphoneticassociation.org/. [Truy cập: 15-tháng 5-2019].</w:t>
      </w:r>
    </w:p>
    <w:p w14:paraId="307C60F1" w14:textId="77777777" w:rsidR="00C51102" w:rsidRPr="00C51102" w:rsidRDefault="00C51102" w:rsidP="00C51102">
      <w:pPr>
        <w:pStyle w:val="DanhmucTailiuThamkhao"/>
      </w:pPr>
      <w:r w:rsidRPr="00C51102">
        <w:t>[8]</w:t>
      </w:r>
      <w:r w:rsidRPr="00C51102">
        <w:tab/>
        <w:t>T. T. T. Nguyen, “HMM-based Vietnamese Text-To-Speech: Prosodic Phrasing Modeling, Corpus Design System Design, and Evaluation”, tr 285.</w:t>
      </w:r>
    </w:p>
    <w:p w14:paraId="2E9FC34F" w14:textId="77777777" w:rsidR="00C51102" w:rsidRPr="00C51102" w:rsidRDefault="00C51102" w:rsidP="00C51102">
      <w:pPr>
        <w:pStyle w:val="DanhmucTailiuThamkhao"/>
      </w:pPr>
      <w:r w:rsidRPr="00C51102">
        <w:t>[9]</w:t>
      </w:r>
      <w:r w:rsidRPr="00C51102">
        <w:tab/>
        <w:t xml:space="preserve">M. S. Han, </w:t>
      </w:r>
      <w:r w:rsidRPr="00C51102">
        <w:rPr>
          <w:i/>
          <w:iCs/>
        </w:rPr>
        <w:t>Studies in the Phonology of Asian Languages; IV, Vietnamese Vowels</w:t>
      </w:r>
      <w:r w:rsidRPr="00C51102">
        <w:t>. Federal Clearinghouse for Scientific and Technical Information, Springfield, Va, 1966.</w:t>
      </w:r>
    </w:p>
    <w:p w14:paraId="42148BA9" w14:textId="77777777" w:rsidR="00C51102" w:rsidRPr="00C51102" w:rsidRDefault="00C51102" w:rsidP="00C51102">
      <w:pPr>
        <w:pStyle w:val="DanhmucTailiuThamkhao"/>
      </w:pPr>
      <w:r w:rsidRPr="00C51102">
        <w:t>[10]</w:t>
      </w:r>
      <w:r w:rsidRPr="00C51102">
        <w:tab/>
        <w:t xml:space="preserve">T. S. Phan, “Một số vấn đề về tổng hợp tiếng nói tiếng Việt”, </w:t>
      </w:r>
      <w:r w:rsidRPr="00C51102">
        <w:rPr>
          <w:i/>
          <w:iCs/>
        </w:rPr>
        <w:t>Hội Thảo Quốc Gia 2014 Về Điện Tử Truyền Thông Và Công Nghệ Thông Tin</w:t>
      </w:r>
      <w:r w:rsidRPr="00C51102">
        <w:t>, 2014.</w:t>
      </w:r>
    </w:p>
    <w:p w14:paraId="293EA3B2" w14:textId="77777777" w:rsidR="00C51102" w:rsidRPr="00C51102" w:rsidRDefault="00C51102" w:rsidP="00C51102">
      <w:pPr>
        <w:pStyle w:val="DanhmucTailiuThamkhao"/>
      </w:pPr>
      <w:r w:rsidRPr="00C51102">
        <w:lastRenderedPageBreak/>
        <w:t>[11]</w:t>
      </w:r>
      <w:r w:rsidRPr="00C51102">
        <w:tab/>
        <w:t xml:space="preserve">D. H. Klatt, “Review of text‐to‐speech conversion for English”, </w:t>
      </w:r>
      <w:r w:rsidRPr="00C51102">
        <w:rPr>
          <w:i/>
          <w:iCs/>
        </w:rPr>
        <w:t>J. Acoust. Soc. Am.</w:t>
      </w:r>
      <w:r w:rsidRPr="00C51102">
        <w:t>, vol 82, số p.h 3, tr 737–793, tháng 9 1987.</w:t>
      </w:r>
    </w:p>
    <w:p w14:paraId="631A9A36" w14:textId="77777777" w:rsidR="00C51102" w:rsidRPr="00C51102" w:rsidRDefault="00C51102" w:rsidP="00C51102">
      <w:pPr>
        <w:pStyle w:val="DanhmucTailiuThamkhao"/>
      </w:pPr>
      <w:r w:rsidRPr="00C51102">
        <w:t>[12]</w:t>
      </w:r>
      <w:r w:rsidRPr="00C51102">
        <w:tab/>
        <w:t xml:space="preserve">L. R. Rabiner, “A Tutorial on Hidden Markov Models and Selected Applications in Speech Recognition”, </w:t>
      </w:r>
      <w:r w:rsidRPr="00C51102">
        <w:rPr>
          <w:i/>
          <w:iCs/>
        </w:rPr>
        <w:t>Proc. IEEE</w:t>
      </w:r>
      <w:r w:rsidRPr="00C51102">
        <w:t>, vol 77, số p.h 2, tr 30, 1989.</w:t>
      </w:r>
    </w:p>
    <w:p w14:paraId="0E9AEC73" w14:textId="77777777" w:rsidR="00C51102" w:rsidRPr="00C51102" w:rsidRDefault="00C51102" w:rsidP="00C51102">
      <w:pPr>
        <w:pStyle w:val="DanhmucTailiuThamkhao"/>
      </w:pPr>
      <w:r w:rsidRPr="00C51102">
        <w:t>[13]</w:t>
      </w:r>
      <w:r w:rsidRPr="00C51102">
        <w:tab/>
        <w:t xml:space="preserve">T. T. Đoàn, </w:t>
      </w:r>
      <w:r w:rsidRPr="00C51102">
        <w:rPr>
          <w:i/>
          <w:iCs/>
        </w:rPr>
        <w:t>Ngữ âm tiếng Việt</w:t>
      </w:r>
      <w:r w:rsidRPr="00C51102">
        <w:t>. Đại học Quốc Gia Hà Nội, 2016.</w:t>
      </w:r>
    </w:p>
    <w:p w14:paraId="686DC1A8" w14:textId="77777777" w:rsidR="00C51102" w:rsidRPr="00C51102" w:rsidRDefault="00C51102" w:rsidP="00C51102">
      <w:pPr>
        <w:pStyle w:val="DanhmucTailiuThamkhao"/>
      </w:pPr>
      <w:r w:rsidRPr="00C51102">
        <w:t>[14]</w:t>
      </w:r>
      <w:r w:rsidRPr="00C51102">
        <w:tab/>
        <w:t>“Programming reference for Windows API | Microsoft Docs”. [Online]. Available at: https://docs.microsoft.com/en-us/windows/desktop/api/. [Truy cập: 15-tháng 5-2019].</w:t>
      </w:r>
    </w:p>
    <w:p w14:paraId="55AB279E" w14:textId="77777777" w:rsidR="00C51102" w:rsidRPr="00C51102" w:rsidRDefault="00C51102" w:rsidP="00C51102">
      <w:pPr>
        <w:pStyle w:val="DanhmucTailiuThamkhao"/>
      </w:pPr>
      <w:r w:rsidRPr="00C51102">
        <w:t>[15]</w:t>
      </w:r>
      <w:r w:rsidRPr="00C51102">
        <w:tab/>
        <w:t>“Learn to Develop with Microsoft Developer Network | MSDN”. [Online]. Available at: https://msdn.microsoft.com/en-us/. [Truy cập: 15-tháng 5-2019].</w:t>
      </w:r>
    </w:p>
    <w:p w14:paraId="221BAD38" w14:textId="77777777" w:rsidR="00C51102" w:rsidRPr="00C51102" w:rsidRDefault="00C51102" w:rsidP="00C51102">
      <w:pPr>
        <w:pStyle w:val="DanhmucTailiuThamkhao"/>
      </w:pPr>
      <w:r w:rsidRPr="00C51102">
        <w:t>[16]</w:t>
      </w:r>
      <w:r w:rsidRPr="00C51102">
        <w:tab/>
        <w:t>“Inno Setup”. [Online]. Available at: http://www.jrsoftware.org/isinfo.php. [Truy cập: 15-tháng 5-2019].</w:t>
      </w:r>
    </w:p>
    <w:p w14:paraId="1AD10880" w14:textId="77777777" w:rsidR="00C51102" w:rsidRPr="00C51102" w:rsidRDefault="00C51102" w:rsidP="00C51102">
      <w:pPr>
        <w:pStyle w:val="DanhmucTailiuThamkhao"/>
      </w:pPr>
      <w:r w:rsidRPr="00C51102">
        <w:t>[17]</w:t>
      </w:r>
      <w:r w:rsidRPr="00C51102">
        <w:tab/>
        <w:t>“eSpeak: Speech Synthesizer”. [Online]. Available at: http://espeak.sourceforge.net/. [Truy cập: 15-tháng 5-2019].</w:t>
      </w:r>
    </w:p>
    <w:p w14:paraId="603FD118" w14:textId="77777777" w:rsidR="00C51102" w:rsidRPr="00C51102" w:rsidRDefault="00C51102" w:rsidP="00C51102">
      <w:pPr>
        <w:pStyle w:val="DanhmucTailiuThamkhao"/>
      </w:pPr>
      <w:r w:rsidRPr="00C51102">
        <w:t>[18]</w:t>
      </w:r>
      <w:r w:rsidRPr="00C51102">
        <w:tab/>
        <w:t>“espeakedit”. [Online]. Available at: http://espeak.sourceforge.net/editor.html. [Truy cập: 15-tháng 5-2019].</w:t>
      </w:r>
    </w:p>
    <w:p w14:paraId="0B456136" w14:textId="77777777" w:rsidR="00C51102" w:rsidRPr="00C51102" w:rsidRDefault="00C51102" w:rsidP="00C51102">
      <w:pPr>
        <w:pStyle w:val="DanhmucTailiuThamkhao"/>
      </w:pPr>
      <w:r w:rsidRPr="00C51102">
        <w:t>[19]</w:t>
      </w:r>
      <w:r w:rsidRPr="00C51102">
        <w:tab/>
        <w:t>“Praat: doing Phonetics by Computer”. [Online]. Available at: http://www.fon.hum.uva.nl/praat/. [Truy cập: 15-tháng 5-2019].</w:t>
      </w:r>
    </w:p>
    <w:p w14:paraId="7FAEFFC6" w14:textId="77777777" w:rsidR="00C51102" w:rsidRPr="00C51102" w:rsidRDefault="00C51102" w:rsidP="00C51102">
      <w:pPr>
        <w:pStyle w:val="DanhmucTailiuThamkhao"/>
      </w:pPr>
      <w:r w:rsidRPr="00C51102">
        <w:t>[20]</w:t>
      </w:r>
      <w:r w:rsidRPr="00C51102">
        <w:tab/>
        <w:t xml:space="preserve">P. E. Hart, N. J. Nilsson, và B. Raphael, “A Formal Basis for the Heuristic Determination of Minimum Cost Paths”, </w:t>
      </w:r>
      <w:r w:rsidRPr="00C51102">
        <w:rPr>
          <w:i/>
          <w:iCs/>
        </w:rPr>
        <w:t>IEEE Trans. Syst. Sci. Cybern.</w:t>
      </w:r>
      <w:r w:rsidRPr="00C51102">
        <w:t>, vol 4, số p.h 2, tr 100–107, tháng 7 1968.</w:t>
      </w:r>
    </w:p>
    <w:p w14:paraId="779740BE" w14:textId="77777777" w:rsidR="00C51102" w:rsidRPr="00C51102" w:rsidRDefault="00C51102" w:rsidP="00C51102">
      <w:pPr>
        <w:pStyle w:val="DanhmucTailiuThamkhao"/>
      </w:pPr>
      <w:r w:rsidRPr="00C51102">
        <w:t>[21]</w:t>
      </w:r>
      <w:r w:rsidRPr="00C51102">
        <w:tab/>
        <w:t xml:space="preserve">H. A. Nguyen và T. T. T. Nguyen, “Cải thiện chất lượng bộ tổng hợp tiếng nói eSpeak NG trên thiết bị cho tiếng Việt (accepted)”, </w:t>
      </w:r>
      <w:r w:rsidRPr="00C51102">
        <w:rPr>
          <w:i/>
          <w:iCs/>
        </w:rPr>
        <w:t>Hội nghị Khoa học Quốc gia lần thứ XII về Nghiên cứu Cơ bản và Ứng dụng Công nghệ Thông tin (FAIR)</w:t>
      </w:r>
      <w:r w:rsidRPr="00C51102">
        <w:t>, Huế, 2019.</w:t>
      </w:r>
    </w:p>
    <w:p w14:paraId="321867DB" w14:textId="009BB5EF" w:rsidR="00B04664" w:rsidRDefault="00B730C6" w:rsidP="002E03D8">
      <w:pPr>
        <w:pStyle w:val="TLTK"/>
        <w:numPr>
          <w:ilvl w:val="0"/>
          <w:numId w:val="0"/>
        </w:numPr>
        <w:ind w:left="567" w:hanging="567"/>
        <w:sectPr w:rsidR="00B04664">
          <w:footerReference w:type="default" r:id="rId61"/>
          <w:pgSz w:w="11900" w:h="16840"/>
          <w:pgMar w:top="1134" w:right="1134" w:bottom="1134" w:left="1985" w:header="851" w:footer="1247" w:gutter="0"/>
          <w:pgNumType w:start="1"/>
          <w:cols w:space="708"/>
          <w:docGrid w:linePitch="360"/>
        </w:sectPr>
      </w:pPr>
      <w:r>
        <w:fldChar w:fldCharType="end"/>
      </w:r>
    </w:p>
    <w:p w14:paraId="6D55175F" w14:textId="77777777" w:rsidR="00B04664" w:rsidRDefault="00B04664" w:rsidP="002E03D8">
      <w:pPr>
        <w:pStyle w:val="u7"/>
        <w:numPr>
          <w:ilvl w:val="0"/>
          <w:numId w:val="0"/>
        </w:numPr>
      </w:pPr>
    </w:p>
    <w:sectPr w:rsidR="00B04664">
      <w:footerReference w:type="default" r:id="rId62"/>
      <w:pgSz w:w="11900" w:h="16840"/>
      <w:pgMar w:top="1134" w:right="1134" w:bottom="1134" w:left="1985" w:header="851" w:footer="1247" w:gutter="0"/>
      <w:pgNumType w:start="1" w:chapStyle="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DB6A4" w14:textId="77777777" w:rsidR="00725A27" w:rsidRDefault="00725A27">
      <w:pPr>
        <w:spacing w:before="0" w:after="0" w:line="240" w:lineRule="auto"/>
      </w:pPr>
      <w:r>
        <w:separator/>
      </w:r>
    </w:p>
  </w:endnote>
  <w:endnote w:type="continuationSeparator" w:id="0">
    <w:p w14:paraId="61E1D3AE" w14:textId="77777777" w:rsidR="00725A27" w:rsidRDefault="00725A2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erif">
    <w:altName w:val="Times New Roman"/>
    <w:charset w:val="01"/>
    <w:family w:val="roman"/>
    <w:pitch w:val="default"/>
    <w:sig w:usb0="E0000AFF" w:usb1="500078FF" w:usb2="00000021" w:usb3="00000000" w:csb0="600001BF" w:csb1="DFF7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204A9" w14:textId="77777777" w:rsidR="009D400F" w:rsidRDefault="009D400F">
    <w:pPr>
      <w:pStyle w:val="Chntrang"/>
      <w:framePr w:wrap="around" w:vAnchor="text" w:hAnchor="margin" w:xAlign="right" w:y="1"/>
      <w:rPr>
        <w:rStyle w:val="Strang"/>
      </w:rPr>
    </w:pPr>
    <w:r>
      <w:rPr>
        <w:rStyle w:val="Strang"/>
      </w:rPr>
      <w:fldChar w:fldCharType="begin"/>
    </w:r>
    <w:r>
      <w:rPr>
        <w:rStyle w:val="Strang"/>
      </w:rPr>
      <w:instrText xml:space="preserve"> PAGE </w:instrText>
    </w:r>
    <w:r>
      <w:rPr>
        <w:rStyle w:val="Strang"/>
      </w:rPr>
      <w:fldChar w:fldCharType="end"/>
    </w:r>
  </w:p>
  <w:p w14:paraId="3139A282" w14:textId="77777777" w:rsidR="009D400F" w:rsidRDefault="009D400F">
    <w:pPr>
      <w:pStyle w:val="Chntrang"/>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E7920" w14:textId="77777777" w:rsidR="009D400F" w:rsidRDefault="009D400F">
    <w:pPr>
      <w:pStyle w:val="Chntrang"/>
      <w:framePr w:wrap="around" w:vAnchor="text" w:hAnchor="margin" w:xAlign="right" w:y="1"/>
      <w:rPr>
        <w:rStyle w:val="Strang"/>
      </w:rPr>
    </w:pPr>
    <w:r>
      <w:rPr>
        <w:rStyle w:val="Strang"/>
      </w:rPr>
      <w:fldChar w:fldCharType="begin"/>
    </w:r>
    <w:r>
      <w:rPr>
        <w:rStyle w:val="Strang"/>
      </w:rPr>
      <w:instrText xml:space="preserve"> PAGE </w:instrText>
    </w:r>
    <w:r>
      <w:rPr>
        <w:rStyle w:val="Strang"/>
      </w:rPr>
      <w:fldChar w:fldCharType="separate"/>
    </w:r>
    <w:r>
      <w:rPr>
        <w:rStyle w:val="Strang"/>
        <w:noProof/>
      </w:rPr>
      <w:t>xiii</w:t>
    </w:r>
    <w:r>
      <w:rPr>
        <w:rStyle w:val="Strang"/>
      </w:rPr>
      <w:fldChar w:fldCharType="end"/>
    </w:r>
  </w:p>
  <w:p w14:paraId="3EC99538" w14:textId="77777777" w:rsidR="009D400F" w:rsidRDefault="009D400F">
    <w:pPr>
      <w:pStyle w:val="Chntrang"/>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0BAF6" w14:textId="77777777" w:rsidR="009D400F" w:rsidRDefault="009D400F">
    <w:pPr>
      <w:pStyle w:val="Chntrang"/>
      <w:framePr w:wrap="around" w:vAnchor="text" w:hAnchor="margin" w:xAlign="right" w:y="1"/>
      <w:rPr>
        <w:rStyle w:val="Strang"/>
      </w:rPr>
    </w:pPr>
    <w:r>
      <w:rPr>
        <w:rStyle w:val="Strang"/>
      </w:rPr>
      <w:fldChar w:fldCharType="begin"/>
    </w:r>
    <w:r>
      <w:rPr>
        <w:rStyle w:val="Strang"/>
      </w:rPr>
      <w:instrText xml:space="preserve"> PAGE </w:instrText>
    </w:r>
    <w:r>
      <w:rPr>
        <w:rStyle w:val="Strang"/>
      </w:rPr>
      <w:fldChar w:fldCharType="separate"/>
    </w:r>
    <w:r>
      <w:rPr>
        <w:rStyle w:val="Strang"/>
        <w:noProof/>
      </w:rPr>
      <w:t>60</w:t>
    </w:r>
    <w:r>
      <w:rPr>
        <w:rStyle w:val="Strang"/>
      </w:rPr>
      <w:fldChar w:fldCharType="end"/>
    </w:r>
  </w:p>
  <w:p w14:paraId="0E0149BC" w14:textId="77777777" w:rsidR="009D400F" w:rsidRDefault="009D400F">
    <w:pPr>
      <w:pStyle w:val="Chntrang"/>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B0DB8" w14:textId="77777777" w:rsidR="009D400F" w:rsidRDefault="009D400F">
    <w:pPr>
      <w:pStyle w:val="Chntrang"/>
      <w:framePr w:wrap="around" w:vAnchor="text" w:hAnchor="margin" w:xAlign="right" w:y="1"/>
      <w:rPr>
        <w:rStyle w:val="Strang"/>
      </w:rPr>
    </w:pPr>
    <w:r>
      <w:rPr>
        <w:rStyle w:val="Strang"/>
      </w:rPr>
      <w:fldChar w:fldCharType="begin"/>
    </w:r>
    <w:r>
      <w:rPr>
        <w:rStyle w:val="Strang"/>
      </w:rPr>
      <w:instrText xml:space="preserve"> PAGE </w:instrText>
    </w:r>
    <w:r>
      <w:rPr>
        <w:rStyle w:val="Strang"/>
      </w:rPr>
      <w:fldChar w:fldCharType="separate"/>
    </w:r>
    <w:r>
      <w:rPr>
        <w:rStyle w:val="Strang"/>
        <w:noProof/>
      </w:rPr>
      <w:t>1</w:t>
    </w:r>
    <w:r>
      <w:rPr>
        <w:rStyle w:val="Strang"/>
      </w:rPr>
      <w:fldChar w:fldCharType="end"/>
    </w:r>
  </w:p>
  <w:p w14:paraId="072A430F" w14:textId="77777777" w:rsidR="009D400F" w:rsidRDefault="009D400F">
    <w:pPr>
      <w:pStyle w:val="Chntrang"/>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FD4F0" w14:textId="77777777" w:rsidR="00725A27" w:rsidRDefault="00725A27">
      <w:pPr>
        <w:spacing w:before="0" w:after="0" w:line="240" w:lineRule="auto"/>
      </w:pPr>
      <w:r>
        <w:separator/>
      </w:r>
    </w:p>
  </w:footnote>
  <w:footnote w:type="continuationSeparator" w:id="0">
    <w:p w14:paraId="2F57ED50" w14:textId="77777777" w:rsidR="00725A27" w:rsidRDefault="00725A2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BF89E0F"/>
    <w:multiLevelType w:val="singleLevel"/>
    <w:tmpl w:val="9BF89E0F"/>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EFFA6954"/>
    <w:multiLevelType w:val="singleLevel"/>
    <w:tmpl w:val="EFFA6954"/>
    <w:lvl w:ilvl="0">
      <w:start w:val="1"/>
      <w:numFmt w:val="decimal"/>
      <w:suff w:val="space"/>
      <w:lvlText w:val="%1."/>
      <w:lvlJc w:val="left"/>
    </w:lvl>
  </w:abstractNum>
  <w:abstractNum w:abstractNumId="2" w15:restartNumberingAfterBreak="0">
    <w:nsid w:val="F7FF228D"/>
    <w:multiLevelType w:val="singleLevel"/>
    <w:tmpl w:val="F7FF228D"/>
    <w:lvl w:ilvl="0">
      <w:start w:val="1"/>
      <w:numFmt w:val="decimal"/>
      <w:suff w:val="space"/>
      <w:lvlText w:val="%1."/>
      <w:lvlJc w:val="left"/>
    </w:lvl>
  </w:abstractNum>
  <w:abstractNum w:abstractNumId="3" w15:restartNumberingAfterBreak="0">
    <w:nsid w:val="FB5FBC0D"/>
    <w:multiLevelType w:val="singleLevel"/>
    <w:tmpl w:val="FB5FBC0D"/>
    <w:lvl w:ilvl="0">
      <w:start w:val="1"/>
      <w:numFmt w:val="decimal"/>
      <w:suff w:val="space"/>
      <w:lvlText w:val="%1."/>
      <w:lvlJc w:val="left"/>
    </w:lvl>
  </w:abstractNum>
  <w:abstractNum w:abstractNumId="4" w15:restartNumberingAfterBreak="0">
    <w:nsid w:val="07ED3AEA"/>
    <w:multiLevelType w:val="multilevel"/>
    <w:tmpl w:val="07ED3AE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9EB3364"/>
    <w:multiLevelType w:val="hybridMultilevel"/>
    <w:tmpl w:val="5EF453B4"/>
    <w:lvl w:ilvl="0" w:tplc="F710A672">
      <w:start w:val="3"/>
      <w:numFmt w:val="upp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E8F9156"/>
    <w:multiLevelType w:val="singleLevel"/>
    <w:tmpl w:val="2E8F9156"/>
    <w:lvl w:ilvl="0">
      <w:start w:val="1"/>
      <w:numFmt w:val="decimal"/>
      <w:suff w:val="space"/>
      <w:lvlText w:val="%1."/>
      <w:lvlJc w:val="left"/>
    </w:lvl>
  </w:abstractNum>
  <w:abstractNum w:abstractNumId="7" w15:restartNumberingAfterBreak="0">
    <w:nsid w:val="3A823D41"/>
    <w:multiLevelType w:val="multilevel"/>
    <w:tmpl w:val="BA5E43C8"/>
    <w:lvl w:ilvl="0">
      <w:start w:val="1"/>
      <w:numFmt w:val="decimal"/>
      <w:pStyle w:val="u1"/>
      <w:suff w:val="space"/>
      <w:lvlText w:val="Chương %1"/>
      <w:lvlJc w:val="left"/>
      <w:pPr>
        <w:ind w:left="0" w:firstLine="0"/>
      </w:pPr>
      <w:rPr>
        <w:rFonts w:hint="default"/>
      </w:rPr>
    </w:lvl>
    <w:lvl w:ilvl="1">
      <w:start w:val="1"/>
      <w:numFmt w:val="decimal"/>
      <w:pStyle w:val="u2"/>
      <w:suff w:val="space"/>
      <w:lvlText w:val="%1.%2"/>
      <w:lvlJc w:val="left"/>
      <w:pPr>
        <w:ind w:left="0" w:firstLine="0"/>
      </w:pPr>
      <w:rPr>
        <w:rFonts w:hint="default"/>
      </w:rPr>
    </w:lvl>
    <w:lvl w:ilvl="2">
      <w:start w:val="1"/>
      <w:numFmt w:val="decimal"/>
      <w:pStyle w:val="u3"/>
      <w:suff w:val="space"/>
      <w:lvlText w:val="%1.%2.%3"/>
      <w:lvlJc w:val="left"/>
      <w:pPr>
        <w:ind w:left="0" w:firstLine="0"/>
      </w:pPr>
      <w:rPr>
        <w:rFonts w:hint="default"/>
        <w:lang w:val="vi-VN"/>
      </w:rPr>
    </w:lvl>
    <w:lvl w:ilvl="3">
      <w:start w:val="1"/>
      <w:numFmt w:val="decimal"/>
      <w:pStyle w:val="u4"/>
      <w:suff w:val="space"/>
      <w:lvlText w:val="%1.%2.%3.%4"/>
      <w:lvlJc w:val="left"/>
      <w:pPr>
        <w:ind w:left="0" w:firstLine="0"/>
      </w:pPr>
      <w:rPr>
        <w:rFonts w:hint="default"/>
      </w:rPr>
    </w:lvl>
    <w:lvl w:ilvl="4">
      <w:start w:val="1"/>
      <w:numFmt w:val="lowerLetter"/>
      <w:pStyle w:val="u5"/>
      <w:suff w:val="space"/>
      <w:lvlText w:val="%5)"/>
      <w:lvlJc w:val="left"/>
      <w:pPr>
        <w:ind w:left="0" w:firstLine="0"/>
      </w:pPr>
      <w:rPr>
        <w:rFonts w:hint="default"/>
      </w:rPr>
    </w:lvl>
    <w:lvl w:ilvl="5">
      <w:start w:val="1"/>
      <w:numFmt w:val="none"/>
      <w:pStyle w:val="u6"/>
      <w:suff w:val="nothing"/>
      <w:lvlText w:val=""/>
      <w:lvlJc w:val="left"/>
      <w:pPr>
        <w:ind w:left="0" w:firstLine="0"/>
      </w:pPr>
      <w:rPr>
        <w:rFonts w:hint="default"/>
      </w:rPr>
    </w:lvl>
    <w:lvl w:ilvl="6">
      <w:start w:val="1"/>
      <w:numFmt w:val="upperLetter"/>
      <w:pStyle w:val="u7"/>
      <w:suff w:val="space"/>
      <w:lvlText w:val="%7"/>
      <w:lvlJc w:val="left"/>
      <w:pPr>
        <w:ind w:left="0" w:firstLine="0"/>
      </w:pPr>
      <w:rPr>
        <w:rFonts w:hint="default"/>
      </w:rPr>
    </w:lvl>
    <w:lvl w:ilvl="7">
      <w:start w:val="1"/>
      <w:numFmt w:val="decimal"/>
      <w:pStyle w:val="u8"/>
      <w:suff w:val="space"/>
      <w:lvlText w:val="%7.%8"/>
      <w:lvlJc w:val="left"/>
      <w:pPr>
        <w:ind w:left="0" w:firstLine="0"/>
      </w:pPr>
      <w:rPr>
        <w:rFonts w:hint="default"/>
      </w:rPr>
    </w:lvl>
    <w:lvl w:ilvl="8">
      <w:start w:val="1"/>
      <w:numFmt w:val="none"/>
      <w:pStyle w:val="u9"/>
      <w:suff w:val="nothing"/>
      <w:lvlText w:val=""/>
      <w:lvlJc w:val="left"/>
      <w:pPr>
        <w:ind w:left="0" w:firstLine="0"/>
      </w:pPr>
      <w:rPr>
        <w:rFonts w:hint="default"/>
      </w:rPr>
    </w:lvl>
  </w:abstractNum>
  <w:abstractNum w:abstractNumId="8" w15:restartNumberingAfterBreak="0">
    <w:nsid w:val="40524FD4"/>
    <w:multiLevelType w:val="multilevel"/>
    <w:tmpl w:val="40524FD4"/>
    <w:lvl w:ilvl="0">
      <w:start w:val="1"/>
      <w:numFmt w:val="decimal"/>
      <w:pStyle w:val="TLTK"/>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D5B090B"/>
    <w:multiLevelType w:val="hybridMultilevel"/>
    <w:tmpl w:val="C6E61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3"/>
  </w:num>
  <w:num w:numId="4">
    <w:abstractNumId w:val="6"/>
  </w:num>
  <w:num w:numId="5">
    <w:abstractNumId w:val="2"/>
  </w:num>
  <w:num w:numId="6">
    <w:abstractNumId w:val="1"/>
  </w:num>
  <w:num w:numId="7">
    <w:abstractNumId w:val="0"/>
  </w:num>
  <w:num w:numId="8">
    <w:abstractNumId w:val="4"/>
  </w:num>
  <w:num w:numId="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3BD1"/>
    <w:rsid w:val="8BC7B883"/>
    <w:rsid w:val="8F7FAB09"/>
    <w:rsid w:val="8FD73C33"/>
    <w:rsid w:val="92BEB488"/>
    <w:rsid w:val="98BE2EE7"/>
    <w:rsid w:val="9947E49A"/>
    <w:rsid w:val="99EFDF95"/>
    <w:rsid w:val="9A9FACE8"/>
    <w:rsid w:val="9BBFA384"/>
    <w:rsid w:val="9EEBDA25"/>
    <w:rsid w:val="9FFBF3E3"/>
    <w:rsid w:val="A3FDA4A4"/>
    <w:rsid w:val="A6FF9A6A"/>
    <w:rsid w:val="A91A5A7F"/>
    <w:rsid w:val="AB5FA86B"/>
    <w:rsid w:val="ADBE6D5D"/>
    <w:rsid w:val="AE779747"/>
    <w:rsid w:val="AFFBC6BA"/>
    <w:rsid w:val="B77ACFB4"/>
    <w:rsid w:val="B7ED4B2A"/>
    <w:rsid w:val="B7EFF6D5"/>
    <w:rsid w:val="B9FF0311"/>
    <w:rsid w:val="BABB4D99"/>
    <w:rsid w:val="BAEE19A7"/>
    <w:rsid w:val="BBBD4E2A"/>
    <w:rsid w:val="BBF775B4"/>
    <w:rsid w:val="BCF80493"/>
    <w:rsid w:val="BD6FEA10"/>
    <w:rsid w:val="BDCFAA54"/>
    <w:rsid w:val="BDF54E22"/>
    <w:rsid w:val="BE5FB191"/>
    <w:rsid w:val="BE6F9D99"/>
    <w:rsid w:val="BEB7D6BA"/>
    <w:rsid w:val="BF5BAE92"/>
    <w:rsid w:val="BF7D9EE8"/>
    <w:rsid w:val="BF7E0E2D"/>
    <w:rsid w:val="BFB55BFD"/>
    <w:rsid w:val="BFBBB66B"/>
    <w:rsid w:val="BFBF764B"/>
    <w:rsid w:val="BFE5E40A"/>
    <w:rsid w:val="BFFBB82C"/>
    <w:rsid w:val="BFFF81E1"/>
    <w:rsid w:val="C7F9794F"/>
    <w:rsid w:val="CB77AE64"/>
    <w:rsid w:val="CBFD65DB"/>
    <w:rsid w:val="CF1F89B4"/>
    <w:rsid w:val="CFBDE855"/>
    <w:rsid w:val="CFFC5A73"/>
    <w:rsid w:val="D2EF8063"/>
    <w:rsid w:val="D2FB27E5"/>
    <w:rsid w:val="D6F0EC04"/>
    <w:rsid w:val="D6FF0977"/>
    <w:rsid w:val="D7CCF86A"/>
    <w:rsid w:val="DAF77A06"/>
    <w:rsid w:val="DBFD8673"/>
    <w:rsid w:val="DBFD9512"/>
    <w:rsid w:val="DD1A7FD6"/>
    <w:rsid w:val="DEAF2D19"/>
    <w:rsid w:val="DF7FB642"/>
    <w:rsid w:val="DF7FD5EE"/>
    <w:rsid w:val="DF7FFE29"/>
    <w:rsid w:val="DFBF4DDA"/>
    <w:rsid w:val="DFDF766C"/>
    <w:rsid w:val="DFEA6049"/>
    <w:rsid w:val="DFECC3D4"/>
    <w:rsid w:val="DFEFF8CC"/>
    <w:rsid w:val="DFFA8442"/>
    <w:rsid w:val="DFFFD575"/>
    <w:rsid w:val="E37FAAF6"/>
    <w:rsid w:val="E38E2586"/>
    <w:rsid w:val="E5FBD715"/>
    <w:rsid w:val="E737F9E7"/>
    <w:rsid w:val="E9ADC7B2"/>
    <w:rsid w:val="E9BFF765"/>
    <w:rsid w:val="EB6BD839"/>
    <w:rsid w:val="EBEF7405"/>
    <w:rsid w:val="EBFC70F5"/>
    <w:rsid w:val="EC5F7773"/>
    <w:rsid w:val="ECFDF385"/>
    <w:rsid w:val="ED995458"/>
    <w:rsid w:val="EDAFCA22"/>
    <w:rsid w:val="EE7A72A4"/>
    <w:rsid w:val="EEC94868"/>
    <w:rsid w:val="EF6F5A67"/>
    <w:rsid w:val="EFDB7914"/>
    <w:rsid w:val="EFED2876"/>
    <w:rsid w:val="F1FFB274"/>
    <w:rsid w:val="F26BD8D9"/>
    <w:rsid w:val="F27FA2B3"/>
    <w:rsid w:val="F3AB1867"/>
    <w:rsid w:val="F3B76596"/>
    <w:rsid w:val="F3CE77A5"/>
    <w:rsid w:val="F5FF42C5"/>
    <w:rsid w:val="F6F53B6D"/>
    <w:rsid w:val="F6FD3B6E"/>
    <w:rsid w:val="F78ECBED"/>
    <w:rsid w:val="F7D60C5C"/>
    <w:rsid w:val="F8B3C15E"/>
    <w:rsid w:val="F9B29E42"/>
    <w:rsid w:val="F9BB240B"/>
    <w:rsid w:val="F9BD43DE"/>
    <w:rsid w:val="F9E317E2"/>
    <w:rsid w:val="F9F966A1"/>
    <w:rsid w:val="F9FD6673"/>
    <w:rsid w:val="FB7B6676"/>
    <w:rsid w:val="FB7D3929"/>
    <w:rsid w:val="FBD16325"/>
    <w:rsid w:val="FBF7AF2A"/>
    <w:rsid w:val="FC7F3B19"/>
    <w:rsid w:val="FCEFF770"/>
    <w:rsid w:val="FD5C3D1F"/>
    <w:rsid w:val="FDD9FC6E"/>
    <w:rsid w:val="FDFDA328"/>
    <w:rsid w:val="FDFDA682"/>
    <w:rsid w:val="FEE76161"/>
    <w:rsid w:val="FEFBAD5C"/>
    <w:rsid w:val="FEFF3F8B"/>
    <w:rsid w:val="FF3734D7"/>
    <w:rsid w:val="FF4B3FBD"/>
    <w:rsid w:val="FF5F2736"/>
    <w:rsid w:val="FF97EF18"/>
    <w:rsid w:val="FFA7C464"/>
    <w:rsid w:val="FFAF8224"/>
    <w:rsid w:val="FFC4DC68"/>
    <w:rsid w:val="FFCDD2EA"/>
    <w:rsid w:val="FFD72C91"/>
    <w:rsid w:val="FFE53A7F"/>
    <w:rsid w:val="FFED6A51"/>
    <w:rsid w:val="FFEDBB0D"/>
    <w:rsid w:val="FFF26791"/>
    <w:rsid w:val="FFF3D7A6"/>
    <w:rsid w:val="FFF7D37F"/>
    <w:rsid w:val="FFFB38D7"/>
    <w:rsid w:val="FFFE5BB7"/>
    <w:rsid w:val="FFFF07DE"/>
    <w:rsid w:val="000004FB"/>
    <w:rsid w:val="000006BB"/>
    <w:rsid w:val="00000BE0"/>
    <w:rsid w:val="0000117E"/>
    <w:rsid w:val="000017E6"/>
    <w:rsid w:val="00001E56"/>
    <w:rsid w:val="00002125"/>
    <w:rsid w:val="0000225F"/>
    <w:rsid w:val="000031A3"/>
    <w:rsid w:val="00003954"/>
    <w:rsid w:val="00003E1F"/>
    <w:rsid w:val="000045C7"/>
    <w:rsid w:val="00004B2C"/>
    <w:rsid w:val="00004C77"/>
    <w:rsid w:val="000057C0"/>
    <w:rsid w:val="000064F7"/>
    <w:rsid w:val="00006E1E"/>
    <w:rsid w:val="00010917"/>
    <w:rsid w:val="00011364"/>
    <w:rsid w:val="0001194E"/>
    <w:rsid w:val="00011C5C"/>
    <w:rsid w:val="00011DD9"/>
    <w:rsid w:val="000140C4"/>
    <w:rsid w:val="000144DB"/>
    <w:rsid w:val="00014916"/>
    <w:rsid w:val="0001528B"/>
    <w:rsid w:val="0001529D"/>
    <w:rsid w:val="0001727C"/>
    <w:rsid w:val="000174C6"/>
    <w:rsid w:val="00017B22"/>
    <w:rsid w:val="00017CD1"/>
    <w:rsid w:val="000201F0"/>
    <w:rsid w:val="00020578"/>
    <w:rsid w:val="00021683"/>
    <w:rsid w:val="00023843"/>
    <w:rsid w:val="00023B71"/>
    <w:rsid w:val="00025053"/>
    <w:rsid w:val="0002563D"/>
    <w:rsid w:val="0002656A"/>
    <w:rsid w:val="00027D8A"/>
    <w:rsid w:val="000301C1"/>
    <w:rsid w:val="00031401"/>
    <w:rsid w:val="00031495"/>
    <w:rsid w:val="000321FF"/>
    <w:rsid w:val="00032888"/>
    <w:rsid w:val="00032AC5"/>
    <w:rsid w:val="0003345A"/>
    <w:rsid w:val="00033C05"/>
    <w:rsid w:val="00034809"/>
    <w:rsid w:val="00034A63"/>
    <w:rsid w:val="00035F44"/>
    <w:rsid w:val="000369EC"/>
    <w:rsid w:val="00040A70"/>
    <w:rsid w:val="0004119B"/>
    <w:rsid w:val="00041DD4"/>
    <w:rsid w:val="00042875"/>
    <w:rsid w:val="00042B21"/>
    <w:rsid w:val="00044EDB"/>
    <w:rsid w:val="0004561A"/>
    <w:rsid w:val="00045F16"/>
    <w:rsid w:val="00046049"/>
    <w:rsid w:val="000467FA"/>
    <w:rsid w:val="00046D7D"/>
    <w:rsid w:val="0004767B"/>
    <w:rsid w:val="0004788D"/>
    <w:rsid w:val="00051015"/>
    <w:rsid w:val="00051319"/>
    <w:rsid w:val="000513AA"/>
    <w:rsid w:val="000529F7"/>
    <w:rsid w:val="0005388D"/>
    <w:rsid w:val="00053A23"/>
    <w:rsid w:val="00053BB3"/>
    <w:rsid w:val="000541E7"/>
    <w:rsid w:val="0005551E"/>
    <w:rsid w:val="000567C3"/>
    <w:rsid w:val="0006012C"/>
    <w:rsid w:val="00060E44"/>
    <w:rsid w:val="00060F65"/>
    <w:rsid w:val="0006153C"/>
    <w:rsid w:val="00061DC9"/>
    <w:rsid w:val="00062715"/>
    <w:rsid w:val="00062DF8"/>
    <w:rsid w:val="00063543"/>
    <w:rsid w:val="0006398C"/>
    <w:rsid w:val="00063B25"/>
    <w:rsid w:val="00064253"/>
    <w:rsid w:val="00064BB0"/>
    <w:rsid w:val="000652EC"/>
    <w:rsid w:val="00065E93"/>
    <w:rsid w:val="00067355"/>
    <w:rsid w:val="00070D03"/>
    <w:rsid w:val="0007108D"/>
    <w:rsid w:val="000711AE"/>
    <w:rsid w:val="00072AFC"/>
    <w:rsid w:val="000730C5"/>
    <w:rsid w:val="00073351"/>
    <w:rsid w:val="0007343F"/>
    <w:rsid w:val="000738B2"/>
    <w:rsid w:val="00073F71"/>
    <w:rsid w:val="00074751"/>
    <w:rsid w:val="00075580"/>
    <w:rsid w:val="0007572D"/>
    <w:rsid w:val="0007732E"/>
    <w:rsid w:val="0007767C"/>
    <w:rsid w:val="00077776"/>
    <w:rsid w:val="00077A8B"/>
    <w:rsid w:val="000811EF"/>
    <w:rsid w:val="0008178E"/>
    <w:rsid w:val="000817FF"/>
    <w:rsid w:val="00082506"/>
    <w:rsid w:val="0008284B"/>
    <w:rsid w:val="00082E91"/>
    <w:rsid w:val="00082FAC"/>
    <w:rsid w:val="000833CA"/>
    <w:rsid w:val="000837A6"/>
    <w:rsid w:val="00083C4F"/>
    <w:rsid w:val="00084319"/>
    <w:rsid w:val="0008436B"/>
    <w:rsid w:val="0008470F"/>
    <w:rsid w:val="00086E4D"/>
    <w:rsid w:val="000870B6"/>
    <w:rsid w:val="000870C4"/>
    <w:rsid w:val="000871A2"/>
    <w:rsid w:val="00087CFC"/>
    <w:rsid w:val="00090448"/>
    <w:rsid w:val="00091188"/>
    <w:rsid w:val="000937A9"/>
    <w:rsid w:val="0009437A"/>
    <w:rsid w:val="000945A7"/>
    <w:rsid w:val="0009477B"/>
    <w:rsid w:val="00094FDB"/>
    <w:rsid w:val="000950DF"/>
    <w:rsid w:val="00095135"/>
    <w:rsid w:val="000956FE"/>
    <w:rsid w:val="00095903"/>
    <w:rsid w:val="0009602D"/>
    <w:rsid w:val="000964BF"/>
    <w:rsid w:val="000969AF"/>
    <w:rsid w:val="00096A99"/>
    <w:rsid w:val="00097393"/>
    <w:rsid w:val="00097F70"/>
    <w:rsid w:val="000A1056"/>
    <w:rsid w:val="000A12A3"/>
    <w:rsid w:val="000A38C7"/>
    <w:rsid w:val="000A4FC9"/>
    <w:rsid w:val="000A5387"/>
    <w:rsid w:val="000A5F8E"/>
    <w:rsid w:val="000A607C"/>
    <w:rsid w:val="000A6CA0"/>
    <w:rsid w:val="000A6F95"/>
    <w:rsid w:val="000A7AF0"/>
    <w:rsid w:val="000B022C"/>
    <w:rsid w:val="000B06A8"/>
    <w:rsid w:val="000B0FB2"/>
    <w:rsid w:val="000B10E1"/>
    <w:rsid w:val="000B2CB0"/>
    <w:rsid w:val="000B36AB"/>
    <w:rsid w:val="000B44DE"/>
    <w:rsid w:val="000B53D7"/>
    <w:rsid w:val="000B5623"/>
    <w:rsid w:val="000B5924"/>
    <w:rsid w:val="000B5D54"/>
    <w:rsid w:val="000B713A"/>
    <w:rsid w:val="000B7654"/>
    <w:rsid w:val="000B7D8D"/>
    <w:rsid w:val="000B7D93"/>
    <w:rsid w:val="000C01DE"/>
    <w:rsid w:val="000C0C43"/>
    <w:rsid w:val="000C4476"/>
    <w:rsid w:val="000C4D32"/>
    <w:rsid w:val="000C5061"/>
    <w:rsid w:val="000C5CD6"/>
    <w:rsid w:val="000C646A"/>
    <w:rsid w:val="000C6530"/>
    <w:rsid w:val="000C765C"/>
    <w:rsid w:val="000C7C12"/>
    <w:rsid w:val="000C7C41"/>
    <w:rsid w:val="000C7F19"/>
    <w:rsid w:val="000D09C2"/>
    <w:rsid w:val="000D1424"/>
    <w:rsid w:val="000D1974"/>
    <w:rsid w:val="000D27B9"/>
    <w:rsid w:val="000D2FF7"/>
    <w:rsid w:val="000D4409"/>
    <w:rsid w:val="000D52A7"/>
    <w:rsid w:val="000D5307"/>
    <w:rsid w:val="000D54CA"/>
    <w:rsid w:val="000D5EAC"/>
    <w:rsid w:val="000D603D"/>
    <w:rsid w:val="000D766A"/>
    <w:rsid w:val="000D78BF"/>
    <w:rsid w:val="000D7E96"/>
    <w:rsid w:val="000E0827"/>
    <w:rsid w:val="000E0D1B"/>
    <w:rsid w:val="000E1411"/>
    <w:rsid w:val="000E228D"/>
    <w:rsid w:val="000E2708"/>
    <w:rsid w:val="000E2FB4"/>
    <w:rsid w:val="000E42AA"/>
    <w:rsid w:val="000E45CF"/>
    <w:rsid w:val="000E56B4"/>
    <w:rsid w:val="000E5A4C"/>
    <w:rsid w:val="000E5E08"/>
    <w:rsid w:val="000E6228"/>
    <w:rsid w:val="000E71B2"/>
    <w:rsid w:val="000F0379"/>
    <w:rsid w:val="000F0AB5"/>
    <w:rsid w:val="000F10F5"/>
    <w:rsid w:val="000F263A"/>
    <w:rsid w:val="000F2A57"/>
    <w:rsid w:val="000F3976"/>
    <w:rsid w:val="000F4AD0"/>
    <w:rsid w:val="000F4E6B"/>
    <w:rsid w:val="000F4FE6"/>
    <w:rsid w:val="000F607A"/>
    <w:rsid w:val="000F62A4"/>
    <w:rsid w:val="000F6904"/>
    <w:rsid w:val="000F699A"/>
    <w:rsid w:val="000F6D3A"/>
    <w:rsid w:val="001001AA"/>
    <w:rsid w:val="00100209"/>
    <w:rsid w:val="00100FAA"/>
    <w:rsid w:val="00101735"/>
    <w:rsid w:val="0010211A"/>
    <w:rsid w:val="00102163"/>
    <w:rsid w:val="00102A04"/>
    <w:rsid w:val="00102A0C"/>
    <w:rsid w:val="00102CF0"/>
    <w:rsid w:val="00102E3B"/>
    <w:rsid w:val="00104B49"/>
    <w:rsid w:val="001065C0"/>
    <w:rsid w:val="001103AF"/>
    <w:rsid w:val="001104A1"/>
    <w:rsid w:val="001118AA"/>
    <w:rsid w:val="001126D5"/>
    <w:rsid w:val="00115488"/>
    <w:rsid w:val="00115F97"/>
    <w:rsid w:val="00116193"/>
    <w:rsid w:val="001164F2"/>
    <w:rsid w:val="00116831"/>
    <w:rsid w:val="001203DE"/>
    <w:rsid w:val="0012167D"/>
    <w:rsid w:val="00121D24"/>
    <w:rsid w:val="00121EF6"/>
    <w:rsid w:val="001241E6"/>
    <w:rsid w:val="001248C7"/>
    <w:rsid w:val="0012576A"/>
    <w:rsid w:val="0012722A"/>
    <w:rsid w:val="00127816"/>
    <w:rsid w:val="00127BA0"/>
    <w:rsid w:val="00127CD2"/>
    <w:rsid w:val="00130139"/>
    <w:rsid w:val="00130595"/>
    <w:rsid w:val="001306A5"/>
    <w:rsid w:val="00131189"/>
    <w:rsid w:val="00131A63"/>
    <w:rsid w:val="00132117"/>
    <w:rsid w:val="0013286A"/>
    <w:rsid w:val="00132AFE"/>
    <w:rsid w:val="00132B67"/>
    <w:rsid w:val="00133185"/>
    <w:rsid w:val="0013494E"/>
    <w:rsid w:val="00134C95"/>
    <w:rsid w:val="00136017"/>
    <w:rsid w:val="001367C1"/>
    <w:rsid w:val="00136885"/>
    <w:rsid w:val="001376AF"/>
    <w:rsid w:val="001404D1"/>
    <w:rsid w:val="00141B45"/>
    <w:rsid w:val="0014279C"/>
    <w:rsid w:val="00142945"/>
    <w:rsid w:val="00142A03"/>
    <w:rsid w:val="00143F43"/>
    <w:rsid w:val="0014428C"/>
    <w:rsid w:val="00144A26"/>
    <w:rsid w:val="0014538F"/>
    <w:rsid w:val="00146280"/>
    <w:rsid w:val="00146777"/>
    <w:rsid w:val="001467D0"/>
    <w:rsid w:val="00146AEC"/>
    <w:rsid w:val="00146BBB"/>
    <w:rsid w:val="00147126"/>
    <w:rsid w:val="00147C08"/>
    <w:rsid w:val="00147C2A"/>
    <w:rsid w:val="001521F3"/>
    <w:rsid w:val="001547D3"/>
    <w:rsid w:val="00155B9C"/>
    <w:rsid w:val="00155FD4"/>
    <w:rsid w:val="001565D3"/>
    <w:rsid w:val="00157DEC"/>
    <w:rsid w:val="00157F5A"/>
    <w:rsid w:val="001607B9"/>
    <w:rsid w:val="00162351"/>
    <w:rsid w:val="00162525"/>
    <w:rsid w:val="00163C67"/>
    <w:rsid w:val="00164F4D"/>
    <w:rsid w:val="001650D3"/>
    <w:rsid w:val="0016601F"/>
    <w:rsid w:val="00166240"/>
    <w:rsid w:val="001663AF"/>
    <w:rsid w:val="00166752"/>
    <w:rsid w:val="00167016"/>
    <w:rsid w:val="00167B93"/>
    <w:rsid w:val="00171977"/>
    <w:rsid w:val="00172594"/>
    <w:rsid w:val="00172806"/>
    <w:rsid w:val="00172916"/>
    <w:rsid w:val="00173276"/>
    <w:rsid w:val="001734AD"/>
    <w:rsid w:val="001746C5"/>
    <w:rsid w:val="00174D28"/>
    <w:rsid w:val="00174F7B"/>
    <w:rsid w:val="00174F82"/>
    <w:rsid w:val="00175030"/>
    <w:rsid w:val="00175F8C"/>
    <w:rsid w:val="00176A0D"/>
    <w:rsid w:val="00177788"/>
    <w:rsid w:val="001779AC"/>
    <w:rsid w:val="00177CFF"/>
    <w:rsid w:val="0018040F"/>
    <w:rsid w:val="00180844"/>
    <w:rsid w:val="0018131D"/>
    <w:rsid w:val="00182D7B"/>
    <w:rsid w:val="00185B8A"/>
    <w:rsid w:val="00185E91"/>
    <w:rsid w:val="00186664"/>
    <w:rsid w:val="00190C01"/>
    <w:rsid w:val="00190D76"/>
    <w:rsid w:val="00191DB7"/>
    <w:rsid w:val="00191DDF"/>
    <w:rsid w:val="00191DE0"/>
    <w:rsid w:val="00192CFA"/>
    <w:rsid w:val="0019337D"/>
    <w:rsid w:val="001935BC"/>
    <w:rsid w:val="00193D52"/>
    <w:rsid w:val="001945BC"/>
    <w:rsid w:val="00194FBD"/>
    <w:rsid w:val="0019502A"/>
    <w:rsid w:val="0019575E"/>
    <w:rsid w:val="00195770"/>
    <w:rsid w:val="00195884"/>
    <w:rsid w:val="00196089"/>
    <w:rsid w:val="0019671A"/>
    <w:rsid w:val="00196884"/>
    <w:rsid w:val="00197456"/>
    <w:rsid w:val="001978C8"/>
    <w:rsid w:val="001A0C3B"/>
    <w:rsid w:val="001A1494"/>
    <w:rsid w:val="001A16BC"/>
    <w:rsid w:val="001A1700"/>
    <w:rsid w:val="001A1D54"/>
    <w:rsid w:val="001A1EAE"/>
    <w:rsid w:val="001A2661"/>
    <w:rsid w:val="001A2FF6"/>
    <w:rsid w:val="001A3006"/>
    <w:rsid w:val="001A31DE"/>
    <w:rsid w:val="001A39FB"/>
    <w:rsid w:val="001A3FE2"/>
    <w:rsid w:val="001A481B"/>
    <w:rsid w:val="001A4F44"/>
    <w:rsid w:val="001A55E6"/>
    <w:rsid w:val="001A5692"/>
    <w:rsid w:val="001A59C5"/>
    <w:rsid w:val="001A6F40"/>
    <w:rsid w:val="001A75CF"/>
    <w:rsid w:val="001A7846"/>
    <w:rsid w:val="001A7A2B"/>
    <w:rsid w:val="001A7D3B"/>
    <w:rsid w:val="001B02A5"/>
    <w:rsid w:val="001B09CB"/>
    <w:rsid w:val="001B10F4"/>
    <w:rsid w:val="001B1A16"/>
    <w:rsid w:val="001B1ADF"/>
    <w:rsid w:val="001B2354"/>
    <w:rsid w:val="001B24C5"/>
    <w:rsid w:val="001B2C99"/>
    <w:rsid w:val="001B382A"/>
    <w:rsid w:val="001B413C"/>
    <w:rsid w:val="001B41D3"/>
    <w:rsid w:val="001B4661"/>
    <w:rsid w:val="001B4670"/>
    <w:rsid w:val="001B6180"/>
    <w:rsid w:val="001B7082"/>
    <w:rsid w:val="001B71B2"/>
    <w:rsid w:val="001B78AC"/>
    <w:rsid w:val="001B7E18"/>
    <w:rsid w:val="001B7E61"/>
    <w:rsid w:val="001C09B3"/>
    <w:rsid w:val="001C09B4"/>
    <w:rsid w:val="001C10D7"/>
    <w:rsid w:val="001C1519"/>
    <w:rsid w:val="001C1C1F"/>
    <w:rsid w:val="001C1E0B"/>
    <w:rsid w:val="001C2053"/>
    <w:rsid w:val="001C27F0"/>
    <w:rsid w:val="001C290A"/>
    <w:rsid w:val="001C2DA3"/>
    <w:rsid w:val="001C319E"/>
    <w:rsid w:val="001C3ABA"/>
    <w:rsid w:val="001C3AF9"/>
    <w:rsid w:val="001C3BF5"/>
    <w:rsid w:val="001C43A6"/>
    <w:rsid w:val="001C4853"/>
    <w:rsid w:val="001C4F3A"/>
    <w:rsid w:val="001C562C"/>
    <w:rsid w:val="001C5DEF"/>
    <w:rsid w:val="001C6A38"/>
    <w:rsid w:val="001C6C8D"/>
    <w:rsid w:val="001C768A"/>
    <w:rsid w:val="001C76D2"/>
    <w:rsid w:val="001C77F6"/>
    <w:rsid w:val="001C7EE2"/>
    <w:rsid w:val="001D00EE"/>
    <w:rsid w:val="001D1E16"/>
    <w:rsid w:val="001D2040"/>
    <w:rsid w:val="001D27AC"/>
    <w:rsid w:val="001D33DF"/>
    <w:rsid w:val="001D449C"/>
    <w:rsid w:val="001D4BA9"/>
    <w:rsid w:val="001D4DDB"/>
    <w:rsid w:val="001D521B"/>
    <w:rsid w:val="001D5388"/>
    <w:rsid w:val="001D5537"/>
    <w:rsid w:val="001D59FF"/>
    <w:rsid w:val="001D6BEC"/>
    <w:rsid w:val="001D7EB3"/>
    <w:rsid w:val="001E00B7"/>
    <w:rsid w:val="001E117A"/>
    <w:rsid w:val="001E13BB"/>
    <w:rsid w:val="001E14FD"/>
    <w:rsid w:val="001E1645"/>
    <w:rsid w:val="001E1E49"/>
    <w:rsid w:val="001E21EB"/>
    <w:rsid w:val="001E2BD9"/>
    <w:rsid w:val="001E2D6E"/>
    <w:rsid w:val="001E3C67"/>
    <w:rsid w:val="001E46EB"/>
    <w:rsid w:val="001E482E"/>
    <w:rsid w:val="001E4AE5"/>
    <w:rsid w:val="001E530A"/>
    <w:rsid w:val="001E551C"/>
    <w:rsid w:val="001E5E7F"/>
    <w:rsid w:val="001E60FF"/>
    <w:rsid w:val="001E67AB"/>
    <w:rsid w:val="001E7D7C"/>
    <w:rsid w:val="001F08A3"/>
    <w:rsid w:val="001F1BC8"/>
    <w:rsid w:val="001F1EAD"/>
    <w:rsid w:val="001F2557"/>
    <w:rsid w:val="001F2633"/>
    <w:rsid w:val="001F2BCA"/>
    <w:rsid w:val="001F2E17"/>
    <w:rsid w:val="001F33E5"/>
    <w:rsid w:val="001F3679"/>
    <w:rsid w:val="001F3A6A"/>
    <w:rsid w:val="001F5032"/>
    <w:rsid w:val="001F557E"/>
    <w:rsid w:val="001F5848"/>
    <w:rsid w:val="001F592F"/>
    <w:rsid w:val="001F5936"/>
    <w:rsid w:val="001F5944"/>
    <w:rsid w:val="001F6950"/>
    <w:rsid w:val="001F7A3E"/>
    <w:rsid w:val="00200317"/>
    <w:rsid w:val="00201D8D"/>
    <w:rsid w:val="00203292"/>
    <w:rsid w:val="00203547"/>
    <w:rsid w:val="002037A8"/>
    <w:rsid w:val="0020387C"/>
    <w:rsid w:val="00203F04"/>
    <w:rsid w:val="002043BE"/>
    <w:rsid w:val="00204C92"/>
    <w:rsid w:val="002050A1"/>
    <w:rsid w:val="002056E2"/>
    <w:rsid w:val="00205C61"/>
    <w:rsid w:val="00206007"/>
    <w:rsid w:val="002063CD"/>
    <w:rsid w:val="002100C7"/>
    <w:rsid w:val="00210201"/>
    <w:rsid w:val="00210FE5"/>
    <w:rsid w:val="0021133E"/>
    <w:rsid w:val="0021138A"/>
    <w:rsid w:val="0021229B"/>
    <w:rsid w:val="00212D15"/>
    <w:rsid w:val="00213668"/>
    <w:rsid w:val="002138A8"/>
    <w:rsid w:val="00213CE7"/>
    <w:rsid w:val="002153B5"/>
    <w:rsid w:val="00215662"/>
    <w:rsid w:val="002156B1"/>
    <w:rsid w:val="00216745"/>
    <w:rsid w:val="00216933"/>
    <w:rsid w:val="00216CA0"/>
    <w:rsid w:val="0021726B"/>
    <w:rsid w:val="00217632"/>
    <w:rsid w:val="00217DA9"/>
    <w:rsid w:val="002204E6"/>
    <w:rsid w:val="002206C8"/>
    <w:rsid w:val="00220E7C"/>
    <w:rsid w:val="002212B1"/>
    <w:rsid w:val="0022173E"/>
    <w:rsid w:val="002217D4"/>
    <w:rsid w:val="0022186A"/>
    <w:rsid w:val="00222084"/>
    <w:rsid w:val="00222EC5"/>
    <w:rsid w:val="0022303C"/>
    <w:rsid w:val="00223119"/>
    <w:rsid w:val="00223308"/>
    <w:rsid w:val="00223CF1"/>
    <w:rsid w:val="00224DB4"/>
    <w:rsid w:val="002255FA"/>
    <w:rsid w:val="00225A44"/>
    <w:rsid w:val="002265F8"/>
    <w:rsid w:val="0022778C"/>
    <w:rsid w:val="00227AEA"/>
    <w:rsid w:val="0023009C"/>
    <w:rsid w:val="002302C2"/>
    <w:rsid w:val="002303F6"/>
    <w:rsid w:val="0023069A"/>
    <w:rsid w:val="00230C8B"/>
    <w:rsid w:val="00230F73"/>
    <w:rsid w:val="0023136E"/>
    <w:rsid w:val="002323B2"/>
    <w:rsid w:val="00232ABE"/>
    <w:rsid w:val="002336CF"/>
    <w:rsid w:val="00233F24"/>
    <w:rsid w:val="00234A06"/>
    <w:rsid w:val="00234F91"/>
    <w:rsid w:val="002351EC"/>
    <w:rsid w:val="00235278"/>
    <w:rsid w:val="00235CE3"/>
    <w:rsid w:val="00235EF2"/>
    <w:rsid w:val="00236241"/>
    <w:rsid w:val="00236886"/>
    <w:rsid w:val="00236DEB"/>
    <w:rsid w:val="0023759A"/>
    <w:rsid w:val="002402B8"/>
    <w:rsid w:val="0024149B"/>
    <w:rsid w:val="00241523"/>
    <w:rsid w:val="002419AB"/>
    <w:rsid w:val="00241C3C"/>
    <w:rsid w:val="00241F21"/>
    <w:rsid w:val="00242587"/>
    <w:rsid w:val="00242E7C"/>
    <w:rsid w:val="00242EDA"/>
    <w:rsid w:val="00243460"/>
    <w:rsid w:val="002438DB"/>
    <w:rsid w:val="00244F0B"/>
    <w:rsid w:val="0024556B"/>
    <w:rsid w:val="0024559B"/>
    <w:rsid w:val="00245D54"/>
    <w:rsid w:val="00246A3D"/>
    <w:rsid w:val="002479D8"/>
    <w:rsid w:val="00247DA8"/>
    <w:rsid w:val="00250715"/>
    <w:rsid w:val="00250782"/>
    <w:rsid w:val="00252E13"/>
    <w:rsid w:val="00252F19"/>
    <w:rsid w:val="0025328C"/>
    <w:rsid w:val="00253305"/>
    <w:rsid w:val="002553C0"/>
    <w:rsid w:val="00256779"/>
    <w:rsid w:val="0025755C"/>
    <w:rsid w:val="002604C9"/>
    <w:rsid w:val="00260A5C"/>
    <w:rsid w:val="00261112"/>
    <w:rsid w:val="0026198F"/>
    <w:rsid w:val="00262DC8"/>
    <w:rsid w:val="00262F15"/>
    <w:rsid w:val="00263616"/>
    <w:rsid w:val="0026372E"/>
    <w:rsid w:val="00263836"/>
    <w:rsid w:val="0026425E"/>
    <w:rsid w:val="002642F7"/>
    <w:rsid w:val="00264603"/>
    <w:rsid w:val="0026468A"/>
    <w:rsid w:val="00264D64"/>
    <w:rsid w:val="00264D7C"/>
    <w:rsid w:val="00265035"/>
    <w:rsid w:val="0026632C"/>
    <w:rsid w:val="0026643F"/>
    <w:rsid w:val="00266459"/>
    <w:rsid w:val="00266E0B"/>
    <w:rsid w:val="00267394"/>
    <w:rsid w:val="00270C88"/>
    <w:rsid w:val="00271BFA"/>
    <w:rsid w:val="00271FAD"/>
    <w:rsid w:val="0027324C"/>
    <w:rsid w:val="00273B65"/>
    <w:rsid w:val="00274121"/>
    <w:rsid w:val="00275417"/>
    <w:rsid w:val="002757EA"/>
    <w:rsid w:val="00276707"/>
    <w:rsid w:val="002779FD"/>
    <w:rsid w:val="00277F65"/>
    <w:rsid w:val="00280D7A"/>
    <w:rsid w:val="00281082"/>
    <w:rsid w:val="00284284"/>
    <w:rsid w:val="00284576"/>
    <w:rsid w:val="00284657"/>
    <w:rsid w:val="00285983"/>
    <w:rsid w:val="00286581"/>
    <w:rsid w:val="00286E0D"/>
    <w:rsid w:val="00286EDC"/>
    <w:rsid w:val="00287044"/>
    <w:rsid w:val="00287678"/>
    <w:rsid w:val="00290616"/>
    <w:rsid w:val="00290EF7"/>
    <w:rsid w:val="0029120D"/>
    <w:rsid w:val="00291DA2"/>
    <w:rsid w:val="00292A2E"/>
    <w:rsid w:val="00294B8A"/>
    <w:rsid w:val="00294EFE"/>
    <w:rsid w:val="002964AD"/>
    <w:rsid w:val="0029667B"/>
    <w:rsid w:val="00296A32"/>
    <w:rsid w:val="00296AB5"/>
    <w:rsid w:val="002A1063"/>
    <w:rsid w:val="002A1098"/>
    <w:rsid w:val="002A2256"/>
    <w:rsid w:val="002A2581"/>
    <w:rsid w:val="002A351E"/>
    <w:rsid w:val="002A442D"/>
    <w:rsid w:val="002A454A"/>
    <w:rsid w:val="002A495A"/>
    <w:rsid w:val="002A5784"/>
    <w:rsid w:val="002A5EBA"/>
    <w:rsid w:val="002A77D4"/>
    <w:rsid w:val="002B0A7F"/>
    <w:rsid w:val="002B0B2F"/>
    <w:rsid w:val="002B17AA"/>
    <w:rsid w:val="002B1DCA"/>
    <w:rsid w:val="002B1E8B"/>
    <w:rsid w:val="002B2EC9"/>
    <w:rsid w:val="002B355D"/>
    <w:rsid w:val="002B3698"/>
    <w:rsid w:val="002B4D41"/>
    <w:rsid w:val="002B509C"/>
    <w:rsid w:val="002B513E"/>
    <w:rsid w:val="002B521C"/>
    <w:rsid w:val="002B57B9"/>
    <w:rsid w:val="002B5949"/>
    <w:rsid w:val="002B5C0D"/>
    <w:rsid w:val="002B61A7"/>
    <w:rsid w:val="002B668F"/>
    <w:rsid w:val="002B6752"/>
    <w:rsid w:val="002B71A3"/>
    <w:rsid w:val="002B7979"/>
    <w:rsid w:val="002C02AC"/>
    <w:rsid w:val="002C04EB"/>
    <w:rsid w:val="002C0F5B"/>
    <w:rsid w:val="002C12D7"/>
    <w:rsid w:val="002C23BA"/>
    <w:rsid w:val="002C4BED"/>
    <w:rsid w:val="002C524C"/>
    <w:rsid w:val="002C5582"/>
    <w:rsid w:val="002C644B"/>
    <w:rsid w:val="002C74FD"/>
    <w:rsid w:val="002C7F01"/>
    <w:rsid w:val="002D03A4"/>
    <w:rsid w:val="002D060A"/>
    <w:rsid w:val="002D1CDF"/>
    <w:rsid w:val="002D23AB"/>
    <w:rsid w:val="002D2CA8"/>
    <w:rsid w:val="002D39D4"/>
    <w:rsid w:val="002D3CCA"/>
    <w:rsid w:val="002D5562"/>
    <w:rsid w:val="002D61F7"/>
    <w:rsid w:val="002D672F"/>
    <w:rsid w:val="002D7C67"/>
    <w:rsid w:val="002E03D8"/>
    <w:rsid w:val="002E0E74"/>
    <w:rsid w:val="002E0F1A"/>
    <w:rsid w:val="002E1630"/>
    <w:rsid w:val="002E17AC"/>
    <w:rsid w:val="002E2575"/>
    <w:rsid w:val="002E2940"/>
    <w:rsid w:val="002E4261"/>
    <w:rsid w:val="002E4E8A"/>
    <w:rsid w:val="002E587D"/>
    <w:rsid w:val="002E6506"/>
    <w:rsid w:val="002E6D99"/>
    <w:rsid w:val="002E75E9"/>
    <w:rsid w:val="002E7C54"/>
    <w:rsid w:val="002F1676"/>
    <w:rsid w:val="002F16B8"/>
    <w:rsid w:val="002F1E39"/>
    <w:rsid w:val="002F2590"/>
    <w:rsid w:val="002F32CD"/>
    <w:rsid w:val="002F32FB"/>
    <w:rsid w:val="002F3419"/>
    <w:rsid w:val="002F453A"/>
    <w:rsid w:val="002F48BF"/>
    <w:rsid w:val="002F4DE2"/>
    <w:rsid w:val="002F5B33"/>
    <w:rsid w:val="002F7492"/>
    <w:rsid w:val="003010F5"/>
    <w:rsid w:val="00301514"/>
    <w:rsid w:val="00301D5C"/>
    <w:rsid w:val="003029FE"/>
    <w:rsid w:val="00303A83"/>
    <w:rsid w:val="00305242"/>
    <w:rsid w:val="0030531F"/>
    <w:rsid w:val="0030553B"/>
    <w:rsid w:val="00306508"/>
    <w:rsid w:val="00306E63"/>
    <w:rsid w:val="003071EE"/>
    <w:rsid w:val="0030748E"/>
    <w:rsid w:val="003108EB"/>
    <w:rsid w:val="00310A9B"/>
    <w:rsid w:val="0031120E"/>
    <w:rsid w:val="00313399"/>
    <w:rsid w:val="0031346C"/>
    <w:rsid w:val="00313FE2"/>
    <w:rsid w:val="00314F20"/>
    <w:rsid w:val="00315689"/>
    <w:rsid w:val="0031578F"/>
    <w:rsid w:val="00315AD5"/>
    <w:rsid w:val="00315EE6"/>
    <w:rsid w:val="00317635"/>
    <w:rsid w:val="00317660"/>
    <w:rsid w:val="003178E1"/>
    <w:rsid w:val="00317ECF"/>
    <w:rsid w:val="0032026C"/>
    <w:rsid w:val="00320C29"/>
    <w:rsid w:val="0032110E"/>
    <w:rsid w:val="00321757"/>
    <w:rsid w:val="003221CF"/>
    <w:rsid w:val="003228E1"/>
    <w:rsid w:val="00323895"/>
    <w:rsid w:val="00323ACB"/>
    <w:rsid w:val="0032441F"/>
    <w:rsid w:val="00327577"/>
    <w:rsid w:val="0032757F"/>
    <w:rsid w:val="00327B5B"/>
    <w:rsid w:val="00327F93"/>
    <w:rsid w:val="0033081B"/>
    <w:rsid w:val="0033100D"/>
    <w:rsid w:val="00331EB5"/>
    <w:rsid w:val="00331FC6"/>
    <w:rsid w:val="003346C1"/>
    <w:rsid w:val="00334D3C"/>
    <w:rsid w:val="00334D79"/>
    <w:rsid w:val="003356D3"/>
    <w:rsid w:val="00336EA7"/>
    <w:rsid w:val="0034041B"/>
    <w:rsid w:val="00341480"/>
    <w:rsid w:val="00341860"/>
    <w:rsid w:val="003418C7"/>
    <w:rsid w:val="003430D5"/>
    <w:rsid w:val="003437D0"/>
    <w:rsid w:val="003447A5"/>
    <w:rsid w:val="0034659D"/>
    <w:rsid w:val="003469A6"/>
    <w:rsid w:val="00346F3F"/>
    <w:rsid w:val="00347A5E"/>
    <w:rsid w:val="003510FA"/>
    <w:rsid w:val="003526C2"/>
    <w:rsid w:val="00353721"/>
    <w:rsid w:val="0035373A"/>
    <w:rsid w:val="003542B0"/>
    <w:rsid w:val="00355218"/>
    <w:rsid w:val="00356614"/>
    <w:rsid w:val="003566C5"/>
    <w:rsid w:val="00356849"/>
    <w:rsid w:val="0035734D"/>
    <w:rsid w:val="003577D3"/>
    <w:rsid w:val="003601EC"/>
    <w:rsid w:val="00360D86"/>
    <w:rsid w:val="00360EF3"/>
    <w:rsid w:val="00361235"/>
    <w:rsid w:val="0036169A"/>
    <w:rsid w:val="00362471"/>
    <w:rsid w:val="00362AFD"/>
    <w:rsid w:val="00362FD8"/>
    <w:rsid w:val="003636B3"/>
    <w:rsid w:val="00364828"/>
    <w:rsid w:val="00365AA1"/>
    <w:rsid w:val="0036670B"/>
    <w:rsid w:val="003668C3"/>
    <w:rsid w:val="00366FAC"/>
    <w:rsid w:val="00366FF0"/>
    <w:rsid w:val="00367554"/>
    <w:rsid w:val="003679D6"/>
    <w:rsid w:val="00367AE8"/>
    <w:rsid w:val="00370690"/>
    <w:rsid w:val="00370E1B"/>
    <w:rsid w:val="003729F4"/>
    <w:rsid w:val="0037314F"/>
    <w:rsid w:val="003734D5"/>
    <w:rsid w:val="00374A36"/>
    <w:rsid w:val="00374B09"/>
    <w:rsid w:val="00375E46"/>
    <w:rsid w:val="00376B19"/>
    <w:rsid w:val="003773FC"/>
    <w:rsid w:val="00377F19"/>
    <w:rsid w:val="00380032"/>
    <w:rsid w:val="003802C9"/>
    <w:rsid w:val="00380F20"/>
    <w:rsid w:val="00381A49"/>
    <w:rsid w:val="003822AF"/>
    <w:rsid w:val="00382694"/>
    <w:rsid w:val="00382E80"/>
    <w:rsid w:val="00382EC6"/>
    <w:rsid w:val="003832AA"/>
    <w:rsid w:val="00383843"/>
    <w:rsid w:val="00383AC3"/>
    <w:rsid w:val="00384211"/>
    <w:rsid w:val="00384467"/>
    <w:rsid w:val="003846CB"/>
    <w:rsid w:val="00385773"/>
    <w:rsid w:val="00385BEC"/>
    <w:rsid w:val="00385D18"/>
    <w:rsid w:val="00385E94"/>
    <w:rsid w:val="00386094"/>
    <w:rsid w:val="003867E8"/>
    <w:rsid w:val="003871DF"/>
    <w:rsid w:val="00390C9A"/>
    <w:rsid w:val="00391498"/>
    <w:rsid w:val="003914A0"/>
    <w:rsid w:val="00391AE2"/>
    <w:rsid w:val="00391F4B"/>
    <w:rsid w:val="003920E0"/>
    <w:rsid w:val="003924BD"/>
    <w:rsid w:val="0039278F"/>
    <w:rsid w:val="003928E0"/>
    <w:rsid w:val="003929AC"/>
    <w:rsid w:val="00393461"/>
    <w:rsid w:val="003936CD"/>
    <w:rsid w:val="00393CA8"/>
    <w:rsid w:val="00394782"/>
    <w:rsid w:val="00394844"/>
    <w:rsid w:val="00394FE6"/>
    <w:rsid w:val="00395454"/>
    <w:rsid w:val="003955D6"/>
    <w:rsid w:val="00395B51"/>
    <w:rsid w:val="003961A9"/>
    <w:rsid w:val="00396901"/>
    <w:rsid w:val="00396A08"/>
    <w:rsid w:val="003973D3"/>
    <w:rsid w:val="003A125E"/>
    <w:rsid w:val="003A1899"/>
    <w:rsid w:val="003A1F45"/>
    <w:rsid w:val="003A22B5"/>
    <w:rsid w:val="003A2989"/>
    <w:rsid w:val="003A3403"/>
    <w:rsid w:val="003A365F"/>
    <w:rsid w:val="003A3A96"/>
    <w:rsid w:val="003A3AA1"/>
    <w:rsid w:val="003A3E96"/>
    <w:rsid w:val="003A4570"/>
    <w:rsid w:val="003A45CB"/>
    <w:rsid w:val="003A4D34"/>
    <w:rsid w:val="003A4E99"/>
    <w:rsid w:val="003A56FF"/>
    <w:rsid w:val="003A5C5A"/>
    <w:rsid w:val="003A5E4E"/>
    <w:rsid w:val="003A6E01"/>
    <w:rsid w:val="003A6F2E"/>
    <w:rsid w:val="003A71D9"/>
    <w:rsid w:val="003B00E4"/>
    <w:rsid w:val="003B0596"/>
    <w:rsid w:val="003B0C08"/>
    <w:rsid w:val="003B0E8A"/>
    <w:rsid w:val="003B1828"/>
    <w:rsid w:val="003B191C"/>
    <w:rsid w:val="003B27EE"/>
    <w:rsid w:val="003B27FF"/>
    <w:rsid w:val="003B3607"/>
    <w:rsid w:val="003B3F4F"/>
    <w:rsid w:val="003B60C0"/>
    <w:rsid w:val="003B642F"/>
    <w:rsid w:val="003B7231"/>
    <w:rsid w:val="003C15D6"/>
    <w:rsid w:val="003C1895"/>
    <w:rsid w:val="003C1E02"/>
    <w:rsid w:val="003C2594"/>
    <w:rsid w:val="003C2E28"/>
    <w:rsid w:val="003C43A2"/>
    <w:rsid w:val="003C4552"/>
    <w:rsid w:val="003C47D9"/>
    <w:rsid w:val="003C73FE"/>
    <w:rsid w:val="003C770E"/>
    <w:rsid w:val="003C77A5"/>
    <w:rsid w:val="003C7A58"/>
    <w:rsid w:val="003C7D45"/>
    <w:rsid w:val="003D0461"/>
    <w:rsid w:val="003D07E5"/>
    <w:rsid w:val="003D098E"/>
    <w:rsid w:val="003D0C5A"/>
    <w:rsid w:val="003D1062"/>
    <w:rsid w:val="003D2325"/>
    <w:rsid w:val="003D2823"/>
    <w:rsid w:val="003D2983"/>
    <w:rsid w:val="003D29DA"/>
    <w:rsid w:val="003D33DE"/>
    <w:rsid w:val="003D38B7"/>
    <w:rsid w:val="003D3CFC"/>
    <w:rsid w:val="003D3E94"/>
    <w:rsid w:val="003D4B20"/>
    <w:rsid w:val="003D4DAE"/>
    <w:rsid w:val="003D6054"/>
    <w:rsid w:val="003D6091"/>
    <w:rsid w:val="003D7C01"/>
    <w:rsid w:val="003E06B8"/>
    <w:rsid w:val="003E155B"/>
    <w:rsid w:val="003E163C"/>
    <w:rsid w:val="003E17A1"/>
    <w:rsid w:val="003E1C49"/>
    <w:rsid w:val="003E25A7"/>
    <w:rsid w:val="003E2C64"/>
    <w:rsid w:val="003E3570"/>
    <w:rsid w:val="003E38BF"/>
    <w:rsid w:val="003E4039"/>
    <w:rsid w:val="003E4065"/>
    <w:rsid w:val="003E4B81"/>
    <w:rsid w:val="003E5174"/>
    <w:rsid w:val="003E637C"/>
    <w:rsid w:val="003E6965"/>
    <w:rsid w:val="003E6F0A"/>
    <w:rsid w:val="003E6FAA"/>
    <w:rsid w:val="003E7029"/>
    <w:rsid w:val="003E75CD"/>
    <w:rsid w:val="003E79A6"/>
    <w:rsid w:val="003F0040"/>
    <w:rsid w:val="003F0359"/>
    <w:rsid w:val="003F0BCC"/>
    <w:rsid w:val="003F155D"/>
    <w:rsid w:val="003F24E2"/>
    <w:rsid w:val="003F2F1C"/>
    <w:rsid w:val="003F2FFB"/>
    <w:rsid w:val="003F3057"/>
    <w:rsid w:val="003F3685"/>
    <w:rsid w:val="003F3DDA"/>
    <w:rsid w:val="003F434B"/>
    <w:rsid w:val="003F4C34"/>
    <w:rsid w:val="003F4CBB"/>
    <w:rsid w:val="003F6C2D"/>
    <w:rsid w:val="00401C02"/>
    <w:rsid w:val="004024E4"/>
    <w:rsid w:val="004025B0"/>
    <w:rsid w:val="004032FD"/>
    <w:rsid w:val="004044AA"/>
    <w:rsid w:val="00404661"/>
    <w:rsid w:val="00404CB5"/>
    <w:rsid w:val="00404DE1"/>
    <w:rsid w:val="00406323"/>
    <w:rsid w:val="00406907"/>
    <w:rsid w:val="00410791"/>
    <w:rsid w:val="00410FDA"/>
    <w:rsid w:val="00412196"/>
    <w:rsid w:val="0041220E"/>
    <w:rsid w:val="00412645"/>
    <w:rsid w:val="00414D2A"/>
    <w:rsid w:val="00414FE3"/>
    <w:rsid w:val="0041520D"/>
    <w:rsid w:val="004154A0"/>
    <w:rsid w:val="004162DA"/>
    <w:rsid w:val="004169F2"/>
    <w:rsid w:val="00416BBB"/>
    <w:rsid w:val="004171BC"/>
    <w:rsid w:val="0041755D"/>
    <w:rsid w:val="00417919"/>
    <w:rsid w:val="00417B20"/>
    <w:rsid w:val="004208D2"/>
    <w:rsid w:val="00420A27"/>
    <w:rsid w:val="00420AAD"/>
    <w:rsid w:val="0042133E"/>
    <w:rsid w:val="0042202B"/>
    <w:rsid w:val="004220F9"/>
    <w:rsid w:val="004222C4"/>
    <w:rsid w:val="00422483"/>
    <w:rsid w:val="00422B16"/>
    <w:rsid w:val="00423573"/>
    <w:rsid w:val="004238E1"/>
    <w:rsid w:val="00425AA1"/>
    <w:rsid w:val="00426110"/>
    <w:rsid w:val="00426362"/>
    <w:rsid w:val="004265A8"/>
    <w:rsid w:val="0042696B"/>
    <w:rsid w:val="00427010"/>
    <w:rsid w:val="00427472"/>
    <w:rsid w:val="00430279"/>
    <w:rsid w:val="004302D0"/>
    <w:rsid w:val="0043069F"/>
    <w:rsid w:val="00430C0F"/>
    <w:rsid w:val="004315B5"/>
    <w:rsid w:val="00431BA6"/>
    <w:rsid w:val="00432016"/>
    <w:rsid w:val="004322B3"/>
    <w:rsid w:val="004322F4"/>
    <w:rsid w:val="00433489"/>
    <w:rsid w:val="004344B9"/>
    <w:rsid w:val="00434CDA"/>
    <w:rsid w:val="00434E91"/>
    <w:rsid w:val="00437F99"/>
    <w:rsid w:val="004406B9"/>
    <w:rsid w:val="004406C3"/>
    <w:rsid w:val="00440C4C"/>
    <w:rsid w:val="0044117E"/>
    <w:rsid w:val="00441382"/>
    <w:rsid w:val="00442B5E"/>
    <w:rsid w:val="0044377E"/>
    <w:rsid w:val="00444872"/>
    <w:rsid w:val="00445907"/>
    <w:rsid w:val="00445C9D"/>
    <w:rsid w:val="004468BC"/>
    <w:rsid w:val="004504AB"/>
    <w:rsid w:val="00451954"/>
    <w:rsid w:val="00451F10"/>
    <w:rsid w:val="00452795"/>
    <w:rsid w:val="00452A54"/>
    <w:rsid w:val="00452A67"/>
    <w:rsid w:val="00455495"/>
    <w:rsid w:val="00457D11"/>
    <w:rsid w:val="00460A6E"/>
    <w:rsid w:val="00460B2C"/>
    <w:rsid w:val="004616A4"/>
    <w:rsid w:val="00461BA1"/>
    <w:rsid w:val="00461E11"/>
    <w:rsid w:val="004630E6"/>
    <w:rsid w:val="004645A6"/>
    <w:rsid w:val="00465DFB"/>
    <w:rsid w:val="004660C3"/>
    <w:rsid w:val="004664BA"/>
    <w:rsid w:val="004667D4"/>
    <w:rsid w:val="00466AEC"/>
    <w:rsid w:val="00470CC4"/>
    <w:rsid w:val="0047179A"/>
    <w:rsid w:val="00471C6C"/>
    <w:rsid w:val="00471F11"/>
    <w:rsid w:val="00475A7A"/>
    <w:rsid w:val="00475BAF"/>
    <w:rsid w:val="00475FD2"/>
    <w:rsid w:val="0047616C"/>
    <w:rsid w:val="00477420"/>
    <w:rsid w:val="004808CA"/>
    <w:rsid w:val="00480DE5"/>
    <w:rsid w:val="00481403"/>
    <w:rsid w:val="00481BD2"/>
    <w:rsid w:val="00481E61"/>
    <w:rsid w:val="00482080"/>
    <w:rsid w:val="00482424"/>
    <w:rsid w:val="00482ED6"/>
    <w:rsid w:val="00483A27"/>
    <w:rsid w:val="00483E5B"/>
    <w:rsid w:val="00483F24"/>
    <w:rsid w:val="00484B71"/>
    <w:rsid w:val="00484B90"/>
    <w:rsid w:val="00484BF3"/>
    <w:rsid w:val="004856D9"/>
    <w:rsid w:val="00485AE0"/>
    <w:rsid w:val="00485FFD"/>
    <w:rsid w:val="00486861"/>
    <w:rsid w:val="004871DD"/>
    <w:rsid w:val="00487A90"/>
    <w:rsid w:val="00487C3B"/>
    <w:rsid w:val="004909F2"/>
    <w:rsid w:val="00490CF7"/>
    <w:rsid w:val="004912D3"/>
    <w:rsid w:val="0049137A"/>
    <w:rsid w:val="0049164D"/>
    <w:rsid w:val="00491EFF"/>
    <w:rsid w:val="004933F6"/>
    <w:rsid w:val="004937D0"/>
    <w:rsid w:val="00495605"/>
    <w:rsid w:val="00497E07"/>
    <w:rsid w:val="004A04C4"/>
    <w:rsid w:val="004A0884"/>
    <w:rsid w:val="004A096E"/>
    <w:rsid w:val="004A0C7E"/>
    <w:rsid w:val="004A1126"/>
    <w:rsid w:val="004A16F6"/>
    <w:rsid w:val="004A1DAA"/>
    <w:rsid w:val="004A1EDD"/>
    <w:rsid w:val="004A2C1D"/>
    <w:rsid w:val="004A3661"/>
    <w:rsid w:val="004A3DE9"/>
    <w:rsid w:val="004A71F3"/>
    <w:rsid w:val="004B179C"/>
    <w:rsid w:val="004B22DE"/>
    <w:rsid w:val="004B2B3C"/>
    <w:rsid w:val="004B358F"/>
    <w:rsid w:val="004B40F2"/>
    <w:rsid w:val="004B4FA6"/>
    <w:rsid w:val="004B61FA"/>
    <w:rsid w:val="004B739C"/>
    <w:rsid w:val="004C0242"/>
    <w:rsid w:val="004C0F1A"/>
    <w:rsid w:val="004C300C"/>
    <w:rsid w:val="004C3E0A"/>
    <w:rsid w:val="004C3E4A"/>
    <w:rsid w:val="004C40AE"/>
    <w:rsid w:val="004C4C36"/>
    <w:rsid w:val="004C5455"/>
    <w:rsid w:val="004C58E9"/>
    <w:rsid w:val="004C61B9"/>
    <w:rsid w:val="004C6407"/>
    <w:rsid w:val="004C6444"/>
    <w:rsid w:val="004C6E7F"/>
    <w:rsid w:val="004C72AB"/>
    <w:rsid w:val="004D052C"/>
    <w:rsid w:val="004D063E"/>
    <w:rsid w:val="004D0A2B"/>
    <w:rsid w:val="004D0BB7"/>
    <w:rsid w:val="004D1582"/>
    <w:rsid w:val="004D1F12"/>
    <w:rsid w:val="004D2967"/>
    <w:rsid w:val="004D4220"/>
    <w:rsid w:val="004D4586"/>
    <w:rsid w:val="004D516A"/>
    <w:rsid w:val="004D5281"/>
    <w:rsid w:val="004D5598"/>
    <w:rsid w:val="004D6985"/>
    <w:rsid w:val="004D7016"/>
    <w:rsid w:val="004E043A"/>
    <w:rsid w:val="004E07E3"/>
    <w:rsid w:val="004E14FA"/>
    <w:rsid w:val="004E24E6"/>
    <w:rsid w:val="004E29E0"/>
    <w:rsid w:val="004E3915"/>
    <w:rsid w:val="004E44FC"/>
    <w:rsid w:val="004E6571"/>
    <w:rsid w:val="004E6B63"/>
    <w:rsid w:val="004E7066"/>
    <w:rsid w:val="004E75FF"/>
    <w:rsid w:val="004E7ADA"/>
    <w:rsid w:val="004F0A01"/>
    <w:rsid w:val="004F141F"/>
    <w:rsid w:val="004F2051"/>
    <w:rsid w:val="004F20B6"/>
    <w:rsid w:val="004F28EC"/>
    <w:rsid w:val="004F2C60"/>
    <w:rsid w:val="004F2E69"/>
    <w:rsid w:val="004F47EB"/>
    <w:rsid w:val="004F4B4D"/>
    <w:rsid w:val="004F69D5"/>
    <w:rsid w:val="004F6E84"/>
    <w:rsid w:val="004F72ED"/>
    <w:rsid w:val="004F78D3"/>
    <w:rsid w:val="00500025"/>
    <w:rsid w:val="0050287D"/>
    <w:rsid w:val="00503FD7"/>
    <w:rsid w:val="00504015"/>
    <w:rsid w:val="0050423C"/>
    <w:rsid w:val="005051C7"/>
    <w:rsid w:val="005053B0"/>
    <w:rsid w:val="00505648"/>
    <w:rsid w:val="00506956"/>
    <w:rsid w:val="0051005F"/>
    <w:rsid w:val="005100F6"/>
    <w:rsid w:val="00510435"/>
    <w:rsid w:val="0051090A"/>
    <w:rsid w:val="0051102C"/>
    <w:rsid w:val="00511804"/>
    <w:rsid w:val="00513A6F"/>
    <w:rsid w:val="00513DC1"/>
    <w:rsid w:val="0051448C"/>
    <w:rsid w:val="005155B2"/>
    <w:rsid w:val="0051654B"/>
    <w:rsid w:val="00516E4C"/>
    <w:rsid w:val="00516E63"/>
    <w:rsid w:val="00517789"/>
    <w:rsid w:val="00521287"/>
    <w:rsid w:val="00522341"/>
    <w:rsid w:val="00522469"/>
    <w:rsid w:val="00522EB4"/>
    <w:rsid w:val="005230DA"/>
    <w:rsid w:val="00526443"/>
    <w:rsid w:val="0052722E"/>
    <w:rsid w:val="005314E8"/>
    <w:rsid w:val="00531678"/>
    <w:rsid w:val="005316D7"/>
    <w:rsid w:val="00531F09"/>
    <w:rsid w:val="00532631"/>
    <w:rsid w:val="00532A61"/>
    <w:rsid w:val="00532BD2"/>
    <w:rsid w:val="0053305B"/>
    <w:rsid w:val="005333B4"/>
    <w:rsid w:val="00533483"/>
    <w:rsid w:val="005335CD"/>
    <w:rsid w:val="00533839"/>
    <w:rsid w:val="005345D9"/>
    <w:rsid w:val="00534FD0"/>
    <w:rsid w:val="00535723"/>
    <w:rsid w:val="00535D8E"/>
    <w:rsid w:val="00536090"/>
    <w:rsid w:val="005364B6"/>
    <w:rsid w:val="00536A6F"/>
    <w:rsid w:val="00536FFE"/>
    <w:rsid w:val="005371CC"/>
    <w:rsid w:val="00537BC8"/>
    <w:rsid w:val="00537CA3"/>
    <w:rsid w:val="0054018C"/>
    <w:rsid w:val="00540F04"/>
    <w:rsid w:val="0054122B"/>
    <w:rsid w:val="00541B77"/>
    <w:rsid w:val="00541D88"/>
    <w:rsid w:val="00541ED7"/>
    <w:rsid w:val="0054276E"/>
    <w:rsid w:val="00542D1D"/>
    <w:rsid w:val="00542D67"/>
    <w:rsid w:val="00542F83"/>
    <w:rsid w:val="0054402A"/>
    <w:rsid w:val="0054459A"/>
    <w:rsid w:val="00544F44"/>
    <w:rsid w:val="0054574F"/>
    <w:rsid w:val="005459B9"/>
    <w:rsid w:val="005466BE"/>
    <w:rsid w:val="00550028"/>
    <w:rsid w:val="00550047"/>
    <w:rsid w:val="0055066D"/>
    <w:rsid w:val="00550E73"/>
    <w:rsid w:val="00550F3C"/>
    <w:rsid w:val="0055239C"/>
    <w:rsid w:val="00552908"/>
    <w:rsid w:val="00552961"/>
    <w:rsid w:val="00552A61"/>
    <w:rsid w:val="00553468"/>
    <w:rsid w:val="00553B9D"/>
    <w:rsid w:val="00554E54"/>
    <w:rsid w:val="0055501E"/>
    <w:rsid w:val="0055507B"/>
    <w:rsid w:val="005550D8"/>
    <w:rsid w:val="00555111"/>
    <w:rsid w:val="005552B4"/>
    <w:rsid w:val="005553C9"/>
    <w:rsid w:val="005558E0"/>
    <w:rsid w:val="00555929"/>
    <w:rsid w:val="00557A52"/>
    <w:rsid w:val="00560306"/>
    <w:rsid w:val="00560416"/>
    <w:rsid w:val="00560467"/>
    <w:rsid w:val="0056150E"/>
    <w:rsid w:val="00561BC8"/>
    <w:rsid w:val="00561CBE"/>
    <w:rsid w:val="005622E0"/>
    <w:rsid w:val="00562588"/>
    <w:rsid w:val="00562E49"/>
    <w:rsid w:val="00563071"/>
    <w:rsid w:val="005630D5"/>
    <w:rsid w:val="005630FF"/>
    <w:rsid w:val="00563C5A"/>
    <w:rsid w:val="00565801"/>
    <w:rsid w:val="00565A78"/>
    <w:rsid w:val="005664D0"/>
    <w:rsid w:val="005666D4"/>
    <w:rsid w:val="00566876"/>
    <w:rsid w:val="00566D83"/>
    <w:rsid w:val="00566D90"/>
    <w:rsid w:val="005675D7"/>
    <w:rsid w:val="0056786B"/>
    <w:rsid w:val="005702F1"/>
    <w:rsid w:val="005704B0"/>
    <w:rsid w:val="00570D44"/>
    <w:rsid w:val="005710D0"/>
    <w:rsid w:val="00572DBC"/>
    <w:rsid w:val="00573222"/>
    <w:rsid w:val="00573D26"/>
    <w:rsid w:val="00574376"/>
    <w:rsid w:val="00574DA9"/>
    <w:rsid w:val="00575191"/>
    <w:rsid w:val="005755E1"/>
    <w:rsid w:val="0057668A"/>
    <w:rsid w:val="00576E94"/>
    <w:rsid w:val="005777AA"/>
    <w:rsid w:val="0058055B"/>
    <w:rsid w:val="005813D5"/>
    <w:rsid w:val="005817A3"/>
    <w:rsid w:val="0058279E"/>
    <w:rsid w:val="00582C1A"/>
    <w:rsid w:val="00583756"/>
    <w:rsid w:val="00583960"/>
    <w:rsid w:val="00583E05"/>
    <w:rsid w:val="00583E90"/>
    <w:rsid w:val="00584916"/>
    <w:rsid w:val="00584B58"/>
    <w:rsid w:val="00585229"/>
    <w:rsid w:val="0058609E"/>
    <w:rsid w:val="00587574"/>
    <w:rsid w:val="00587EFC"/>
    <w:rsid w:val="00590DE0"/>
    <w:rsid w:val="00591311"/>
    <w:rsid w:val="00591519"/>
    <w:rsid w:val="00592182"/>
    <w:rsid w:val="005924C3"/>
    <w:rsid w:val="0059329A"/>
    <w:rsid w:val="0059381C"/>
    <w:rsid w:val="00594498"/>
    <w:rsid w:val="00594BE5"/>
    <w:rsid w:val="00594DA3"/>
    <w:rsid w:val="00595337"/>
    <w:rsid w:val="0059546B"/>
    <w:rsid w:val="00595A30"/>
    <w:rsid w:val="0059687F"/>
    <w:rsid w:val="00596D1A"/>
    <w:rsid w:val="005973C7"/>
    <w:rsid w:val="005974E9"/>
    <w:rsid w:val="005A0EB8"/>
    <w:rsid w:val="005A1262"/>
    <w:rsid w:val="005A2E39"/>
    <w:rsid w:val="005A3909"/>
    <w:rsid w:val="005A465F"/>
    <w:rsid w:val="005A4C73"/>
    <w:rsid w:val="005A5521"/>
    <w:rsid w:val="005A5649"/>
    <w:rsid w:val="005A5873"/>
    <w:rsid w:val="005A6231"/>
    <w:rsid w:val="005A6609"/>
    <w:rsid w:val="005A6B1D"/>
    <w:rsid w:val="005A71D2"/>
    <w:rsid w:val="005A74E7"/>
    <w:rsid w:val="005A7BE1"/>
    <w:rsid w:val="005A7C88"/>
    <w:rsid w:val="005A7D0E"/>
    <w:rsid w:val="005B2C5A"/>
    <w:rsid w:val="005B40FD"/>
    <w:rsid w:val="005B4875"/>
    <w:rsid w:val="005B5751"/>
    <w:rsid w:val="005B700C"/>
    <w:rsid w:val="005B770C"/>
    <w:rsid w:val="005B79D5"/>
    <w:rsid w:val="005B7AFD"/>
    <w:rsid w:val="005B7FE1"/>
    <w:rsid w:val="005C0572"/>
    <w:rsid w:val="005C066C"/>
    <w:rsid w:val="005C18AB"/>
    <w:rsid w:val="005C1A3E"/>
    <w:rsid w:val="005C34EB"/>
    <w:rsid w:val="005C3755"/>
    <w:rsid w:val="005C3B2C"/>
    <w:rsid w:val="005C405B"/>
    <w:rsid w:val="005C5B62"/>
    <w:rsid w:val="005C62AE"/>
    <w:rsid w:val="005C74EE"/>
    <w:rsid w:val="005C7555"/>
    <w:rsid w:val="005C758C"/>
    <w:rsid w:val="005D06C7"/>
    <w:rsid w:val="005D0C46"/>
    <w:rsid w:val="005D21DE"/>
    <w:rsid w:val="005D314D"/>
    <w:rsid w:val="005D32F6"/>
    <w:rsid w:val="005D3FA8"/>
    <w:rsid w:val="005D68BC"/>
    <w:rsid w:val="005D6C5D"/>
    <w:rsid w:val="005D797B"/>
    <w:rsid w:val="005D7D67"/>
    <w:rsid w:val="005E05FC"/>
    <w:rsid w:val="005E07FB"/>
    <w:rsid w:val="005E0882"/>
    <w:rsid w:val="005E0F1E"/>
    <w:rsid w:val="005E1615"/>
    <w:rsid w:val="005E2073"/>
    <w:rsid w:val="005E22AE"/>
    <w:rsid w:val="005E23B0"/>
    <w:rsid w:val="005E2BD3"/>
    <w:rsid w:val="005E2E11"/>
    <w:rsid w:val="005E35AE"/>
    <w:rsid w:val="005E406E"/>
    <w:rsid w:val="005E42B4"/>
    <w:rsid w:val="005E4594"/>
    <w:rsid w:val="005E495D"/>
    <w:rsid w:val="005E4D27"/>
    <w:rsid w:val="005E62F9"/>
    <w:rsid w:val="005E6354"/>
    <w:rsid w:val="005F0636"/>
    <w:rsid w:val="005F0758"/>
    <w:rsid w:val="005F0E0B"/>
    <w:rsid w:val="005F0E8C"/>
    <w:rsid w:val="005F1B6D"/>
    <w:rsid w:val="005F1CC8"/>
    <w:rsid w:val="005F2096"/>
    <w:rsid w:val="005F22B4"/>
    <w:rsid w:val="005F2828"/>
    <w:rsid w:val="005F3F19"/>
    <w:rsid w:val="005F4041"/>
    <w:rsid w:val="005F4169"/>
    <w:rsid w:val="005F4173"/>
    <w:rsid w:val="005F4443"/>
    <w:rsid w:val="005F58D9"/>
    <w:rsid w:val="005F59ED"/>
    <w:rsid w:val="005F5FAF"/>
    <w:rsid w:val="005F668F"/>
    <w:rsid w:val="005F6C19"/>
    <w:rsid w:val="005F7175"/>
    <w:rsid w:val="005F7A9A"/>
    <w:rsid w:val="005F7D19"/>
    <w:rsid w:val="00600038"/>
    <w:rsid w:val="00601E7A"/>
    <w:rsid w:val="006021E8"/>
    <w:rsid w:val="0060235B"/>
    <w:rsid w:val="006035CC"/>
    <w:rsid w:val="006042FB"/>
    <w:rsid w:val="00604572"/>
    <w:rsid w:val="006045F8"/>
    <w:rsid w:val="00604A8E"/>
    <w:rsid w:val="00606710"/>
    <w:rsid w:val="00606B60"/>
    <w:rsid w:val="00606CE2"/>
    <w:rsid w:val="0061019D"/>
    <w:rsid w:val="00610ED6"/>
    <w:rsid w:val="00610FB4"/>
    <w:rsid w:val="00612D63"/>
    <w:rsid w:val="00613604"/>
    <w:rsid w:val="0061389C"/>
    <w:rsid w:val="00613D57"/>
    <w:rsid w:val="006153F3"/>
    <w:rsid w:val="006155C5"/>
    <w:rsid w:val="0061575A"/>
    <w:rsid w:val="00615D0B"/>
    <w:rsid w:val="0061612A"/>
    <w:rsid w:val="00616F15"/>
    <w:rsid w:val="006176A7"/>
    <w:rsid w:val="00617D2D"/>
    <w:rsid w:val="00620610"/>
    <w:rsid w:val="0062077D"/>
    <w:rsid w:val="0062095A"/>
    <w:rsid w:val="00620EC6"/>
    <w:rsid w:val="00621403"/>
    <w:rsid w:val="00621DE3"/>
    <w:rsid w:val="0062205F"/>
    <w:rsid w:val="006225EA"/>
    <w:rsid w:val="00622E31"/>
    <w:rsid w:val="0062326E"/>
    <w:rsid w:val="00623859"/>
    <w:rsid w:val="006240EA"/>
    <w:rsid w:val="00624122"/>
    <w:rsid w:val="006250BF"/>
    <w:rsid w:val="00625291"/>
    <w:rsid w:val="00626EC5"/>
    <w:rsid w:val="00627F60"/>
    <w:rsid w:val="00630199"/>
    <w:rsid w:val="006301AE"/>
    <w:rsid w:val="00630571"/>
    <w:rsid w:val="00631F85"/>
    <w:rsid w:val="00632128"/>
    <w:rsid w:val="0063215A"/>
    <w:rsid w:val="006324E5"/>
    <w:rsid w:val="006340CA"/>
    <w:rsid w:val="0063434F"/>
    <w:rsid w:val="006344AF"/>
    <w:rsid w:val="00634B01"/>
    <w:rsid w:val="00634D6B"/>
    <w:rsid w:val="0063757E"/>
    <w:rsid w:val="006375E0"/>
    <w:rsid w:val="006378FC"/>
    <w:rsid w:val="00637C0B"/>
    <w:rsid w:val="00640325"/>
    <w:rsid w:val="00640489"/>
    <w:rsid w:val="006405BE"/>
    <w:rsid w:val="00641143"/>
    <w:rsid w:val="0064152C"/>
    <w:rsid w:val="00641ACE"/>
    <w:rsid w:val="006426E3"/>
    <w:rsid w:val="0064285A"/>
    <w:rsid w:val="00642DD6"/>
    <w:rsid w:val="00643018"/>
    <w:rsid w:val="006430D9"/>
    <w:rsid w:val="0064348C"/>
    <w:rsid w:val="00643730"/>
    <w:rsid w:val="006438F8"/>
    <w:rsid w:val="00643C9B"/>
    <w:rsid w:val="006444ED"/>
    <w:rsid w:val="006446E1"/>
    <w:rsid w:val="00644C50"/>
    <w:rsid w:val="00646101"/>
    <w:rsid w:val="00650279"/>
    <w:rsid w:val="00651028"/>
    <w:rsid w:val="00652DBD"/>
    <w:rsid w:val="00653202"/>
    <w:rsid w:val="006534A2"/>
    <w:rsid w:val="0065481F"/>
    <w:rsid w:val="006556BB"/>
    <w:rsid w:val="0065583A"/>
    <w:rsid w:val="006559E7"/>
    <w:rsid w:val="00655A97"/>
    <w:rsid w:val="00656B82"/>
    <w:rsid w:val="00657908"/>
    <w:rsid w:val="00660E60"/>
    <w:rsid w:val="006614D4"/>
    <w:rsid w:val="00662F4A"/>
    <w:rsid w:val="006631B8"/>
    <w:rsid w:val="00663A94"/>
    <w:rsid w:val="006646DD"/>
    <w:rsid w:val="00664BC4"/>
    <w:rsid w:val="00665251"/>
    <w:rsid w:val="00665352"/>
    <w:rsid w:val="0066538F"/>
    <w:rsid w:val="00665D94"/>
    <w:rsid w:val="0066677A"/>
    <w:rsid w:val="00666C50"/>
    <w:rsid w:val="00666E55"/>
    <w:rsid w:val="00666EF2"/>
    <w:rsid w:val="00667D30"/>
    <w:rsid w:val="00667FED"/>
    <w:rsid w:val="0067051F"/>
    <w:rsid w:val="00671079"/>
    <w:rsid w:val="00671CE6"/>
    <w:rsid w:val="00672CD9"/>
    <w:rsid w:val="006741A7"/>
    <w:rsid w:val="0067455F"/>
    <w:rsid w:val="006747FD"/>
    <w:rsid w:val="00674C5C"/>
    <w:rsid w:val="00674D85"/>
    <w:rsid w:val="00674DA2"/>
    <w:rsid w:val="00675926"/>
    <w:rsid w:val="0067656D"/>
    <w:rsid w:val="00676A57"/>
    <w:rsid w:val="00680A70"/>
    <w:rsid w:val="00682F0E"/>
    <w:rsid w:val="00683A81"/>
    <w:rsid w:val="006840A6"/>
    <w:rsid w:val="00684BD4"/>
    <w:rsid w:val="00684C2B"/>
    <w:rsid w:val="00685903"/>
    <w:rsid w:val="006864E5"/>
    <w:rsid w:val="006875DA"/>
    <w:rsid w:val="0068761E"/>
    <w:rsid w:val="00690689"/>
    <w:rsid w:val="0069094A"/>
    <w:rsid w:val="00690AC9"/>
    <w:rsid w:val="00690C5B"/>
    <w:rsid w:val="00690E84"/>
    <w:rsid w:val="006910AB"/>
    <w:rsid w:val="0069184E"/>
    <w:rsid w:val="00692B35"/>
    <w:rsid w:val="00692D26"/>
    <w:rsid w:val="006931F7"/>
    <w:rsid w:val="006933AB"/>
    <w:rsid w:val="0069408D"/>
    <w:rsid w:val="00694130"/>
    <w:rsid w:val="0069493E"/>
    <w:rsid w:val="00695ECC"/>
    <w:rsid w:val="00696786"/>
    <w:rsid w:val="0069751E"/>
    <w:rsid w:val="00697F2E"/>
    <w:rsid w:val="006A1703"/>
    <w:rsid w:val="006A2D36"/>
    <w:rsid w:val="006A2F25"/>
    <w:rsid w:val="006A3068"/>
    <w:rsid w:val="006A324E"/>
    <w:rsid w:val="006A357C"/>
    <w:rsid w:val="006A60FC"/>
    <w:rsid w:val="006A70CE"/>
    <w:rsid w:val="006A76F5"/>
    <w:rsid w:val="006A7977"/>
    <w:rsid w:val="006B02D0"/>
    <w:rsid w:val="006B0312"/>
    <w:rsid w:val="006B0DB9"/>
    <w:rsid w:val="006B11EB"/>
    <w:rsid w:val="006B12C2"/>
    <w:rsid w:val="006B1413"/>
    <w:rsid w:val="006B2098"/>
    <w:rsid w:val="006B30D3"/>
    <w:rsid w:val="006B3440"/>
    <w:rsid w:val="006B3F48"/>
    <w:rsid w:val="006B4AD0"/>
    <w:rsid w:val="006B5036"/>
    <w:rsid w:val="006B5417"/>
    <w:rsid w:val="006B5753"/>
    <w:rsid w:val="006B582E"/>
    <w:rsid w:val="006B5F45"/>
    <w:rsid w:val="006B626B"/>
    <w:rsid w:val="006B65E4"/>
    <w:rsid w:val="006B686D"/>
    <w:rsid w:val="006B6F9D"/>
    <w:rsid w:val="006B739E"/>
    <w:rsid w:val="006B764B"/>
    <w:rsid w:val="006C075D"/>
    <w:rsid w:val="006C0A59"/>
    <w:rsid w:val="006C10A2"/>
    <w:rsid w:val="006C1FA7"/>
    <w:rsid w:val="006C249E"/>
    <w:rsid w:val="006C426B"/>
    <w:rsid w:val="006C4371"/>
    <w:rsid w:val="006C570A"/>
    <w:rsid w:val="006C5BDB"/>
    <w:rsid w:val="006C632D"/>
    <w:rsid w:val="006C6F42"/>
    <w:rsid w:val="006C7BDE"/>
    <w:rsid w:val="006C7E1B"/>
    <w:rsid w:val="006C7EA7"/>
    <w:rsid w:val="006C7F7C"/>
    <w:rsid w:val="006C7FA7"/>
    <w:rsid w:val="006D074D"/>
    <w:rsid w:val="006D0BE5"/>
    <w:rsid w:val="006D1009"/>
    <w:rsid w:val="006D1FA4"/>
    <w:rsid w:val="006D2FA8"/>
    <w:rsid w:val="006D3C2E"/>
    <w:rsid w:val="006D4317"/>
    <w:rsid w:val="006D4322"/>
    <w:rsid w:val="006D441B"/>
    <w:rsid w:val="006D537C"/>
    <w:rsid w:val="006D5413"/>
    <w:rsid w:val="006D5A04"/>
    <w:rsid w:val="006D6690"/>
    <w:rsid w:val="006D6D32"/>
    <w:rsid w:val="006D759A"/>
    <w:rsid w:val="006E167B"/>
    <w:rsid w:val="006E2866"/>
    <w:rsid w:val="006E3C9C"/>
    <w:rsid w:val="006E47A7"/>
    <w:rsid w:val="006E4E37"/>
    <w:rsid w:val="006E5138"/>
    <w:rsid w:val="006E65A6"/>
    <w:rsid w:val="006E6C3B"/>
    <w:rsid w:val="006E75CF"/>
    <w:rsid w:val="006E7CC7"/>
    <w:rsid w:val="006F0DB3"/>
    <w:rsid w:val="006F1F8A"/>
    <w:rsid w:val="006F33F3"/>
    <w:rsid w:val="006F35FC"/>
    <w:rsid w:val="006F3980"/>
    <w:rsid w:val="006F3A73"/>
    <w:rsid w:val="006F3BB3"/>
    <w:rsid w:val="006F47C8"/>
    <w:rsid w:val="006F5135"/>
    <w:rsid w:val="006F523C"/>
    <w:rsid w:val="006F52AC"/>
    <w:rsid w:val="006F619C"/>
    <w:rsid w:val="006F6879"/>
    <w:rsid w:val="006F68D1"/>
    <w:rsid w:val="006F6C47"/>
    <w:rsid w:val="006F799C"/>
    <w:rsid w:val="00700AC2"/>
    <w:rsid w:val="00701418"/>
    <w:rsid w:val="00701499"/>
    <w:rsid w:val="007016E4"/>
    <w:rsid w:val="00701A0D"/>
    <w:rsid w:val="00701F0B"/>
    <w:rsid w:val="007037F4"/>
    <w:rsid w:val="00704267"/>
    <w:rsid w:val="007042A9"/>
    <w:rsid w:val="00704B18"/>
    <w:rsid w:val="007052E0"/>
    <w:rsid w:val="00705656"/>
    <w:rsid w:val="007061CC"/>
    <w:rsid w:val="0070625E"/>
    <w:rsid w:val="0070764E"/>
    <w:rsid w:val="00707AB2"/>
    <w:rsid w:val="00710363"/>
    <w:rsid w:val="007120E1"/>
    <w:rsid w:val="00712A31"/>
    <w:rsid w:val="00712DC3"/>
    <w:rsid w:val="00713098"/>
    <w:rsid w:val="0071343D"/>
    <w:rsid w:val="00713944"/>
    <w:rsid w:val="00713FA8"/>
    <w:rsid w:val="0071440E"/>
    <w:rsid w:val="00715959"/>
    <w:rsid w:val="00715D00"/>
    <w:rsid w:val="00716D28"/>
    <w:rsid w:val="00716F11"/>
    <w:rsid w:val="00717432"/>
    <w:rsid w:val="007178C8"/>
    <w:rsid w:val="00717A0E"/>
    <w:rsid w:val="00717B8C"/>
    <w:rsid w:val="00717D56"/>
    <w:rsid w:val="00717F15"/>
    <w:rsid w:val="007202C1"/>
    <w:rsid w:val="00720509"/>
    <w:rsid w:val="00720996"/>
    <w:rsid w:val="00720F49"/>
    <w:rsid w:val="00721197"/>
    <w:rsid w:val="00721303"/>
    <w:rsid w:val="00721979"/>
    <w:rsid w:val="00722E3C"/>
    <w:rsid w:val="007236AA"/>
    <w:rsid w:val="00723B96"/>
    <w:rsid w:val="00723BA5"/>
    <w:rsid w:val="007243AF"/>
    <w:rsid w:val="00724A9C"/>
    <w:rsid w:val="00725132"/>
    <w:rsid w:val="007255FC"/>
    <w:rsid w:val="00725A27"/>
    <w:rsid w:val="007264EE"/>
    <w:rsid w:val="00726D37"/>
    <w:rsid w:val="0072738C"/>
    <w:rsid w:val="00730209"/>
    <w:rsid w:val="00730AC2"/>
    <w:rsid w:val="00731137"/>
    <w:rsid w:val="0073196F"/>
    <w:rsid w:val="007322DF"/>
    <w:rsid w:val="007323C4"/>
    <w:rsid w:val="00733C47"/>
    <w:rsid w:val="007343CA"/>
    <w:rsid w:val="00736319"/>
    <w:rsid w:val="007368C5"/>
    <w:rsid w:val="007372A5"/>
    <w:rsid w:val="0073770E"/>
    <w:rsid w:val="00737843"/>
    <w:rsid w:val="00737982"/>
    <w:rsid w:val="00737EF8"/>
    <w:rsid w:val="007402C2"/>
    <w:rsid w:val="00740388"/>
    <w:rsid w:val="00740917"/>
    <w:rsid w:val="007419D9"/>
    <w:rsid w:val="00741C12"/>
    <w:rsid w:val="007426EA"/>
    <w:rsid w:val="00743021"/>
    <w:rsid w:val="007432DA"/>
    <w:rsid w:val="007439E4"/>
    <w:rsid w:val="00744223"/>
    <w:rsid w:val="007444EF"/>
    <w:rsid w:val="00744B06"/>
    <w:rsid w:val="007455C5"/>
    <w:rsid w:val="00745F24"/>
    <w:rsid w:val="00746023"/>
    <w:rsid w:val="007460B7"/>
    <w:rsid w:val="00746B48"/>
    <w:rsid w:val="00746C4F"/>
    <w:rsid w:val="007476E1"/>
    <w:rsid w:val="00747D64"/>
    <w:rsid w:val="0075089D"/>
    <w:rsid w:val="00752073"/>
    <w:rsid w:val="00752DD2"/>
    <w:rsid w:val="00755720"/>
    <w:rsid w:val="00755CCE"/>
    <w:rsid w:val="00755DE6"/>
    <w:rsid w:val="007566F7"/>
    <w:rsid w:val="00756F5F"/>
    <w:rsid w:val="0075765B"/>
    <w:rsid w:val="00757A7D"/>
    <w:rsid w:val="00757ADF"/>
    <w:rsid w:val="00757CAD"/>
    <w:rsid w:val="00760F0F"/>
    <w:rsid w:val="00761092"/>
    <w:rsid w:val="00761407"/>
    <w:rsid w:val="0076279E"/>
    <w:rsid w:val="00762CE9"/>
    <w:rsid w:val="007630E5"/>
    <w:rsid w:val="00764C03"/>
    <w:rsid w:val="0076506C"/>
    <w:rsid w:val="007654BB"/>
    <w:rsid w:val="00765B3C"/>
    <w:rsid w:val="00766835"/>
    <w:rsid w:val="00766C15"/>
    <w:rsid w:val="007700E7"/>
    <w:rsid w:val="007701D6"/>
    <w:rsid w:val="0077087A"/>
    <w:rsid w:val="007733FD"/>
    <w:rsid w:val="00773833"/>
    <w:rsid w:val="007740CB"/>
    <w:rsid w:val="00781C92"/>
    <w:rsid w:val="00782882"/>
    <w:rsid w:val="00783CEF"/>
    <w:rsid w:val="00784347"/>
    <w:rsid w:val="0078437D"/>
    <w:rsid w:val="00784613"/>
    <w:rsid w:val="007853E4"/>
    <w:rsid w:val="00785684"/>
    <w:rsid w:val="00785B35"/>
    <w:rsid w:val="00785D7A"/>
    <w:rsid w:val="00786649"/>
    <w:rsid w:val="00786879"/>
    <w:rsid w:val="00786F4C"/>
    <w:rsid w:val="0078783F"/>
    <w:rsid w:val="007914B2"/>
    <w:rsid w:val="00791BAB"/>
    <w:rsid w:val="007939C4"/>
    <w:rsid w:val="0079407D"/>
    <w:rsid w:val="00794140"/>
    <w:rsid w:val="007955CE"/>
    <w:rsid w:val="00795817"/>
    <w:rsid w:val="00796B1B"/>
    <w:rsid w:val="007A0155"/>
    <w:rsid w:val="007A0F79"/>
    <w:rsid w:val="007A12D6"/>
    <w:rsid w:val="007A1406"/>
    <w:rsid w:val="007A1B1C"/>
    <w:rsid w:val="007A2CA0"/>
    <w:rsid w:val="007A3A66"/>
    <w:rsid w:val="007A3BD2"/>
    <w:rsid w:val="007A3EA0"/>
    <w:rsid w:val="007A4D91"/>
    <w:rsid w:val="007A5DB0"/>
    <w:rsid w:val="007B020A"/>
    <w:rsid w:val="007B07E4"/>
    <w:rsid w:val="007B0BB0"/>
    <w:rsid w:val="007B14E1"/>
    <w:rsid w:val="007B1CB2"/>
    <w:rsid w:val="007B22F6"/>
    <w:rsid w:val="007B24B3"/>
    <w:rsid w:val="007B24CF"/>
    <w:rsid w:val="007B2F59"/>
    <w:rsid w:val="007B310F"/>
    <w:rsid w:val="007B3533"/>
    <w:rsid w:val="007B36FF"/>
    <w:rsid w:val="007B4410"/>
    <w:rsid w:val="007B47E1"/>
    <w:rsid w:val="007B4E67"/>
    <w:rsid w:val="007B4E71"/>
    <w:rsid w:val="007B6091"/>
    <w:rsid w:val="007B6FC8"/>
    <w:rsid w:val="007B760A"/>
    <w:rsid w:val="007B77B5"/>
    <w:rsid w:val="007C07E4"/>
    <w:rsid w:val="007C0DAE"/>
    <w:rsid w:val="007C0F8B"/>
    <w:rsid w:val="007C1454"/>
    <w:rsid w:val="007C17D2"/>
    <w:rsid w:val="007C183C"/>
    <w:rsid w:val="007C1ECA"/>
    <w:rsid w:val="007C240D"/>
    <w:rsid w:val="007C252F"/>
    <w:rsid w:val="007C37B8"/>
    <w:rsid w:val="007C454B"/>
    <w:rsid w:val="007C49A8"/>
    <w:rsid w:val="007C5464"/>
    <w:rsid w:val="007C5722"/>
    <w:rsid w:val="007C5786"/>
    <w:rsid w:val="007C5905"/>
    <w:rsid w:val="007C5BA0"/>
    <w:rsid w:val="007C5FBD"/>
    <w:rsid w:val="007C67A2"/>
    <w:rsid w:val="007C67C0"/>
    <w:rsid w:val="007C777B"/>
    <w:rsid w:val="007D03CB"/>
    <w:rsid w:val="007D14D6"/>
    <w:rsid w:val="007D195A"/>
    <w:rsid w:val="007D227F"/>
    <w:rsid w:val="007D25DA"/>
    <w:rsid w:val="007D279E"/>
    <w:rsid w:val="007D2AED"/>
    <w:rsid w:val="007D2B4C"/>
    <w:rsid w:val="007D4A4F"/>
    <w:rsid w:val="007D5F64"/>
    <w:rsid w:val="007D6ADE"/>
    <w:rsid w:val="007D7775"/>
    <w:rsid w:val="007D7E22"/>
    <w:rsid w:val="007E065A"/>
    <w:rsid w:val="007E07BE"/>
    <w:rsid w:val="007E0CF3"/>
    <w:rsid w:val="007E1361"/>
    <w:rsid w:val="007E169C"/>
    <w:rsid w:val="007E17D2"/>
    <w:rsid w:val="007E1B3B"/>
    <w:rsid w:val="007E2039"/>
    <w:rsid w:val="007E205A"/>
    <w:rsid w:val="007E21AF"/>
    <w:rsid w:val="007E23B7"/>
    <w:rsid w:val="007E2818"/>
    <w:rsid w:val="007E3AE6"/>
    <w:rsid w:val="007E3F78"/>
    <w:rsid w:val="007E43DF"/>
    <w:rsid w:val="007E4694"/>
    <w:rsid w:val="007E4B0F"/>
    <w:rsid w:val="007E60C3"/>
    <w:rsid w:val="007E6CE3"/>
    <w:rsid w:val="007E786A"/>
    <w:rsid w:val="007E7955"/>
    <w:rsid w:val="007F0510"/>
    <w:rsid w:val="007F08D9"/>
    <w:rsid w:val="007F0D67"/>
    <w:rsid w:val="007F1B03"/>
    <w:rsid w:val="007F241F"/>
    <w:rsid w:val="007F37A8"/>
    <w:rsid w:val="007F3F1E"/>
    <w:rsid w:val="007F41F0"/>
    <w:rsid w:val="007F46AF"/>
    <w:rsid w:val="007F4818"/>
    <w:rsid w:val="007F4C12"/>
    <w:rsid w:val="007F4FBA"/>
    <w:rsid w:val="007F59DB"/>
    <w:rsid w:val="007F6587"/>
    <w:rsid w:val="00801C4B"/>
    <w:rsid w:val="0080310E"/>
    <w:rsid w:val="008039AC"/>
    <w:rsid w:val="00803D1C"/>
    <w:rsid w:val="00803E3C"/>
    <w:rsid w:val="008047DF"/>
    <w:rsid w:val="00804ED2"/>
    <w:rsid w:val="0080546B"/>
    <w:rsid w:val="0080583D"/>
    <w:rsid w:val="00805A76"/>
    <w:rsid w:val="00805EF3"/>
    <w:rsid w:val="00805F31"/>
    <w:rsid w:val="00806780"/>
    <w:rsid w:val="00806E0B"/>
    <w:rsid w:val="0081099B"/>
    <w:rsid w:val="00810EB0"/>
    <w:rsid w:val="00812ABD"/>
    <w:rsid w:val="00815602"/>
    <w:rsid w:val="0081674C"/>
    <w:rsid w:val="00816E39"/>
    <w:rsid w:val="008200B7"/>
    <w:rsid w:val="00822323"/>
    <w:rsid w:val="00822B00"/>
    <w:rsid w:val="008232A2"/>
    <w:rsid w:val="00823B11"/>
    <w:rsid w:val="0082525C"/>
    <w:rsid w:val="00825283"/>
    <w:rsid w:val="0082543C"/>
    <w:rsid w:val="00825589"/>
    <w:rsid w:val="00825BDB"/>
    <w:rsid w:val="00825DE2"/>
    <w:rsid w:val="008262AD"/>
    <w:rsid w:val="00826516"/>
    <w:rsid w:val="00826C26"/>
    <w:rsid w:val="00827ED9"/>
    <w:rsid w:val="00827FE6"/>
    <w:rsid w:val="00831CE3"/>
    <w:rsid w:val="00831E97"/>
    <w:rsid w:val="00831EE5"/>
    <w:rsid w:val="0083251C"/>
    <w:rsid w:val="008329D1"/>
    <w:rsid w:val="00832C4E"/>
    <w:rsid w:val="00833473"/>
    <w:rsid w:val="00833791"/>
    <w:rsid w:val="00833BBB"/>
    <w:rsid w:val="00833E26"/>
    <w:rsid w:val="00834F94"/>
    <w:rsid w:val="00836214"/>
    <w:rsid w:val="00837804"/>
    <w:rsid w:val="00837A7D"/>
    <w:rsid w:val="00837EE5"/>
    <w:rsid w:val="00837F7E"/>
    <w:rsid w:val="00840835"/>
    <w:rsid w:val="008409FF"/>
    <w:rsid w:val="00840AF1"/>
    <w:rsid w:val="0084116C"/>
    <w:rsid w:val="0084301A"/>
    <w:rsid w:val="00844BCA"/>
    <w:rsid w:val="008460BB"/>
    <w:rsid w:val="00846B55"/>
    <w:rsid w:val="00847BE4"/>
    <w:rsid w:val="00850500"/>
    <w:rsid w:val="0085050F"/>
    <w:rsid w:val="00851CBD"/>
    <w:rsid w:val="00851FB3"/>
    <w:rsid w:val="008521D4"/>
    <w:rsid w:val="008551D0"/>
    <w:rsid w:val="00855AAF"/>
    <w:rsid w:val="00855D3C"/>
    <w:rsid w:val="00855F51"/>
    <w:rsid w:val="00857C0B"/>
    <w:rsid w:val="008613B9"/>
    <w:rsid w:val="008614B4"/>
    <w:rsid w:val="0086197F"/>
    <w:rsid w:val="00861EE6"/>
    <w:rsid w:val="00863CE0"/>
    <w:rsid w:val="008644DC"/>
    <w:rsid w:val="0086484D"/>
    <w:rsid w:val="00865C78"/>
    <w:rsid w:val="0086603A"/>
    <w:rsid w:val="008664CF"/>
    <w:rsid w:val="00867B23"/>
    <w:rsid w:val="00867E1A"/>
    <w:rsid w:val="00870119"/>
    <w:rsid w:val="00870345"/>
    <w:rsid w:val="00870851"/>
    <w:rsid w:val="00870B39"/>
    <w:rsid w:val="00870F87"/>
    <w:rsid w:val="00871416"/>
    <w:rsid w:val="008719FC"/>
    <w:rsid w:val="00871D20"/>
    <w:rsid w:val="008728D1"/>
    <w:rsid w:val="00872C60"/>
    <w:rsid w:val="00872EA1"/>
    <w:rsid w:val="008736FB"/>
    <w:rsid w:val="008749CD"/>
    <w:rsid w:val="00874EFA"/>
    <w:rsid w:val="00875332"/>
    <w:rsid w:val="00875DBB"/>
    <w:rsid w:val="00876AE1"/>
    <w:rsid w:val="00876E57"/>
    <w:rsid w:val="00877792"/>
    <w:rsid w:val="00877D76"/>
    <w:rsid w:val="00877DE4"/>
    <w:rsid w:val="00877DE5"/>
    <w:rsid w:val="00880DAE"/>
    <w:rsid w:val="00880FFD"/>
    <w:rsid w:val="0088186E"/>
    <w:rsid w:val="00881C7B"/>
    <w:rsid w:val="00881E65"/>
    <w:rsid w:val="008829D7"/>
    <w:rsid w:val="00882FBC"/>
    <w:rsid w:val="00883BE3"/>
    <w:rsid w:val="00883E5E"/>
    <w:rsid w:val="008840BD"/>
    <w:rsid w:val="008846F2"/>
    <w:rsid w:val="00885309"/>
    <w:rsid w:val="008863A9"/>
    <w:rsid w:val="0088779B"/>
    <w:rsid w:val="00890041"/>
    <w:rsid w:val="00890727"/>
    <w:rsid w:val="00890785"/>
    <w:rsid w:val="00890AB5"/>
    <w:rsid w:val="00890B10"/>
    <w:rsid w:val="00890F17"/>
    <w:rsid w:val="008910B4"/>
    <w:rsid w:val="00892586"/>
    <w:rsid w:val="008925D8"/>
    <w:rsid w:val="008935BE"/>
    <w:rsid w:val="008954F6"/>
    <w:rsid w:val="00895714"/>
    <w:rsid w:val="00896ECC"/>
    <w:rsid w:val="008970D5"/>
    <w:rsid w:val="0089719A"/>
    <w:rsid w:val="008973F7"/>
    <w:rsid w:val="00897F51"/>
    <w:rsid w:val="008A0760"/>
    <w:rsid w:val="008A14E9"/>
    <w:rsid w:val="008A15CA"/>
    <w:rsid w:val="008A1823"/>
    <w:rsid w:val="008A1EC6"/>
    <w:rsid w:val="008A228D"/>
    <w:rsid w:val="008A2704"/>
    <w:rsid w:val="008A33CD"/>
    <w:rsid w:val="008A3F91"/>
    <w:rsid w:val="008A4285"/>
    <w:rsid w:val="008A436E"/>
    <w:rsid w:val="008A66F2"/>
    <w:rsid w:val="008A671E"/>
    <w:rsid w:val="008A6904"/>
    <w:rsid w:val="008A6E56"/>
    <w:rsid w:val="008A7F35"/>
    <w:rsid w:val="008B09ED"/>
    <w:rsid w:val="008B0A9B"/>
    <w:rsid w:val="008B1669"/>
    <w:rsid w:val="008B1BA3"/>
    <w:rsid w:val="008B1D4D"/>
    <w:rsid w:val="008B1FA1"/>
    <w:rsid w:val="008B20BE"/>
    <w:rsid w:val="008B3181"/>
    <w:rsid w:val="008B367B"/>
    <w:rsid w:val="008B3A65"/>
    <w:rsid w:val="008B3F86"/>
    <w:rsid w:val="008B4421"/>
    <w:rsid w:val="008B47DA"/>
    <w:rsid w:val="008B6D06"/>
    <w:rsid w:val="008B6E60"/>
    <w:rsid w:val="008B6F09"/>
    <w:rsid w:val="008B7CDE"/>
    <w:rsid w:val="008C17B1"/>
    <w:rsid w:val="008C1BAC"/>
    <w:rsid w:val="008C1EB5"/>
    <w:rsid w:val="008C244E"/>
    <w:rsid w:val="008C32BE"/>
    <w:rsid w:val="008C467D"/>
    <w:rsid w:val="008C4FE5"/>
    <w:rsid w:val="008C55E4"/>
    <w:rsid w:val="008C6F11"/>
    <w:rsid w:val="008C74A9"/>
    <w:rsid w:val="008C75C0"/>
    <w:rsid w:val="008C7B6F"/>
    <w:rsid w:val="008D06E6"/>
    <w:rsid w:val="008D0F43"/>
    <w:rsid w:val="008D10CB"/>
    <w:rsid w:val="008D1237"/>
    <w:rsid w:val="008D1931"/>
    <w:rsid w:val="008D1DE1"/>
    <w:rsid w:val="008D2321"/>
    <w:rsid w:val="008D2570"/>
    <w:rsid w:val="008D2CAF"/>
    <w:rsid w:val="008D4279"/>
    <w:rsid w:val="008D5378"/>
    <w:rsid w:val="008D5E7C"/>
    <w:rsid w:val="008D7D22"/>
    <w:rsid w:val="008D7D27"/>
    <w:rsid w:val="008E01E1"/>
    <w:rsid w:val="008E0B6D"/>
    <w:rsid w:val="008E0E29"/>
    <w:rsid w:val="008E1E1A"/>
    <w:rsid w:val="008E1F71"/>
    <w:rsid w:val="008E2006"/>
    <w:rsid w:val="008E27B5"/>
    <w:rsid w:val="008E3490"/>
    <w:rsid w:val="008E38BF"/>
    <w:rsid w:val="008E41F3"/>
    <w:rsid w:val="008E42D0"/>
    <w:rsid w:val="008E48AE"/>
    <w:rsid w:val="008E4FF0"/>
    <w:rsid w:val="008E50DC"/>
    <w:rsid w:val="008E5AD7"/>
    <w:rsid w:val="008E5CDD"/>
    <w:rsid w:val="008E650C"/>
    <w:rsid w:val="008E6E6A"/>
    <w:rsid w:val="008E70B3"/>
    <w:rsid w:val="008E7128"/>
    <w:rsid w:val="008E7516"/>
    <w:rsid w:val="008E7530"/>
    <w:rsid w:val="008E7B27"/>
    <w:rsid w:val="008F1369"/>
    <w:rsid w:val="008F18E1"/>
    <w:rsid w:val="008F1F57"/>
    <w:rsid w:val="008F3105"/>
    <w:rsid w:val="008F3754"/>
    <w:rsid w:val="008F46C9"/>
    <w:rsid w:val="008F4E88"/>
    <w:rsid w:val="008F52FB"/>
    <w:rsid w:val="008F5883"/>
    <w:rsid w:val="008F5A20"/>
    <w:rsid w:val="008F5BD9"/>
    <w:rsid w:val="008F7B82"/>
    <w:rsid w:val="00901F65"/>
    <w:rsid w:val="00902170"/>
    <w:rsid w:val="00902450"/>
    <w:rsid w:val="009029A5"/>
    <w:rsid w:val="00902F3D"/>
    <w:rsid w:val="00903024"/>
    <w:rsid w:val="00903204"/>
    <w:rsid w:val="009038B9"/>
    <w:rsid w:val="00903B63"/>
    <w:rsid w:val="009050E2"/>
    <w:rsid w:val="009052AC"/>
    <w:rsid w:val="00905907"/>
    <w:rsid w:val="009059FC"/>
    <w:rsid w:val="0090617D"/>
    <w:rsid w:val="00906526"/>
    <w:rsid w:val="00906636"/>
    <w:rsid w:val="0090772A"/>
    <w:rsid w:val="00907A22"/>
    <w:rsid w:val="00907B96"/>
    <w:rsid w:val="00907CD1"/>
    <w:rsid w:val="00907D3B"/>
    <w:rsid w:val="00910133"/>
    <w:rsid w:val="009111FB"/>
    <w:rsid w:val="00911F0B"/>
    <w:rsid w:val="009121F5"/>
    <w:rsid w:val="009137FC"/>
    <w:rsid w:val="00913B96"/>
    <w:rsid w:val="009147B3"/>
    <w:rsid w:val="009147DB"/>
    <w:rsid w:val="00914976"/>
    <w:rsid w:val="00914AD7"/>
    <w:rsid w:val="00914C85"/>
    <w:rsid w:val="0091581D"/>
    <w:rsid w:val="00915F0D"/>
    <w:rsid w:val="009163E1"/>
    <w:rsid w:val="009166D2"/>
    <w:rsid w:val="00916C62"/>
    <w:rsid w:val="00916F82"/>
    <w:rsid w:val="00917A4D"/>
    <w:rsid w:val="00917B7B"/>
    <w:rsid w:val="0092034F"/>
    <w:rsid w:val="00920B1F"/>
    <w:rsid w:val="00921BAF"/>
    <w:rsid w:val="00922131"/>
    <w:rsid w:val="00923BCE"/>
    <w:rsid w:val="009241FF"/>
    <w:rsid w:val="0092449E"/>
    <w:rsid w:val="009247E7"/>
    <w:rsid w:val="009249AD"/>
    <w:rsid w:val="00924B3D"/>
    <w:rsid w:val="00924DCD"/>
    <w:rsid w:val="009258F3"/>
    <w:rsid w:val="00925D95"/>
    <w:rsid w:val="00927A41"/>
    <w:rsid w:val="00930115"/>
    <w:rsid w:val="00930A99"/>
    <w:rsid w:val="00930E5A"/>
    <w:rsid w:val="00931384"/>
    <w:rsid w:val="0093162A"/>
    <w:rsid w:val="00931BDA"/>
    <w:rsid w:val="00931DAA"/>
    <w:rsid w:val="00932052"/>
    <w:rsid w:val="00932AAB"/>
    <w:rsid w:val="00932AE3"/>
    <w:rsid w:val="00933C70"/>
    <w:rsid w:val="00934910"/>
    <w:rsid w:val="00935FDC"/>
    <w:rsid w:val="00936C6E"/>
    <w:rsid w:val="00937686"/>
    <w:rsid w:val="00937CC3"/>
    <w:rsid w:val="00937E9F"/>
    <w:rsid w:val="00940021"/>
    <w:rsid w:val="009402AB"/>
    <w:rsid w:val="00941619"/>
    <w:rsid w:val="00941EA8"/>
    <w:rsid w:val="00942053"/>
    <w:rsid w:val="00943126"/>
    <w:rsid w:val="00943EFF"/>
    <w:rsid w:val="00944075"/>
    <w:rsid w:val="009442C3"/>
    <w:rsid w:val="00944D0A"/>
    <w:rsid w:val="009454DD"/>
    <w:rsid w:val="00945A48"/>
    <w:rsid w:val="00945E4E"/>
    <w:rsid w:val="0094644F"/>
    <w:rsid w:val="009469DC"/>
    <w:rsid w:val="00946D2D"/>
    <w:rsid w:val="00947533"/>
    <w:rsid w:val="0094755B"/>
    <w:rsid w:val="00947BA3"/>
    <w:rsid w:val="00947FBE"/>
    <w:rsid w:val="00950965"/>
    <w:rsid w:val="00951045"/>
    <w:rsid w:val="009513AC"/>
    <w:rsid w:val="009513B9"/>
    <w:rsid w:val="00951DF2"/>
    <w:rsid w:val="00952590"/>
    <w:rsid w:val="00952B67"/>
    <w:rsid w:val="00952E4A"/>
    <w:rsid w:val="00952EBA"/>
    <w:rsid w:val="0095393F"/>
    <w:rsid w:val="00953BD1"/>
    <w:rsid w:val="00955004"/>
    <w:rsid w:val="0095536A"/>
    <w:rsid w:val="00956ECE"/>
    <w:rsid w:val="009571BD"/>
    <w:rsid w:val="0095747A"/>
    <w:rsid w:val="009601C7"/>
    <w:rsid w:val="0096034E"/>
    <w:rsid w:val="009609CF"/>
    <w:rsid w:val="00961B63"/>
    <w:rsid w:val="00961DAA"/>
    <w:rsid w:val="00961F15"/>
    <w:rsid w:val="00961F8E"/>
    <w:rsid w:val="009626AA"/>
    <w:rsid w:val="009626F1"/>
    <w:rsid w:val="00962709"/>
    <w:rsid w:val="00963186"/>
    <w:rsid w:val="009634B0"/>
    <w:rsid w:val="0096370C"/>
    <w:rsid w:val="0096394F"/>
    <w:rsid w:val="009647F7"/>
    <w:rsid w:val="00964BF4"/>
    <w:rsid w:val="00964C01"/>
    <w:rsid w:val="00964CC0"/>
    <w:rsid w:val="00964E37"/>
    <w:rsid w:val="00964E66"/>
    <w:rsid w:val="0096703E"/>
    <w:rsid w:val="00967512"/>
    <w:rsid w:val="009707F0"/>
    <w:rsid w:val="00970A5C"/>
    <w:rsid w:val="00971E95"/>
    <w:rsid w:val="0097282A"/>
    <w:rsid w:val="0097289E"/>
    <w:rsid w:val="00972D91"/>
    <w:rsid w:val="0097308D"/>
    <w:rsid w:val="00973E26"/>
    <w:rsid w:val="00973F65"/>
    <w:rsid w:val="00974023"/>
    <w:rsid w:val="00974117"/>
    <w:rsid w:val="009743B4"/>
    <w:rsid w:val="00974F8E"/>
    <w:rsid w:val="009758FC"/>
    <w:rsid w:val="00976606"/>
    <w:rsid w:val="009769B0"/>
    <w:rsid w:val="00977133"/>
    <w:rsid w:val="009771B6"/>
    <w:rsid w:val="00977CEA"/>
    <w:rsid w:val="009802BE"/>
    <w:rsid w:val="009803F9"/>
    <w:rsid w:val="00981318"/>
    <w:rsid w:val="009815D0"/>
    <w:rsid w:val="00981696"/>
    <w:rsid w:val="00981B2B"/>
    <w:rsid w:val="00981CED"/>
    <w:rsid w:val="00981E11"/>
    <w:rsid w:val="009824F3"/>
    <w:rsid w:val="00982946"/>
    <w:rsid w:val="00983AAE"/>
    <w:rsid w:val="00985942"/>
    <w:rsid w:val="00985E73"/>
    <w:rsid w:val="00985F21"/>
    <w:rsid w:val="00985FC3"/>
    <w:rsid w:val="009861E3"/>
    <w:rsid w:val="009862A7"/>
    <w:rsid w:val="00986468"/>
    <w:rsid w:val="00986BC8"/>
    <w:rsid w:val="0098717D"/>
    <w:rsid w:val="0098798C"/>
    <w:rsid w:val="00990500"/>
    <w:rsid w:val="00990789"/>
    <w:rsid w:val="00992960"/>
    <w:rsid w:val="00992B80"/>
    <w:rsid w:val="00992E5E"/>
    <w:rsid w:val="009932CA"/>
    <w:rsid w:val="00993BFC"/>
    <w:rsid w:val="009957C0"/>
    <w:rsid w:val="00995BD9"/>
    <w:rsid w:val="00996323"/>
    <w:rsid w:val="009976AA"/>
    <w:rsid w:val="00997B86"/>
    <w:rsid w:val="009A05B4"/>
    <w:rsid w:val="009A0D69"/>
    <w:rsid w:val="009A210F"/>
    <w:rsid w:val="009A2C8E"/>
    <w:rsid w:val="009A3F96"/>
    <w:rsid w:val="009A427F"/>
    <w:rsid w:val="009A43EF"/>
    <w:rsid w:val="009A4E85"/>
    <w:rsid w:val="009A5449"/>
    <w:rsid w:val="009A57DF"/>
    <w:rsid w:val="009A5ACE"/>
    <w:rsid w:val="009A60B4"/>
    <w:rsid w:val="009A6C29"/>
    <w:rsid w:val="009A773A"/>
    <w:rsid w:val="009A78C4"/>
    <w:rsid w:val="009A7C6B"/>
    <w:rsid w:val="009B0EC7"/>
    <w:rsid w:val="009B1261"/>
    <w:rsid w:val="009B1346"/>
    <w:rsid w:val="009B152C"/>
    <w:rsid w:val="009B1AC2"/>
    <w:rsid w:val="009B2320"/>
    <w:rsid w:val="009B259A"/>
    <w:rsid w:val="009B4D6C"/>
    <w:rsid w:val="009B5E8E"/>
    <w:rsid w:val="009B63AF"/>
    <w:rsid w:val="009B64F8"/>
    <w:rsid w:val="009B68B8"/>
    <w:rsid w:val="009B69F4"/>
    <w:rsid w:val="009B77BD"/>
    <w:rsid w:val="009B79AF"/>
    <w:rsid w:val="009B7EE1"/>
    <w:rsid w:val="009C0738"/>
    <w:rsid w:val="009C11C4"/>
    <w:rsid w:val="009C2111"/>
    <w:rsid w:val="009C2811"/>
    <w:rsid w:val="009C297B"/>
    <w:rsid w:val="009C2E1C"/>
    <w:rsid w:val="009C3F83"/>
    <w:rsid w:val="009C458E"/>
    <w:rsid w:val="009C459B"/>
    <w:rsid w:val="009C50A7"/>
    <w:rsid w:val="009D0336"/>
    <w:rsid w:val="009D090D"/>
    <w:rsid w:val="009D0F11"/>
    <w:rsid w:val="009D0F62"/>
    <w:rsid w:val="009D24A4"/>
    <w:rsid w:val="009D29C1"/>
    <w:rsid w:val="009D38BC"/>
    <w:rsid w:val="009D400F"/>
    <w:rsid w:val="009D46C6"/>
    <w:rsid w:val="009D4AE1"/>
    <w:rsid w:val="009D4C10"/>
    <w:rsid w:val="009D52BC"/>
    <w:rsid w:val="009D5896"/>
    <w:rsid w:val="009D59F9"/>
    <w:rsid w:val="009D5EA0"/>
    <w:rsid w:val="009D6FBC"/>
    <w:rsid w:val="009D70D5"/>
    <w:rsid w:val="009D7EA6"/>
    <w:rsid w:val="009E17AE"/>
    <w:rsid w:val="009E1A9A"/>
    <w:rsid w:val="009E2FB7"/>
    <w:rsid w:val="009E3491"/>
    <w:rsid w:val="009E3642"/>
    <w:rsid w:val="009E3DB7"/>
    <w:rsid w:val="009E408F"/>
    <w:rsid w:val="009E41F0"/>
    <w:rsid w:val="009E497F"/>
    <w:rsid w:val="009E668F"/>
    <w:rsid w:val="009E6E6C"/>
    <w:rsid w:val="009E7522"/>
    <w:rsid w:val="009F1EFB"/>
    <w:rsid w:val="009F1F89"/>
    <w:rsid w:val="009F21D0"/>
    <w:rsid w:val="009F259B"/>
    <w:rsid w:val="009F39B6"/>
    <w:rsid w:val="009F4405"/>
    <w:rsid w:val="009F4A50"/>
    <w:rsid w:val="009F4E43"/>
    <w:rsid w:val="009F4F09"/>
    <w:rsid w:val="009F53F3"/>
    <w:rsid w:val="009F56BC"/>
    <w:rsid w:val="009F5B23"/>
    <w:rsid w:val="009F5D9B"/>
    <w:rsid w:val="009F6152"/>
    <w:rsid w:val="009F62BA"/>
    <w:rsid w:val="009F63C8"/>
    <w:rsid w:val="009F6E4A"/>
    <w:rsid w:val="009F770B"/>
    <w:rsid w:val="00A00341"/>
    <w:rsid w:val="00A01275"/>
    <w:rsid w:val="00A028C4"/>
    <w:rsid w:val="00A0354B"/>
    <w:rsid w:val="00A03AB7"/>
    <w:rsid w:val="00A0405C"/>
    <w:rsid w:val="00A04149"/>
    <w:rsid w:val="00A0430B"/>
    <w:rsid w:val="00A04324"/>
    <w:rsid w:val="00A04913"/>
    <w:rsid w:val="00A04AA5"/>
    <w:rsid w:val="00A10DBA"/>
    <w:rsid w:val="00A11521"/>
    <w:rsid w:val="00A11C9F"/>
    <w:rsid w:val="00A12513"/>
    <w:rsid w:val="00A127AE"/>
    <w:rsid w:val="00A1299B"/>
    <w:rsid w:val="00A129C4"/>
    <w:rsid w:val="00A12BBB"/>
    <w:rsid w:val="00A134C7"/>
    <w:rsid w:val="00A13EC3"/>
    <w:rsid w:val="00A140DC"/>
    <w:rsid w:val="00A1487A"/>
    <w:rsid w:val="00A15284"/>
    <w:rsid w:val="00A16227"/>
    <w:rsid w:val="00A16A77"/>
    <w:rsid w:val="00A17A38"/>
    <w:rsid w:val="00A20067"/>
    <w:rsid w:val="00A201FC"/>
    <w:rsid w:val="00A214EB"/>
    <w:rsid w:val="00A21527"/>
    <w:rsid w:val="00A21676"/>
    <w:rsid w:val="00A21CBF"/>
    <w:rsid w:val="00A228D3"/>
    <w:rsid w:val="00A22AE5"/>
    <w:rsid w:val="00A23602"/>
    <w:rsid w:val="00A2369E"/>
    <w:rsid w:val="00A23703"/>
    <w:rsid w:val="00A23911"/>
    <w:rsid w:val="00A24048"/>
    <w:rsid w:val="00A24442"/>
    <w:rsid w:val="00A24A11"/>
    <w:rsid w:val="00A25082"/>
    <w:rsid w:val="00A25381"/>
    <w:rsid w:val="00A25DD2"/>
    <w:rsid w:val="00A25F8B"/>
    <w:rsid w:val="00A27247"/>
    <w:rsid w:val="00A2735B"/>
    <w:rsid w:val="00A2758E"/>
    <w:rsid w:val="00A2779E"/>
    <w:rsid w:val="00A300C4"/>
    <w:rsid w:val="00A30ED3"/>
    <w:rsid w:val="00A30F98"/>
    <w:rsid w:val="00A320C2"/>
    <w:rsid w:val="00A36FC9"/>
    <w:rsid w:val="00A3715C"/>
    <w:rsid w:val="00A37748"/>
    <w:rsid w:val="00A37F05"/>
    <w:rsid w:val="00A400F8"/>
    <w:rsid w:val="00A40684"/>
    <w:rsid w:val="00A40736"/>
    <w:rsid w:val="00A40C3E"/>
    <w:rsid w:val="00A40DA7"/>
    <w:rsid w:val="00A41420"/>
    <w:rsid w:val="00A41920"/>
    <w:rsid w:val="00A41DA7"/>
    <w:rsid w:val="00A42FBD"/>
    <w:rsid w:val="00A4396D"/>
    <w:rsid w:val="00A44C08"/>
    <w:rsid w:val="00A459FF"/>
    <w:rsid w:val="00A479EF"/>
    <w:rsid w:val="00A47E0D"/>
    <w:rsid w:val="00A50088"/>
    <w:rsid w:val="00A50B42"/>
    <w:rsid w:val="00A525EC"/>
    <w:rsid w:val="00A52806"/>
    <w:rsid w:val="00A5283D"/>
    <w:rsid w:val="00A532C7"/>
    <w:rsid w:val="00A53E86"/>
    <w:rsid w:val="00A54147"/>
    <w:rsid w:val="00A54265"/>
    <w:rsid w:val="00A54CBA"/>
    <w:rsid w:val="00A55049"/>
    <w:rsid w:val="00A550A0"/>
    <w:rsid w:val="00A5533E"/>
    <w:rsid w:val="00A5576C"/>
    <w:rsid w:val="00A557AC"/>
    <w:rsid w:val="00A55A9C"/>
    <w:rsid w:val="00A55BD7"/>
    <w:rsid w:val="00A5629C"/>
    <w:rsid w:val="00A5642D"/>
    <w:rsid w:val="00A56AD7"/>
    <w:rsid w:val="00A57756"/>
    <w:rsid w:val="00A57C4B"/>
    <w:rsid w:val="00A6004A"/>
    <w:rsid w:val="00A60E0E"/>
    <w:rsid w:val="00A6343F"/>
    <w:rsid w:val="00A63776"/>
    <w:rsid w:val="00A63B36"/>
    <w:rsid w:val="00A641A8"/>
    <w:rsid w:val="00A6424F"/>
    <w:rsid w:val="00A647DD"/>
    <w:rsid w:val="00A65ACB"/>
    <w:rsid w:val="00A65ED5"/>
    <w:rsid w:val="00A663A6"/>
    <w:rsid w:val="00A66B6A"/>
    <w:rsid w:val="00A67633"/>
    <w:rsid w:val="00A67697"/>
    <w:rsid w:val="00A70294"/>
    <w:rsid w:val="00A7035F"/>
    <w:rsid w:val="00A70D5D"/>
    <w:rsid w:val="00A71651"/>
    <w:rsid w:val="00A72526"/>
    <w:rsid w:val="00A72C0C"/>
    <w:rsid w:val="00A73C33"/>
    <w:rsid w:val="00A75196"/>
    <w:rsid w:val="00A75F0D"/>
    <w:rsid w:val="00A7628E"/>
    <w:rsid w:val="00A766EB"/>
    <w:rsid w:val="00A77D17"/>
    <w:rsid w:val="00A77DDA"/>
    <w:rsid w:val="00A80441"/>
    <w:rsid w:val="00A80669"/>
    <w:rsid w:val="00A81368"/>
    <w:rsid w:val="00A814D7"/>
    <w:rsid w:val="00A81686"/>
    <w:rsid w:val="00A82636"/>
    <w:rsid w:val="00A82E5B"/>
    <w:rsid w:val="00A82F3D"/>
    <w:rsid w:val="00A82FEA"/>
    <w:rsid w:val="00A84F7C"/>
    <w:rsid w:val="00A8535E"/>
    <w:rsid w:val="00A85B9B"/>
    <w:rsid w:val="00A85CFD"/>
    <w:rsid w:val="00A85DB3"/>
    <w:rsid w:val="00A86E80"/>
    <w:rsid w:val="00A90774"/>
    <w:rsid w:val="00A909C0"/>
    <w:rsid w:val="00A90D84"/>
    <w:rsid w:val="00A9106F"/>
    <w:rsid w:val="00A92968"/>
    <w:rsid w:val="00A93331"/>
    <w:rsid w:val="00A941C0"/>
    <w:rsid w:val="00A948B2"/>
    <w:rsid w:val="00A94FB8"/>
    <w:rsid w:val="00A9524C"/>
    <w:rsid w:val="00A9542E"/>
    <w:rsid w:val="00A95767"/>
    <w:rsid w:val="00A957E6"/>
    <w:rsid w:val="00A95B2D"/>
    <w:rsid w:val="00A95C28"/>
    <w:rsid w:val="00A95FAC"/>
    <w:rsid w:val="00A9624E"/>
    <w:rsid w:val="00A970C9"/>
    <w:rsid w:val="00A97B53"/>
    <w:rsid w:val="00AA0403"/>
    <w:rsid w:val="00AA0893"/>
    <w:rsid w:val="00AA153B"/>
    <w:rsid w:val="00AA1D7D"/>
    <w:rsid w:val="00AA25B5"/>
    <w:rsid w:val="00AA30C3"/>
    <w:rsid w:val="00AA34EE"/>
    <w:rsid w:val="00AA391C"/>
    <w:rsid w:val="00AA39D6"/>
    <w:rsid w:val="00AA4363"/>
    <w:rsid w:val="00AA4B9A"/>
    <w:rsid w:val="00AA4FC5"/>
    <w:rsid w:val="00AA60FD"/>
    <w:rsid w:val="00AA70F9"/>
    <w:rsid w:val="00AA75E9"/>
    <w:rsid w:val="00AA7A93"/>
    <w:rsid w:val="00AB0B95"/>
    <w:rsid w:val="00AB113D"/>
    <w:rsid w:val="00AB1819"/>
    <w:rsid w:val="00AB1B1B"/>
    <w:rsid w:val="00AB2043"/>
    <w:rsid w:val="00AB232C"/>
    <w:rsid w:val="00AB23C9"/>
    <w:rsid w:val="00AB325B"/>
    <w:rsid w:val="00AB33CC"/>
    <w:rsid w:val="00AB39FB"/>
    <w:rsid w:val="00AB4060"/>
    <w:rsid w:val="00AB56EB"/>
    <w:rsid w:val="00AB5B56"/>
    <w:rsid w:val="00AB5CF8"/>
    <w:rsid w:val="00AB68BC"/>
    <w:rsid w:val="00AB6D7F"/>
    <w:rsid w:val="00AB6FDD"/>
    <w:rsid w:val="00AB706E"/>
    <w:rsid w:val="00AB719D"/>
    <w:rsid w:val="00AB7C98"/>
    <w:rsid w:val="00AB7DAF"/>
    <w:rsid w:val="00AB7F25"/>
    <w:rsid w:val="00AC05A4"/>
    <w:rsid w:val="00AC14D8"/>
    <w:rsid w:val="00AC15FE"/>
    <w:rsid w:val="00AC19BA"/>
    <w:rsid w:val="00AC217C"/>
    <w:rsid w:val="00AC244D"/>
    <w:rsid w:val="00AC2BE3"/>
    <w:rsid w:val="00AC2E73"/>
    <w:rsid w:val="00AC306E"/>
    <w:rsid w:val="00AC42E6"/>
    <w:rsid w:val="00AC45A1"/>
    <w:rsid w:val="00AC5414"/>
    <w:rsid w:val="00AC6E5F"/>
    <w:rsid w:val="00AC764D"/>
    <w:rsid w:val="00AC7888"/>
    <w:rsid w:val="00AD04A3"/>
    <w:rsid w:val="00AD1951"/>
    <w:rsid w:val="00AD1BD8"/>
    <w:rsid w:val="00AD2726"/>
    <w:rsid w:val="00AD3279"/>
    <w:rsid w:val="00AD39AB"/>
    <w:rsid w:val="00AD3FB8"/>
    <w:rsid w:val="00AD4552"/>
    <w:rsid w:val="00AD4618"/>
    <w:rsid w:val="00AD5E3F"/>
    <w:rsid w:val="00AD7377"/>
    <w:rsid w:val="00AD770E"/>
    <w:rsid w:val="00AD7CF9"/>
    <w:rsid w:val="00AD7D75"/>
    <w:rsid w:val="00AE041D"/>
    <w:rsid w:val="00AE1ACD"/>
    <w:rsid w:val="00AE395C"/>
    <w:rsid w:val="00AE4157"/>
    <w:rsid w:val="00AE4451"/>
    <w:rsid w:val="00AE4507"/>
    <w:rsid w:val="00AE4A0B"/>
    <w:rsid w:val="00AE4EF8"/>
    <w:rsid w:val="00AE5089"/>
    <w:rsid w:val="00AE5322"/>
    <w:rsid w:val="00AE5C01"/>
    <w:rsid w:val="00AE6212"/>
    <w:rsid w:val="00AE7A2A"/>
    <w:rsid w:val="00AE7A50"/>
    <w:rsid w:val="00AE7F7C"/>
    <w:rsid w:val="00AF04E4"/>
    <w:rsid w:val="00AF055D"/>
    <w:rsid w:val="00AF0711"/>
    <w:rsid w:val="00AF0796"/>
    <w:rsid w:val="00AF0D92"/>
    <w:rsid w:val="00AF0F52"/>
    <w:rsid w:val="00AF192D"/>
    <w:rsid w:val="00AF1F03"/>
    <w:rsid w:val="00AF2C80"/>
    <w:rsid w:val="00AF3B1E"/>
    <w:rsid w:val="00AF42F2"/>
    <w:rsid w:val="00AF44E9"/>
    <w:rsid w:val="00AF469F"/>
    <w:rsid w:val="00AF4849"/>
    <w:rsid w:val="00AF4862"/>
    <w:rsid w:val="00AF4958"/>
    <w:rsid w:val="00AF50AA"/>
    <w:rsid w:val="00AF521C"/>
    <w:rsid w:val="00AF5A10"/>
    <w:rsid w:val="00AF61D9"/>
    <w:rsid w:val="00AF6267"/>
    <w:rsid w:val="00AF72F6"/>
    <w:rsid w:val="00AF75A8"/>
    <w:rsid w:val="00AF7B7A"/>
    <w:rsid w:val="00AF7E86"/>
    <w:rsid w:val="00B00049"/>
    <w:rsid w:val="00B002AD"/>
    <w:rsid w:val="00B009CC"/>
    <w:rsid w:val="00B0139B"/>
    <w:rsid w:val="00B01E7A"/>
    <w:rsid w:val="00B02390"/>
    <w:rsid w:val="00B02E78"/>
    <w:rsid w:val="00B02FCC"/>
    <w:rsid w:val="00B0460D"/>
    <w:rsid w:val="00B04664"/>
    <w:rsid w:val="00B04685"/>
    <w:rsid w:val="00B04EA2"/>
    <w:rsid w:val="00B051C4"/>
    <w:rsid w:val="00B05A62"/>
    <w:rsid w:val="00B06685"/>
    <w:rsid w:val="00B06AA9"/>
    <w:rsid w:val="00B0708B"/>
    <w:rsid w:val="00B07816"/>
    <w:rsid w:val="00B07BE4"/>
    <w:rsid w:val="00B07DC3"/>
    <w:rsid w:val="00B102C7"/>
    <w:rsid w:val="00B102CA"/>
    <w:rsid w:val="00B1057C"/>
    <w:rsid w:val="00B10B5A"/>
    <w:rsid w:val="00B10F1A"/>
    <w:rsid w:val="00B11EA4"/>
    <w:rsid w:val="00B12140"/>
    <w:rsid w:val="00B12D14"/>
    <w:rsid w:val="00B13048"/>
    <w:rsid w:val="00B131EB"/>
    <w:rsid w:val="00B132CB"/>
    <w:rsid w:val="00B156CE"/>
    <w:rsid w:val="00B15795"/>
    <w:rsid w:val="00B15C33"/>
    <w:rsid w:val="00B15C7D"/>
    <w:rsid w:val="00B166A4"/>
    <w:rsid w:val="00B177AE"/>
    <w:rsid w:val="00B17CF2"/>
    <w:rsid w:val="00B20031"/>
    <w:rsid w:val="00B20032"/>
    <w:rsid w:val="00B20E8C"/>
    <w:rsid w:val="00B213DA"/>
    <w:rsid w:val="00B21B22"/>
    <w:rsid w:val="00B221BB"/>
    <w:rsid w:val="00B22287"/>
    <w:rsid w:val="00B222D6"/>
    <w:rsid w:val="00B2248C"/>
    <w:rsid w:val="00B229BA"/>
    <w:rsid w:val="00B22AE9"/>
    <w:rsid w:val="00B23433"/>
    <w:rsid w:val="00B234CA"/>
    <w:rsid w:val="00B235B0"/>
    <w:rsid w:val="00B23893"/>
    <w:rsid w:val="00B2430D"/>
    <w:rsid w:val="00B24993"/>
    <w:rsid w:val="00B24C23"/>
    <w:rsid w:val="00B254F1"/>
    <w:rsid w:val="00B2560D"/>
    <w:rsid w:val="00B25EA3"/>
    <w:rsid w:val="00B26A5D"/>
    <w:rsid w:val="00B26FBF"/>
    <w:rsid w:val="00B27852"/>
    <w:rsid w:val="00B27F00"/>
    <w:rsid w:val="00B27F6C"/>
    <w:rsid w:val="00B321B0"/>
    <w:rsid w:val="00B3412B"/>
    <w:rsid w:val="00B3421E"/>
    <w:rsid w:val="00B3456E"/>
    <w:rsid w:val="00B34C43"/>
    <w:rsid w:val="00B37141"/>
    <w:rsid w:val="00B37576"/>
    <w:rsid w:val="00B4015B"/>
    <w:rsid w:val="00B4087C"/>
    <w:rsid w:val="00B41C95"/>
    <w:rsid w:val="00B41EE1"/>
    <w:rsid w:val="00B42CB1"/>
    <w:rsid w:val="00B4366C"/>
    <w:rsid w:val="00B43EF3"/>
    <w:rsid w:val="00B443B2"/>
    <w:rsid w:val="00B444D1"/>
    <w:rsid w:val="00B463EC"/>
    <w:rsid w:val="00B46B9A"/>
    <w:rsid w:val="00B47584"/>
    <w:rsid w:val="00B477E8"/>
    <w:rsid w:val="00B47ADA"/>
    <w:rsid w:val="00B47B5D"/>
    <w:rsid w:val="00B501B0"/>
    <w:rsid w:val="00B50312"/>
    <w:rsid w:val="00B5082F"/>
    <w:rsid w:val="00B50865"/>
    <w:rsid w:val="00B516F0"/>
    <w:rsid w:val="00B51BEB"/>
    <w:rsid w:val="00B51CD4"/>
    <w:rsid w:val="00B51D10"/>
    <w:rsid w:val="00B520E7"/>
    <w:rsid w:val="00B5211A"/>
    <w:rsid w:val="00B53615"/>
    <w:rsid w:val="00B53E73"/>
    <w:rsid w:val="00B53F65"/>
    <w:rsid w:val="00B54233"/>
    <w:rsid w:val="00B54602"/>
    <w:rsid w:val="00B54802"/>
    <w:rsid w:val="00B54AA8"/>
    <w:rsid w:val="00B5541B"/>
    <w:rsid w:val="00B555A8"/>
    <w:rsid w:val="00B5626C"/>
    <w:rsid w:val="00B578C5"/>
    <w:rsid w:val="00B57940"/>
    <w:rsid w:val="00B60048"/>
    <w:rsid w:val="00B604F7"/>
    <w:rsid w:val="00B60B74"/>
    <w:rsid w:val="00B61A83"/>
    <w:rsid w:val="00B628A1"/>
    <w:rsid w:val="00B62FCC"/>
    <w:rsid w:val="00B63861"/>
    <w:rsid w:val="00B63A04"/>
    <w:rsid w:val="00B63D48"/>
    <w:rsid w:val="00B703CB"/>
    <w:rsid w:val="00B70EFF"/>
    <w:rsid w:val="00B711CF"/>
    <w:rsid w:val="00B71427"/>
    <w:rsid w:val="00B71B7F"/>
    <w:rsid w:val="00B71E8F"/>
    <w:rsid w:val="00B730C6"/>
    <w:rsid w:val="00B737DB"/>
    <w:rsid w:val="00B75016"/>
    <w:rsid w:val="00B764C5"/>
    <w:rsid w:val="00B770E6"/>
    <w:rsid w:val="00B772D2"/>
    <w:rsid w:val="00B7752E"/>
    <w:rsid w:val="00B7778B"/>
    <w:rsid w:val="00B7783B"/>
    <w:rsid w:val="00B80335"/>
    <w:rsid w:val="00B805CB"/>
    <w:rsid w:val="00B80620"/>
    <w:rsid w:val="00B80C62"/>
    <w:rsid w:val="00B81575"/>
    <w:rsid w:val="00B8158C"/>
    <w:rsid w:val="00B81D8A"/>
    <w:rsid w:val="00B8200A"/>
    <w:rsid w:val="00B82427"/>
    <w:rsid w:val="00B82ECC"/>
    <w:rsid w:val="00B83895"/>
    <w:rsid w:val="00B848F5"/>
    <w:rsid w:val="00B851F3"/>
    <w:rsid w:val="00B85540"/>
    <w:rsid w:val="00B87E7A"/>
    <w:rsid w:val="00B903F3"/>
    <w:rsid w:val="00B90FB0"/>
    <w:rsid w:val="00B916ED"/>
    <w:rsid w:val="00B9295F"/>
    <w:rsid w:val="00B93199"/>
    <w:rsid w:val="00B93778"/>
    <w:rsid w:val="00B93990"/>
    <w:rsid w:val="00B94099"/>
    <w:rsid w:val="00B948A4"/>
    <w:rsid w:val="00B94957"/>
    <w:rsid w:val="00B97643"/>
    <w:rsid w:val="00BA01A9"/>
    <w:rsid w:val="00BA03A4"/>
    <w:rsid w:val="00BA1938"/>
    <w:rsid w:val="00BA1F95"/>
    <w:rsid w:val="00BA2F3F"/>
    <w:rsid w:val="00BA4B03"/>
    <w:rsid w:val="00BA4DBE"/>
    <w:rsid w:val="00BA50D4"/>
    <w:rsid w:val="00BA7AD2"/>
    <w:rsid w:val="00BA7C00"/>
    <w:rsid w:val="00BB0315"/>
    <w:rsid w:val="00BB115F"/>
    <w:rsid w:val="00BB148F"/>
    <w:rsid w:val="00BB20F6"/>
    <w:rsid w:val="00BB2183"/>
    <w:rsid w:val="00BB32DF"/>
    <w:rsid w:val="00BB34E5"/>
    <w:rsid w:val="00BB3CD7"/>
    <w:rsid w:val="00BB42F9"/>
    <w:rsid w:val="00BB4FF6"/>
    <w:rsid w:val="00BB6A31"/>
    <w:rsid w:val="00BB6E67"/>
    <w:rsid w:val="00BB7C71"/>
    <w:rsid w:val="00BC0A21"/>
    <w:rsid w:val="00BC2847"/>
    <w:rsid w:val="00BC2F28"/>
    <w:rsid w:val="00BC38BB"/>
    <w:rsid w:val="00BC3CFD"/>
    <w:rsid w:val="00BC3F36"/>
    <w:rsid w:val="00BC5620"/>
    <w:rsid w:val="00BC5D04"/>
    <w:rsid w:val="00BC5E2A"/>
    <w:rsid w:val="00BC5F62"/>
    <w:rsid w:val="00BC649B"/>
    <w:rsid w:val="00BC64B0"/>
    <w:rsid w:val="00BC7B8A"/>
    <w:rsid w:val="00BC7CC9"/>
    <w:rsid w:val="00BC7F59"/>
    <w:rsid w:val="00BD10E3"/>
    <w:rsid w:val="00BD2E6C"/>
    <w:rsid w:val="00BD4502"/>
    <w:rsid w:val="00BD46A4"/>
    <w:rsid w:val="00BD47F8"/>
    <w:rsid w:val="00BD49E5"/>
    <w:rsid w:val="00BD4CE6"/>
    <w:rsid w:val="00BD5230"/>
    <w:rsid w:val="00BD5F79"/>
    <w:rsid w:val="00BD6449"/>
    <w:rsid w:val="00BD73E5"/>
    <w:rsid w:val="00BD7683"/>
    <w:rsid w:val="00BD7D72"/>
    <w:rsid w:val="00BE0EB6"/>
    <w:rsid w:val="00BE19BB"/>
    <w:rsid w:val="00BE1C61"/>
    <w:rsid w:val="00BE1F63"/>
    <w:rsid w:val="00BE2EC4"/>
    <w:rsid w:val="00BE3882"/>
    <w:rsid w:val="00BE3BFB"/>
    <w:rsid w:val="00BE42D3"/>
    <w:rsid w:val="00BE498E"/>
    <w:rsid w:val="00BE5134"/>
    <w:rsid w:val="00BE5896"/>
    <w:rsid w:val="00BE5ACA"/>
    <w:rsid w:val="00BE6632"/>
    <w:rsid w:val="00BE68EF"/>
    <w:rsid w:val="00BE6A6F"/>
    <w:rsid w:val="00BF0207"/>
    <w:rsid w:val="00BF0249"/>
    <w:rsid w:val="00BF03B8"/>
    <w:rsid w:val="00BF09D9"/>
    <w:rsid w:val="00BF1374"/>
    <w:rsid w:val="00BF1C39"/>
    <w:rsid w:val="00BF3C97"/>
    <w:rsid w:val="00BF4388"/>
    <w:rsid w:val="00BF474E"/>
    <w:rsid w:val="00BF4829"/>
    <w:rsid w:val="00BF52EC"/>
    <w:rsid w:val="00BF6970"/>
    <w:rsid w:val="00BF6E8C"/>
    <w:rsid w:val="00BF748E"/>
    <w:rsid w:val="00C005FA"/>
    <w:rsid w:val="00C014CC"/>
    <w:rsid w:val="00C017D2"/>
    <w:rsid w:val="00C01C03"/>
    <w:rsid w:val="00C025F2"/>
    <w:rsid w:val="00C034A6"/>
    <w:rsid w:val="00C036A8"/>
    <w:rsid w:val="00C04181"/>
    <w:rsid w:val="00C055FD"/>
    <w:rsid w:val="00C06B04"/>
    <w:rsid w:val="00C076C2"/>
    <w:rsid w:val="00C07C21"/>
    <w:rsid w:val="00C07F64"/>
    <w:rsid w:val="00C10129"/>
    <w:rsid w:val="00C101A7"/>
    <w:rsid w:val="00C108B6"/>
    <w:rsid w:val="00C10C70"/>
    <w:rsid w:val="00C111B7"/>
    <w:rsid w:val="00C11432"/>
    <w:rsid w:val="00C11448"/>
    <w:rsid w:val="00C11A59"/>
    <w:rsid w:val="00C12043"/>
    <w:rsid w:val="00C135EE"/>
    <w:rsid w:val="00C13AEF"/>
    <w:rsid w:val="00C13EF3"/>
    <w:rsid w:val="00C14183"/>
    <w:rsid w:val="00C142B4"/>
    <w:rsid w:val="00C14CE9"/>
    <w:rsid w:val="00C1587B"/>
    <w:rsid w:val="00C17435"/>
    <w:rsid w:val="00C17AFB"/>
    <w:rsid w:val="00C20862"/>
    <w:rsid w:val="00C213BD"/>
    <w:rsid w:val="00C214D1"/>
    <w:rsid w:val="00C215DB"/>
    <w:rsid w:val="00C21F06"/>
    <w:rsid w:val="00C22F1A"/>
    <w:rsid w:val="00C23228"/>
    <w:rsid w:val="00C23869"/>
    <w:rsid w:val="00C23ACB"/>
    <w:rsid w:val="00C24228"/>
    <w:rsid w:val="00C2462A"/>
    <w:rsid w:val="00C24875"/>
    <w:rsid w:val="00C2514D"/>
    <w:rsid w:val="00C25263"/>
    <w:rsid w:val="00C254D4"/>
    <w:rsid w:val="00C271F8"/>
    <w:rsid w:val="00C274BF"/>
    <w:rsid w:val="00C27E3E"/>
    <w:rsid w:val="00C30925"/>
    <w:rsid w:val="00C32068"/>
    <w:rsid w:val="00C32183"/>
    <w:rsid w:val="00C32299"/>
    <w:rsid w:val="00C32F8D"/>
    <w:rsid w:val="00C33319"/>
    <w:rsid w:val="00C33357"/>
    <w:rsid w:val="00C3353C"/>
    <w:rsid w:val="00C33849"/>
    <w:rsid w:val="00C33F71"/>
    <w:rsid w:val="00C3427D"/>
    <w:rsid w:val="00C3465E"/>
    <w:rsid w:val="00C34CF7"/>
    <w:rsid w:val="00C34E0A"/>
    <w:rsid w:val="00C34E64"/>
    <w:rsid w:val="00C351EE"/>
    <w:rsid w:val="00C35201"/>
    <w:rsid w:val="00C36894"/>
    <w:rsid w:val="00C372E8"/>
    <w:rsid w:val="00C37AA6"/>
    <w:rsid w:val="00C40047"/>
    <w:rsid w:val="00C402C0"/>
    <w:rsid w:val="00C41065"/>
    <w:rsid w:val="00C41110"/>
    <w:rsid w:val="00C413CC"/>
    <w:rsid w:val="00C41C27"/>
    <w:rsid w:val="00C42635"/>
    <w:rsid w:val="00C43D12"/>
    <w:rsid w:val="00C45DD5"/>
    <w:rsid w:val="00C464DB"/>
    <w:rsid w:val="00C46A31"/>
    <w:rsid w:val="00C46B78"/>
    <w:rsid w:val="00C4745A"/>
    <w:rsid w:val="00C47C37"/>
    <w:rsid w:val="00C5092B"/>
    <w:rsid w:val="00C50B8E"/>
    <w:rsid w:val="00C50CE6"/>
    <w:rsid w:val="00C51102"/>
    <w:rsid w:val="00C5124E"/>
    <w:rsid w:val="00C51765"/>
    <w:rsid w:val="00C525E1"/>
    <w:rsid w:val="00C52AC7"/>
    <w:rsid w:val="00C52C4D"/>
    <w:rsid w:val="00C53CF3"/>
    <w:rsid w:val="00C53E8E"/>
    <w:rsid w:val="00C53F70"/>
    <w:rsid w:val="00C543DC"/>
    <w:rsid w:val="00C55701"/>
    <w:rsid w:val="00C55BAF"/>
    <w:rsid w:val="00C60A40"/>
    <w:rsid w:val="00C62117"/>
    <w:rsid w:val="00C623E6"/>
    <w:rsid w:val="00C62CBA"/>
    <w:rsid w:val="00C637E2"/>
    <w:rsid w:val="00C645E3"/>
    <w:rsid w:val="00C64B9E"/>
    <w:rsid w:val="00C64C44"/>
    <w:rsid w:val="00C650E9"/>
    <w:rsid w:val="00C66F04"/>
    <w:rsid w:val="00C67086"/>
    <w:rsid w:val="00C6776D"/>
    <w:rsid w:val="00C678DA"/>
    <w:rsid w:val="00C70C7C"/>
    <w:rsid w:val="00C70D9F"/>
    <w:rsid w:val="00C72379"/>
    <w:rsid w:val="00C7316D"/>
    <w:rsid w:val="00C734F1"/>
    <w:rsid w:val="00C73661"/>
    <w:rsid w:val="00C737EB"/>
    <w:rsid w:val="00C73AC8"/>
    <w:rsid w:val="00C73DED"/>
    <w:rsid w:val="00C74328"/>
    <w:rsid w:val="00C74CCE"/>
    <w:rsid w:val="00C75299"/>
    <w:rsid w:val="00C75947"/>
    <w:rsid w:val="00C75C08"/>
    <w:rsid w:val="00C76354"/>
    <w:rsid w:val="00C76B28"/>
    <w:rsid w:val="00C76C34"/>
    <w:rsid w:val="00C770FD"/>
    <w:rsid w:val="00C77CA6"/>
    <w:rsid w:val="00C80759"/>
    <w:rsid w:val="00C809BD"/>
    <w:rsid w:val="00C81AF1"/>
    <w:rsid w:val="00C8290D"/>
    <w:rsid w:val="00C82DBC"/>
    <w:rsid w:val="00C82E99"/>
    <w:rsid w:val="00C845FD"/>
    <w:rsid w:val="00C84864"/>
    <w:rsid w:val="00C848D4"/>
    <w:rsid w:val="00C84CD3"/>
    <w:rsid w:val="00C84F87"/>
    <w:rsid w:val="00C85011"/>
    <w:rsid w:val="00C86871"/>
    <w:rsid w:val="00C86A7D"/>
    <w:rsid w:val="00C86D3A"/>
    <w:rsid w:val="00C875CE"/>
    <w:rsid w:val="00C87C46"/>
    <w:rsid w:val="00C901D6"/>
    <w:rsid w:val="00C90C28"/>
    <w:rsid w:val="00C913D0"/>
    <w:rsid w:val="00C917E3"/>
    <w:rsid w:val="00C91C87"/>
    <w:rsid w:val="00C91FB9"/>
    <w:rsid w:val="00C9224E"/>
    <w:rsid w:val="00C92AF3"/>
    <w:rsid w:val="00C9414E"/>
    <w:rsid w:val="00C949B0"/>
    <w:rsid w:val="00C949B3"/>
    <w:rsid w:val="00C94C0B"/>
    <w:rsid w:val="00C95306"/>
    <w:rsid w:val="00C95943"/>
    <w:rsid w:val="00C95A70"/>
    <w:rsid w:val="00C96620"/>
    <w:rsid w:val="00C969A0"/>
    <w:rsid w:val="00C96D3D"/>
    <w:rsid w:val="00C9718C"/>
    <w:rsid w:val="00C97592"/>
    <w:rsid w:val="00CA082E"/>
    <w:rsid w:val="00CA1DA4"/>
    <w:rsid w:val="00CA25BA"/>
    <w:rsid w:val="00CA2B1B"/>
    <w:rsid w:val="00CA4719"/>
    <w:rsid w:val="00CA4B94"/>
    <w:rsid w:val="00CA4DE1"/>
    <w:rsid w:val="00CA55C5"/>
    <w:rsid w:val="00CA5922"/>
    <w:rsid w:val="00CA5B21"/>
    <w:rsid w:val="00CA5DC5"/>
    <w:rsid w:val="00CA6AA9"/>
    <w:rsid w:val="00CA7B61"/>
    <w:rsid w:val="00CB173E"/>
    <w:rsid w:val="00CB27DA"/>
    <w:rsid w:val="00CB4ADB"/>
    <w:rsid w:val="00CB5413"/>
    <w:rsid w:val="00CB66B4"/>
    <w:rsid w:val="00CB723E"/>
    <w:rsid w:val="00CB7610"/>
    <w:rsid w:val="00CC0117"/>
    <w:rsid w:val="00CC0997"/>
    <w:rsid w:val="00CC0BE1"/>
    <w:rsid w:val="00CC0F66"/>
    <w:rsid w:val="00CC13EB"/>
    <w:rsid w:val="00CC238D"/>
    <w:rsid w:val="00CC23E2"/>
    <w:rsid w:val="00CC3421"/>
    <w:rsid w:val="00CC3AF6"/>
    <w:rsid w:val="00CC4DE0"/>
    <w:rsid w:val="00CC51CE"/>
    <w:rsid w:val="00CC5CA2"/>
    <w:rsid w:val="00CC61DB"/>
    <w:rsid w:val="00CC63E5"/>
    <w:rsid w:val="00CC7196"/>
    <w:rsid w:val="00CD00DE"/>
    <w:rsid w:val="00CD11F2"/>
    <w:rsid w:val="00CD1306"/>
    <w:rsid w:val="00CD225D"/>
    <w:rsid w:val="00CD244D"/>
    <w:rsid w:val="00CD2992"/>
    <w:rsid w:val="00CD417F"/>
    <w:rsid w:val="00CD44C7"/>
    <w:rsid w:val="00CD496E"/>
    <w:rsid w:val="00CD4BF4"/>
    <w:rsid w:val="00CD51B1"/>
    <w:rsid w:val="00CD598D"/>
    <w:rsid w:val="00CD6763"/>
    <w:rsid w:val="00CD6896"/>
    <w:rsid w:val="00CD6BED"/>
    <w:rsid w:val="00CE17FB"/>
    <w:rsid w:val="00CE2716"/>
    <w:rsid w:val="00CE2F62"/>
    <w:rsid w:val="00CE3747"/>
    <w:rsid w:val="00CE3A85"/>
    <w:rsid w:val="00CE43B9"/>
    <w:rsid w:val="00CE4AFB"/>
    <w:rsid w:val="00CE4E0F"/>
    <w:rsid w:val="00CE5494"/>
    <w:rsid w:val="00CE5562"/>
    <w:rsid w:val="00CE5DF9"/>
    <w:rsid w:val="00CE6090"/>
    <w:rsid w:val="00CE679B"/>
    <w:rsid w:val="00CE68AF"/>
    <w:rsid w:val="00CE7D83"/>
    <w:rsid w:val="00CF0A19"/>
    <w:rsid w:val="00CF3B27"/>
    <w:rsid w:val="00CF3BC0"/>
    <w:rsid w:val="00CF4D98"/>
    <w:rsid w:val="00CF56AB"/>
    <w:rsid w:val="00CF5725"/>
    <w:rsid w:val="00CF5CA2"/>
    <w:rsid w:val="00CF6082"/>
    <w:rsid w:val="00CF60F6"/>
    <w:rsid w:val="00CF696E"/>
    <w:rsid w:val="00CF6F83"/>
    <w:rsid w:val="00D006D1"/>
    <w:rsid w:val="00D007CA"/>
    <w:rsid w:val="00D01D0F"/>
    <w:rsid w:val="00D02176"/>
    <w:rsid w:val="00D02573"/>
    <w:rsid w:val="00D02863"/>
    <w:rsid w:val="00D0298A"/>
    <w:rsid w:val="00D03190"/>
    <w:rsid w:val="00D0343D"/>
    <w:rsid w:val="00D03AA3"/>
    <w:rsid w:val="00D03BFB"/>
    <w:rsid w:val="00D03D46"/>
    <w:rsid w:val="00D04A6E"/>
    <w:rsid w:val="00D04D32"/>
    <w:rsid w:val="00D05D51"/>
    <w:rsid w:val="00D07742"/>
    <w:rsid w:val="00D1011C"/>
    <w:rsid w:val="00D1046A"/>
    <w:rsid w:val="00D10B43"/>
    <w:rsid w:val="00D10B45"/>
    <w:rsid w:val="00D10F18"/>
    <w:rsid w:val="00D1111C"/>
    <w:rsid w:val="00D116C9"/>
    <w:rsid w:val="00D121C6"/>
    <w:rsid w:val="00D133DA"/>
    <w:rsid w:val="00D13C48"/>
    <w:rsid w:val="00D13F1D"/>
    <w:rsid w:val="00D14DB4"/>
    <w:rsid w:val="00D14DD8"/>
    <w:rsid w:val="00D14E70"/>
    <w:rsid w:val="00D15A52"/>
    <w:rsid w:val="00D161F3"/>
    <w:rsid w:val="00D16200"/>
    <w:rsid w:val="00D162DB"/>
    <w:rsid w:val="00D17A30"/>
    <w:rsid w:val="00D17A84"/>
    <w:rsid w:val="00D20492"/>
    <w:rsid w:val="00D20CAF"/>
    <w:rsid w:val="00D20EE9"/>
    <w:rsid w:val="00D210B7"/>
    <w:rsid w:val="00D219BB"/>
    <w:rsid w:val="00D22719"/>
    <w:rsid w:val="00D2296F"/>
    <w:rsid w:val="00D238A7"/>
    <w:rsid w:val="00D23D3A"/>
    <w:rsid w:val="00D24892"/>
    <w:rsid w:val="00D24F2A"/>
    <w:rsid w:val="00D25198"/>
    <w:rsid w:val="00D253B6"/>
    <w:rsid w:val="00D25425"/>
    <w:rsid w:val="00D25652"/>
    <w:rsid w:val="00D257AF"/>
    <w:rsid w:val="00D269D9"/>
    <w:rsid w:val="00D26B1B"/>
    <w:rsid w:val="00D278E4"/>
    <w:rsid w:val="00D27A0D"/>
    <w:rsid w:val="00D315C9"/>
    <w:rsid w:val="00D320A1"/>
    <w:rsid w:val="00D33183"/>
    <w:rsid w:val="00D332E9"/>
    <w:rsid w:val="00D33DC1"/>
    <w:rsid w:val="00D33F91"/>
    <w:rsid w:val="00D34171"/>
    <w:rsid w:val="00D34299"/>
    <w:rsid w:val="00D345DE"/>
    <w:rsid w:val="00D347EE"/>
    <w:rsid w:val="00D3627A"/>
    <w:rsid w:val="00D373F6"/>
    <w:rsid w:val="00D400D9"/>
    <w:rsid w:val="00D403F6"/>
    <w:rsid w:val="00D41572"/>
    <w:rsid w:val="00D416F3"/>
    <w:rsid w:val="00D41D6F"/>
    <w:rsid w:val="00D42540"/>
    <w:rsid w:val="00D426B8"/>
    <w:rsid w:val="00D43942"/>
    <w:rsid w:val="00D439BA"/>
    <w:rsid w:val="00D43A63"/>
    <w:rsid w:val="00D43C02"/>
    <w:rsid w:val="00D43F1A"/>
    <w:rsid w:val="00D441D3"/>
    <w:rsid w:val="00D44393"/>
    <w:rsid w:val="00D4454F"/>
    <w:rsid w:val="00D45132"/>
    <w:rsid w:val="00D46A98"/>
    <w:rsid w:val="00D47C95"/>
    <w:rsid w:val="00D47E43"/>
    <w:rsid w:val="00D5035E"/>
    <w:rsid w:val="00D516A3"/>
    <w:rsid w:val="00D5282D"/>
    <w:rsid w:val="00D52F42"/>
    <w:rsid w:val="00D533EB"/>
    <w:rsid w:val="00D53A76"/>
    <w:rsid w:val="00D543EE"/>
    <w:rsid w:val="00D5475D"/>
    <w:rsid w:val="00D54D3A"/>
    <w:rsid w:val="00D5534B"/>
    <w:rsid w:val="00D55771"/>
    <w:rsid w:val="00D56141"/>
    <w:rsid w:val="00D56606"/>
    <w:rsid w:val="00D56DB5"/>
    <w:rsid w:val="00D5753D"/>
    <w:rsid w:val="00D57DF1"/>
    <w:rsid w:val="00D60318"/>
    <w:rsid w:val="00D6037E"/>
    <w:rsid w:val="00D604B1"/>
    <w:rsid w:val="00D60A47"/>
    <w:rsid w:val="00D60DD2"/>
    <w:rsid w:val="00D61098"/>
    <w:rsid w:val="00D61BD4"/>
    <w:rsid w:val="00D62E95"/>
    <w:rsid w:val="00D6322B"/>
    <w:rsid w:val="00D63B7D"/>
    <w:rsid w:val="00D64763"/>
    <w:rsid w:val="00D64C10"/>
    <w:rsid w:val="00D64F47"/>
    <w:rsid w:val="00D65015"/>
    <w:rsid w:val="00D65253"/>
    <w:rsid w:val="00D653A9"/>
    <w:rsid w:val="00D656E2"/>
    <w:rsid w:val="00D65C16"/>
    <w:rsid w:val="00D663F6"/>
    <w:rsid w:val="00D6661A"/>
    <w:rsid w:val="00D67087"/>
    <w:rsid w:val="00D67B37"/>
    <w:rsid w:val="00D67F7F"/>
    <w:rsid w:val="00D721F2"/>
    <w:rsid w:val="00D72682"/>
    <w:rsid w:val="00D742D1"/>
    <w:rsid w:val="00D743DD"/>
    <w:rsid w:val="00D75A83"/>
    <w:rsid w:val="00D76B5E"/>
    <w:rsid w:val="00D76F66"/>
    <w:rsid w:val="00D770A1"/>
    <w:rsid w:val="00D77460"/>
    <w:rsid w:val="00D80098"/>
    <w:rsid w:val="00D80E36"/>
    <w:rsid w:val="00D81286"/>
    <w:rsid w:val="00D81D66"/>
    <w:rsid w:val="00D8221F"/>
    <w:rsid w:val="00D8310B"/>
    <w:rsid w:val="00D8319A"/>
    <w:rsid w:val="00D83862"/>
    <w:rsid w:val="00D83FF2"/>
    <w:rsid w:val="00D84D32"/>
    <w:rsid w:val="00D84F62"/>
    <w:rsid w:val="00D8502D"/>
    <w:rsid w:val="00D850B2"/>
    <w:rsid w:val="00D86A6C"/>
    <w:rsid w:val="00D8700B"/>
    <w:rsid w:val="00D870E9"/>
    <w:rsid w:val="00D87421"/>
    <w:rsid w:val="00D875B9"/>
    <w:rsid w:val="00D90137"/>
    <w:rsid w:val="00D90D20"/>
    <w:rsid w:val="00D90F8B"/>
    <w:rsid w:val="00D91699"/>
    <w:rsid w:val="00D91B3D"/>
    <w:rsid w:val="00D92415"/>
    <w:rsid w:val="00D92E27"/>
    <w:rsid w:val="00D92F0B"/>
    <w:rsid w:val="00D93A9E"/>
    <w:rsid w:val="00D94A44"/>
    <w:rsid w:val="00D958CF"/>
    <w:rsid w:val="00D973A8"/>
    <w:rsid w:val="00D973C0"/>
    <w:rsid w:val="00D9742D"/>
    <w:rsid w:val="00DA02CF"/>
    <w:rsid w:val="00DA0780"/>
    <w:rsid w:val="00DA17FD"/>
    <w:rsid w:val="00DA1E0D"/>
    <w:rsid w:val="00DA283E"/>
    <w:rsid w:val="00DA37BD"/>
    <w:rsid w:val="00DA389C"/>
    <w:rsid w:val="00DA430F"/>
    <w:rsid w:val="00DA441A"/>
    <w:rsid w:val="00DA44BE"/>
    <w:rsid w:val="00DA506C"/>
    <w:rsid w:val="00DA5974"/>
    <w:rsid w:val="00DA5FD4"/>
    <w:rsid w:val="00DA716F"/>
    <w:rsid w:val="00DA7A7A"/>
    <w:rsid w:val="00DA7B53"/>
    <w:rsid w:val="00DB0725"/>
    <w:rsid w:val="00DB0A40"/>
    <w:rsid w:val="00DB0F80"/>
    <w:rsid w:val="00DB156A"/>
    <w:rsid w:val="00DB1FA2"/>
    <w:rsid w:val="00DB2020"/>
    <w:rsid w:val="00DB23E4"/>
    <w:rsid w:val="00DB2463"/>
    <w:rsid w:val="00DB35F9"/>
    <w:rsid w:val="00DB3A1A"/>
    <w:rsid w:val="00DB3B05"/>
    <w:rsid w:val="00DB6AA8"/>
    <w:rsid w:val="00DB73F2"/>
    <w:rsid w:val="00DB77DF"/>
    <w:rsid w:val="00DC14ED"/>
    <w:rsid w:val="00DC56E7"/>
    <w:rsid w:val="00DC5883"/>
    <w:rsid w:val="00DC5A91"/>
    <w:rsid w:val="00DC764B"/>
    <w:rsid w:val="00DC7B07"/>
    <w:rsid w:val="00DC7DDD"/>
    <w:rsid w:val="00DC7E08"/>
    <w:rsid w:val="00DD0116"/>
    <w:rsid w:val="00DD0501"/>
    <w:rsid w:val="00DD10B0"/>
    <w:rsid w:val="00DD16D4"/>
    <w:rsid w:val="00DD1E9C"/>
    <w:rsid w:val="00DD2DE3"/>
    <w:rsid w:val="00DD36A8"/>
    <w:rsid w:val="00DD380C"/>
    <w:rsid w:val="00DD3C3A"/>
    <w:rsid w:val="00DD3DD4"/>
    <w:rsid w:val="00DD3F23"/>
    <w:rsid w:val="00DD3FBA"/>
    <w:rsid w:val="00DD41B5"/>
    <w:rsid w:val="00DD4205"/>
    <w:rsid w:val="00DD504C"/>
    <w:rsid w:val="00DD5303"/>
    <w:rsid w:val="00DD65FD"/>
    <w:rsid w:val="00DD6DFE"/>
    <w:rsid w:val="00DD7E33"/>
    <w:rsid w:val="00DE0BC0"/>
    <w:rsid w:val="00DE10F4"/>
    <w:rsid w:val="00DE10F5"/>
    <w:rsid w:val="00DE127E"/>
    <w:rsid w:val="00DE325A"/>
    <w:rsid w:val="00DE43F3"/>
    <w:rsid w:val="00DE4683"/>
    <w:rsid w:val="00DE4D32"/>
    <w:rsid w:val="00DE5462"/>
    <w:rsid w:val="00DE67B9"/>
    <w:rsid w:val="00DE733C"/>
    <w:rsid w:val="00DF0DDC"/>
    <w:rsid w:val="00DF1219"/>
    <w:rsid w:val="00DF1DF4"/>
    <w:rsid w:val="00DF1F98"/>
    <w:rsid w:val="00DF2B47"/>
    <w:rsid w:val="00DF2F73"/>
    <w:rsid w:val="00DF4A8E"/>
    <w:rsid w:val="00DF4C9C"/>
    <w:rsid w:val="00DF5306"/>
    <w:rsid w:val="00DF5FB8"/>
    <w:rsid w:val="00DF657E"/>
    <w:rsid w:val="00DF6B42"/>
    <w:rsid w:val="00DF6EB5"/>
    <w:rsid w:val="00E007DF"/>
    <w:rsid w:val="00E008AE"/>
    <w:rsid w:val="00E0161D"/>
    <w:rsid w:val="00E019F4"/>
    <w:rsid w:val="00E01FFE"/>
    <w:rsid w:val="00E0223F"/>
    <w:rsid w:val="00E023AC"/>
    <w:rsid w:val="00E03055"/>
    <w:rsid w:val="00E0458A"/>
    <w:rsid w:val="00E04F44"/>
    <w:rsid w:val="00E05B70"/>
    <w:rsid w:val="00E05F0F"/>
    <w:rsid w:val="00E060EE"/>
    <w:rsid w:val="00E06117"/>
    <w:rsid w:val="00E06717"/>
    <w:rsid w:val="00E07353"/>
    <w:rsid w:val="00E102B2"/>
    <w:rsid w:val="00E12020"/>
    <w:rsid w:val="00E12164"/>
    <w:rsid w:val="00E12394"/>
    <w:rsid w:val="00E1243F"/>
    <w:rsid w:val="00E13188"/>
    <w:rsid w:val="00E13630"/>
    <w:rsid w:val="00E13C7B"/>
    <w:rsid w:val="00E14C5A"/>
    <w:rsid w:val="00E156F3"/>
    <w:rsid w:val="00E15B87"/>
    <w:rsid w:val="00E167AB"/>
    <w:rsid w:val="00E169DD"/>
    <w:rsid w:val="00E17321"/>
    <w:rsid w:val="00E17467"/>
    <w:rsid w:val="00E17EA4"/>
    <w:rsid w:val="00E20008"/>
    <w:rsid w:val="00E2015A"/>
    <w:rsid w:val="00E202FC"/>
    <w:rsid w:val="00E204A0"/>
    <w:rsid w:val="00E205D1"/>
    <w:rsid w:val="00E205FE"/>
    <w:rsid w:val="00E20786"/>
    <w:rsid w:val="00E20AEE"/>
    <w:rsid w:val="00E20F76"/>
    <w:rsid w:val="00E21163"/>
    <w:rsid w:val="00E219B0"/>
    <w:rsid w:val="00E22411"/>
    <w:rsid w:val="00E22756"/>
    <w:rsid w:val="00E227BC"/>
    <w:rsid w:val="00E22D5D"/>
    <w:rsid w:val="00E23124"/>
    <w:rsid w:val="00E235EA"/>
    <w:rsid w:val="00E23979"/>
    <w:rsid w:val="00E244F8"/>
    <w:rsid w:val="00E259C3"/>
    <w:rsid w:val="00E25E04"/>
    <w:rsid w:val="00E26EB3"/>
    <w:rsid w:val="00E3033B"/>
    <w:rsid w:val="00E30767"/>
    <w:rsid w:val="00E31F28"/>
    <w:rsid w:val="00E32C54"/>
    <w:rsid w:val="00E33E37"/>
    <w:rsid w:val="00E341E5"/>
    <w:rsid w:val="00E343F7"/>
    <w:rsid w:val="00E34ED7"/>
    <w:rsid w:val="00E351E4"/>
    <w:rsid w:val="00E3617A"/>
    <w:rsid w:val="00E36AB0"/>
    <w:rsid w:val="00E40709"/>
    <w:rsid w:val="00E41A06"/>
    <w:rsid w:val="00E41F74"/>
    <w:rsid w:val="00E420B1"/>
    <w:rsid w:val="00E42498"/>
    <w:rsid w:val="00E43941"/>
    <w:rsid w:val="00E44159"/>
    <w:rsid w:val="00E45837"/>
    <w:rsid w:val="00E45B40"/>
    <w:rsid w:val="00E45C9C"/>
    <w:rsid w:val="00E45D5A"/>
    <w:rsid w:val="00E46459"/>
    <w:rsid w:val="00E47056"/>
    <w:rsid w:val="00E473E4"/>
    <w:rsid w:val="00E50CA0"/>
    <w:rsid w:val="00E514B3"/>
    <w:rsid w:val="00E51B54"/>
    <w:rsid w:val="00E5287D"/>
    <w:rsid w:val="00E529D6"/>
    <w:rsid w:val="00E52D1A"/>
    <w:rsid w:val="00E52E6B"/>
    <w:rsid w:val="00E53208"/>
    <w:rsid w:val="00E5353F"/>
    <w:rsid w:val="00E5388C"/>
    <w:rsid w:val="00E54131"/>
    <w:rsid w:val="00E54A2D"/>
    <w:rsid w:val="00E55184"/>
    <w:rsid w:val="00E5536B"/>
    <w:rsid w:val="00E553B8"/>
    <w:rsid w:val="00E5598E"/>
    <w:rsid w:val="00E55A36"/>
    <w:rsid w:val="00E55BB8"/>
    <w:rsid w:val="00E56179"/>
    <w:rsid w:val="00E5661F"/>
    <w:rsid w:val="00E56648"/>
    <w:rsid w:val="00E60ED5"/>
    <w:rsid w:val="00E60FA0"/>
    <w:rsid w:val="00E62F7C"/>
    <w:rsid w:val="00E63038"/>
    <w:rsid w:val="00E63D68"/>
    <w:rsid w:val="00E64CA2"/>
    <w:rsid w:val="00E64FB5"/>
    <w:rsid w:val="00E65054"/>
    <w:rsid w:val="00E6670E"/>
    <w:rsid w:val="00E677D1"/>
    <w:rsid w:val="00E67A43"/>
    <w:rsid w:val="00E704DB"/>
    <w:rsid w:val="00E71128"/>
    <w:rsid w:val="00E71666"/>
    <w:rsid w:val="00E71BAC"/>
    <w:rsid w:val="00E725F6"/>
    <w:rsid w:val="00E72C69"/>
    <w:rsid w:val="00E72E9A"/>
    <w:rsid w:val="00E73466"/>
    <w:rsid w:val="00E736E0"/>
    <w:rsid w:val="00E73E6F"/>
    <w:rsid w:val="00E73EAF"/>
    <w:rsid w:val="00E75097"/>
    <w:rsid w:val="00E754C9"/>
    <w:rsid w:val="00E758FB"/>
    <w:rsid w:val="00E75E12"/>
    <w:rsid w:val="00E75EE8"/>
    <w:rsid w:val="00E763E3"/>
    <w:rsid w:val="00E76AD2"/>
    <w:rsid w:val="00E76CCF"/>
    <w:rsid w:val="00E77597"/>
    <w:rsid w:val="00E80243"/>
    <w:rsid w:val="00E80C00"/>
    <w:rsid w:val="00E8333D"/>
    <w:rsid w:val="00E84477"/>
    <w:rsid w:val="00E84E0C"/>
    <w:rsid w:val="00E84FAD"/>
    <w:rsid w:val="00E85565"/>
    <w:rsid w:val="00E8584E"/>
    <w:rsid w:val="00E8584F"/>
    <w:rsid w:val="00E85D31"/>
    <w:rsid w:val="00E85F51"/>
    <w:rsid w:val="00E86483"/>
    <w:rsid w:val="00E8654D"/>
    <w:rsid w:val="00E866E0"/>
    <w:rsid w:val="00E871E3"/>
    <w:rsid w:val="00E87E8F"/>
    <w:rsid w:val="00E90C00"/>
    <w:rsid w:val="00E9248A"/>
    <w:rsid w:val="00E92B5B"/>
    <w:rsid w:val="00E92CE2"/>
    <w:rsid w:val="00E93C63"/>
    <w:rsid w:val="00E940DD"/>
    <w:rsid w:val="00E95F16"/>
    <w:rsid w:val="00E96401"/>
    <w:rsid w:val="00E96C9A"/>
    <w:rsid w:val="00E972C6"/>
    <w:rsid w:val="00EA084C"/>
    <w:rsid w:val="00EA0950"/>
    <w:rsid w:val="00EA0BAF"/>
    <w:rsid w:val="00EA0F01"/>
    <w:rsid w:val="00EA16FD"/>
    <w:rsid w:val="00EA19B8"/>
    <w:rsid w:val="00EA2191"/>
    <w:rsid w:val="00EA2C92"/>
    <w:rsid w:val="00EA4552"/>
    <w:rsid w:val="00EA47C7"/>
    <w:rsid w:val="00EA5144"/>
    <w:rsid w:val="00EA5EB1"/>
    <w:rsid w:val="00EA64AE"/>
    <w:rsid w:val="00EB00B1"/>
    <w:rsid w:val="00EB0325"/>
    <w:rsid w:val="00EB1554"/>
    <w:rsid w:val="00EB1BD8"/>
    <w:rsid w:val="00EB1D7E"/>
    <w:rsid w:val="00EB1F69"/>
    <w:rsid w:val="00EB3A0B"/>
    <w:rsid w:val="00EB4DE1"/>
    <w:rsid w:val="00EB54DB"/>
    <w:rsid w:val="00EB61AC"/>
    <w:rsid w:val="00EB6519"/>
    <w:rsid w:val="00EB7237"/>
    <w:rsid w:val="00EB7271"/>
    <w:rsid w:val="00EB7A0C"/>
    <w:rsid w:val="00EC0770"/>
    <w:rsid w:val="00EC0931"/>
    <w:rsid w:val="00EC0E9B"/>
    <w:rsid w:val="00EC1E35"/>
    <w:rsid w:val="00EC210E"/>
    <w:rsid w:val="00EC2F05"/>
    <w:rsid w:val="00EC39D9"/>
    <w:rsid w:val="00EC3C98"/>
    <w:rsid w:val="00EC602B"/>
    <w:rsid w:val="00EC6CCB"/>
    <w:rsid w:val="00EC6E24"/>
    <w:rsid w:val="00EC703B"/>
    <w:rsid w:val="00EC72CD"/>
    <w:rsid w:val="00EC735F"/>
    <w:rsid w:val="00ED002A"/>
    <w:rsid w:val="00ED01FC"/>
    <w:rsid w:val="00ED0AD1"/>
    <w:rsid w:val="00ED0C97"/>
    <w:rsid w:val="00ED0C9C"/>
    <w:rsid w:val="00ED0EC0"/>
    <w:rsid w:val="00ED11B7"/>
    <w:rsid w:val="00ED1233"/>
    <w:rsid w:val="00ED1626"/>
    <w:rsid w:val="00ED1E75"/>
    <w:rsid w:val="00ED35A2"/>
    <w:rsid w:val="00ED3945"/>
    <w:rsid w:val="00ED43B6"/>
    <w:rsid w:val="00ED4410"/>
    <w:rsid w:val="00ED46B4"/>
    <w:rsid w:val="00ED47CE"/>
    <w:rsid w:val="00ED509A"/>
    <w:rsid w:val="00ED51E8"/>
    <w:rsid w:val="00ED5BDA"/>
    <w:rsid w:val="00ED68A1"/>
    <w:rsid w:val="00ED74DA"/>
    <w:rsid w:val="00ED7516"/>
    <w:rsid w:val="00ED786E"/>
    <w:rsid w:val="00ED7BFC"/>
    <w:rsid w:val="00ED7F46"/>
    <w:rsid w:val="00ED7F62"/>
    <w:rsid w:val="00EE05FD"/>
    <w:rsid w:val="00EE0F2D"/>
    <w:rsid w:val="00EE1613"/>
    <w:rsid w:val="00EE24A7"/>
    <w:rsid w:val="00EE2620"/>
    <w:rsid w:val="00EE2CD9"/>
    <w:rsid w:val="00EE35C2"/>
    <w:rsid w:val="00EE3936"/>
    <w:rsid w:val="00EE3945"/>
    <w:rsid w:val="00EE3BD1"/>
    <w:rsid w:val="00EE3F1F"/>
    <w:rsid w:val="00EE45EB"/>
    <w:rsid w:val="00EE4B9A"/>
    <w:rsid w:val="00EE4E12"/>
    <w:rsid w:val="00EE4E26"/>
    <w:rsid w:val="00EE5AD8"/>
    <w:rsid w:val="00EE654F"/>
    <w:rsid w:val="00EE69BA"/>
    <w:rsid w:val="00EE6F2B"/>
    <w:rsid w:val="00EE729E"/>
    <w:rsid w:val="00EE73E7"/>
    <w:rsid w:val="00EE773F"/>
    <w:rsid w:val="00EE7F28"/>
    <w:rsid w:val="00EF12DA"/>
    <w:rsid w:val="00EF26A1"/>
    <w:rsid w:val="00EF4029"/>
    <w:rsid w:val="00EF4305"/>
    <w:rsid w:val="00EF4B47"/>
    <w:rsid w:val="00EF4ED4"/>
    <w:rsid w:val="00EF5F48"/>
    <w:rsid w:val="00EF77E0"/>
    <w:rsid w:val="00EF7BE3"/>
    <w:rsid w:val="00EF7CBE"/>
    <w:rsid w:val="00F00E7D"/>
    <w:rsid w:val="00F02773"/>
    <w:rsid w:val="00F0284A"/>
    <w:rsid w:val="00F033B0"/>
    <w:rsid w:val="00F0349D"/>
    <w:rsid w:val="00F0352F"/>
    <w:rsid w:val="00F03ACC"/>
    <w:rsid w:val="00F03DFD"/>
    <w:rsid w:val="00F05690"/>
    <w:rsid w:val="00F05B29"/>
    <w:rsid w:val="00F064F7"/>
    <w:rsid w:val="00F06CB7"/>
    <w:rsid w:val="00F10006"/>
    <w:rsid w:val="00F11D7F"/>
    <w:rsid w:val="00F12FEF"/>
    <w:rsid w:val="00F133BF"/>
    <w:rsid w:val="00F13400"/>
    <w:rsid w:val="00F13790"/>
    <w:rsid w:val="00F13798"/>
    <w:rsid w:val="00F138DC"/>
    <w:rsid w:val="00F13D02"/>
    <w:rsid w:val="00F13D68"/>
    <w:rsid w:val="00F140C4"/>
    <w:rsid w:val="00F1559A"/>
    <w:rsid w:val="00F15AD8"/>
    <w:rsid w:val="00F166E7"/>
    <w:rsid w:val="00F169DE"/>
    <w:rsid w:val="00F16AC4"/>
    <w:rsid w:val="00F16C54"/>
    <w:rsid w:val="00F176AD"/>
    <w:rsid w:val="00F177C9"/>
    <w:rsid w:val="00F206ED"/>
    <w:rsid w:val="00F211C9"/>
    <w:rsid w:val="00F21768"/>
    <w:rsid w:val="00F22FA0"/>
    <w:rsid w:val="00F23314"/>
    <w:rsid w:val="00F243D7"/>
    <w:rsid w:val="00F24A5A"/>
    <w:rsid w:val="00F24A5E"/>
    <w:rsid w:val="00F25967"/>
    <w:rsid w:val="00F25E74"/>
    <w:rsid w:val="00F264FD"/>
    <w:rsid w:val="00F26C8C"/>
    <w:rsid w:val="00F26DAA"/>
    <w:rsid w:val="00F2771B"/>
    <w:rsid w:val="00F300EC"/>
    <w:rsid w:val="00F30862"/>
    <w:rsid w:val="00F311AE"/>
    <w:rsid w:val="00F319B9"/>
    <w:rsid w:val="00F3279F"/>
    <w:rsid w:val="00F32B7D"/>
    <w:rsid w:val="00F32E68"/>
    <w:rsid w:val="00F33493"/>
    <w:rsid w:val="00F33D2A"/>
    <w:rsid w:val="00F340B1"/>
    <w:rsid w:val="00F34C03"/>
    <w:rsid w:val="00F353B9"/>
    <w:rsid w:val="00F35DD2"/>
    <w:rsid w:val="00F35FC5"/>
    <w:rsid w:val="00F374FC"/>
    <w:rsid w:val="00F37836"/>
    <w:rsid w:val="00F417FF"/>
    <w:rsid w:val="00F419BD"/>
    <w:rsid w:val="00F4345A"/>
    <w:rsid w:val="00F43541"/>
    <w:rsid w:val="00F43632"/>
    <w:rsid w:val="00F43C86"/>
    <w:rsid w:val="00F44154"/>
    <w:rsid w:val="00F44398"/>
    <w:rsid w:val="00F45202"/>
    <w:rsid w:val="00F455FC"/>
    <w:rsid w:val="00F45D11"/>
    <w:rsid w:val="00F46812"/>
    <w:rsid w:val="00F46885"/>
    <w:rsid w:val="00F4701B"/>
    <w:rsid w:val="00F47280"/>
    <w:rsid w:val="00F5018D"/>
    <w:rsid w:val="00F50565"/>
    <w:rsid w:val="00F51138"/>
    <w:rsid w:val="00F51DDE"/>
    <w:rsid w:val="00F530D3"/>
    <w:rsid w:val="00F537E9"/>
    <w:rsid w:val="00F538E2"/>
    <w:rsid w:val="00F53925"/>
    <w:rsid w:val="00F53EF3"/>
    <w:rsid w:val="00F54755"/>
    <w:rsid w:val="00F54850"/>
    <w:rsid w:val="00F548BF"/>
    <w:rsid w:val="00F54BCE"/>
    <w:rsid w:val="00F5579F"/>
    <w:rsid w:val="00F55DCE"/>
    <w:rsid w:val="00F55E53"/>
    <w:rsid w:val="00F56A0B"/>
    <w:rsid w:val="00F57010"/>
    <w:rsid w:val="00F5793A"/>
    <w:rsid w:val="00F579D5"/>
    <w:rsid w:val="00F579DB"/>
    <w:rsid w:val="00F60187"/>
    <w:rsid w:val="00F60621"/>
    <w:rsid w:val="00F6107D"/>
    <w:rsid w:val="00F610C0"/>
    <w:rsid w:val="00F617DE"/>
    <w:rsid w:val="00F61E3F"/>
    <w:rsid w:val="00F6239D"/>
    <w:rsid w:val="00F62D67"/>
    <w:rsid w:val="00F63403"/>
    <w:rsid w:val="00F640E5"/>
    <w:rsid w:val="00F646A2"/>
    <w:rsid w:val="00F64C3B"/>
    <w:rsid w:val="00F65270"/>
    <w:rsid w:val="00F6592F"/>
    <w:rsid w:val="00F6654C"/>
    <w:rsid w:val="00F66C92"/>
    <w:rsid w:val="00F67442"/>
    <w:rsid w:val="00F701CD"/>
    <w:rsid w:val="00F70731"/>
    <w:rsid w:val="00F71D70"/>
    <w:rsid w:val="00F71E7A"/>
    <w:rsid w:val="00F722C4"/>
    <w:rsid w:val="00F73559"/>
    <w:rsid w:val="00F746B9"/>
    <w:rsid w:val="00F75B74"/>
    <w:rsid w:val="00F75D9B"/>
    <w:rsid w:val="00F75EC2"/>
    <w:rsid w:val="00F76461"/>
    <w:rsid w:val="00F76512"/>
    <w:rsid w:val="00F767D5"/>
    <w:rsid w:val="00F76D14"/>
    <w:rsid w:val="00F77823"/>
    <w:rsid w:val="00F80209"/>
    <w:rsid w:val="00F802C0"/>
    <w:rsid w:val="00F80C39"/>
    <w:rsid w:val="00F81284"/>
    <w:rsid w:val="00F8172F"/>
    <w:rsid w:val="00F81930"/>
    <w:rsid w:val="00F819F4"/>
    <w:rsid w:val="00F841C3"/>
    <w:rsid w:val="00F855D4"/>
    <w:rsid w:val="00F85A2E"/>
    <w:rsid w:val="00F86D09"/>
    <w:rsid w:val="00F87765"/>
    <w:rsid w:val="00F87AE3"/>
    <w:rsid w:val="00F900E5"/>
    <w:rsid w:val="00F913FA"/>
    <w:rsid w:val="00F91A0A"/>
    <w:rsid w:val="00F923B3"/>
    <w:rsid w:val="00F92749"/>
    <w:rsid w:val="00F92E74"/>
    <w:rsid w:val="00F93915"/>
    <w:rsid w:val="00F93CFC"/>
    <w:rsid w:val="00F940C6"/>
    <w:rsid w:val="00F954E6"/>
    <w:rsid w:val="00F955E9"/>
    <w:rsid w:val="00F96B3E"/>
    <w:rsid w:val="00F9780B"/>
    <w:rsid w:val="00F97D15"/>
    <w:rsid w:val="00FA018D"/>
    <w:rsid w:val="00FA0447"/>
    <w:rsid w:val="00FA0844"/>
    <w:rsid w:val="00FA1D7C"/>
    <w:rsid w:val="00FA314F"/>
    <w:rsid w:val="00FA353B"/>
    <w:rsid w:val="00FA4089"/>
    <w:rsid w:val="00FA5871"/>
    <w:rsid w:val="00FA5994"/>
    <w:rsid w:val="00FA5A22"/>
    <w:rsid w:val="00FA5A69"/>
    <w:rsid w:val="00FA6EC4"/>
    <w:rsid w:val="00FA7697"/>
    <w:rsid w:val="00FB178D"/>
    <w:rsid w:val="00FB17B6"/>
    <w:rsid w:val="00FB1A6C"/>
    <w:rsid w:val="00FB2422"/>
    <w:rsid w:val="00FB2790"/>
    <w:rsid w:val="00FB2C0C"/>
    <w:rsid w:val="00FB2C40"/>
    <w:rsid w:val="00FB2C8B"/>
    <w:rsid w:val="00FB37D9"/>
    <w:rsid w:val="00FB42C7"/>
    <w:rsid w:val="00FB42E8"/>
    <w:rsid w:val="00FB4A98"/>
    <w:rsid w:val="00FB6404"/>
    <w:rsid w:val="00FB696D"/>
    <w:rsid w:val="00FB6BF0"/>
    <w:rsid w:val="00FB7274"/>
    <w:rsid w:val="00FC0453"/>
    <w:rsid w:val="00FC0793"/>
    <w:rsid w:val="00FC1730"/>
    <w:rsid w:val="00FC19CB"/>
    <w:rsid w:val="00FC1FB7"/>
    <w:rsid w:val="00FC3631"/>
    <w:rsid w:val="00FC388C"/>
    <w:rsid w:val="00FC4511"/>
    <w:rsid w:val="00FC4F27"/>
    <w:rsid w:val="00FC5D1E"/>
    <w:rsid w:val="00FC71A3"/>
    <w:rsid w:val="00FC7CC1"/>
    <w:rsid w:val="00FD023A"/>
    <w:rsid w:val="00FD03FE"/>
    <w:rsid w:val="00FD16A9"/>
    <w:rsid w:val="00FD1A31"/>
    <w:rsid w:val="00FD3A04"/>
    <w:rsid w:val="00FD4F5C"/>
    <w:rsid w:val="00FD55D3"/>
    <w:rsid w:val="00FD5976"/>
    <w:rsid w:val="00FD5CD6"/>
    <w:rsid w:val="00FD6608"/>
    <w:rsid w:val="00FD6A58"/>
    <w:rsid w:val="00FD6E9A"/>
    <w:rsid w:val="00FD75E0"/>
    <w:rsid w:val="00FE02B7"/>
    <w:rsid w:val="00FE20C4"/>
    <w:rsid w:val="00FE2B84"/>
    <w:rsid w:val="00FE2C07"/>
    <w:rsid w:val="00FE31FA"/>
    <w:rsid w:val="00FE354B"/>
    <w:rsid w:val="00FE3DE4"/>
    <w:rsid w:val="00FE436A"/>
    <w:rsid w:val="00FE487C"/>
    <w:rsid w:val="00FE4ABC"/>
    <w:rsid w:val="00FE4E32"/>
    <w:rsid w:val="00FE576A"/>
    <w:rsid w:val="00FE6948"/>
    <w:rsid w:val="00FE6A66"/>
    <w:rsid w:val="00FE6EB8"/>
    <w:rsid w:val="00FF181C"/>
    <w:rsid w:val="00FF216D"/>
    <w:rsid w:val="00FF2429"/>
    <w:rsid w:val="00FF25B9"/>
    <w:rsid w:val="00FF2DF2"/>
    <w:rsid w:val="00FF2F18"/>
    <w:rsid w:val="00FF4F7F"/>
    <w:rsid w:val="00FF5C5C"/>
    <w:rsid w:val="00FF6BB7"/>
    <w:rsid w:val="00FF721F"/>
    <w:rsid w:val="00FF73A7"/>
    <w:rsid w:val="00FF7AF1"/>
    <w:rsid w:val="07D7739A"/>
    <w:rsid w:val="07EF0D3D"/>
    <w:rsid w:val="07F7D476"/>
    <w:rsid w:val="0FA66E82"/>
    <w:rsid w:val="0FFF561D"/>
    <w:rsid w:val="12FFB416"/>
    <w:rsid w:val="16FF37E9"/>
    <w:rsid w:val="17752BB5"/>
    <w:rsid w:val="1DEFBB9D"/>
    <w:rsid w:val="1FFFAD0C"/>
    <w:rsid w:val="23BEEBC0"/>
    <w:rsid w:val="29FBF74E"/>
    <w:rsid w:val="2BEDB5E8"/>
    <w:rsid w:val="2DF94B2F"/>
    <w:rsid w:val="2F25A6C9"/>
    <w:rsid w:val="2F7D30BE"/>
    <w:rsid w:val="2FF1DD3E"/>
    <w:rsid w:val="31FEF52E"/>
    <w:rsid w:val="35BE64E4"/>
    <w:rsid w:val="35F8BA02"/>
    <w:rsid w:val="35FF4BAA"/>
    <w:rsid w:val="37C437E5"/>
    <w:rsid w:val="3B3EF23E"/>
    <w:rsid w:val="3B751AEE"/>
    <w:rsid w:val="3DBE6007"/>
    <w:rsid w:val="3DEF7F19"/>
    <w:rsid w:val="3DF1D2B3"/>
    <w:rsid w:val="3E70CE08"/>
    <w:rsid w:val="3E7981EA"/>
    <w:rsid w:val="3F6E27D9"/>
    <w:rsid w:val="3FB33B46"/>
    <w:rsid w:val="3FB6DDA0"/>
    <w:rsid w:val="3FEDB4E2"/>
    <w:rsid w:val="3FEDF4FB"/>
    <w:rsid w:val="3FFF3259"/>
    <w:rsid w:val="3FFF35CF"/>
    <w:rsid w:val="3FFF6DBB"/>
    <w:rsid w:val="49BFC2B5"/>
    <w:rsid w:val="4ADD4C07"/>
    <w:rsid w:val="4FBF79E5"/>
    <w:rsid w:val="50BDC927"/>
    <w:rsid w:val="53CB51A8"/>
    <w:rsid w:val="53FBA97B"/>
    <w:rsid w:val="55E97FE3"/>
    <w:rsid w:val="56FF78B3"/>
    <w:rsid w:val="577AE24E"/>
    <w:rsid w:val="57ECAA42"/>
    <w:rsid w:val="57FFF31B"/>
    <w:rsid w:val="58AD29E8"/>
    <w:rsid w:val="59FA8044"/>
    <w:rsid w:val="5DBFD898"/>
    <w:rsid w:val="5E37F417"/>
    <w:rsid w:val="5F6F8C87"/>
    <w:rsid w:val="5F818258"/>
    <w:rsid w:val="5FBCB0C4"/>
    <w:rsid w:val="5FFD4DDF"/>
    <w:rsid w:val="5FFD5B33"/>
    <w:rsid w:val="5FFEAC85"/>
    <w:rsid w:val="5FFED89E"/>
    <w:rsid w:val="657BCFF9"/>
    <w:rsid w:val="66F1C9F4"/>
    <w:rsid w:val="671BF374"/>
    <w:rsid w:val="67E590F2"/>
    <w:rsid w:val="67EDFD8C"/>
    <w:rsid w:val="67FF435A"/>
    <w:rsid w:val="696F0573"/>
    <w:rsid w:val="69FF5F08"/>
    <w:rsid w:val="6AE6DC1C"/>
    <w:rsid w:val="6D763142"/>
    <w:rsid w:val="6D9F0A5C"/>
    <w:rsid w:val="6DA71F47"/>
    <w:rsid w:val="6E3F1DF2"/>
    <w:rsid w:val="6EF54CD1"/>
    <w:rsid w:val="6F136414"/>
    <w:rsid w:val="6F77E47C"/>
    <w:rsid w:val="6FB32E17"/>
    <w:rsid w:val="6FBB4BFF"/>
    <w:rsid w:val="6FBF74D5"/>
    <w:rsid w:val="6FEBE311"/>
    <w:rsid w:val="6FFB3B4B"/>
    <w:rsid w:val="6FFCEC0C"/>
    <w:rsid w:val="6FFEABBF"/>
    <w:rsid w:val="6FFFCC87"/>
    <w:rsid w:val="71FB860B"/>
    <w:rsid w:val="729E19E2"/>
    <w:rsid w:val="735F91AB"/>
    <w:rsid w:val="73BF6A8B"/>
    <w:rsid w:val="756EA87C"/>
    <w:rsid w:val="759F10FA"/>
    <w:rsid w:val="7673309B"/>
    <w:rsid w:val="76BFEE9F"/>
    <w:rsid w:val="777F783C"/>
    <w:rsid w:val="778E14AA"/>
    <w:rsid w:val="779B20B4"/>
    <w:rsid w:val="77ADACEA"/>
    <w:rsid w:val="77B37A9E"/>
    <w:rsid w:val="77EEF714"/>
    <w:rsid w:val="77FB384B"/>
    <w:rsid w:val="77FDA516"/>
    <w:rsid w:val="77FDD8F1"/>
    <w:rsid w:val="77FEB6EA"/>
    <w:rsid w:val="77FFF19A"/>
    <w:rsid w:val="7977CB53"/>
    <w:rsid w:val="797F901D"/>
    <w:rsid w:val="79BD2D53"/>
    <w:rsid w:val="79C5643C"/>
    <w:rsid w:val="7A6E5DCA"/>
    <w:rsid w:val="7AFE1DB4"/>
    <w:rsid w:val="7AFF9D7C"/>
    <w:rsid w:val="7B77E8C0"/>
    <w:rsid w:val="7B8B10BA"/>
    <w:rsid w:val="7BBBE065"/>
    <w:rsid w:val="7BBF6F17"/>
    <w:rsid w:val="7BED98A9"/>
    <w:rsid w:val="7BFD13D2"/>
    <w:rsid w:val="7BFFE062"/>
    <w:rsid w:val="7C5FB694"/>
    <w:rsid w:val="7C7DB88A"/>
    <w:rsid w:val="7CF969E0"/>
    <w:rsid w:val="7CFD30D9"/>
    <w:rsid w:val="7D1F564F"/>
    <w:rsid w:val="7D3FE8C7"/>
    <w:rsid w:val="7D974774"/>
    <w:rsid w:val="7DBF7412"/>
    <w:rsid w:val="7DBFA933"/>
    <w:rsid w:val="7DDF116B"/>
    <w:rsid w:val="7DE745FA"/>
    <w:rsid w:val="7DF787A8"/>
    <w:rsid w:val="7DF92273"/>
    <w:rsid w:val="7DFAB36A"/>
    <w:rsid w:val="7DFD5222"/>
    <w:rsid w:val="7DFD6479"/>
    <w:rsid w:val="7DFFAE75"/>
    <w:rsid w:val="7E1FEF8D"/>
    <w:rsid w:val="7E36B7B0"/>
    <w:rsid w:val="7ED7602B"/>
    <w:rsid w:val="7EF5FFF5"/>
    <w:rsid w:val="7EFCC1DE"/>
    <w:rsid w:val="7F0F1423"/>
    <w:rsid w:val="7F5D396F"/>
    <w:rsid w:val="7FAEC9ED"/>
    <w:rsid w:val="7FBD22B2"/>
    <w:rsid w:val="7FBFC935"/>
    <w:rsid w:val="7FD743EB"/>
    <w:rsid w:val="7FD76B97"/>
    <w:rsid w:val="7FE6ECD1"/>
    <w:rsid w:val="7FEBA989"/>
    <w:rsid w:val="7FEBBA47"/>
    <w:rsid w:val="7FEE3C02"/>
    <w:rsid w:val="7FF6E217"/>
    <w:rsid w:val="7FFADF8E"/>
    <w:rsid w:val="7FFDE3AE"/>
    <w:rsid w:val="7FFE17ED"/>
    <w:rsid w:val="7FFF8030"/>
    <w:rsid w:val="7FFFD6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E860313"/>
  <w15:docId w15:val="{950A7178-614D-42A0-AF35-7B9AB5E74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Binhthng">
    <w:name w:val="Normal"/>
    <w:qFormat/>
    <w:rsid w:val="00427010"/>
    <w:pPr>
      <w:spacing w:before="200" w:after="120" w:line="360" w:lineRule="auto"/>
      <w:jc w:val="both"/>
    </w:pPr>
    <w:rPr>
      <w:rFonts w:eastAsia="Times New Roman"/>
      <w:sz w:val="26"/>
      <w:szCs w:val="24"/>
      <w:lang w:eastAsia="en-US"/>
    </w:rPr>
  </w:style>
  <w:style w:type="paragraph" w:styleId="u1">
    <w:name w:val="heading 1"/>
    <w:basedOn w:val="Binhthng"/>
    <w:next w:val="Binhthng"/>
    <w:qFormat/>
    <w:pPr>
      <w:keepNext/>
      <w:pageBreakBefore/>
      <w:framePr w:wrap="notBeside" w:vAnchor="text" w:hAnchor="text" w:xAlign="center" w:y="1"/>
      <w:numPr>
        <w:numId w:val="1"/>
      </w:numPr>
      <w:spacing w:before="1080" w:after="360"/>
      <w:jc w:val="center"/>
      <w:outlineLvl w:val="0"/>
    </w:pPr>
    <w:rPr>
      <w:rFonts w:cs="Arial"/>
      <w:b/>
      <w:bCs/>
      <w:kern w:val="32"/>
      <w:sz w:val="44"/>
      <w:szCs w:val="32"/>
    </w:rPr>
  </w:style>
  <w:style w:type="paragraph" w:styleId="u2">
    <w:name w:val="heading 2"/>
    <w:basedOn w:val="Binhthng"/>
    <w:next w:val="Binhthng"/>
    <w:link w:val="u2Char"/>
    <w:qFormat/>
    <w:pPr>
      <w:keepNext/>
      <w:numPr>
        <w:ilvl w:val="1"/>
        <w:numId w:val="1"/>
      </w:numPr>
      <w:spacing w:after="240"/>
      <w:outlineLvl w:val="1"/>
    </w:pPr>
    <w:rPr>
      <w:rFonts w:cs="Arial"/>
      <w:b/>
      <w:bCs/>
      <w:iCs/>
      <w:sz w:val="32"/>
      <w:szCs w:val="28"/>
    </w:rPr>
  </w:style>
  <w:style w:type="paragraph" w:styleId="u3">
    <w:name w:val="heading 3"/>
    <w:basedOn w:val="Binhthng"/>
    <w:next w:val="Binhthng"/>
    <w:qFormat/>
    <w:pPr>
      <w:keepNext/>
      <w:numPr>
        <w:ilvl w:val="2"/>
        <w:numId w:val="1"/>
      </w:numPr>
      <w:spacing w:after="60"/>
      <w:outlineLvl w:val="2"/>
    </w:pPr>
    <w:rPr>
      <w:rFonts w:cs="Arial"/>
      <w:b/>
      <w:bCs/>
      <w:szCs w:val="26"/>
    </w:rPr>
  </w:style>
  <w:style w:type="paragraph" w:styleId="u4">
    <w:name w:val="heading 4"/>
    <w:basedOn w:val="Binhthng"/>
    <w:next w:val="Binhthng"/>
    <w:qFormat/>
    <w:rsid w:val="008B0A9B"/>
    <w:pPr>
      <w:keepNext/>
      <w:numPr>
        <w:ilvl w:val="3"/>
        <w:numId w:val="1"/>
      </w:numPr>
      <w:outlineLvl w:val="3"/>
    </w:pPr>
    <w:rPr>
      <w:bCs/>
      <w:i/>
      <w:szCs w:val="28"/>
    </w:rPr>
  </w:style>
  <w:style w:type="paragraph" w:styleId="u5">
    <w:name w:val="heading 5"/>
    <w:basedOn w:val="Binhthng"/>
    <w:next w:val="Binhthng"/>
    <w:qFormat/>
    <w:rsid w:val="008F7B82"/>
    <w:pPr>
      <w:numPr>
        <w:ilvl w:val="4"/>
        <w:numId w:val="1"/>
      </w:numPr>
      <w:spacing w:before="120"/>
      <w:outlineLvl w:val="4"/>
    </w:pPr>
    <w:rPr>
      <w:bCs/>
      <w:i/>
      <w:iCs/>
      <w:szCs w:val="26"/>
    </w:rPr>
  </w:style>
  <w:style w:type="paragraph" w:styleId="u6">
    <w:name w:val="heading 6"/>
    <w:basedOn w:val="Binhthng"/>
    <w:next w:val="Binhthng"/>
    <w:qFormat/>
    <w:pPr>
      <w:numPr>
        <w:ilvl w:val="5"/>
        <w:numId w:val="1"/>
      </w:numPr>
      <w:spacing w:after="60"/>
      <w:outlineLvl w:val="5"/>
    </w:pPr>
    <w:rPr>
      <w:b/>
      <w:bCs/>
      <w:sz w:val="22"/>
      <w:szCs w:val="22"/>
    </w:rPr>
  </w:style>
  <w:style w:type="paragraph" w:styleId="u7">
    <w:name w:val="heading 7"/>
    <w:aliases w:val="Phụ lục cấp 1"/>
    <w:basedOn w:val="Binhthng"/>
    <w:next w:val="Binhthng"/>
    <w:qFormat/>
    <w:pPr>
      <w:numPr>
        <w:ilvl w:val="6"/>
        <w:numId w:val="1"/>
      </w:numPr>
      <w:spacing w:after="60"/>
      <w:outlineLvl w:val="6"/>
    </w:pPr>
    <w:rPr>
      <w:b/>
      <w:sz w:val="32"/>
    </w:rPr>
  </w:style>
  <w:style w:type="paragraph" w:styleId="u8">
    <w:name w:val="heading 8"/>
    <w:aliases w:val="Phụ lục cấp 2"/>
    <w:basedOn w:val="Binhthng"/>
    <w:next w:val="Binhthng"/>
    <w:qFormat/>
    <w:pPr>
      <w:numPr>
        <w:ilvl w:val="7"/>
        <w:numId w:val="1"/>
      </w:numPr>
      <w:spacing w:after="60"/>
      <w:outlineLvl w:val="7"/>
    </w:pPr>
    <w:rPr>
      <w:b/>
      <w:iCs/>
    </w:rPr>
  </w:style>
  <w:style w:type="paragraph" w:styleId="u9">
    <w:name w:val="heading 9"/>
    <w:basedOn w:val="Binhthng"/>
    <w:next w:val="Binhthng"/>
    <w:qFormat/>
    <w:pPr>
      <w:numPr>
        <w:ilvl w:val="8"/>
        <w:numId w:val="1"/>
      </w:numPr>
      <w:spacing w:after="60"/>
      <w:outlineLvl w:val="8"/>
    </w:pPr>
    <w:rPr>
      <w:rFonts w:cs="Arial"/>
      <w:szCs w:val="22"/>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Bongchuthich">
    <w:name w:val="Balloon Text"/>
    <w:basedOn w:val="Binhthng"/>
    <w:link w:val="BongchuthichChar"/>
    <w:qFormat/>
    <w:pPr>
      <w:spacing w:before="0" w:after="0" w:line="240" w:lineRule="auto"/>
    </w:pPr>
    <w:rPr>
      <w:sz w:val="18"/>
      <w:szCs w:val="18"/>
    </w:rPr>
  </w:style>
  <w:style w:type="paragraph" w:styleId="Chuthich">
    <w:name w:val="caption"/>
    <w:basedOn w:val="Binhthng"/>
    <w:next w:val="Binhthng"/>
    <w:unhideWhenUsed/>
    <w:qFormat/>
    <w:pPr>
      <w:jc w:val="center"/>
    </w:pPr>
    <w:rPr>
      <w:b/>
      <w:bCs/>
      <w:szCs w:val="20"/>
    </w:rPr>
  </w:style>
  <w:style w:type="paragraph" w:styleId="VnbanChuthich">
    <w:name w:val="annotation text"/>
    <w:basedOn w:val="Binhthng"/>
    <w:link w:val="VnbanChuthichChar"/>
    <w:qFormat/>
    <w:pPr>
      <w:spacing w:line="240" w:lineRule="auto"/>
    </w:pPr>
    <w:rPr>
      <w:sz w:val="20"/>
      <w:szCs w:val="20"/>
    </w:rPr>
  </w:style>
  <w:style w:type="paragraph" w:styleId="ChuChuthich">
    <w:name w:val="annotation subject"/>
    <w:basedOn w:val="VnbanChuthich"/>
    <w:next w:val="VnbanChuthich"/>
    <w:link w:val="ChuChuthichChar"/>
    <w:qFormat/>
    <w:rPr>
      <w:b/>
      <w:bCs/>
    </w:rPr>
  </w:style>
  <w:style w:type="paragraph" w:styleId="Chntrang">
    <w:name w:val="footer"/>
    <w:basedOn w:val="Binhthng"/>
    <w:link w:val="ChntrangChar"/>
    <w:qFormat/>
    <w:pPr>
      <w:tabs>
        <w:tab w:val="center" w:pos="4680"/>
        <w:tab w:val="right" w:pos="9360"/>
      </w:tabs>
    </w:pPr>
  </w:style>
  <w:style w:type="paragraph" w:styleId="VnbanCcchu">
    <w:name w:val="footnote text"/>
    <w:basedOn w:val="Binhthng"/>
    <w:link w:val="VnbanCcchuChar"/>
    <w:qFormat/>
    <w:rPr>
      <w:sz w:val="20"/>
      <w:szCs w:val="20"/>
    </w:rPr>
  </w:style>
  <w:style w:type="paragraph" w:styleId="utrang">
    <w:name w:val="header"/>
    <w:basedOn w:val="Binhthng"/>
    <w:link w:val="utrangChar"/>
    <w:qFormat/>
    <w:pPr>
      <w:tabs>
        <w:tab w:val="center" w:pos="4680"/>
        <w:tab w:val="right" w:pos="9360"/>
      </w:tabs>
    </w:pPr>
  </w:style>
  <w:style w:type="paragraph" w:styleId="Banghinhminhhoa">
    <w:name w:val="table of figures"/>
    <w:basedOn w:val="Binhthng"/>
    <w:next w:val="Binhthng"/>
    <w:uiPriority w:val="99"/>
    <w:qFormat/>
    <w:rPr>
      <w:b/>
    </w:rPr>
  </w:style>
  <w:style w:type="paragraph" w:styleId="Mucluc1">
    <w:name w:val="toc 1"/>
    <w:basedOn w:val="Binhthng"/>
    <w:next w:val="Binhthng"/>
    <w:uiPriority w:val="39"/>
    <w:qFormat/>
    <w:pPr>
      <w:tabs>
        <w:tab w:val="right" w:leader="dot" w:pos="8771"/>
      </w:tabs>
      <w:spacing w:after="240"/>
    </w:pPr>
    <w:rPr>
      <w:b/>
    </w:rPr>
  </w:style>
  <w:style w:type="paragraph" w:styleId="Mucluc2">
    <w:name w:val="toc 2"/>
    <w:basedOn w:val="Binhthng"/>
    <w:next w:val="Binhthng"/>
    <w:uiPriority w:val="39"/>
    <w:qFormat/>
    <w:pPr>
      <w:tabs>
        <w:tab w:val="right" w:leader="dot" w:pos="8771"/>
      </w:tabs>
      <w:spacing w:before="160" w:after="160"/>
      <w:ind w:left="567"/>
    </w:pPr>
    <w:rPr>
      <w:b/>
    </w:rPr>
  </w:style>
  <w:style w:type="paragraph" w:styleId="Mucluc3">
    <w:name w:val="toc 3"/>
    <w:basedOn w:val="Binhthng"/>
    <w:next w:val="Binhthng"/>
    <w:uiPriority w:val="39"/>
    <w:qFormat/>
    <w:pPr>
      <w:spacing w:before="120"/>
      <w:ind w:left="1134"/>
    </w:pPr>
  </w:style>
  <w:style w:type="character" w:styleId="ThamchiuChuthich">
    <w:name w:val="annotation reference"/>
    <w:basedOn w:val="Phngmcinhcuaoanvn"/>
    <w:qFormat/>
    <w:rPr>
      <w:sz w:val="16"/>
      <w:szCs w:val="16"/>
    </w:rPr>
  </w:style>
  <w:style w:type="character" w:styleId="ThamchiuCcchu">
    <w:name w:val="footnote reference"/>
    <w:qFormat/>
    <w:rPr>
      <w:vertAlign w:val="superscript"/>
    </w:rPr>
  </w:style>
  <w:style w:type="character" w:styleId="Siuktni">
    <w:name w:val="Hyperlink"/>
    <w:basedOn w:val="Phngmcinhcuaoanvn"/>
    <w:uiPriority w:val="99"/>
    <w:unhideWhenUsed/>
    <w:qFormat/>
    <w:rPr>
      <w:color w:val="0563C1"/>
      <w:u w:val="single"/>
    </w:rPr>
  </w:style>
  <w:style w:type="character" w:styleId="Strang">
    <w:name w:val="page number"/>
    <w:qFormat/>
  </w:style>
  <w:style w:type="table" w:styleId="LiBang">
    <w:name w:val="Table Grid"/>
    <w:basedOn w:val="BangThngthng"/>
    <w:qFormat/>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customStyle="1" w:styleId="uMucluc1">
    <w:name w:val="Đầu đề Mục lục1"/>
    <w:basedOn w:val="u1"/>
    <w:next w:val="Binhthng"/>
    <w:uiPriority w:val="39"/>
    <w:unhideWhenUsed/>
    <w:qFormat/>
    <w:pPr>
      <w:keepLines/>
      <w:pageBreakBefore w:val="0"/>
      <w:framePr w:wrap="notBeside"/>
      <w:numPr>
        <w:numId w:val="0"/>
      </w:numPr>
      <w:spacing w:before="480" w:after="0" w:line="276" w:lineRule="auto"/>
      <w:jc w:val="left"/>
      <w:outlineLvl w:val="9"/>
    </w:pPr>
    <w:rPr>
      <w:rFonts w:ascii="Calibri Light" w:hAnsi="Calibri Light" w:cs="Times New Roman"/>
      <w:color w:val="2F5496"/>
      <w:kern w:val="0"/>
      <w:sz w:val="28"/>
      <w:szCs w:val="28"/>
    </w:rPr>
  </w:style>
  <w:style w:type="character" w:customStyle="1" w:styleId="ChntrangChar">
    <w:name w:val="Chân trang Char"/>
    <w:link w:val="Chntrang"/>
    <w:qFormat/>
    <w:rPr>
      <w:sz w:val="26"/>
      <w:szCs w:val="24"/>
    </w:rPr>
  </w:style>
  <w:style w:type="character" w:customStyle="1" w:styleId="utrangChar">
    <w:name w:val="Đầu trang Char"/>
    <w:link w:val="utrang"/>
    <w:qFormat/>
    <w:rPr>
      <w:sz w:val="26"/>
      <w:szCs w:val="24"/>
    </w:rPr>
  </w:style>
  <w:style w:type="character" w:customStyle="1" w:styleId="cpChagiiquyt1">
    <w:name w:val="Đề cập Chưa giải quyết1"/>
    <w:uiPriority w:val="99"/>
    <w:semiHidden/>
    <w:unhideWhenUsed/>
    <w:qFormat/>
    <w:rPr>
      <w:color w:val="808080"/>
      <w:shd w:val="clear" w:color="auto" w:fill="E6E6E6"/>
    </w:rPr>
  </w:style>
  <w:style w:type="paragraph" w:customStyle="1" w:styleId="TLTK">
    <w:name w:val="TLTK"/>
    <w:basedOn w:val="Binhthng"/>
    <w:qFormat/>
    <w:pPr>
      <w:numPr>
        <w:numId w:val="2"/>
      </w:numPr>
      <w:jc w:val="left"/>
    </w:pPr>
  </w:style>
  <w:style w:type="table" w:customStyle="1" w:styleId="BangThun21">
    <w:name w:val="Bảng Thuần  21"/>
    <w:basedOn w:val="BangThngthng"/>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BngLiNhat1">
    <w:name w:val="Bảng Lưới Nhạt1"/>
    <w:basedOn w:val="BangThngthng"/>
    <w:uiPriority w:val="40"/>
    <w:qFormat/>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VnbanCcchuChar">
    <w:name w:val="Văn bản Cước chú Char"/>
    <w:basedOn w:val="Phngmcinhcuaoanvn"/>
    <w:link w:val="VnbanCcchu"/>
    <w:qFormat/>
  </w:style>
  <w:style w:type="character" w:styleId="VnbanChdanhsn">
    <w:name w:val="Placeholder Text"/>
    <w:basedOn w:val="Phngmcinhcuaoanvn"/>
    <w:uiPriority w:val="99"/>
    <w:semiHidden/>
    <w:qFormat/>
    <w:rPr>
      <w:color w:val="808080"/>
    </w:rPr>
  </w:style>
  <w:style w:type="paragraph" w:styleId="oancuaDanhsach">
    <w:name w:val="List Paragraph"/>
    <w:basedOn w:val="Binhthng"/>
    <w:uiPriority w:val="34"/>
    <w:qFormat/>
    <w:pPr>
      <w:ind w:left="720"/>
      <w:contextualSpacing/>
    </w:pPr>
  </w:style>
  <w:style w:type="character" w:customStyle="1" w:styleId="BongchuthichChar">
    <w:name w:val="Bóng chú thích Char"/>
    <w:basedOn w:val="Phngmcinhcuaoanvn"/>
    <w:link w:val="Bongchuthich"/>
    <w:qFormat/>
    <w:rPr>
      <w:sz w:val="18"/>
      <w:szCs w:val="18"/>
    </w:rPr>
  </w:style>
  <w:style w:type="character" w:customStyle="1" w:styleId="VnbanChuthichChar">
    <w:name w:val="Văn bản Chú thích Char"/>
    <w:basedOn w:val="Phngmcinhcuaoanvn"/>
    <w:link w:val="VnbanChuthich"/>
    <w:qFormat/>
  </w:style>
  <w:style w:type="character" w:customStyle="1" w:styleId="ChuChuthichChar">
    <w:name w:val="Chủ đề Chú thích Char"/>
    <w:basedOn w:val="VnbanChuthichChar"/>
    <w:link w:val="ChuChuthich"/>
    <w:qFormat/>
    <w:rPr>
      <w:b/>
      <w:bCs/>
    </w:rPr>
  </w:style>
  <w:style w:type="table" w:customStyle="1" w:styleId="TableGrid2">
    <w:name w:val="Table Grid2"/>
    <w:basedOn w:val="BangThngthng"/>
    <w:uiPriority w:val="59"/>
    <w:qFormat/>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nhmucTailiuThamkhao">
    <w:name w:val="Bibliography"/>
    <w:basedOn w:val="Binhthng"/>
    <w:next w:val="Binhthng"/>
    <w:uiPriority w:val="37"/>
    <w:unhideWhenUsed/>
    <w:rsid w:val="00B730C6"/>
    <w:pPr>
      <w:tabs>
        <w:tab w:val="left" w:pos="504"/>
      </w:tabs>
      <w:spacing w:after="0" w:line="240" w:lineRule="auto"/>
      <w:ind w:left="504" w:hanging="504"/>
    </w:pPr>
  </w:style>
  <w:style w:type="character" w:customStyle="1" w:styleId="u2Char">
    <w:name w:val="Đầu đề 2 Char"/>
    <w:basedOn w:val="Phngmcinhcuaoanvn"/>
    <w:link w:val="u2"/>
    <w:rsid w:val="00427010"/>
    <w:rPr>
      <w:rFonts w:eastAsia="Times New Roman" w:cs="Arial"/>
      <w:b/>
      <w:bCs/>
      <w:iCs/>
      <w:sz w:val="32"/>
      <w:szCs w:val="28"/>
      <w:lang w:eastAsia="en-US"/>
    </w:rPr>
  </w:style>
  <w:style w:type="character" w:customStyle="1" w:styleId="tlid-translation">
    <w:name w:val="tlid-translation"/>
    <w:basedOn w:val="Phngmcinhcuaoanvn"/>
    <w:rsid w:val="00BE49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006563">
      <w:bodyDiv w:val="1"/>
      <w:marLeft w:val="0"/>
      <w:marRight w:val="0"/>
      <w:marTop w:val="0"/>
      <w:marBottom w:val="0"/>
      <w:divBdr>
        <w:top w:val="none" w:sz="0" w:space="0" w:color="auto"/>
        <w:left w:val="none" w:sz="0" w:space="0" w:color="auto"/>
        <w:bottom w:val="none" w:sz="0" w:space="0" w:color="auto"/>
        <w:right w:val="none" w:sz="0" w:space="0" w:color="auto"/>
      </w:divBdr>
    </w:div>
    <w:div w:id="865173117">
      <w:bodyDiv w:val="1"/>
      <w:marLeft w:val="0"/>
      <w:marRight w:val="0"/>
      <w:marTop w:val="0"/>
      <w:marBottom w:val="0"/>
      <w:divBdr>
        <w:top w:val="none" w:sz="0" w:space="0" w:color="auto"/>
        <w:left w:val="none" w:sz="0" w:space="0" w:color="auto"/>
        <w:bottom w:val="none" w:sz="0" w:space="0" w:color="auto"/>
        <w:right w:val="none" w:sz="0" w:space="0" w:color="auto"/>
      </w:divBdr>
    </w:div>
    <w:div w:id="1004547858">
      <w:bodyDiv w:val="1"/>
      <w:marLeft w:val="0"/>
      <w:marRight w:val="0"/>
      <w:marTop w:val="0"/>
      <w:marBottom w:val="0"/>
      <w:divBdr>
        <w:top w:val="none" w:sz="0" w:space="0" w:color="auto"/>
        <w:left w:val="none" w:sz="0" w:space="0" w:color="auto"/>
        <w:bottom w:val="none" w:sz="0" w:space="0" w:color="auto"/>
        <w:right w:val="none" w:sz="0" w:space="0" w:color="auto"/>
      </w:divBdr>
    </w:div>
    <w:div w:id="1055198583">
      <w:bodyDiv w:val="1"/>
      <w:marLeft w:val="0"/>
      <w:marRight w:val="0"/>
      <w:marTop w:val="0"/>
      <w:marBottom w:val="0"/>
      <w:divBdr>
        <w:top w:val="none" w:sz="0" w:space="0" w:color="auto"/>
        <w:left w:val="none" w:sz="0" w:space="0" w:color="auto"/>
        <w:bottom w:val="none" w:sz="0" w:space="0" w:color="auto"/>
        <w:right w:val="none" w:sz="0" w:space="0" w:color="auto"/>
      </w:divBdr>
    </w:div>
    <w:div w:id="1925526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2.xml"/><Relationship Id="rId39" Type="http://schemas.openxmlformats.org/officeDocument/2006/relationships/image" Target="media/image26.jp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g"/><Relationship Id="rId50" Type="http://schemas.openxmlformats.org/officeDocument/2006/relationships/image" Target="media/image36.png"/><Relationship Id="rId55" Type="http://schemas.openxmlformats.org/officeDocument/2006/relationships/chart" Target="charts/chart5.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chart" Target="charts/chart4.xml"/><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1.png"/><Relationship Id="rId5" Type="http://schemas.openxmlformats.org/officeDocument/2006/relationships/settings" Target="settings.xml"/><Relationship Id="rId15" Type="http://schemas.openxmlformats.org/officeDocument/2006/relationships/image" Target="media/image4.gif"/><Relationship Id="rId23" Type="http://schemas.openxmlformats.org/officeDocument/2006/relationships/image" Target="media/image12.png"/><Relationship Id="rId28" Type="http://schemas.openxmlformats.org/officeDocument/2006/relationships/image" Target="media/image15.jpg"/><Relationship Id="rId36" Type="http://schemas.openxmlformats.org/officeDocument/2006/relationships/image" Target="media/image23.jpg"/><Relationship Id="rId49" Type="http://schemas.openxmlformats.org/officeDocument/2006/relationships/chart" Target="charts/chart3.xml"/><Relationship Id="rId57" Type="http://schemas.openxmlformats.org/officeDocument/2006/relationships/image" Target="media/image40.png"/><Relationship Id="rId61"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8.jpg"/><Relationship Id="rId44" Type="http://schemas.openxmlformats.org/officeDocument/2006/relationships/image" Target="media/image31.png"/><Relationship Id="rId52" Type="http://schemas.openxmlformats.org/officeDocument/2006/relationships/image" Target="media/image38.jpg"/><Relationship Id="rId60" Type="http://schemas.openxmlformats.org/officeDocument/2006/relationships/image" Target="media/image43.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https://lh5.googleusercontent.com/f1jmx9GEhUhSK6x35uRM-By1F0hDCoAu66AYDf3LoHiaWW6AzRByfsYIgvpf5WnijDQSIXS1VzCx_MDUoo45WqUstfYTYKmS7xE-d5nJAWJZ5yY2nJKBQGZlYTZ_GP_7gBVH_8W-" TargetMode="External"/><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jp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chart" Target="charts/chart6.xm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jp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gif"/><Relationship Id="rId25" Type="http://schemas.openxmlformats.org/officeDocument/2006/relationships/chart" Target="charts/chart1.xml"/><Relationship Id="rId33" Type="http://schemas.openxmlformats.org/officeDocument/2006/relationships/image" Target="media/image20.png"/><Relationship Id="rId38" Type="http://schemas.openxmlformats.org/officeDocument/2006/relationships/image" Target="media/image25.jpg"/><Relationship Id="rId46" Type="http://schemas.openxmlformats.org/officeDocument/2006/relationships/image" Target="media/image33.png"/><Relationship Id="rId59" Type="http://schemas.openxmlformats.org/officeDocument/2006/relationships/image" Target="media/image4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Điểm</a:t>
            </a:r>
            <a:r>
              <a:rPr lang="en-US" baseline="0"/>
              <a:t> số MOS</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rang_tính1!$B$1</c:f>
              <c:strCache>
                <c:ptCount val="1"/>
                <c:pt idx="0">
                  <c:v>eSpeak NG v1.49.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Điểm số MOS</c:v>
                </c:pt>
              </c:strCache>
            </c:strRef>
          </c:cat>
          <c:val>
            <c:numRef>
              <c:f>Trang_tính1!$B$2</c:f>
              <c:numCache>
                <c:formatCode>General</c:formatCode>
                <c:ptCount val="1"/>
                <c:pt idx="0">
                  <c:v>1.72</c:v>
                </c:pt>
              </c:numCache>
            </c:numRef>
          </c:val>
          <c:extLst>
            <c:ext xmlns:c16="http://schemas.microsoft.com/office/drawing/2014/chart" uri="{C3380CC4-5D6E-409C-BE32-E72D297353CC}">
              <c16:uniqueId val="{00000000-3FAD-452F-9203-18B5A72FEDAA}"/>
            </c:ext>
          </c:extLst>
        </c:ser>
        <c:ser>
          <c:idx val="1"/>
          <c:order val="1"/>
          <c:tx>
            <c:strRef>
              <c:f>Trang_tính1!$C$1</c:f>
              <c:strCache>
                <c:ptCount val="1"/>
                <c:pt idx="0">
                  <c:v>eSpeak NG v1.49.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Điểm số MOS</c:v>
                </c:pt>
              </c:strCache>
            </c:strRef>
          </c:cat>
          <c:val>
            <c:numRef>
              <c:f>Trang_tính1!$C$2</c:f>
              <c:numCache>
                <c:formatCode>General</c:formatCode>
                <c:ptCount val="1"/>
                <c:pt idx="0">
                  <c:v>2.31</c:v>
                </c:pt>
              </c:numCache>
            </c:numRef>
          </c:val>
          <c:extLst>
            <c:ext xmlns:c16="http://schemas.microsoft.com/office/drawing/2014/chart" uri="{C3380CC4-5D6E-409C-BE32-E72D297353CC}">
              <c16:uniqueId val="{00000001-3FAD-452F-9203-18B5A72FEDAA}"/>
            </c:ext>
          </c:extLst>
        </c:ser>
        <c:ser>
          <c:idx val="2"/>
          <c:order val="2"/>
          <c:tx>
            <c:strRef>
              <c:f>Trang_tính1!$D$1</c:f>
              <c:strCache>
                <c:ptCount val="1"/>
                <c:pt idx="0">
                  <c:v>Giọng tự nhiê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Điểm số MOS</c:v>
                </c:pt>
              </c:strCache>
            </c:strRef>
          </c:cat>
          <c:val>
            <c:numRef>
              <c:f>Trang_tính1!$D$2</c:f>
              <c:numCache>
                <c:formatCode>General</c:formatCode>
                <c:ptCount val="1"/>
                <c:pt idx="0">
                  <c:v>4.5</c:v>
                </c:pt>
              </c:numCache>
            </c:numRef>
          </c:val>
          <c:extLst>
            <c:ext xmlns:c16="http://schemas.microsoft.com/office/drawing/2014/chart" uri="{C3380CC4-5D6E-409C-BE32-E72D297353CC}">
              <c16:uniqueId val="{00000002-3FAD-452F-9203-18B5A72FEDAA}"/>
            </c:ext>
          </c:extLst>
        </c:ser>
        <c:dLbls>
          <c:showLegendKey val="0"/>
          <c:showVal val="0"/>
          <c:showCatName val="0"/>
          <c:showSerName val="0"/>
          <c:showPercent val="0"/>
          <c:showBubbleSize val="0"/>
        </c:dLbls>
        <c:gapWidth val="219"/>
        <c:overlap val="-27"/>
        <c:axId val="54587776"/>
        <c:axId val="54589312"/>
      </c:barChart>
      <c:catAx>
        <c:axId val="54587776"/>
        <c:scaling>
          <c:orientation val="minMax"/>
        </c:scaling>
        <c:delete val="1"/>
        <c:axPos val="b"/>
        <c:numFmt formatCode="General" sourceLinked="1"/>
        <c:majorTickMark val="none"/>
        <c:minorTickMark val="none"/>
        <c:tickLblPos val="nextTo"/>
        <c:crossAx val="54589312"/>
        <c:crosses val="autoZero"/>
        <c:auto val="1"/>
        <c:lblAlgn val="ctr"/>
        <c:lblOffset val="100"/>
        <c:noMultiLvlLbl val="0"/>
      </c:catAx>
      <c:valAx>
        <c:axId val="54589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Điểm</a:t>
                </a:r>
                <a:r>
                  <a:rPr lang="en-US" baseline="0"/>
                  <a:t> số MOS</a:t>
                </a:r>
                <a:endParaRPr lang="en-US"/>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54587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Tỉ</a:t>
            </a:r>
            <a:r>
              <a:rPr lang="en-US" baseline="0"/>
              <a:t> lệ nhận diện đúng thanh điệu</a:t>
            </a:r>
            <a:endParaRPr lang="vi-VN"/>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95802213601976"/>
          <c:y val="0.21418555901988801"/>
          <c:w val="0.60145122484689395"/>
          <c:h val="0.65068897637795298"/>
        </c:manualLayout>
      </c:layout>
      <c:barChart>
        <c:barDir val="col"/>
        <c:grouping val="clustered"/>
        <c:varyColors val="0"/>
        <c:ser>
          <c:idx val="0"/>
          <c:order val="0"/>
          <c:tx>
            <c:strRef>
              <c:f>Trang_tính1!$B$1</c:f>
              <c:strCache>
                <c:ptCount val="1"/>
                <c:pt idx="0">
                  <c:v>eSpeak v1.49.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Tỉ lệ nhận diện đúng</c:v>
                </c:pt>
              </c:strCache>
            </c:strRef>
          </c:cat>
          <c:val>
            <c:numRef>
              <c:f>Trang_tính1!$B$2</c:f>
              <c:numCache>
                <c:formatCode>0%</c:formatCode>
                <c:ptCount val="1"/>
                <c:pt idx="0">
                  <c:v>0.47</c:v>
                </c:pt>
              </c:numCache>
            </c:numRef>
          </c:val>
          <c:extLst>
            <c:ext xmlns:c16="http://schemas.microsoft.com/office/drawing/2014/chart" uri="{C3380CC4-5D6E-409C-BE32-E72D297353CC}">
              <c16:uniqueId val="{00000000-DCA9-4690-9491-BE4A282447C5}"/>
            </c:ext>
          </c:extLst>
        </c:ser>
        <c:ser>
          <c:idx val="1"/>
          <c:order val="1"/>
          <c:tx>
            <c:strRef>
              <c:f>Trang_tính1!$C$1</c:f>
              <c:strCache>
                <c:ptCount val="1"/>
                <c:pt idx="0">
                  <c:v>eSpeak v1.49.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Tỉ lệ nhận diện đúng</c:v>
                </c:pt>
              </c:strCache>
            </c:strRef>
          </c:cat>
          <c:val>
            <c:numRef>
              <c:f>Trang_tính1!$C$2</c:f>
              <c:numCache>
                <c:formatCode>0%</c:formatCode>
                <c:ptCount val="1"/>
                <c:pt idx="0">
                  <c:v>0.71</c:v>
                </c:pt>
              </c:numCache>
            </c:numRef>
          </c:val>
          <c:extLst>
            <c:ext xmlns:c16="http://schemas.microsoft.com/office/drawing/2014/chart" uri="{C3380CC4-5D6E-409C-BE32-E72D297353CC}">
              <c16:uniqueId val="{00000001-DCA9-4690-9491-BE4A282447C5}"/>
            </c:ext>
          </c:extLst>
        </c:ser>
        <c:ser>
          <c:idx val="2"/>
          <c:order val="2"/>
          <c:tx>
            <c:strRef>
              <c:f>Trang_tính1!$D$1</c:f>
              <c:strCache>
                <c:ptCount val="1"/>
                <c:pt idx="0">
                  <c:v>Giọng tự nhiê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c:f>
              <c:strCache>
                <c:ptCount val="1"/>
                <c:pt idx="0">
                  <c:v>Tỉ lệ nhận diện đúng</c:v>
                </c:pt>
              </c:strCache>
            </c:strRef>
          </c:cat>
          <c:val>
            <c:numRef>
              <c:f>Trang_tính1!$D$2</c:f>
              <c:numCache>
                <c:formatCode>0%</c:formatCode>
                <c:ptCount val="1"/>
                <c:pt idx="0">
                  <c:v>0.98</c:v>
                </c:pt>
              </c:numCache>
            </c:numRef>
          </c:val>
          <c:extLst>
            <c:ext xmlns:c16="http://schemas.microsoft.com/office/drawing/2014/chart" uri="{C3380CC4-5D6E-409C-BE32-E72D297353CC}">
              <c16:uniqueId val="{00000002-DCA9-4690-9491-BE4A282447C5}"/>
            </c:ext>
          </c:extLst>
        </c:ser>
        <c:dLbls>
          <c:showLegendKey val="0"/>
          <c:showVal val="1"/>
          <c:showCatName val="0"/>
          <c:showSerName val="0"/>
          <c:showPercent val="0"/>
          <c:showBubbleSize val="0"/>
        </c:dLbls>
        <c:gapWidth val="219"/>
        <c:overlap val="-27"/>
        <c:axId val="69026560"/>
        <c:axId val="69028096"/>
      </c:barChart>
      <c:catAx>
        <c:axId val="69026560"/>
        <c:scaling>
          <c:orientation val="minMax"/>
        </c:scaling>
        <c:delete val="1"/>
        <c:axPos val="b"/>
        <c:numFmt formatCode="0.00%" sourceLinked="0"/>
        <c:majorTickMark val="out"/>
        <c:minorTickMark val="none"/>
        <c:tickLblPos val="nextTo"/>
        <c:crossAx val="69028096"/>
        <c:crosses val="autoZero"/>
        <c:auto val="1"/>
        <c:lblAlgn val="ctr"/>
        <c:lblOffset val="100"/>
        <c:noMultiLvlLbl val="0"/>
      </c:catAx>
      <c:valAx>
        <c:axId val="690280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t>
                </a:r>
              </a:p>
            </c:rich>
          </c:tx>
          <c:layout>
            <c:manualLayout>
              <c:xMode val="edge"/>
              <c:yMode val="edge"/>
              <c:x val="8.3333333333333301E-2"/>
              <c:y val="0.45437226596675401"/>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90265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ời</a:t>
            </a:r>
            <a:r>
              <a:rPr lang="en-US" baseline="0"/>
              <a:t> gian khởi động của BKVoice (tính theo giây)</a:t>
            </a:r>
            <a:endParaRPr lang="vi-V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rang_tính1!$B$1</c:f>
              <c:strCache>
                <c:ptCount val="1"/>
                <c:pt idx="0">
                  <c:v>Trước khi cải thiệ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A$3</c:f>
              <c:strCache>
                <c:ptCount val="2"/>
                <c:pt idx="0">
                  <c:v>Dell Precision M4700</c:v>
                </c:pt>
                <c:pt idx="1">
                  <c:v>MacBook Pro 2011 </c:v>
                </c:pt>
              </c:strCache>
            </c:strRef>
          </c:cat>
          <c:val>
            <c:numRef>
              <c:f>Trang_tính1!$B$2:$B$3</c:f>
              <c:numCache>
                <c:formatCode>General</c:formatCode>
                <c:ptCount val="2"/>
                <c:pt idx="0">
                  <c:v>4</c:v>
                </c:pt>
                <c:pt idx="1">
                  <c:v>8</c:v>
                </c:pt>
              </c:numCache>
            </c:numRef>
          </c:val>
          <c:extLst>
            <c:ext xmlns:c16="http://schemas.microsoft.com/office/drawing/2014/chart" uri="{C3380CC4-5D6E-409C-BE32-E72D297353CC}">
              <c16:uniqueId val="{00000000-A4A4-46FE-8747-73C6505FCDD5}"/>
            </c:ext>
          </c:extLst>
        </c:ser>
        <c:ser>
          <c:idx val="1"/>
          <c:order val="1"/>
          <c:tx>
            <c:strRef>
              <c:f>Trang_tính1!$C$1</c:f>
              <c:strCache>
                <c:ptCount val="1"/>
                <c:pt idx="0">
                  <c:v>Sau khi cải thiệ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ng_tính1!$A$2:$A$3</c:f>
              <c:strCache>
                <c:ptCount val="2"/>
                <c:pt idx="0">
                  <c:v>Dell Precision M4700</c:v>
                </c:pt>
                <c:pt idx="1">
                  <c:v>MacBook Pro 2011 </c:v>
                </c:pt>
              </c:strCache>
            </c:strRef>
          </c:cat>
          <c:val>
            <c:numRef>
              <c:f>Trang_tính1!$C$2:$C$3</c:f>
              <c:numCache>
                <c:formatCode>General</c:formatCode>
                <c:ptCount val="2"/>
                <c:pt idx="0">
                  <c:v>0.68</c:v>
                </c:pt>
                <c:pt idx="1">
                  <c:v>1.6</c:v>
                </c:pt>
              </c:numCache>
            </c:numRef>
          </c:val>
          <c:extLst>
            <c:ext xmlns:c16="http://schemas.microsoft.com/office/drawing/2014/chart" uri="{C3380CC4-5D6E-409C-BE32-E72D297353CC}">
              <c16:uniqueId val="{00000001-A4A4-46FE-8747-73C6505FCDD5}"/>
            </c:ext>
          </c:extLst>
        </c:ser>
        <c:dLbls>
          <c:showLegendKey val="0"/>
          <c:showVal val="0"/>
          <c:showCatName val="0"/>
          <c:showSerName val="0"/>
          <c:showPercent val="0"/>
          <c:showBubbleSize val="0"/>
        </c:dLbls>
        <c:gapWidth val="219"/>
        <c:overlap val="-27"/>
        <c:axId val="68806912"/>
        <c:axId val="69074944"/>
      </c:barChart>
      <c:catAx>
        <c:axId val="68806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74944"/>
        <c:crosses val="autoZero"/>
        <c:auto val="1"/>
        <c:lblAlgn val="ctr"/>
        <c:lblOffset val="100"/>
        <c:noMultiLvlLbl val="0"/>
      </c:catAx>
      <c:valAx>
        <c:axId val="69074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806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ltLang="en-US"/>
              <a:t>Độ chính xác của module dự đoán cách đọc từ nước ngoài</a:t>
            </a:r>
          </a:p>
        </c:rich>
      </c:tx>
      <c:overlay val="0"/>
      <c:spPr>
        <a:noFill/>
        <a:ln>
          <a:noFill/>
        </a:ln>
        <a:effectLst/>
      </c:spPr>
      <c:txPr>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Độ chính xác trước khi hiệu chỉnh</c:v>
                </c:pt>
              </c:strCache>
            </c:strRef>
          </c:tx>
          <c:spPr>
            <a:solidFill>
              <a:schemeClr val="accent1"/>
            </a:solidFill>
            <a:ln>
              <a:noFill/>
            </a:ln>
            <a:effectLst/>
          </c:spPr>
          <c:invertIfNegative val="0"/>
          <c:dLbls>
            <c:numFmt formatCode="0.00%" sourceLinked="0"/>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c:f>
              <c:numCache>
                <c:formatCode>0%</c:formatCode>
                <c:ptCount val="1"/>
                <c:pt idx="0">
                  <c:v>0.89</c:v>
                </c:pt>
              </c:numCache>
            </c:numRef>
          </c:val>
          <c:extLst>
            <c:ext xmlns:c16="http://schemas.microsoft.com/office/drawing/2014/chart" uri="{C3380CC4-5D6E-409C-BE32-E72D297353CC}">
              <c16:uniqueId val="{00000000-FD65-4C5B-9871-7EEC8D35A5CD}"/>
            </c:ext>
          </c:extLst>
        </c:ser>
        <c:ser>
          <c:idx val="1"/>
          <c:order val="1"/>
          <c:tx>
            <c:strRef>
              <c:f>Sheet1!$C$1</c:f>
              <c:strCache>
                <c:ptCount val="1"/>
                <c:pt idx="0">
                  <c:v>Độ chính xác sau khi hiệu chỉnh</c:v>
                </c:pt>
              </c:strCache>
            </c:strRef>
          </c:tx>
          <c:spPr>
            <a:solidFill>
              <a:schemeClr val="accent2"/>
            </a:solidFill>
            <a:ln>
              <a:noFill/>
            </a:ln>
            <a:effectLst/>
          </c:spPr>
          <c:invertIfNegative val="0"/>
          <c:dLbls>
            <c:numFmt formatCode="0.00%" sourceLinked="0"/>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c:f>
              <c:numCache>
                <c:formatCode>0%</c:formatCode>
                <c:ptCount val="1"/>
                <c:pt idx="0">
                  <c:v>0.88</c:v>
                </c:pt>
              </c:numCache>
            </c:numRef>
          </c:val>
          <c:extLst>
            <c:ext xmlns:c16="http://schemas.microsoft.com/office/drawing/2014/chart" uri="{C3380CC4-5D6E-409C-BE32-E72D297353CC}">
              <c16:uniqueId val="{00000001-FD65-4C5B-9871-7EEC8D35A5CD}"/>
            </c:ext>
          </c:extLst>
        </c:ser>
        <c:dLbls>
          <c:showLegendKey val="0"/>
          <c:showVal val="1"/>
          <c:showCatName val="0"/>
          <c:showSerName val="0"/>
          <c:showPercent val="0"/>
          <c:showBubbleSize val="0"/>
        </c:dLbls>
        <c:gapWidth val="122"/>
        <c:overlap val="-9"/>
        <c:axId val="69412736"/>
        <c:axId val="69414272"/>
      </c:barChart>
      <c:catAx>
        <c:axId val="69412736"/>
        <c:scaling>
          <c:orientation val="maxMin"/>
        </c:scaling>
        <c:delete val="1"/>
        <c:axPos val="l"/>
        <c:numFmt formatCode="General" sourceLinked="0"/>
        <c:majorTickMark val="none"/>
        <c:minorTickMark val="none"/>
        <c:tickLblPos val="nextTo"/>
        <c:crossAx val="69414272"/>
        <c:crosses val="autoZero"/>
        <c:auto val="1"/>
        <c:lblAlgn val="ctr"/>
        <c:lblOffset val="100"/>
        <c:noMultiLvlLbl val="0"/>
      </c:catAx>
      <c:valAx>
        <c:axId val="69414272"/>
        <c:scaling>
          <c:orientation val="minMax"/>
          <c:max val="1"/>
          <c:min val="0"/>
        </c:scaling>
        <c:delete val="0"/>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9412736"/>
        <c:crosses val="max"/>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ltLang="en-US"/>
              <a:t>Thời gian dự đoán cách đọc từ nước ngoài</a:t>
            </a:r>
          </a:p>
          <a:p>
            <a:pPr defTabSz="914400">
              <a:defRPr/>
            </a:pPr>
            <a:r>
              <a:rPr lang="en-US" altLang="en-US"/>
              <a:t>trên</a:t>
            </a:r>
            <a:r>
              <a:rPr lang="en-US" altLang="en-US" baseline="0"/>
              <a:t> máy tính Dell Precision M4700</a:t>
            </a:r>
            <a:endParaRPr lang="en-US" altLang="en-US"/>
          </a:p>
        </c:rich>
      </c:tx>
      <c:overlay val="0"/>
      <c:spPr>
        <a:noFill/>
        <a:ln>
          <a:noFill/>
        </a:ln>
        <a:effectLst/>
      </c:spPr>
      <c:txPr>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0075000000000003E-2"/>
          <c:y val="0.1295"/>
          <c:w val="0.9143"/>
          <c:h val="0.71723333333333295"/>
        </c:manualLayout>
      </c:layout>
      <c:lineChart>
        <c:grouping val="standard"/>
        <c:varyColors val="0"/>
        <c:ser>
          <c:idx val="0"/>
          <c:order val="0"/>
          <c:tx>
            <c:strRef>
              <c:f>Sheet1!$B$1</c:f>
              <c:strCache>
                <c:ptCount val="1"/>
                <c:pt idx="0">
                  <c:v>Thời gian dự đoán trước khi hiệu chỉn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L=4</c:v>
                </c:pt>
                <c:pt idx="1">
                  <c:v>L=5</c:v>
                </c:pt>
                <c:pt idx="2">
                  <c:v>L=6</c:v>
                </c:pt>
                <c:pt idx="3">
                  <c:v>L=7</c:v>
                </c:pt>
                <c:pt idx="4">
                  <c:v>L=8</c:v>
                </c:pt>
                <c:pt idx="5">
                  <c:v>L=9</c:v>
                </c:pt>
                <c:pt idx="6">
                  <c:v>L=10</c:v>
                </c:pt>
                <c:pt idx="7">
                  <c:v>L=11</c:v>
                </c:pt>
                <c:pt idx="8">
                  <c:v>L=12</c:v>
                </c:pt>
                <c:pt idx="9">
                  <c:v>L=13</c:v>
                </c:pt>
              </c:strCache>
            </c:strRef>
          </c:cat>
          <c:val>
            <c:numRef>
              <c:f>Sheet1!$B$2:$B$11</c:f>
              <c:numCache>
                <c:formatCode>General</c:formatCode>
                <c:ptCount val="10"/>
                <c:pt idx="0">
                  <c:v>59</c:v>
                </c:pt>
                <c:pt idx="1">
                  <c:v>130</c:v>
                </c:pt>
                <c:pt idx="2">
                  <c:v>248</c:v>
                </c:pt>
                <c:pt idx="3">
                  <c:v>410</c:v>
                </c:pt>
                <c:pt idx="4">
                  <c:v>565</c:v>
                </c:pt>
                <c:pt idx="5">
                  <c:v>690</c:v>
                </c:pt>
                <c:pt idx="6">
                  <c:v>855</c:v>
                </c:pt>
                <c:pt idx="7">
                  <c:v>1020</c:v>
                </c:pt>
                <c:pt idx="8">
                  <c:v>1202</c:v>
                </c:pt>
                <c:pt idx="9">
                  <c:v>1342</c:v>
                </c:pt>
              </c:numCache>
            </c:numRef>
          </c:val>
          <c:smooth val="0"/>
          <c:extLst>
            <c:ext xmlns:c16="http://schemas.microsoft.com/office/drawing/2014/chart" uri="{C3380CC4-5D6E-409C-BE32-E72D297353CC}">
              <c16:uniqueId val="{00000000-C421-471E-903A-0AA2AC4DD01C}"/>
            </c:ext>
          </c:extLst>
        </c:ser>
        <c:ser>
          <c:idx val="1"/>
          <c:order val="1"/>
          <c:tx>
            <c:strRef>
              <c:f>Sheet1!$C$1</c:f>
              <c:strCache>
                <c:ptCount val="1"/>
                <c:pt idx="0">
                  <c:v>Thời gian dự đoán sau khi hiệu chỉn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General" sourceLinked="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L=4</c:v>
                </c:pt>
                <c:pt idx="1">
                  <c:v>L=5</c:v>
                </c:pt>
                <c:pt idx="2">
                  <c:v>L=6</c:v>
                </c:pt>
                <c:pt idx="3">
                  <c:v>L=7</c:v>
                </c:pt>
                <c:pt idx="4">
                  <c:v>L=8</c:v>
                </c:pt>
                <c:pt idx="5">
                  <c:v>L=9</c:v>
                </c:pt>
                <c:pt idx="6">
                  <c:v>L=10</c:v>
                </c:pt>
                <c:pt idx="7">
                  <c:v>L=11</c:v>
                </c:pt>
                <c:pt idx="8">
                  <c:v>L=12</c:v>
                </c:pt>
                <c:pt idx="9">
                  <c:v>L=13</c:v>
                </c:pt>
              </c:strCache>
            </c:strRef>
          </c:cat>
          <c:val>
            <c:numRef>
              <c:f>Sheet1!$C$2:$C$11</c:f>
              <c:numCache>
                <c:formatCode>General</c:formatCode>
                <c:ptCount val="10"/>
                <c:pt idx="0">
                  <c:v>33</c:v>
                </c:pt>
                <c:pt idx="1">
                  <c:v>74</c:v>
                </c:pt>
                <c:pt idx="2">
                  <c:v>142</c:v>
                </c:pt>
                <c:pt idx="3">
                  <c:v>231</c:v>
                </c:pt>
                <c:pt idx="4">
                  <c:v>318</c:v>
                </c:pt>
                <c:pt idx="5">
                  <c:v>388</c:v>
                </c:pt>
                <c:pt idx="6">
                  <c:v>469</c:v>
                </c:pt>
                <c:pt idx="7">
                  <c:v>574</c:v>
                </c:pt>
                <c:pt idx="8">
                  <c:v>673</c:v>
                </c:pt>
                <c:pt idx="9">
                  <c:v>731</c:v>
                </c:pt>
              </c:numCache>
            </c:numRef>
          </c:val>
          <c:smooth val="0"/>
          <c:extLst>
            <c:ext xmlns:c16="http://schemas.microsoft.com/office/drawing/2014/chart" uri="{C3380CC4-5D6E-409C-BE32-E72D297353CC}">
              <c16:uniqueId val="{00000001-C421-471E-903A-0AA2AC4DD01C}"/>
            </c:ext>
          </c:extLst>
        </c:ser>
        <c:dLbls>
          <c:showLegendKey val="0"/>
          <c:showVal val="1"/>
          <c:showCatName val="0"/>
          <c:showSerName val="0"/>
          <c:showPercent val="0"/>
          <c:showBubbleSize val="0"/>
        </c:dLbls>
        <c:marker val="1"/>
        <c:smooth val="0"/>
        <c:axId val="70518656"/>
        <c:axId val="70520192"/>
      </c:lineChart>
      <c:catAx>
        <c:axId val="7051865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520192"/>
        <c:crosses val="autoZero"/>
        <c:auto val="1"/>
        <c:lblAlgn val="ctr"/>
        <c:lblOffset val="100"/>
        <c:noMultiLvlLbl val="0"/>
      </c:catAx>
      <c:valAx>
        <c:axId val="7052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518656"/>
        <c:crosses val="autoZero"/>
        <c:crossBetween val="between"/>
        <c:minorUnit val="0.1"/>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ltLang="en-US"/>
              <a:t>Thời gian dự đoán cách đọc từ nước ngoài</a:t>
            </a:r>
          </a:p>
          <a:p>
            <a:pPr defTabSz="914400">
              <a:defRPr/>
            </a:pPr>
            <a:r>
              <a:rPr lang="en-US" altLang="en-US"/>
              <a:t>trên</a:t>
            </a:r>
            <a:r>
              <a:rPr lang="en-US" altLang="en-US" baseline="0"/>
              <a:t> máy tính Macbook Pro 2011</a:t>
            </a:r>
          </a:p>
        </c:rich>
      </c:tx>
      <c:overlay val="0"/>
      <c:spPr>
        <a:noFill/>
        <a:ln>
          <a:noFill/>
        </a:ln>
        <a:effectLst/>
      </c:spPr>
      <c:txPr>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0075000000000003E-2"/>
          <c:y val="0.1295"/>
          <c:w val="0.9143"/>
          <c:h val="0.71723333333333295"/>
        </c:manualLayout>
      </c:layout>
      <c:lineChart>
        <c:grouping val="standard"/>
        <c:varyColors val="0"/>
        <c:ser>
          <c:idx val="0"/>
          <c:order val="0"/>
          <c:tx>
            <c:strRef>
              <c:f>Sheet1!$B$1</c:f>
              <c:strCache>
                <c:ptCount val="1"/>
                <c:pt idx="0">
                  <c:v>Thời gian dự đoán trước khi hiệu chỉn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L=4</c:v>
                </c:pt>
                <c:pt idx="1">
                  <c:v>L=5</c:v>
                </c:pt>
                <c:pt idx="2">
                  <c:v>L=6</c:v>
                </c:pt>
                <c:pt idx="3">
                  <c:v>L=7</c:v>
                </c:pt>
                <c:pt idx="4">
                  <c:v>L=8</c:v>
                </c:pt>
                <c:pt idx="5">
                  <c:v>L=9</c:v>
                </c:pt>
                <c:pt idx="6">
                  <c:v>L=10</c:v>
                </c:pt>
                <c:pt idx="7">
                  <c:v>L=11</c:v>
                </c:pt>
                <c:pt idx="8">
                  <c:v>L=12</c:v>
                </c:pt>
                <c:pt idx="9">
                  <c:v>L=13</c:v>
                </c:pt>
              </c:strCache>
            </c:strRef>
          </c:cat>
          <c:val>
            <c:numRef>
              <c:f>Sheet1!$B$2:$B$11</c:f>
              <c:numCache>
                <c:formatCode>General</c:formatCode>
                <c:ptCount val="10"/>
                <c:pt idx="0">
                  <c:v>110</c:v>
                </c:pt>
                <c:pt idx="1">
                  <c:v>252</c:v>
                </c:pt>
                <c:pt idx="2">
                  <c:v>506</c:v>
                </c:pt>
                <c:pt idx="3">
                  <c:v>802</c:v>
                </c:pt>
                <c:pt idx="4">
                  <c:v>1103</c:v>
                </c:pt>
                <c:pt idx="5">
                  <c:v>1350</c:v>
                </c:pt>
                <c:pt idx="6">
                  <c:v>1712</c:v>
                </c:pt>
                <c:pt idx="7">
                  <c:v>2001</c:v>
                </c:pt>
                <c:pt idx="8">
                  <c:v>2413</c:v>
                </c:pt>
                <c:pt idx="9">
                  <c:v>2645</c:v>
                </c:pt>
              </c:numCache>
            </c:numRef>
          </c:val>
          <c:smooth val="0"/>
          <c:extLst>
            <c:ext xmlns:c16="http://schemas.microsoft.com/office/drawing/2014/chart" uri="{C3380CC4-5D6E-409C-BE32-E72D297353CC}">
              <c16:uniqueId val="{00000000-197E-441E-A707-E876485658B6}"/>
            </c:ext>
          </c:extLst>
        </c:ser>
        <c:ser>
          <c:idx val="1"/>
          <c:order val="1"/>
          <c:tx>
            <c:strRef>
              <c:f>Sheet1!$C$1</c:f>
              <c:strCache>
                <c:ptCount val="1"/>
                <c:pt idx="0">
                  <c:v>Thời gian dự đoán sau khi hiệu chỉn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General" sourceLinked="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L=4</c:v>
                </c:pt>
                <c:pt idx="1">
                  <c:v>L=5</c:v>
                </c:pt>
                <c:pt idx="2">
                  <c:v>L=6</c:v>
                </c:pt>
                <c:pt idx="3">
                  <c:v>L=7</c:v>
                </c:pt>
                <c:pt idx="4">
                  <c:v>L=8</c:v>
                </c:pt>
                <c:pt idx="5">
                  <c:v>L=9</c:v>
                </c:pt>
                <c:pt idx="6">
                  <c:v>L=10</c:v>
                </c:pt>
                <c:pt idx="7">
                  <c:v>L=11</c:v>
                </c:pt>
                <c:pt idx="8">
                  <c:v>L=12</c:v>
                </c:pt>
                <c:pt idx="9">
                  <c:v>L=13</c:v>
                </c:pt>
              </c:strCache>
            </c:strRef>
          </c:cat>
          <c:val>
            <c:numRef>
              <c:f>Sheet1!$C$2:$C$11</c:f>
              <c:numCache>
                <c:formatCode>General</c:formatCode>
                <c:ptCount val="10"/>
                <c:pt idx="0">
                  <c:v>60</c:v>
                </c:pt>
                <c:pt idx="1">
                  <c:v>140</c:v>
                </c:pt>
                <c:pt idx="2">
                  <c:v>275</c:v>
                </c:pt>
                <c:pt idx="3">
                  <c:v>452</c:v>
                </c:pt>
                <c:pt idx="4">
                  <c:v>614</c:v>
                </c:pt>
                <c:pt idx="5">
                  <c:v>759</c:v>
                </c:pt>
                <c:pt idx="6">
                  <c:v>921</c:v>
                </c:pt>
                <c:pt idx="7">
                  <c:v>1126</c:v>
                </c:pt>
                <c:pt idx="8">
                  <c:v>1324</c:v>
                </c:pt>
                <c:pt idx="9">
                  <c:v>1459</c:v>
                </c:pt>
              </c:numCache>
            </c:numRef>
          </c:val>
          <c:smooth val="0"/>
          <c:extLst>
            <c:ext xmlns:c16="http://schemas.microsoft.com/office/drawing/2014/chart" uri="{C3380CC4-5D6E-409C-BE32-E72D297353CC}">
              <c16:uniqueId val="{00000001-197E-441E-A707-E876485658B6}"/>
            </c:ext>
          </c:extLst>
        </c:ser>
        <c:dLbls>
          <c:showLegendKey val="0"/>
          <c:showVal val="1"/>
          <c:showCatName val="0"/>
          <c:showSerName val="0"/>
          <c:showPercent val="0"/>
          <c:showBubbleSize val="0"/>
        </c:dLbls>
        <c:marker val="1"/>
        <c:smooth val="0"/>
        <c:axId val="70560000"/>
        <c:axId val="70574080"/>
      </c:lineChart>
      <c:catAx>
        <c:axId val="7056000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574080"/>
        <c:crosses val="autoZero"/>
        <c:auto val="1"/>
        <c:lblAlgn val="ctr"/>
        <c:lblOffset val="100"/>
        <c:noMultiLvlLbl val="0"/>
      </c:catAx>
      <c:valAx>
        <c:axId val="70574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560000"/>
        <c:crosses val="autoZero"/>
        <c:crossBetween val="between"/>
        <c:minorUnit val="0.1"/>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7BE0DB-1A5B-4A02-8D93-E4C1AE3A5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83</Pages>
  <Words>16922</Words>
  <Characters>96457</Characters>
  <Application>Microsoft Office Word</Application>
  <DocSecurity>0</DocSecurity>
  <Lines>803</Lines>
  <Paragraphs>226</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Phan Danh</Company>
  <LinksUpToDate>false</LinksUpToDate>
  <CharactersWithSpaces>11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TT</dc:creator>
  <cp:lastModifiedBy>Anh Nguyen</cp:lastModifiedBy>
  <cp:revision>635</cp:revision>
  <cp:lastPrinted>2019-05-28T03:38:00Z</cp:lastPrinted>
  <dcterms:created xsi:type="dcterms:W3CDTF">2019-05-24T15:03:00Z</dcterms:created>
  <dcterms:modified xsi:type="dcterms:W3CDTF">2019-06-0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92</vt:lpwstr>
  </property>
  <property fmtid="{D5CDD505-2E9C-101B-9397-08002B2CF9AE}" pid="3" name="ZOTERO_PREF_1">
    <vt:lpwstr>&lt;data data-version="3" zotero-version="5.0.66"&gt;&lt;session id="F1zt0YyK"/&gt;&lt;style id="http://www.zotero.org/styles/ieee" locale="vi-VN"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